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1F0DEA" w14:textId="5848E834" w:rsidR="00241A51" w:rsidRDefault="00241A51" w:rsidP="009853E8">
      <w:pPr>
        <w:suppressLineNumbers/>
        <w:spacing w:line="480" w:lineRule="auto"/>
        <w:jc w:val="center"/>
        <w:rPr>
          <w:ins w:id="0" w:author="Stefanie Lane" w:date="2022-05-04T17:22:00Z"/>
        </w:rPr>
      </w:pPr>
      <w:ins w:id="1" w:author="Stefanie Lane" w:date="2022-05-04T17:22:00Z">
        <w:r>
          <w:rPr>
            <w:b/>
          </w:rPr>
          <w:t>Title</w:t>
        </w:r>
      </w:ins>
    </w:p>
    <w:p w14:paraId="4E4B7FB4" w14:textId="1C85A9DA" w:rsidR="009853E8" w:rsidRPr="00241A51" w:rsidRDefault="009853E8" w:rsidP="009853E8">
      <w:pPr>
        <w:suppressLineNumbers/>
        <w:spacing w:line="480" w:lineRule="auto"/>
        <w:jc w:val="center"/>
        <w:rPr>
          <w:ins w:id="2" w:author="Stefanie Lane" w:date="2022-05-04T17:22:00Z"/>
          <w:rFonts w:cstheme="minorHAnsi"/>
          <w:sz w:val="24"/>
          <w:szCs w:val="24"/>
        </w:rPr>
      </w:pPr>
      <w:ins w:id="3" w:author="Stefanie Lane" w:date="2022-05-04T17:22:00Z">
        <w:r w:rsidRPr="00A81377">
          <w:rPr>
            <w:rFonts w:cstheme="minorHAnsi"/>
            <w:sz w:val="24"/>
            <w:szCs w:val="24"/>
          </w:rPr>
          <w:t>Stefanie L. Lane</w:t>
        </w:r>
      </w:ins>
      <w:ins w:id="4" w:author="Stefanie Lane" w:date="2022-05-04T17:23:00Z">
        <w:r w:rsidR="00241A51">
          <w:rPr>
            <w:rFonts w:cstheme="minorHAnsi"/>
            <w:sz w:val="24"/>
            <w:szCs w:val="24"/>
          </w:rPr>
          <w:t>,</w:t>
        </w:r>
      </w:ins>
      <w:ins w:id="5" w:author="Stefanie Lane" w:date="2022-05-04T17:36:00Z">
        <w:r w:rsidR="00C43526">
          <w:rPr>
            <w:rFonts w:cstheme="minorHAnsi"/>
            <w:sz w:val="24"/>
            <w:szCs w:val="24"/>
            <w:vertAlign w:val="superscript"/>
          </w:rPr>
          <w:t>1</w:t>
        </w:r>
      </w:ins>
      <w:ins w:id="6" w:author="Stefanie Lane" w:date="2022-05-04T17:23:00Z">
        <w:r w:rsidR="00241A51">
          <w:rPr>
            <w:rFonts w:cstheme="minorHAnsi"/>
            <w:sz w:val="24"/>
            <w:szCs w:val="24"/>
          </w:rPr>
          <w:t xml:space="preserve"> Gary Bradfield, Nancy Shackelford</w:t>
        </w:r>
      </w:ins>
    </w:p>
    <w:p w14:paraId="416F00DF" w14:textId="0ED771E8" w:rsidR="009853E8" w:rsidRPr="00A81377" w:rsidRDefault="00C43526" w:rsidP="009853E8">
      <w:pPr>
        <w:suppressLineNumbers/>
        <w:spacing w:line="480" w:lineRule="auto"/>
        <w:rPr>
          <w:ins w:id="7" w:author="Stefanie Lane" w:date="2022-05-04T17:22:00Z"/>
          <w:rFonts w:cstheme="minorHAnsi"/>
          <w:sz w:val="24"/>
          <w:szCs w:val="24"/>
        </w:rPr>
      </w:pPr>
      <w:ins w:id="8" w:author="Stefanie Lane" w:date="2022-05-04T17:36:00Z">
        <w:r w:rsidRPr="00C43526">
          <w:rPr>
            <w:rFonts w:cstheme="minorHAnsi"/>
            <w:sz w:val="24"/>
            <w:szCs w:val="24"/>
            <w:vertAlign w:val="superscript"/>
            <w:rPrChange w:id="9" w:author="Stefanie Lane" w:date="2022-05-04T17:36:00Z">
              <w:rPr>
                <w:rFonts w:cstheme="minorHAnsi"/>
                <w:sz w:val="24"/>
                <w:szCs w:val="24"/>
              </w:rPr>
            </w:rPrChange>
          </w:rPr>
          <w:t>1</w:t>
        </w:r>
      </w:ins>
      <w:ins w:id="10" w:author="Stefanie Lane" w:date="2022-05-04T17:22:00Z">
        <w:r w:rsidR="009853E8" w:rsidRPr="00A81377">
          <w:rPr>
            <w:rFonts w:cstheme="minorHAnsi"/>
            <w:sz w:val="24"/>
            <w:szCs w:val="24"/>
          </w:rPr>
          <w:t>Department of Forest &amp; Conservation Sciences, The University of British Columbia, 2424 Main Mall, Vancouver, BC</w:t>
        </w:r>
        <w:r w:rsidR="009853E8">
          <w:rPr>
            <w:rFonts w:cstheme="minorHAnsi"/>
            <w:sz w:val="24"/>
            <w:szCs w:val="24"/>
          </w:rPr>
          <w:t>,</w:t>
        </w:r>
        <w:r w:rsidR="009853E8" w:rsidRPr="00A81377">
          <w:rPr>
            <w:rFonts w:cstheme="minorHAnsi"/>
            <w:sz w:val="24"/>
            <w:szCs w:val="24"/>
          </w:rPr>
          <w:t xml:space="preserve"> V6T 1Z4 Canada</w:t>
        </w:r>
      </w:ins>
    </w:p>
    <w:p w14:paraId="5A8134BD" w14:textId="3E1B32C2" w:rsidR="009853E8" w:rsidRPr="00A81377" w:rsidRDefault="009853E8" w:rsidP="009853E8">
      <w:pPr>
        <w:suppressLineNumbers/>
        <w:spacing w:line="480" w:lineRule="auto"/>
        <w:rPr>
          <w:ins w:id="11" w:author="Stefanie Lane" w:date="2022-05-04T17:22:00Z"/>
          <w:rFonts w:cstheme="minorHAnsi"/>
          <w:sz w:val="24"/>
          <w:szCs w:val="24"/>
        </w:rPr>
      </w:pPr>
      <w:ins w:id="12" w:author="Stefanie Lane" w:date="2022-05-04T17:22:00Z">
        <w:r w:rsidRPr="00A81377">
          <w:rPr>
            <w:rFonts w:cstheme="minorHAnsi"/>
            <w:sz w:val="24"/>
            <w:szCs w:val="24"/>
          </w:rPr>
          <w:t xml:space="preserve">Email address: </w:t>
        </w:r>
        <w:r>
          <w:rPr>
            <w:rFonts w:cstheme="minorHAnsi"/>
            <w:sz w:val="24"/>
            <w:szCs w:val="24"/>
          </w:rPr>
          <w:t>stefanie</w:t>
        </w:r>
      </w:ins>
      <w:ins w:id="13" w:author="Stefanie Lane" w:date="2022-05-10T12:54:00Z">
        <w:r w:rsidR="0089375E">
          <w:rPr>
            <w:rFonts w:cstheme="minorHAnsi"/>
            <w:sz w:val="24"/>
            <w:szCs w:val="24"/>
          </w:rPr>
          <w:t>lane@utexas.edu</w:t>
        </w:r>
      </w:ins>
    </w:p>
    <w:p w14:paraId="29D12CAD" w14:textId="33F3A742" w:rsidR="009853E8" w:rsidRPr="00A81377" w:rsidRDefault="009853E8" w:rsidP="009853E8">
      <w:pPr>
        <w:suppressLineNumbers/>
        <w:spacing w:line="480" w:lineRule="auto"/>
        <w:rPr>
          <w:ins w:id="14" w:author="Stefanie Lane" w:date="2022-05-04T17:22:00Z"/>
          <w:rFonts w:cstheme="minorHAnsi"/>
          <w:sz w:val="24"/>
          <w:szCs w:val="24"/>
        </w:rPr>
      </w:pPr>
      <w:ins w:id="15" w:author="Stefanie Lane" w:date="2022-05-04T17:22:00Z">
        <w:r w:rsidRPr="00A81377">
          <w:rPr>
            <w:rFonts w:cstheme="minorHAnsi"/>
            <w:sz w:val="24"/>
            <w:szCs w:val="24"/>
          </w:rPr>
          <w:t xml:space="preserve">Number of words: </w:t>
        </w:r>
      </w:ins>
    </w:p>
    <w:p w14:paraId="58AB9F8B" w14:textId="7652FA30" w:rsidR="009853E8" w:rsidRPr="00A81377" w:rsidRDefault="009853E8" w:rsidP="009853E8">
      <w:pPr>
        <w:suppressLineNumbers/>
        <w:spacing w:line="480" w:lineRule="auto"/>
        <w:rPr>
          <w:ins w:id="16" w:author="Stefanie Lane" w:date="2022-05-04T17:22:00Z"/>
          <w:rFonts w:cstheme="minorHAnsi"/>
          <w:sz w:val="24"/>
          <w:szCs w:val="24"/>
        </w:rPr>
      </w:pPr>
      <w:commentRangeStart w:id="17"/>
      <w:ins w:id="18" w:author="Stefanie Lane" w:date="2022-05-04T17:22:00Z">
        <w:r w:rsidRPr="00A81377">
          <w:rPr>
            <w:rFonts w:cstheme="minorHAnsi"/>
            <w:sz w:val="24"/>
            <w:szCs w:val="24"/>
          </w:rPr>
          <w:t xml:space="preserve">Manuscript </w:t>
        </w:r>
      </w:ins>
      <w:commentRangeEnd w:id="17"/>
      <w:ins w:id="19" w:author="Stefanie Lane" w:date="2022-05-10T12:55:00Z">
        <w:r w:rsidR="00841E62">
          <w:rPr>
            <w:rStyle w:val="CommentReference"/>
          </w:rPr>
          <w:commentReference w:id="17"/>
        </w:r>
      </w:ins>
      <w:ins w:id="20" w:author="Stefanie Lane" w:date="2022-05-04T17:22:00Z">
        <w:r w:rsidRPr="00A81377">
          <w:rPr>
            <w:rFonts w:cstheme="minorHAnsi"/>
            <w:sz w:val="24"/>
            <w:szCs w:val="24"/>
          </w:rPr>
          <w:t xml:space="preserve">received _______; revision accepted _______. </w:t>
        </w:r>
      </w:ins>
    </w:p>
    <w:p w14:paraId="4B148843" w14:textId="77777777" w:rsidR="009853E8" w:rsidRPr="00A81377" w:rsidRDefault="009853E8" w:rsidP="009853E8">
      <w:pPr>
        <w:suppressLineNumbers/>
        <w:spacing w:line="480" w:lineRule="auto"/>
        <w:rPr>
          <w:ins w:id="21" w:author="Stefanie Lane" w:date="2022-05-04T17:22:00Z"/>
          <w:rFonts w:cstheme="minorHAnsi"/>
          <w:sz w:val="24"/>
          <w:szCs w:val="24"/>
        </w:rPr>
      </w:pPr>
      <w:ins w:id="22" w:author="Stefanie Lane" w:date="2022-05-04T17:22:00Z">
        <w:r w:rsidRPr="00A81377">
          <w:rPr>
            <w:rFonts w:cstheme="minorHAnsi"/>
            <w:sz w:val="24"/>
            <w:szCs w:val="24"/>
          </w:rPr>
          <w:t xml:space="preserve">Corresponding author: </w:t>
        </w:r>
        <w:r>
          <w:rPr>
            <w:rFonts w:cstheme="minorHAnsi"/>
            <w:sz w:val="24"/>
            <w:szCs w:val="24"/>
          </w:rPr>
          <w:t>stefanielane@utexas.edu</w:t>
        </w:r>
      </w:ins>
    </w:p>
    <w:p w14:paraId="6EA06E5C" w14:textId="49FF526A" w:rsidR="009853E8" w:rsidRDefault="00551E87" w:rsidP="00551E87">
      <w:pPr>
        <w:pStyle w:val="Heading1"/>
        <w:rPr>
          <w:ins w:id="23" w:author="Stefanie Lane" w:date="2022-05-04T17:23:00Z"/>
        </w:rPr>
      </w:pPr>
      <w:ins w:id="24" w:author="Stefanie Lane" w:date="2022-05-04T17:23:00Z">
        <w:r>
          <w:t>Abstract</w:t>
        </w:r>
      </w:ins>
    </w:p>
    <w:p w14:paraId="63099388" w14:textId="6047B0E4" w:rsidR="00551E87" w:rsidRDefault="00551E87" w:rsidP="00551E87">
      <w:pPr>
        <w:rPr>
          <w:ins w:id="25" w:author="Stefanie Lane" w:date="2022-05-04T17:23:00Z"/>
        </w:rPr>
      </w:pPr>
    </w:p>
    <w:p w14:paraId="1E81CF82" w14:textId="3C4F703D" w:rsidR="00551E87" w:rsidRDefault="00160864" w:rsidP="00551E87">
      <w:pPr>
        <w:rPr>
          <w:ins w:id="26" w:author="Stefanie Lane" w:date="2022-05-04T17:23:00Z"/>
        </w:rPr>
      </w:pPr>
      <w:ins w:id="27" w:author="Stefanie Lane" w:date="2022-05-04T17:36:00Z">
        <w:r>
          <w:t>TBD</w:t>
        </w:r>
      </w:ins>
      <w:ins w:id="28" w:author="Stefanie Lane" w:date="2022-05-10T12:43:00Z">
        <w:r w:rsidR="00D97B61">
          <w:t xml:space="preserve"> – frame premise </w:t>
        </w:r>
      </w:ins>
      <w:ins w:id="29" w:author="Stefanie Lane" w:date="2022-05-10T12:44:00Z">
        <w:r w:rsidR="006C2A87">
          <w:t xml:space="preserve">with </w:t>
        </w:r>
        <w:r w:rsidR="00132E6A">
          <w:t>respect</w:t>
        </w:r>
        <w:r w:rsidR="006C2A87">
          <w:t xml:space="preserve"> to</w:t>
        </w:r>
      </w:ins>
      <w:ins w:id="30" w:author="Stefanie Lane" w:date="2022-05-10T12:43:00Z">
        <w:r w:rsidR="00D97B61">
          <w:t xml:space="preserve"> issue of global homogenization, exemplified here in a protected area </w:t>
        </w:r>
        <w:r w:rsidR="009F4733">
          <w:t>subject to indirect disturbanc</w:t>
        </w:r>
      </w:ins>
      <w:ins w:id="31" w:author="Stefanie Lane" w:date="2022-05-10T12:44:00Z">
        <w:r w:rsidR="009F4733">
          <w:t xml:space="preserve">es. </w:t>
        </w:r>
        <w:r w:rsidR="00132E6A">
          <w:t>Value of study is to observe changes in species compo</w:t>
        </w:r>
      </w:ins>
      <w:ins w:id="32" w:author="Stefanie Lane" w:date="2022-05-10T12:45:00Z">
        <w:r w:rsidR="00132E6A">
          <w:t>sition to inform concepts of habitat stability</w:t>
        </w:r>
        <w:r w:rsidR="0075178D">
          <w:t xml:space="preserve"> and com</w:t>
        </w:r>
      </w:ins>
      <w:ins w:id="33" w:author="Stefanie Lane" w:date="2022-05-10T12:46:00Z">
        <w:r w:rsidR="0075178D">
          <w:t xml:space="preserve">munity </w:t>
        </w:r>
        <w:commentRangeStart w:id="34"/>
        <w:r w:rsidR="0075178D">
          <w:t>homogenization</w:t>
        </w:r>
      </w:ins>
      <w:ins w:id="35" w:author="Stefanie Lane" w:date="2022-05-10T12:45:00Z">
        <w:r w:rsidR="00132E6A">
          <w:t xml:space="preserve"> </w:t>
        </w:r>
      </w:ins>
      <w:commentRangeEnd w:id="34"/>
      <w:ins w:id="36" w:author="Stefanie Lane" w:date="2022-05-10T12:46:00Z">
        <w:r w:rsidR="0075178D">
          <w:rPr>
            <w:rStyle w:val="CommentReference"/>
          </w:rPr>
          <w:commentReference w:id="34"/>
        </w:r>
      </w:ins>
      <w:ins w:id="37" w:author="Stefanie Lane" w:date="2022-05-10T12:45:00Z">
        <w:r w:rsidR="00132E6A">
          <w:t xml:space="preserve">in the absence of direct disturbance pressures. </w:t>
        </w:r>
      </w:ins>
    </w:p>
    <w:p w14:paraId="3DE8DBF9" w14:textId="38BF07DE" w:rsidR="00551E87" w:rsidRDefault="00551E87" w:rsidP="00551E87">
      <w:pPr>
        <w:rPr>
          <w:ins w:id="38" w:author="Stefanie Lane" w:date="2022-05-04T17:23:00Z"/>
        </w:rPr>
      </w:pPr>
    </w:p>
    <w:p w14:paraId="139DA5AB" w14:textId="598BFA74" w:rsidR="00551E87" w:rsidRDefault="00551E87" w:rsidP="00551E87">
      <w:pPr>
        <w:rPr>
          <w:ins w:id="39" w:author="Stefanie Lane" w:date="2022-05-04T17:23:00Z"/>
        </w:rPr>
      </w:pPr>
    </w:p>
    <w:p w14:paraId="6A140D87" w14:textId="780E4EB3" w:rsidR="00551E87" w:rsidRDefault="00551E87" w:rsidP="00551E87">
      <w:pPr>
        <w:rPr>
          <w:ins w:id="40" w:author="Stefanie Lane" w:date="2022-05-04T17:23:00Z"/>
        </w:rPr>
      </w:pPr>
    </w:p>
    <w:p w14:paraId="57EE3178" w14:textId="2C1F4910" w:rsidR="00551E87" w:rsidRDefault="00551E87" w:rsidP="00551E87">
      <w:pPr>
        <w:rPr>
          <w:ins w:id="41" w:author="Stefanie Lane" w:date="2022-05-04T17:23:00Z"/>
        </w:rPr>
      </w:pPr>
    </w:p>
    <w:p w14:paraId="4742AE19" w14:textId="5BE9FD9F" w:rsidR="00551E87" w:rsidRDefault="00551E87" w:rsidP="00551E87">
      <w:pPr>
        <w:rPr>
          <w:ins w:id="42" w:author="Stefanie Lane" w:date="2022-05-04T17:23:00Z"/>
        </w:rPr>
      </w:pPr>
    </w:p>
    <w:p w14:paraId="3AB3916E" w14:textId="3E0FBC11" w:rsidR="00551E87" w:rsidRDefault="00551E87" w:rsidP="00551E87">
      <w:pPr>
        <w:rPr>
          <w:ins w:id="43" w:author="Stefanie Lane" w:date="2022-05-04T17:23:00Z"/>
        </w:rPr>
      </w:pPr>
    </w:p>
    <w:p w14:paraId="7CAEB71B" w14:textId="7CE49F41" w:rsidR="00551E87" w:rsidRDefault="00551E87" w:rsidP="00551E87">
      <w:pPr>
        <w:rPr>
          <w:ins w:id="44" w:author="Stefanie Lane" w:date="2022-05-04T17:23:00Z"/>
        </w:rPr>
      </w:pPr>
    </w:p>
    <w:p w14:paraId="69BE6B9C" w14:textId="28A84427" w:rsidR="00551E87" w:rsidRDefault="00551E87" w:rsidP="00551E87">
      <w:pPr>
        <w:rPr>
          <w:ins w:id="45" w:author="Stefanie Lane" w:date="2022-05-04T17:23:00Z"/>
        </w:rPr>
      </w:pPr>
    </w:p>
    <w:p w14:paraId="5A4B664E" w14:textId="236E5BA5" w:rsidR="00551E87" w:rsidRDefault="00551E87" w:rsidP="00551E87">
      <w:pPr>
        <w:rPr>
          <w:ins w:id="46" w:author="Stefanie Lane" w:date="2022-05-04T17:23:00Z"/>
        </w:rPr>
      </w:pPr>
    </w:p>
    <w:p w14:paraId="5BBE84E2" w14:textId="78562DCF" w:rsidR="00551E87" w:rsidRDefault="00551E87" w:rsidP="00551E87">
      <w:pPr>
        <w:rPr>
          <w:ins w:id="47" w:author="Stefanie Lane" w:date="2022-05-04T17:23:00Z"/>
        </w:rPr>
      </w:pPr>
    </w:p>
    <w:p w14:paraId="1D285DA8" w14:textId="750ED120" w:rsidR="00551E87" w:rsidRDefault="00551E87" w:rsidP="00551E87">
      <w:pPr>
        <w:rPr>
          <w:ins w:id="48" w:author="Stefanie Lane" w:date="2022-05-04T17:23:00Z"/>
        </w:rPr>
      </w:pPr>
    </w:p>
    <w:p w14:paraId="3AC091C0" w14:textId="77777777" w:rsidR="00551E87" w:rsidRPr="00551E87" w:rsidRDefault="00551E87">
      <w:pPr>
        <w:rPr>
          <w:ins w:id="49" w:author="Stefanie Lane" w:date="2022-05-04T17:21:00Z"/>
        </w:rPr>
      </w:pPr>
    </w:p>
    <w:p w14:paraId="57F02055" w14:textId="77777777" w:rsidR="00551E87" w:rsidRDefault="00551E87">
      <w:pPr>
        <w:rPr>
          <w:ins w:id="50" w:author="Stefanie Lane" w:date="2022-05-04T17:23:00Z"/>
          <w:rFonts w:asciiTheme="majorHAnsi" w:eastAsiaTheme="majorEastAsia" w:hAnsiTheme="majorHAnsi" w:cstheme="majorBidi"/>
          <w:color w:val="2F5496" w:themeColor="accent1" w:themeShade="BF"/>
          <w:sz w:val="32"/>
          <w:szCs w:val="32"/>
        </w:rPr>
      </w:pPr>
      <w:ins w:id="51" w:author="Stefanie Lane" w:date="2022-05-04T17:23:00Z">
        <w:r>
          <w:br w:type="page"/>
        </w:r>
      </w:ins>
    </w:p>
    <w:p w14:paraId="5415565D" w14:textId="1679C10F" w:rsidR="0022363E" w:rsidRDefault="0022363E" w:rsidP="0022363E">
      <w:pPr>
        <w:pStyle w:val="Heading1"/>
      </w:pPr>
      <w:r>
        <w:lastRenderedPageBreak/>
        <w:t>Intro</w:t>
      </w:r>
      <w:r w:rsidR="00F94015">
        <w:t>duction</w:t>
      </w:r>
    </w:p>
    <w:p w14:paraId="045CBEFE" w14:textId="61129A27" w:rsidR="00A92F9A" w:rsidRDefault="00100565" w:rsidP="005F7C5D">
      <w:pPr>
        <w:ind w:firstLine="720"/>
      </w:pPr>
      <w:commentRangeStart w:id="52"/>
      <w:r w:rsidRPr="0007225D">
        <w:t>The</w:t>
      </w:r>
      <w:r w:rsidR="00F75B96" w:rsidRPr="0007225D">
        <w:t xml:space="preserve"> </w:t>
      </w:r>
      <w:commentRangeEnd w:id="52"/>
      <w:r w:rsidR="007A5898">
        <w:rPr>
          <w:rStyle w:val="CommentReference"/>
        </w:rPr>
        <w:commentReference w:id="52"/>
      </w:r>
      <w:r w:rsidRPr="0007225D">
        <w:t xml:space="preserve">importance </w:t>
      </w:r>
      <w:r w:rsidR="00566C69" w:rsidRPr="0007225D">
        <w:t>of</w:t>
      </w:r>
      <w:r w:rsidR="00D10058" w:rsidRPr="0007225D">
        <w:t xml:space="preserve"> climate change</w:t>
      </w:r>
      <w:r w:rsidR="00B35CD6">
        <w:t xml:space="preserve"> </w:t>
      </w:r>
      <w:r w:rsidR="00415113" w:rsidRPr="0007225D">
        <w:t xml:space="preserve">drives </w:t>
      </w:r>
      <w:r w:rsidR="00195D4F" w:rsidRPr="0007225D">
        <w:t xml:space="preserve">a </w:t>
      </w:r>
      <w:r w:rsidR="004A412C" w:rsidRPr="0007225D">
        <w:t>need to</w:t>
      </w:r>
      <w:r w:rsidR="00D10058" w:rsidRPr="0007225D">
        <w:t xml:space="preserve"> </w:t>
      </w:r>
      <w:r w:rsidR="00B225CB" w:rsidRPr="0007225D">
        <w:t>understand</w:t>
      </w:r>
      <w:r w:rsidR="00FE71DC" w:rsidRPr="0007225D">
        <w:t xml:space="preserve"> patterns of</w:t>
      </w:r>
      <w:r w:rsidR="00C80754">
        <w:t xml:space="preserve"> ecosystem stability and</w:t>
      </w:r>
      <w:r w:rsidR="00B225CB" w:rsidRPr="0007225D">
        <w:t xml:space="preserve"> plant community</w:t>
      </w:r>
      <w:r w:rsidR="00D10058" w:rsidRPr="0007225D">
        <w:t xml:space="preserve"> </w:t>
      </w:r>
      <w:r w:rsidR="00ED752B" w:rsidRPr="0007225D">
        <w:t>compositional</w:t>
      </w:r>
      <w:r w:rsidR="00872EF0" w:rsidRPr="0007225D">
        <w:t xml:space="preserve"> cha</w:t>
      </w:r>
      <w:r w:rsidR="00872EF0" w:rsidRPr="00A40812">
        <w:t>nge</w:t>
      </w:r>
      <w:r w:rsidR="00A40812" w:rsidRPr="00A40812">
        <w:t>.</w:t>
      </w:r>
      <w:r w:rsidR="001F19B1">
        <w:t xml:space="preserve"> </w:t>
      </w:r>
      <w:r w:rsidR="004C0674">
        <w:t>C</w:t>
      </w:r>
      <w:r w:rsidR="0003545C">
        <w:t>ommunity stability</w:t>
      </w:r>
      <w:r w:rsidR="00682FC6">
        <w:t xml:space="preserve"> </w:t>
      </w:r>
      <w:r w:rsidR="002355AC">
        <w:t xml:space="preserve">can be characterized by </w:t>
      </w:r>
      <w:r w:rsidR="007C5111">
        <w:t>low variability in species or functional diversity over time</w:t>
      </w:r>
      <w:r w:rsidR="00E871F6">
        <w:t xml:space="preserve"> </w:t>
      </w:r>
      <w:r w:rsidR="00E871F6">
        <w:fldChar w:fldCharType="begin"/>
      </w:r>
      <w:r w:rsidR="00BD2EEF">
        <w:instrText xml:space="preserve"> ADDIN ZOTERO_ITEM CSL_CITATION {"citationID":"CGgd2Jct","properties":{"formattedCitation":"(Donohue et al., 2016)","plainCitation":"(Donohue et al., 2016)","noteIndex":0},"citationItems":[{"id":2407,"uris":["http://zotero.org/users/6092945/items/S7CCJK46"],"itemData":{"id":2407,"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schema":"https://github.com/citation-style-language/schema/raw/master/csl-citation.json"} </w:instrText>
      </w:r>
      <w:r w:rsidR="00E871F6">
        <w:fldChar w:fldCharType="separate"/>
      </w:r>
      <w:r w:rsidR="00E871F6" w:rsidRPr="00E871F6">
        <w:rPr>
          <w:rFonts w:ascii="Calibri" w:hAnsi="Calibri" w:cs="Calibri"/>
        </w:rPr>
        <w:t>(Donohue et al., 2016)</w:t>
      </w:r>
      <w:r w:rsidR="00E871F6">
        <w:fldChar w:fldCharType="end"/>
      </w:r>
      <w:r w:rsidR="00CA1C8A">
        <w:t>.</w:t>
      </w:r>
      <w:r w:rsidR="00666F91">
        <w:t xml:space="preserve"> </w:t>
      </w:r>
      <w:r w:rsidR="004C6C15">
        <w:t>Shifts in community-dominant species, loss</w:t>
      </w:r>
      <w:r w:rsidR="002A5853">
        <w:t xml:space="preserve"> of native species diversity,</w:t>
      </w:r>
      <w:r w:rsidR="00B82229">
        <w:t xml:space="preserve"> and</w:t>
      </w:r>
      <w:r w:rsidR="002A5853">
        <w:t xml:space="preserve"> </w:t>
      </w:r>
      <w:r w:rsidR="004C6C15">
        <w:t>species turnover (</w:t>
      </w:r>
      <w:r w:rsidR="00EF4732">
        <w:t>such as greater</w:t>
      </w:r>
      <w:r w:rsidR="004C6C15">
        <w:t xml:space="preserve"> abundance of invasive species)</w:t>
      </w:r>
      <w:r w:rsidR="002A5853">
        <w:t xml:space="preserve"> </w:t>
      </w:r>
      <w:r w:rsidR="00B82229">
        <w:t xml:space="preserve">may </w:t>
      </w:r>
      <w:r w:rsidR="00EF4732">
        <w:t xml:space="preserve">indicate </w:t>
      </w:r>
      <w:r w:rsidR="002A5853">
        <w:t>loss of functional redundancy</w:t>
      </w:r>
      <w:r w:rsidR="00EF4732">
        <w:t>. In turn, this may indicate</w:t>
      </w:r>
      <w:r w:rsidR="002A5853" w:rsidRPr="002D7F1C">
        <w:t xml:space="preserve"> reduced </w:t>
      </w:r>
      <w:r w:rsidR="002A5853">
        <w:t xml:space="preserve">resistance to change or resilient capacity to recover from disturbance </w:t>
      </w:r>
      <w:r w:rsidR="002A5853" w:rsidRPr="00CB298C">
        <w:rPr>
          <w:rFonts w:ascii="Calibri" w:hAnsi="Calibri" w:cs="Calibri"/>
        </w:rPr>
        <w:t>(Bai, Han, Wu, Chen, &amp; Li, 2004; Tilman, Reich, &amp; Knops, 2006)</w:t>
      </w:r>
      <w:r w:rsidR="00B82229">
        <w:t>.</w:t>
      </w:r>
      <w:r w:rsidR="00322751">
        <w:t xml:space="preserve"> Furthermore, the loss of native species </w:t>
      </w:r>
      <w:r w:rsidR="004C0674">
        <w:t xml:space="preserve">may have stronger negative </w:t>
      </w:r>
      <w:r w:rsidR="00A067F6">
        <w:t>impacts</w:t>
      </w:r>
      <w:r w:rsidR="00BA77BB">
        <w:t xml:space="preserve"> on biodiversity</w:t>
      </w:r>
      <w:r w:rsidR="004C0674">
        <w:t xml:space="preserve"> </w:t>
      </w:r>
      <w:r w:rsidR="00322751">
        <w:t>when the regional pool of potential species is reduced or environmentally constrained</w:t>
      </w:r>
      <w:ins w:id="53" w:author="Stefanie Lane" w:date="2022-05-12T13:24:00Z">
        <w:r w:rsidR="005D0F1A">
          <w:t xml:space="preserve"> (</w:t>
        </w:r>
        <w:r w:rsidR="005D0F1A" w:rsidRPr="005D0F1A">
          <w:rPr>
            <w:highlight w:val="cyan"/>
            <w:rPrChange w:id="54" w:author="Stefanie Lane" w:date="2022-05-12T13:24:00Z">
              <w:rPr/>
            </w:rPrChange>
          </w:rPr>
          <w:t>cite</w:t>
        </w:r>
        <w:r w:rsidR="005D0F1A">
          <w:t>)</w:t>
        </w:r>
      </w:ins>
      <w:r w:rsidR="00A92F9A">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r w:rsidR="00504CB3">
        <w:t>for</w:t>
      </w:r>
      <w:r w:rsidR="00245C13">
        <w:t xml:space="preserve"> develop</w:t>
      </w:r>
      <w:r w:rsidR="00504CB3">
        <w:t>ing</w:t>
      </w:r>
      <w:r w:rsidR="00245C13">
        <w:t xml:space="preserve"> hypotheses to test drivers of disturbance, especially in dynamic landscapes</w:t>
      </w:r>
      <w:r w:rsidR="00504CB3">
        <w:t xml:space="preserve"> heavily impacted by anthropogenic activities</w:t>
      </w:r>
      <w:r w:rsidR="00245C13">
        <w:t xml:space="preserve">, such as estuaries. </w:t>
      </w:r>
      <w:r w:rsidR="00245C13">
        <w:fldChar w:fldCharType="begin"/>
      </w:r>
      <w:r w:rsidR="00BD2EEF">
        <w:instrText xml:space="preserve"> ADDIN ZOTERO_ITEM CSL_CITATION {"citationID":"wcUImAyp","properties":{"formattedCitation":"(Ovaskainen, Rybicki, &amp; Abrego, 2019; Underwood, Chapman, &amp; Connell, 2000)","plainCitation":"(Ovaskainen, Rybicki, &amp; Abrego, 2019; Underwood, Chapman, &amp; Connell, 2000)","noteIndex":0},"citationItems":[{"id":2398,"uris":["http://zotero.org/users/6092945/items/DNQEVKEQ"],"itemData":{"id":2398,"type":"article-journal","abstract":"A key challenge for community ecology is to understand to what extent observational data can be used to infer the underlying community assembly processes. As different processes can lead to similar or even identical patterns, statistical analyses of non-manipulative observational data never yield undisputable causal inference on the underlying processes. Still, most empirical studies in community ecology are based on observational data, and hence understanding under which circumstances such data can shed light on assembly processes is a central concern for community ecologists. We simulated a spatial agent-based model that generates variation in metacommunity dynamics across multiple axes, including the four classic metacommunity paradigms as special cases. We further simulated a virtual ecologist who analysed snapshot data sampled from the simulations using eighteen output metrics derived from beta-diversity and habitat variation indices, variation partitioning and joint species distribution modelling. Our results indicated two main axes of variation in the output metrics. The first axis of variation described whether the landscape has patchy or continuous variation, and thus was essentially independent of the properties of the species community. The second axis of variation related to the level of predictability of the metacommunity. The most predictable communities were niche-based metacommunities inhabiting static landscapes with marked environmental heterogeneity, such as metacommunities following the species sorting paradigm or the mass effects paradigm. The most unpredictable communities were neutral-based metacommunities inhabiting dynamics landscapes with little spatial heterogeneity, such as metacommunities following the neutral or patch sorting paradigms. The output metrics from joint species distribution modelling yielded generally the highest resolution to disentangle among the simulated scenarios. Yet, the different types of statistical approaches utilized in this study carried complementary information, and thus our results suggest that the most comprehensive evaluation of metacommunity structure can be obtained by combining them.","container-title":"Ecography","DOI":"10.1111/ecog.04444","ISSN":"1600-0587","issue":"11","language":"en","note":"_eprint: https://onlinelibrary.wiley.com/doi/pdf/10.1111/ecog.04444","page":"1877-1886","source":"Wiley Online Library","title":"What can observational data reveal about metacommunity processes?","volume":"42","author":[{"family":"Ovaskainen","given":"Otso"},{"family":"Rybicki","given":"Joel"},{"family":"Abrego","given":"Nerea"}],"issued":{"date-parts":[["2019"]]}}},{"id":2396,"uris":["http://zotero.org/users/6092945/items/ZFCPFI46"],"itemData":{"id":2396,"type":"article-journal","abstract":"Coastal marine ecology is, quite properly, increasingly focussed on experimental tests of hypotheses about processes. These are, however, done to explain observations and patterns. It is therefore appropriate to be able to publish quantitative observations to provide the context and basis for studying mechanisms and processes. Ecologists are concerned about very different types of observations. Some areas of study are still totally dependent on observational, descriptive evidence; some depend on mensurative tests of hypotheses about patterns. Tests of hypotheses about patterns are also needed to validate casual or qualitative observations. Guide-lines for what constitutes appropriate or publishable ecological descriptions are discussed here. These recognize the experimental, hypothesis-testing nature of many descriptive studies and consider the relevance of sound logic and experimental design in the planning, collection and interpretation of observations.","container-title":"Journal of Experimental Marine Biology and Ecology","DOI":"10.1016/S0022-0981(00)00181-7","ISSN":"0022-0981","issue":"1","journalAbbreviation":"Journal of Experimental Marine Biology and Ecology","language":"en","page":"97-115","source":"ScienceDirect","title":"Observations in ecology: you can’t make progress on processes without understanding the patterns","title-short":"Observations in ecology","volume":"250","author":[{"family":"Underwood","given":"A. J"},{"family":"Chapman","given":"M. G"},{"family":"Connell","given":"S. D"}],"issued":{"date-parts":[["2000",7,30]]}}}],"schema":"https://github.com/citation-style-language/schema/raw/master/csl-citation.json"} </w:instrText>
      </w:r>
      <w:r w:rsidR="00245C13">
        <w:fldChar w:fldCharType="separate"/>
      </w:r>
      <w:r w:rsidR="00245C13" w:rsidRPr="00554B0B">
        <w:rPr>
          <w:rFonts w:ascii="Calibri" w:hAnsi="Calibri" w:cs="Calibri"/>
        </w:rPr>
        <w:t>(Ovaskainen, Rybicki, &amp; Abrego, 2019; Underwood, Chapman, &amp; Connell, 2000)</w:t>
      </w:r>
      <w:r w:rsidR="00245C13">
        <w:fldChar w:fldCharType="end"/>
      </w:r>
      <w:r w:rsidR="00245C13">
        <w:t>.</w:t>
      </w:r>
    </w:p>
    <w:p w14:paraId="4F7BFC02" w14:textId="24444ADF" w:rsidR="00AA2F11" w:rsidRDefault="009113BE">
      <w:pPr>
        <w:ind w:firstLine="720"/>
      </w:pPr>
      <w:r>
        <w:t>Estuaries</w:t>
      </w:r>
      <w:r w:rsidR="00566C69">
        <w:t xml:space="preserve"> </w:t>
      </w:r>
      <w:r w:rsidR="005F3F8D">
        <w:t xml:space="preserve">are </w:t>
      </w:r>
      <w:r w:rsidR="00182C65">
        <w:t xml:space="preserve">at the terrestrial-marine interface where </w:t>
      </w:r>
      <w:r w:rsidR="003B2DDD">
        <w:t xml:space="preserve">hydrogeomorphic and </w:t>
      </w:r>
      <w:del w:id="55" w:author="Stefanie Lane" w:date="2022-03-10T15:18:00Z">
        <w:r w:rsidR="003B2DDD" w:rsidDel="00011E3D">
          <w:delText>plant community</w:delText>
        </w:r>
      </w:del>
      <w:ins w:id="56" w:author="Stefanie Lane" w:date="2022-03-10T15:18:00Z">
        <w:r w:rsidR="00011E3D">
          <w:t>ecological</w:t>
        </w:r>
      </w:ins>
      <w:r w:rsidR="003B2DDD">
        <w:t xml:space="preserve"> changes</w:t>
      </w:r>
      <w:r w:rsidR="00D00AEA">
        <w:t xml:space="preserve"> occur</w:t>
      </w:r>
      <w:r w:rsidR="003B2DDD">
        <w:t xml:space="preserve"> on annual, decadal, and millennial timescales </w:t>
      </w:r>
      <w:r w:rsidR="003B2DDD">
        <w:fldChar w:fldCharType="begin"/>
      </w:r>
      <w:r w:rsidR="00BD2EEF">
        <w:instrText xml:space="preserve"> ADDIN ZOTERO_ITEM CSL_CITATION {"citationID":"OC0b1W0t","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3B2DDD">
        <w:fldChar w:fldCharType="separate"/>
      </w:r>
      <w:r w:rsidR="00EB7D94" w:rsidRPr="00EB7D94">
        <w:rPr>
          <w:rFonts w:ascii="Calibri" w:hAnsi="Calibri" w:cs="Calibri"/>
        </w:rPr>
        <w:t>(Pasternack, 2009)</w:t>
      </w:r>
      <w:r w:rsidR="003B2DDD">
        <w:fldChar w:fldCharType="end"/>
      </w:r>
      <w:r w:rsidR="003B2DDD">
        <w:t>.</w:t>
      </w:r>
      <w:r w:rsidR="00D00AEA">
        <w:t xml:space="preserve"> Because these ecosystems </w:t>
      </w:r>
      <w:r w:rsidR="00C86781">
        <w:t>will experience accelerated change under sea level rise</w:t>
      </w:r>
      <w:r w:rsidR="00D00AEA">
        <w:t>, t</w:t>
      </w:r>
      <w:r w:rsidR="007F224A">
        <w:t>hese habitats are of increasing</w:t>
      </w:r>
      <w:r w:rsidR="00D00AEA">
        <w:t xml:space="preserve"> conservation</w:t>
      </w:r>
      <w:r w:rsidR="007F224A">
        <w:t xml:space="preserve"> </w:t>
      </w:r>
      <w:r w:rsidR="001369F0">
        <w:t>concern</w:t>
      </w:r>
      <w:r w:rsidR="003069B8">
        <w:t xml:space="preserve"> </w:t>
      </w:r>
      <w:r w:rsidR="003069B8">
        <w:fldChar w:fldCharType="begin"/>
      </w:r>
      <w:r w:rsidR="00BD2EEF">
        <w:instrText xml:space="preserve"> ADDIN ZOTERO_ITEM CSL_CITATION {"citationID":"6ucwNDlj","properties":{"formattedCitation":"(Brophy et al., 2019)","plainCitation":"(Brophy et al., 2019)","noteIndex":0},"citationItems":[{"id":1683,"uris":["http://zotero.org/users/6092945/items/25EXMDUE"],"itemData":{"id":1683,"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note":"publisher: Public Library of Science","page":"e0218558","source":"PLoS Journals","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issued":{"date-parts":[["2019",8,14]]}}}],"schema":"https://github.com/citation-style-language/schema/raw/master/csl-citation.json"} </w:instrText>
      </w:r>
      <w:r w:rsidR="003069B8">
        <w:fldChar w:fldCharType="separate"/>
      </w:r>
      <w:r w:rsidR="003069B8" w:rsidRPr="003069B8">
        <w:rPr>
          <w:rFonts w:ascii="Calibri" w:hAnsi="Calibri" w:cs="Calibri"/>
        </w:rPr>
        <w:t>(Brophy et al., 2019)</w:t>
      </w:r>
      <w:r w:rsidR="003069B8">
        <w:fldChar w:fldCharType="end"/>
      </w:r>
      <w:r w:rsidR="00391339">
        <w:t>; u</w:t>
      </w:r>
      <w:r w:rsidR="001369F0">
        <w:t xml:space="preserve">nderstanding estuarine habitat </w:t>
      </w:r>
      <w:r w:rsidR="00EC79B9">
        <w:t xml:space="preserve">stability can inform </w:t>
      </w:r>
      <w:r w:rsidR="009565D0">
        <w:t xml:space="preserve">climate change resilience strategies. </w:t>
      </w:r>
      <w:r w:rsidR="00C8195F">
        <w:t>I</w:t>
      </w:r>
      <w:r w:rsidR="00E77D51">
        <w:t xml:space="preserve">n North America, estuaries are of </w:t>
      </w:r>
      <w:r w:rsidR="00C8195F">
        <w:t xml:space="preserve">particular </w:t>
      </w:r>
      <w:r w:rsidR="00E77D51">
        <w:t xml:space="preserve">conservation importance in the </w:t>
      </w:r>
      <w:r w:rsidR="00C8195F">
        <w:t xml:space="preserve">Pacific Northwest (PNW) </w:t>
      </w:r>
      <w:r w:rsidR="00EC79B9">
        <w:t>because</w:t>
      </w:r>
      <w:r w:rsidR="00C8195F">
        <w:t xml:space="preserve"> their </w:t>
      </w:r>
      <w:r w:rsidR="00EA78C7">
        <w:t xml:space="preserve">pathways </w:t>
      </w:r>
      <w:r w:rsidR="00563294">
        <w:t>of retreat or expansion are spatially restricted by</w:t>
      </w:r>
      <w:r w:rsidR="00C8195F">
        <w:t xml:space="preserve"> fjord</w:t>
      </w:r>
      <w:r w:rsidR="00FA12BF">
        <w:t xml:space="preserve"> </w:t>
      </w:r>
      <w:r w:rsidR="00E77D51">
        <w:t>geography</w:t>
      </w:r>
      <w:r w:rsidR="00391339">
        <w:t xml:space="preserve"> </w:t>
      </w:r>
      <w:r w:rsidR="00391339">
        <w:fldChar w:fldCharType="begin"/>
      </w:r>
      <w:r w:rsidR="00BD2EEF">
        <w:instrText xml:space="preserve"> ADDIN ZOTERO_ITEM CSL_CITATION {"citationID":"6IJBZPqY","properties":{"formattedCitation":"(Emmett et al., 2000)","plainCitation":"(Emmett et al., 2000)","noteIndex":0},"citationItems":[{"id":2178,"uris":["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rsidR="00391339">
        <w:fldChar w:fldCharType="separate"/>
      </w:r>
      <w:r w:rsidR="00391339" w:rsidRPr="00391339">
        <w:rPr>
          <w:rFonts w:ascii="Calibri" w:hAnsi="Calibri" w:cs="Calibri"/>
        </w:rPr>
        <w:t>(Emmett et al., 2000)</w:t>
      </w:r>
      <w:r w:rsidR="00391339">
        <w:fldChar w:fldCharType="end"/>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 xml:space="preserve">idal freshwater marshes (TFMs) are </w:t>
      </w:r>
      <w:r w:rsidR="00B67ABA">
        <w:t>the upper reaches of estuaries</w:t>
      </w:r>
      <w:r w:rsidR="009118D4">
        <w:t xml:space="preserve"> dominated by riverine </w:t>
      </w:r>
      <w:r w:rsidR="00B67ABA">
        <w:t xml:space="preserve">freshwater, </w:t>
      </w:r>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early transitional habitat along salinity gradient for salmonids</w:t>
      </w:r>
      <w:r w:rsidR="00A92717">
        <w:t xml:space="preserve"> </w:t>
      </w:r>
      <w:r w:rsidR="00A92717">
        <w:fldChar w:fldCharType="begin"/>
      </w:r>
      <w:r w:rsidR="00BD2EEF">
        <w:instrText xml:space="preserve"> ADDIN ZOTERO_ITEM CSL_CITATION {"citationID":"xxRVfu60","properties":{"formattedCitation":"(Chalifour et al., 2019; Davis et al., 2021)","plainCitation":"(Chalifour et al., 2019; Davis et al., 2021)","noteIndex":0},"citationItems":[{"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2215,"uris":["http://zotero.org/users/6092945/items/QWEVCW9B"],"itemData":{"id":2215,"type":"article-journal","abstract":"The estuarine habitat mosaic supports the reproduction, growth, and survival of resident and migratory fish species by providing a diverse portfolio of unique habitats with varying physical and biological features. Global climate change is expected to result in increasing temperatures, rising sea levels, and changes in riverine hydrology, which will have profound effects on the extent and composition of the estuarine habitat mosaic and its associated nursery quality for juvenile fish. We used a spatially explicit bioenergetics model to assess how different climate change scenarios might affect juvenile salmon growth rate potential relative to present day conditions in the Nisqually River Delta, WA, USA. The model indicated that prey-rich habitats such as emergent salt marshes and eelgrass meadows were most likely to facilitate growth, and that reductions in their areal extent and accessibility could have severe consequences for salmon. For instance, unmitigated sea-level rise halved the predicted extent of low- and high-elevation emergent salt marsh, leading to a 30% reduction in end-of-season weights. Increasing water temperatures compounded these effects during the late spring and summer such that the average daily growth rate of an individual fish decreased by an additional 5–50% when compared to the effects of sea-level rise alone. Lethal temperatures (&gt; 24 °C) were infrequently observed, but they were more likely to occur during summer low tides in the mudflat and eelgrass habitats when accessibility to prey-rich marsh was minimal, thereby limiting foraging capacity and the availability of thermal refugia. Our findings indicate that, barring the enactment of targeted management strategies, rising tidal levels and increasing ocean temperatures may reduce the quality of the estuarine habitat mosaic for out-migrating salmon and other sensitive fish species.","container-title":"Estuaries and Coasts","DOI":"10.1007/s12237-021-01003-3","ISSN":"1559-2731","journalAbbreviation":"Estuaries and Coasts","language":"en","source":"Springer Link","title":"A climate-mediated shift in the estuarine habitat mosaic limits prey availability and reduces nursery quality for juvenile salmon","URL":"https://doi.org/10.1007/s12237-021-01003-3","author":[{"family":"Davis","given":"Melanie J."},{"family":"Woo","given":"Isa"},{"family":"Ellings","given":"Christopher S."},{"family":"Hodgson","given":"Sayre"},{"family":"Beauchamp","given":"David A."},{"family":"Nakai","given":"Glynnis"},{"family":"De La Cruz","given":"Susan E. W."}],"accessed":{"date-parts":[["2021",11,24]]},"issued":{"date-parts":[["2021",10,12]]}}}],"schema":"https://github.com/citation-style-language/schema/raw/master/csl-citation.json"} </w:instrText>
      </w:r>
      <w:r w:rsidR="00A92717">
        <w:fldChar w:fldCharType="separate"/>
      </w:r>
      <w:r w:rsidR="00EB7D94" w:rsidRPr="00EB7D94">
        <w:rPr>
          <w:rFonts w:ascii="Calibri" w:hAnsi="Calibri" w:cs="Calibri"/>
        </w:rPr>
        <w:t>(Chalifour et al., 2019; Davis et al., 2021)</w:t>
      </w:r>
      <w:r w:rsidR="00A92717">
        <w:fldChar w:fldCharType="end"/>
      </w:r>
      <w:r w:rsidR="00B67ABA">
        <w:t>.</w:t>
      </w:r>
      <w:r w:rsidR="00F77621">
        <w:t xml:space="preserve"> </w:t>
      </w:r>
      <w:r w:rsidR="00AA2F11">
        <w:t>Estuary conservation efforts are intended to protect coastal municipalities and provide sufficient habitat; stability of plant communities within tidal marshes may contribute to the ability of these habitats to resist change or recover from disturbance</w:t>
      </w:r>
      <w:r w:rsidR="00A524E4">
        <w:t xml:space="preserve"> </w:t>
      </w:r>
      <w:r w:rsidR="00A524E4">
        <w:fldChar w:fldCharType="begin"/>
      </w:r>
      <w:r w:rsidR="00BD2EEF">
        <w:instrText xml:space="preserve"> ADDIN ZOTERO_ITEM CSL_CITATION {"citationID":"Qy6vrJu8","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524E4">
        <w:fldChar w:fldCharType="separate"/>
      </w:r>
      <w:r w:rsidR="00505257" w:rsidRPr="00505257">
        <w:rPr>
          <w:rFonts w:ascii="Calibri" w:hAnsi="Calibri" w:cs="Calibri"/>
        </w:rPr>
        <w:t>(Holling, 1973)</w:t>
      </w:r>
      <w:r w:rsidR="00A524E4">
        <w:fldChar w:fldCharType="end"/>
      </w:r>
      <w:r w:rsidR="00AA2F11">
        <w:t>.</w:t>
      </w:r>
      <w:r w:rsidR="005F1C36">
        <w:t xml:space="preserve"> Loss of species diversity within these habitats reduces the available biodiversity in the regional species pool, as well as potentially reducing functional habitat value. </w:t>
      </w:r>
    </w:p>
    <w:p w14:paraId="2F12959A" w14:textId="05C232BA" w:rsidR="00E75976" w:rsidRDefault="00592C5E" w:rsidP="005F7C5D">
      <w:r>
        <w:tab/>
      </w:r>
      <w:r w:rsidR="00D529B9">
        <w:t xml:space="preserve">A challenge of </w:t>
      </w:r>
      <w:r w:rsidR="00A1470E">
        <w:t xml:space="preserve">understanding </w:t>
      </w:r>
      <w:r w:rsidR="00D529B9">
        <w:t>community stability</w:t>
      </w:r>
      <w:r>
        <w:t xml:space="preserve">, </w:t>
      </w:r>
      <w:r w:rsidR="000C7EAE">
        <w:t>including with</w:t>
      </w:r>
      <w:r>
        <w:t>in estuaries,</w:t>
      </w:r>
      <w:r w:rsidR="00D529B9">
        <w:t xml:space="preserve"> is the lack of long-term </w:t>
      </w:r>
      <w:r w:rsidR="00EC1912">
        <w:t>data</w:t>
      </w:r>
      <w:r w:rsidR="001578C8">
        <w:t xml:space="preserve">. </w:t>
      </w:r>
      <w:r w:rsidR="00E00A7F">
        <w:t xml:space="preserve">In absence of </w:t>
      </w:r>
      <w:r w:rsidR="00907858">
        <w:t>long-term</w:t>
      </w:r>
      <w:r w:rsidR="00744FD6">
        <w:t xml:space="preserve"> monitoring</w:t>
      </w:r>
      <w:r w:rsidR="00E00A7F">
        <w:t xml:space="preserve">, </w:t>
      </w:r>
      <w:r w:rsidR="004C7DF9">
        <w:t xml:space="preserve">historical datasets can provide a </w:t>
      </w:r>
      <w:r w:rsidR="00AA7D9E">
        <w:t>‘</w:t>
      </w:r>
      <w:r w:rsidR="004C7DF9">
        <w:t>snapshot</w:t>
      </w:r>
      <w:r w:rsidR="00AA7D9E">
        <w:t>’</w:t>
      </w:r>
      <w:r w:rsidR="004C7DF9">
        <w:t xml:space="preserve"> of </w:t>
      </w:r>
      <w:ins w:id="57" w:author="Stefanie Lane" w:date="2022-05-04T16:43:00Z">
        <w:r w:rsidR="00205D24">
          <w:t xml:space="preserve">species compositional </w:t>
        </w:r>
        <w:commentRangeStart w:id="58"/>
        <w:commentRangeStart w:id="59"/>
        <w:r w:rsidR="00205D24">
          <w:t>variation</w:t>
        </w:r>
        <w:commentRangeEnd w:id="58"/>
        <w:r w:rsidR="00F268FA">
          <w:rPr>
            <w:rStyle w:val="CommentReference"/>
          </w:rPr>
          <w:commentReference w:id="58"/>
        </w:r>
      </w:ins>
      <w:commentRangeEnd w:id="59"/>
      <w:ins w:id="60" w:author="Stefanie Lane" w:date="2022-05-12T13:32:00Z">
        <w:r w:rsidR="000020A6">
          <w:rPr>
            <w:rStyle w:val="CommentReference"/>
          </w:rPr>
          <w:commentReference w:id="59"/>
        </w:r>
      </w:ins>
      <w:commentRangeStart w:id="61"/>
      <w:del w:id="62" w:author="Stefanie Lane" w:date="2022-05-04T16:43:00Z">
        <w:r w:rsidR="004C7DF9" w:rsidDel="00205D24">
          <w:delText>chang</w:delText>
        </w:r>
        <w:r w:rsidR="004C7DF9" w:rsidDel="00F268FA">
          <w:delText>es</w:delText>
        </w:r>
      </w:del>
      <w:del w:id="63" w:author="Stefanie Lane" w:date="2022-05-04T16:44:00Z">
        <w:r w:rsidR="004C7DF9" w:rsidDel="00F268FA">
          <w:delText xml:space="preserve"> </w:delText>
        </w:r>
      </w:del>
      <w:commentRangeEnd w:id="61"/>
      <w:r w:rsidR="002E4D1C">
        <w:rPr>
          <w:rStyle w:val="CommentReference"/>
        </w:rPr>
        <w:commentReference w:id="61"/>
      </w:r>
      <w:del w:id="64" w:author="Stefanie Lane" w:date="2022-05-04T16:44:00Z">
        <w:r w:rsidR="004C7DF9" w:rsidDel="00F268FA">
          <w:delText>across</w:delText>
        </w:r>
      </w:del>
      <w:ins w:id="65" w:author="Stefanie Lane" w:date="2022-05-04T16:44:00Z">
        <w:r w:rsidR="00F268FA">
          <w:t xml:space="preserve"> over</w:t>
        </w:r>
      </w:ins>
      <w:r w:rsidR="004C7DF9">
        <w:t xml:space="preserve"> time. </w:t>
      </w:r>
      <w:r w:rsidR="00F812CC">
        <w:t>One such opportunity exists in Ladner Marsh</w:t>
      </w:r>
      <w:r w:rsidR="00E75976">
        <w:t>,</w:t>
      </w:r>
      <w:r>
        <w:t xml:space="preserve"> </w:t>
      </w:r>
      <w:r w:rsidR="004834EB">
        <w:t>which is part of the South Arm Marshes</w:t>
      </w:r>
      <w:r w:rsidR="002E4E7F">
        <w:t xml:space="preserve"> (SAM)</w:t>
      </w:r>
      <w:r w:rsidR="004834EB">
        <w:t xml:space="preserve"> Wildlife Management Area (WMA) near Delta, BC, Canada (</w:t>
      </w:r>
      <w:r w:rsidR="00EA174F">
        <w:rPr>
          <w:highlight w:val="yellow"/>
        </w:rPr>
        <w:t>Figure 1</w:t>
      </w:r>
      <w:r w:rsidR="004834EB">
        <w:t>).</w:t>
      </w:r>
      <w:r w:rsidR="00EC03FB" w:rsidDel="00ED765A">
        <w:t xml:space="preserve"> </w:t>
      </w:r>
      <w:r w:rsidR="006202C7">
        <w:t xml:space="preserve">Despite </w:t>
      </w:r>
      <w:r w:rsidR="00886BE2">
        <w:t xml:space="preserve">industrialization and municipal expansion within the region, this </w:t>
      </w:r>
      <w:r w:rsidR="00102B71">
        <w:t>habitat</w:t>
      </w:r>
      <w:r w:rsidR="00886BE2">
        <w:t xml:space="preserve"> has escaped development, and to the best of the author</w:t>
      </w:r>
      <w:ins w:id="66" w:author="Stefanie Lane" w:date="2022-03-10T15:20:00Z">
        <w:r w:rsidR="00042C5A">
          <w:t>s’</w:t>
        </w:r>
      </w:ins>
      <w:del w:id="67" w:author="Stefanie Lane" w:date="2022-03-10T15:20:00Z">
        <w:r w:rsidR="00102B71" w:rsidDel="00042C5A">
          <w:delText>’s</w:delText>
        </w:r>
      </w:del>
      <w:r w:rsidR="00886BE2">
        <w:t xml:space="preserve"> knowledge has not experienced major natural disturbance in the past 50 years. </w:t>
      </w:r>
      <w:r w:rsidR="00362DA9" w:rsidRPr="00362DA9">
        <w:t xml:space="preserve">Understanding how community composition </w:t>
      </w:r>
      <w:del w:id="68" w:author="Stefanie Lane" w:date="2022-03-10T15:20:00Z">
        <w:r w:rsidR="00362DA9" w:rsidRPr="00362DA9" w:rsidDel="00321D8D">
          <w:delText xml:space="preserve">has changed </w:delText>
        </w:r>
      </w:del>
      <w:r w:rsidR="00362DA9" w:rsidRPr="00362DA9">
        <w:t>prior to and since the 1991 establishment of the WMA is important for regional land managers in evaluating benchmarks for conservation</w:t>
      </w:r>
      <w:r w:rsidR="00102B71">
        <w:t xml:space="preserve"> and </w:t>
      </w:r>
      <w:r w:rsidR="00362DA9" w:rsidRPr="00362DA9">
        <w:t xml:space="preserve">restoration targets. </w:t>
      </w:r>
      <w:r w:rsidR="0074167B">
        <w:t>Two</w:t>
      </w:r>
      <w:r w:rsidR="00645972">
        <w:t xml:space="preserve"> historical</w:t>
      </w:r>
      <w:r w:rsidR="0074167B">
        <w:t xml:space="preserve"> studies conducted in Ladner Marsh</w:t>
      </w:r>
      <w:r w:rsidR="00FE2BE8">
        <w:t xml:space="preserve"> </w:t>
      </w:r>
      <w:r w:rsidR="00FE2BE8" w:rsidRPr="002E4E7F">
        <w:rPr>
          <w:rFonts w:ascii="Calibri" w:hAnsi="Calibri" w:cs="Calibri"/>
        </w:rPr>
        <w:t>(Bradfield &amp; Porter, 1982; Denoth &amp; Myers, 2007)</w:t>
      </w:r>
      <w:r w:rsidR="0074167B">
        <w:t xml:space="preserve"> </w:t>
      </w:r>
      <w:r w:rsidR="00FE2BE8">
        <w:t>used similar methods to document</w:t>
      </w:r>
      <w:r w:rsidR="0074167B">
        <w:t xml:space="preserve"> floristic diversity</w:t>
      </w:r>
      <w:r w:rsidR="00FF5CB3">
        <w:t>.</w:t>
      </w:r>
      <w:r w:rsidR="00693FAC">
        <w:t xml:space="preserve"> </w:t>
      </w:r>
      <w:r w:rsidR="00FF5CB3">
        <w:t>Bradfield &amp; Porter</w:t>
      </w:r>
      <w:r w:rsidR="00693FAC">
        <w:t xml:space="preserve"> (1982)</w:t>
      </w:r>
      <w:r w:rsidR="00FF5CB3">
        <w:t xml:space="preserve"> identified distinct community sub-types (hereafter, “assemblages”),</w:t>
      </w:r>
      <w:r w:rsidR="00693FAC">
        <w:t xml:space="preserve"> likely</w:t>
      </w:r>
      <w:r w:rsidR="00C56564">
        <w:t xml:space="preserve"> driven</w:t>
      </w:r>
      <w:r w:rsidR="00FF5CB3">
        <w:t xml:space="preserve"> by edaphic factors</w:t>
      </w:r>
      <w:r w:rsidR="00C56564">
        <w:t xml:space="preserve"> such as drainage</w:t>
      </w:r>
      <w:r w:rsidR="00FF5CB3">
        <w:t xml:space="preserve">. </w:t>
      </w:r>
      <w:r w:rsidR="0074167B">
        <w:t xml:space="preserve"> </w:t>
      </w:r>
      <w:r w:rsidR="00C56564">
        <w:t xml:space="preserve">Denoth &amp; Myers repeated the sampling to determine whether a non-native species (purple loosestrife) was displacing </w:t>
      </w:r>
      <w:r w:rsidR="00C938EC">
        <w:t>a species of concern</w:t>
      </w:r>
      <w:r w:rsidR="00CA0247">
        <w:t xml:space="preserve">, </w:t>
      </w:r>
      <w:r w:rsidR="00C938EC">
        <w:t xml:space="preserve">Henderson’s </w:t>
      </w:r>
      <w:proofErr w:type="spellStart"/>
      <w:r w:rsidR="00C938EC">
        <w:t>checkermallow</w:t>
      </w:r>
      <w:proofErr w:type="spellEnd"/>
      <w:r w:rsidR="00C938EC">
        <w:t>.</w:t>
      </w:r>
      <w:r w:rsidR="00277767">
        <w:t xml:space="preserve"> Henderson’s </w:t>
      </w:r>
      <w:proofErr w:type="spellStart"/>
      <w:r w:rsidR="00277767">
        <w:t>checkermallow</w:t>
      </w:r>
      <w:proofErr w:type="spellEnd"/>
      <w:r w:rsidR="00277767">
        <w:t xml:space="preserve"> (</w:t>
      </w:r>
      <w:r w:rsidR="00277767">
        <w:rPr>
          <w:i/>
        </w:rPr>
        <w:t xml:space="preserve">Sidalcea hendersonii </w:t>
      </w:r>
      <w:r w:rsidR="00277767">
        <w:t>S. Watson)</w:t>
      </w:r>
      <w:r w:rsidR="00CA0247">
        <w:t xml:space="preserve"> is </w:t>
      </w:r>
      <w:r w:rsidR="00277767">
        <w:t xml:space="preserve">locally abundant in this marsh, and thus stability of habitat conditions is vital for species conservation. </w:t>
      </w:r>
      <w:r w:rsidR="00C938EC">
        <w:t xml:space="preserve"> </w:t>
      </w:r>
      <w:r w:rsidR="00B14056">
        <w:t>While these studies independently characterize different community metrics, t</w:t>
      </w:r>
      <w:r w:rsidR="00C938EC">
        <w:t xml:space="preserve">hese datasets </w:t>
      </w:r>
      <w:r w:rsidR="0074167B">
        <w:t xml:space="preserve">provide the opportunity to repeat observations </w:t>
      </w:r>
      <w:r w:rsidR="00CB18BB">
        <w:t>and</w:t>
      </w:r>
      <w:r w:rsidR="0074167B">
        <w:t xml:space="preserve"> characterize long-term plant community changes</w:t>
      </w:r>
      <w:r w:rsidR="00B14056">
        <w:t xml:space="preserve"> and </w:t>
      </w:r>
      <w:r w:rsidR="006202C7">
        <w:t xml:space="preserve">habitat </w:t>
      </w:r>
      <w:r w:rsidR="00B14056">
        <w:t>stability</w:t>
      </w:r>
      <w:r w:rsidR="0074167B">
        <w:t>.</w:t>
      </w:r>
    </w:p>
    <w:p w14:paraId="4A26B4C7" w14:textId="502BFFFC" w:rsidR="007C0BCF" w:rsidRDefault="00DC5555" w:rsidP="005F7C5D">
      <w:pPr>
        <w:ind w:firstLine="720"/>
      </w:pPr>
      <w:r>
        <w:lastRenderedPageBreak/>
        <w:t xml:space="preserve">The main objective of this work is to </w:t>
      </w:r>
      <w:r w:rsidR="008358B4">
        <w:t xml:space="preserve">infer </w:t>
      </w:r>
      <w:r w:rsidR="00E42D7D">
        <w:t xml:space="preserve">stability of </w:t>
      </w:r>
      <w:r w:rsidR="009B46F9">
        <w:t xml:space="preserve">plant community </w:t>
      </w:r>
      <w:r w:rsidR="00E42D7D">
        <w:t>compositional structure</w:t>
      </w:r>
      <w:r w:rsidR="009B46F9">
        <w:t xml:space="preserve"> </w:t>
      </w:r>
      <w:r w:rsidR="00D502A8">
        <w:t xml:space="preserve">in the absence of </w:t>
      </w:r>
      <w:r w:rsidR="00C5549B">
        <w:t xml:space="preserve">large-scale or direct </w:t>
      </w:r>
      <w:r w:rsidR="00E76A6B">
        <w:t>disturbance</w:t>
      </w:r>
      <w:r w:rsidR="00D502A8">
        <w:t xml:space="preserve"> </w:t>
      </w:r>
      <w:r w:rsidR="009B46F9">
        <w:t>in a</w:t>
      </w:r>
      <w:r w:rsidR="00B86420">
        <w:t xml:space="preserve"> tidal freshwater marsh. </w:t>
      </w:r>
      <w:r w:rsidR="007A161D">
        <w:t xml:space="preserve">I used three observational datasets spanning four decades to answer the following questions: </w:t>
      </w:r>
    </w:p>
    <w:p w14:paraId="2AFD6DE8" w14:textId="4B1B6418" w:rsidR="007C0BCF" w:rsidRDefault="00537848" w:rsidP="00612ED6">
      <w:pPr>
        <w:ind w:firstLine="720"/>
      </w:pPr>
      <w:r>
        <w:t xml:space="preserve">(1) </w:t>
      </w:r>
      <w:r w:rsidR="00151992">
        <w:t xml:space="preserve">Are </w:t>
      </w:r>
      <w:r w:rsidR="007C0BCF">
        <w:t xml:space="preserve">TFM </w:t>
      </w:r>
      <w:r w:rsidR="00151992">
        <w:t xml:space="preserve">assemblages </w:t>
      </w:r>
      <w:r w:rsidR="007C0BCF">
        <w:t>continuously</w:t>
      </w:r>
      <w:r w:rsidR="00151992">
        <w:t xml:space="preserve"> characterized by the same dominant species? In the absence of significant environmental disturbance, I expect the same species </w:t>
      </w:r>
      <w:ins w:id="69" w:author="Stefanie Lane" w:date="2022-05-04T16:48:00Z">
        <w:r w:rsidR="00F954D3">
          <w:t xml:space="preserve">composition </w:t>
        </w:r>
      </w:ins>
      <w:r w:rsidR="00151992">
        <w:t xml:space="preserve">to dominate each assemblage as identified by Bradfield &amp; Porter (1982). </w:t>
      </w:r>
    </w:p>
    <w:p w14:paraId="5B0CDEDC" w14:textId="05984014" w:rsidR="00496BFB" w:rsidRDefault="00537848" w:rsidP="00496BFB">
      <w:pPr>
        <w:ind w:firstLine="720"/>
      </w:pPr>
      <w:r>
        <w:t xml:space="preserve">(2) </w:t>
      </w:r>
      <w:r w:rsidR="00151992">
        <w:t xml:space="preserve">Is </w:t>
      </w:r>
      <w:ins w:id="70" w:author="Stefanie Lane" w:date="2022-05-11T14:23:00Z">
        <w:r w:rsidR="00FA7522">
          <w:t>the mean species diver</w:t>
        </w:r>
        <w:r w:rsidR="008E1F98">
          <w:t>sity (</w:t>
        </w:r>
        <w:r w:rsidR="008E1F98">
          <w:rPr>
            <w:rFonts w:cstheme="minorHAnsi"/>
          </w:rPr>
          <w:t>α</w:t>
        </w:r>
        <w:r w:rsidR="008E1F98">
          <w:t>-diversity) and variation (</w:t>
        </w:r>
        <w:r w:rsidR="008E1F98">
          <w:rPr>
            <w:rFonts w:cstheme="minorHAnsi"/>
          </w:rPr>
          <w:t>β</w:t>
        </w:r>
        <w:r w:rsidR="008E1F98">
          <w:t xml:space="preserve">-diversity) </w:t>
        </w:r>
      </w:ins>
      <w:ins w:id="71" w:author="Stefanie Lane" w:date="2022-05-11T14:24:00Z">
        <w:r w:rsidR="008E1F98">
          <w:t xml:space="preserve">within and across </w:t>
        </w:r>
        <w:proofErr w:type="gramStart"/>
        <w:r w:rsidR="008E1F98">
          <w:t>assemblages</w:t>
        </w:r>
        <w:proofErr w:type="gramEnd"/>
        <w:r w:rsidR="008E1F98">
          <w:t xml:space="preserve"> </w:t>
        </w:r>
      </w:ins>
      <w:ins w:id="72" w:author="Stefanie Lane" w:date="2022-05-11T14:23:00Z">
        <w:r w:rsidR="008E1F98">
          <w:t>constant between</w:t>
        </w:r>
      </w:ins>
      <w:ins w:id="73" w:author="Stefanie Lane" w:date="2022-05-11T14:24:00Z">
        <w:r w:rsidR="008E1F98">
          <w:t xml:space="preserve"> years</w:t>
        </w:r>
        <w:r w:rsidR="00AA1B69">
          <w:t xml:space="preserve">? If the plant </w:t>
        </w:r>
      </w:ins>
      <w:ins w:id="74" w:author="Stefanie Lane" w:date="2022-05-11T14:45:00Z">
        <w:r w:rsidR="00EB6652">
          <w:t>community is</w:t>
        </w:r>
      </w:ins>
      <w:ins w:id="75" w:author="Stefanie Lane" w:date="2022-05-11T14:24:00Z">
        <w:r w:rsidR="00AA1B69">
          <w:t xml:space="preserve"> stable, I expect little change in </w:t>
        </w:r>
        <w:r w:rsidR="00AA1B69">
          <w:rPr>
            <w:rFonts w:cstheme="minorHAnsi"/>
          </w:rPr>
          <w:t>α</w:t>
        </w:r>
        <w:r w:rsidR="00AA1B69">
          <w:t xml:space="preserve">-diversity and </w:t>
        </w:r>
        <w:r w:rsidR="00AA1B69">
          <w:rPr>
            <w:rFonts w:cstheme="minorHAnsi"/>
          </w:rPr>
          <w:t>β</w:t>
        </w:r>
        <w:r w:rsidR="00AA1B69">
          <w:t xml:space="preserve">-diversity. </w:t>
        </w:r>
      </w:ins>
      <w:del w:id="76" w:author="Stefanie Lane" w:date="2022-05-04T16:56:00Z">
        <w:r w:rsidR="008F096E" w:rsidDel="00D27999">
          <w:delText xml:space="preserve">species abundance </w:delText>
        </w:r>
        <w:r w:rsidR="00151992" w:rsidDel="00D27999">
          <w:delText>s</w:delText>
        </w:r>
      </w:del>
      <w:del w:id="77" w:author="Stefanie Lane" w:date="2022-05-11T14:24:00Z">
        <w:r w:rsidR="00151992" w:rsidDel="00AA1B69">
          <w:delText>table within and between assemblage types over time?</w:delText>
        </w:r>
        <w:r w:rsidDel="00AA1B69">
          <w:delText xml:space="preserve"> </w:delText>
        </w:r>
      </w:del>
      <w:del w:id="78" w:author="Stefanie Lane" w:date="2022-05-11T14:47:00Z">
        <w:r w:rsidR="00151992" w:rsidDel="006146EA">
          <w:delText xml:space="preserve">I expect community-wide diversity to be more stable than diversity within each assemblage type. </w:delText>
        </w:r>
      </w:del>
    </w:p>
    <w:p w14:paraId="7949E8E6" w14:textId="32806C1A" w:rsidR="00496BFB" w:rsidDel="00BE5B2D" w:rsidRDefault="001A3ED2" w:rsidP="001A3ED2">
      <w:pPr>
        <w:pStyle w:val="ListParagraph"/>
        <w:numPr>
          <w:ilvl w:val="0"/>
          <w:numId w:val="20"/>
        </w:numPr>
        <w:rPr>
          <w:del w:id="79" w:author="Stefanie Lane" w:date="2022-05-04T18:15:00Z"/>
        </w:rPr>
      </w:pPr>
      <w:del w:id="80" w:author="Stefanie Lane" w:date="2022-05-04T18:15:00Z">
        <w:r w:rsidDel="00BE5B2D">
          <w:delText xml:space="preserve">Alt: </w:delText>
        </w:r>
        <w:r w:rsidR="00AE417E" w:rsidDel="00BE5B2D">
          <w:delText>does</w:delText>
        </w:r>
        <w:r w:rsidR="00496BFB" w:rsidDel="00BE5B2D">
          <w:delText xml:space="preserve"> </w:delText>
        </w:r>
        <w:r w:rsidR="00AE417E" w:rsidDel="00BE5B2D">
          <w:delText>species (composition/abundance) change significantly</w:delText>
        </w:r>
        <w:r w:rsidR="007F6D5D" w:rsidDel="00BE5B2D">
          <w:delText xml:space="preserve"> within each assemblage over time? (test with multivariate dispersion/PERMANOVA)</w:delText>
        </w:r>
        <w:r w:rsidR="002839E8" w:rsidDel="00BE5B2D">
          <w:delText xml:space="preserve"> (How to link this to </w:delText>
        </w:r>
        <w:r w:rsidR="002839E8" w:rsidDel="00BE5B2D">
          <w:rPr>
            <w:i/>
          </w:rPr>
          <w:delText>stability</w:delText>
        </w:r>
        <w:r w:rsidR="002839E8" w:rsidDel="00BE5B2D">
          <w:delText>?)</w:delText>
        </w:r>
      </w:del>
    </w:p>
    <w:p w14:paraId="640BC3CE" w14:textId="494B4F13" w:rsidR="00151992" w:rsidRDefault="0027315E" w:rsidP="005F7C5D">
      <w:pPr>
        <w:ind w:firstLine="720"/>
      </w:pPr>
      <w:del w:id="81" w:author="Stefanie Lane" w:date="2022-05-04T18:15:00Z">
        <w:r w:rsidDel="00BE5B2D">
          <w:delText xml:space="preserve"> </w:delText>
        </w:r>
      </w:del>
      <w:r w:rsidR="00537848">
        <w:t xml:space="preserve">(3) </w:t>
      </w:r>
      <w:r w:rsidR="00151992">
        <w:t>What is the total turnover</w:t>
      </w:r>
      <w:r w:rsidR="009129C1">
        <w:t xml:space="preserve"> within each assemblage</w:t>
      </w:r>
      <w:r w:rsidR="00151992">
        <w:t xml:space="preserve">, and which species gained or lost are driving changes within each assemblage? </w:t>
      </w:r>
      <w:ins w:id="82" w:author="Stefanie Lane" w:date="2022-05-04T18:23:00Z">
        <w:r w:rsidR="00F0046C">
          <w:t xml:space="preserve">I expect that increasing abundance of invasive species over time would result in greater number of species lost (and fewer species gained), and thus greater rates of </w:t>
        </w:r>
      </w:ins>
      <w:del w:id="83" w:author="Stefanie Lane" w:date="2022-05-04T18:23:00Z">
        <w:r w:rsidR="00151992" w:rsidDel="00F0046C">
          <w:delText xml:space="preserve"> </w:delText>
        </w:r>
        <w:r w:rsidR="008A1FF7" w:rsidDel="00F0046C">
          <w:delText xml:space="preserve">I </w:delText>
        </w:r>
        <w:commentRangeStart w:id="84"/>
        <w:r w:rsidR="008A1FF7" w:rsidDel="00F0046C">
          <w:delText xml:space="preserve">expect </w:delText>
        </w:r>
        <w:commentRangeEnd w:id="84"/>
        <w:r w:rsidR="00124273" w:rsidDel="00F0046C">
          <w:rPr>
            <w:rStyle w:val="CommentReference"/>
          </w:rPr>
          <w:commentReference w:id="84"/>
        </w:r>
        <w:r w:rsidR="008A1FF7" w:rsidDel="00F0046C">
          <w:delText>greater invasive species abundance</w:delText>
        </w:r>
        <w:r w:rsidR="008C1ED9" w:rsidDel="00F0046C">
          <w:delText xml:space="preserve"> (or greater number of species lost)</w:delText>
        </w:r>
        <w:r w:rsidR="008A1FF7" w:rsidDel="00F0046C">
          <w:delText xml:space="preserve"> </w:delText>
        </w:r>
        <w:r w:rsidR="00B125C0" w:rsidDel="00F0046C">
          <w:delText xml:space="preserve">will be evident in </w:delText>
        </w:r>
        <w:r w:rsidR="008A1FF7" w:rsidDel="00F0046C">
          <w:delText xml:space="preserve">assemblages that experience greater </w:delText>
        </w:r>
        <w:r w:rsidR="00E76F17" w:rsidDel="00F0046C">
          <w:delText>t</w:delText>
        </w:r>
        <w:r w:rsidR="00F04B33" w:rsidDel="00F0046C">
          <w:delText xml:space="preserve">otal </w:delText>
        </w:r>
      </w:del>
      <w:r w:rsidR="00F04B33">
        <w:t>t</w:t>
      </w:r>
      <w:r w:rsidR="00E76F17">
        <w:t>urnover</w:t>
      </w:r>
      <w:r w:rsidR="008A1FF7">
        <w:t xml:space="preserve">. </w:t>
      </w:r>
    </w:p>
    <w:p w14:paraId="6DAE2DB3" w14:textId="7654557E" w:rsidR="000766B8" w:rsidRDefault="000766B8">
      <w:r>
        <w:br w:type="page"/>
      </w:r>
    </w:p>
    <w:p w14:paraId="3AEE9D35" w14:textId="65D9C02B" w:rsidR="0022363E" w:rsidRDefault="0022363E" w:rsidP="006C5D18">
      <w:pPr>
        <w:pStyle w:val="Heading1"/>
      </w:pPr>
      <w:r>
        <w:lastRenderedPageBreak/>
        <w:t>Methods</w:t>
      </w:r>
    </w:p>
    <w:p w14:paraId="2040ECCE" w14:textId="39BEF74C" w:rsidR="00485A40" w:rsidRDefault="00EB5F8D" w:rsidP="005F7C5D">
      <w:pPr>
        <w:pStyle w:val="Heading2"/>
      </w:pPr>
      <w:r>
        <w:t>Physical &amp; ecological</w:t>
      </w:r>
      <w:r w:rsidRPr="005F7C5D">
        <w:t xml:space="preserve"> </w:t>
      </w:r>
      <w:r w:rsidR="006B4D7D" w:rsidRPr="005F7C5D">
        <w:t>context</w:t>
      </w:r>
    </w:p>
    <w:p w14:paraId="5D793F36" w14:textId="26181D1B" w:rsidR="001F436B" w:rsidRDefault="001F436B" w:rsidP="005F7C5D">
      <w:pPr>
        <w:ind w:firstLine="720"/>
      </w:pPr>
      <w:r>
        <w:t>The Fraser River drains the largest catchment in British Columbia, and its estuary currently spans 2</w:t>
      </w:r>
      <w:ins w:id="85" w:author="Stefanie Lane" w:date="2022-05-17T16:47:00Z">
        <w:r w:rsidR="004306D0">
          <w:t>,</w:t>
        </w:r>
      </w:ins>
      <w:r>
        <w:t xml:space="preserve">814 ha, one-third of which lies within the South Arm Marshes Wildlife Management Area </w:t>
      </w:r>
      <w:r>
        <w:fldChar w:fldCharType="begin"/>
      </w:r>
      <w:r w:rsidR="00BD2EEF">
        <w:instrText xml:space="preserve"> ADDIN ZOTERO_ITEM CSL_CITATION {"citationID":"Co6VhsCC","properties":{"formattedCitation":"(Schaefer, 2004)","plainCitation":"(Schaefer, 2004)","noteIndex":0},"citationItems":[{"id":345,"uris":["http://zotero.org/users/6092945/items/NPJPIN3W"],"itemData":{"id":345,"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fldChar w:fldCharType="separate"/>
      </w:r>
      <w:r w:rsidRPr="001F436B">
        <w:rPr>
          <w:rFonts w:ascii="Calibri" w:hAnsi="Calibri" w:cs="Calibri"/>
        </w:rPr>
        <w:t>(Schaefer, 2004)</w:t>
      </w:r>
      <w:r>
        <w:fldChar w:fldCharType="end"/>
      </w:r>
      <w:r>
        <w:t xml:space="preserve"> (</w:t>
      </w:r>
      <w:ins w:id="86" w:author="Stefanie Lane" w:date="2022-05-11T14:03:00Z">
        <w:r w:rsidR="00766A27">
          <w:fldChar w:fldCharType="begin"/>
        </w:r>
        <w:r w:rsidR="00766A27">
          <w:instrText xml:space="preserve"> REF _Ref103170248 \h </w:instrText>
        </w:r>
      </w:ins>
      <w:r w:rsidR="00766A27">
        <w:fldChar w:fldCharType="separate"/>
      </w:r>
      <w:ins w:id="87" w:author="Stefanie Lane" w:date="2022-05-11T14:03:00Z">
        <w:r w:rsidR="00766A27">
          <w:t xml:space="preserve">Figure </w:t>
        </w:r>
        <w:r w:rsidR="00766A27">
          <w:rPr>
            <w:noProof/>
          </w:rPr>
          <w:t>1</w:t>
        </w:r>
        <w:r w:rsidR="00766A27">
          <w:fldChar w:fldCharType="end"/>
        </w:r>
      </w:ins>
      <w:del w:id="88" w:author="Stefanie Lane" w:date="2022-05-11T14:03:00Z">
        <w:r w:rsidR="00EA174F" w:rsidRPr="00766A27" w:rsidDel="00766A27">
          <w:rPr>
            <w:rPrChange w:id="89" w:author="Stefanie Lane" w:date="2022-05-11T14:03:00Z">
              <w:rPr>
                <w:highlight w:val="yellow"/>
              </w:rPr>
            </w:rPrChange>
          </w:rPr>
          <w:delText xml:space="preserve">Figure </w:delText>
        </w:r>
        <w:r w:rsidR="00EA174F" w:rsidDel="00766A27">
          <w:rPr>
            <w:highlight w:val="yellow"/>
          </w:rPr>
          <w:delText>1</w:delText>
        </w:r>
      </w:del>
      <w:r>
        <w:t xml:space="preserve">). Ladner Marsh occupies </w:t>
      </w:r>
      <w:r w:rsidRPr="00631B1E">
        <w:t xml:space="preserve">approximately </w:t>
      </w:r>
      <w:r>
        <w:t>100</w:t>
      </w:r>
      <w:r w:rsidRPr="00631B1E">
        <w:t xml:space="preserve"> ha wi</w:t>
      </w:r>
      <w:r>
        <w:t>thin the South Arm Marshes, bounded to the east by municipal development and by the Fraser River along its western edge (</w:t>
      </w:r>
      <w:ins w:id="90" w:author="Stefanie Lane" w:date="2022-05-11T14:04:00Z">
        <w:r w:rsidR="000A3E15">
          <w:fldChar w:fldCharType="begin"/>
        </w:r>
        <w:r w:rsidR="000A3E15">
          <w:instrText xml:space="preserve"> REF _Ref103170248 \h </w:instrText>
        </w:r>
      </w:ins>
      <w:r w:rsidR="000A3E15">
        <w:fldChar w:fldCharType="separate"/>
      </w:r>
      <w:ins w:id="91" w:author="Stefanie Lane" w:date="2022-05-11T14:04:00Z">
        <w:r w:rsidR="000A3E15">
          <w:t xml:space="preserve">Figure </w:t>
        </w:r>
        <w:r w:rsidR="000A3E15">
          <w:rPr>
            <w:noProof/>
          </w:rPr>
          <w:t>1</w:t>
        </w:r>
        <w:r w:rsidR="000A3E15">
          <w:fldChar w:fldCharType="end"/>
        </w:r>
      </w:ins>
      <w:del w:id="92" w:author="Stefanie Lane" w:date="2022-05-11T14:03:00Z">
        <w:r w:rsidR="00EA174F" w:rsidDel="000A3E15">
          <w:rPr>
            <w:highlight w:val="yellow"/>
          </w:rPr>
          <w:delText>Figure 1</w:delText>
        </w:r>
      </w:del>
      <w:r>
        <w:t>).</w:t>
      </w:r>
    </w:p>
    <w:p w14:paraId="4503C271" w14:textId="7352D093" w:rsidR="005372BF" w:rsidRDefault="00A15FE2" w:rsidP="005F7C5D">
      <w:pPr>
        <w:ind w:firstLine="720"/>
      </w:pPr>
      <w:r>
        <w:t xml:space="preserve">Species common to these habitats are generally herbaceous, and the community is largely dominated by sedges and rushes with some salinity tolerance, but a greater </w:t>
      </w:r>
      <w:r w:rsidR="00EF2E40">
        <w:t xml:space="preserve">diversity of </w:t>
      </w:r>
      <w:r>
        <w:t xml:space="preserve">broadleaf flowering </w:t>
      </w:r>
      <w:r w:rsidR="00EF2E40">
        <w:t>species (“forbs”). Forb species such as bogbean (</w:t>
      </w:r>
      <w:r w:rsidR="00EF2E40">
        <w:rPr>
          <w:i/>
        </w:rPr>
        <w:t xml:space="preserve">Menyanthes trifoliata </w:t>
      </w:r>
      <w:r w:rsidR="00EF2E40">
        <w:t xml:space="preserve">L.) are tolerant of </w:t>
      </w:r>
      <w:r w:rsidR="005E1406">
        <w:t xml:space="preserve">continuously waterlogged conditions, </w:t>
      </w:r>
      <w:r w:rsidR="00EF2E40">
        <w:t>whereas</w:t>
      </w:r>
      <w:r w:rsidR="005E1406">
        <w:t xml:space="preserve"> sedge</w:t>
      </w:r>
      <w:r w:rsidR="00821B04">
        <w:t>s (</w:t>
      </w:r>
      <w:r w:rsidR="00821B04">
        <w:rPr>
          <w:i/>
        </w:rPr>
        <w:t>Carex lyngbyei</w:t>
      </w:r>
      <w:r w:rsidR="00821B04">
        <w:t xml:space="preserve"> </w:t>
      </w:r>
      <w:proofErr w:type="spellStart"/>
      <w:r w:rsidR="00821B04">
        <w:t>Hornem</w:t>
      </w:r>
      <w:proofErr w:type="spellEnd"/>
      <w:r w:rsidR="00821B04">
        <w:t>.) are better adapted to microsites that are regularly inundated and drained.</w:t>
      </w:r>
      <w:r w:rsidR="00277767">
        <w:t xml:space="preserve"> Grass species such as non-native </w:t>
      </w:r>
      <w:r w:rsidR="009B141E">
        <w:t xml:space="preserve">tall </w:t>
      </w:r>
      <w:r w:rsidR="00277767">
        <w:t>fescue (</w:t>
      </w:r>
      <w:r w:rsidR="00277767">
        <w:rPr>
          <w:i/>
        </w:rPr>
        <w:t xml:space="preserve">Festuca </w:t>
      </w:r>
      <w:r w:rsidR="00277767" w:rsidRPr="00A11140">
        <w:rPr>
          <w:i/>
        </w:rPr>
        <w:t>arundinaceae</w:t>
      </w:r>
      <w:r w:rsidR="005F44EE">
        <w:t xml:space="preserve"> </w:t>
      </w:r>
      <w:proofErr w:type="spellStart"/>
      <w:r w:rsidR="00912C74" w:rsidRPr="00912C74">
        <w:t>Schreb</w:t>
      </w:r>
      <w:proofErr w:type="spellEnd"/>
      <w:r w:rsidR="00912C74" w:rsidRPr="00912C74">
        <w:t>.</w:t>
      </w:r>
      <w:r w:rsidR="009B141E">
        <w:t>) may prefer the most well-drained sites, although some</w:t>
      </w:r>
      <w:r w:rsidR="00A04573">
        <w:t xml:space="preserve"> non-native</w:t>
      </w:r>
      <w:r w:rsidR="009B141E">
        <w:t xml:space="preserve"> species such as reed canary grass (</w:t>
      </w:r>
      <w:r w:rsidR="009B141E" w:rsidRPr="005F7C5D">
        <w:rPr>
          <w:i/>
        </w:rPr>
        <w:t>Phalaris arundinaceae</w:t>
      </w:r>
      <w:r w:rsidR="009B141E">
        <w:t xml:space="preserve"> </w:t>
      </w:r>
      <w:r w:rsidR="00A11140">
        <w:t>L.) tolerate more saturated soils</w:t>
      </w:r>
      <w:r w:rsidR="00A04573">
        <w:t>,</w:t>
      </w:r>
      <w:r w:rsidR="005A152F">
        <w:t xml:space="preserve"> and present an invasion </w:t>
      </w:r>
      <w:r w:rsidR="00A04573">
        <w:t>threat</w:t>
      </w:r>
      <w:r w:rsidR="005A152F">
        <w:t xml:space="preserve"> in tidal wetlands </w:t>
      </w:r>
      <w:r w:rsidR="005A152F">
        <w:fldChar w:fldCharType="begin"/>
      </w:r>
      <w:r w:rsidR="00BD2EEF">
        <w:instrText xml:space="preserve"> ADDIN ZOTERO_ITEM CSL_CITATION {"citationID":"38FrsNx6","properties":{"formattedCitation":"(Sinks, Borde, Diefenderfer, &amp; Karnezis, 2021)","plainCitation":"(Sinks, Borde, Diefenderfer, &amp; Karnezis, 2021)","noteIndex":0},"citationItems":[{"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schema":"https://github.com/citation-style-language/schema/raw/master/csl-citation.json"} </w:instrText>
      </w:r>
      <w:r w:rsidR="005A152F">
        <w:fldChar w:fldCharType="separate"/>
      </w:r>
      <w:r w:rsidR="005A152F" w:rsidRPr="005A152F">
        <w:rPr>
          <w:rFonts w:ascii="Calibri" w:hAnsi="Calibri" w:cs="Calibri"/>
        </w:rPr>
        <w:t>(Sinks, Borde, Diefenderfer, &amp; Karnezis, 2021)</w:t>
      </w:r>
      <w:r w:rsidR="005A152F">
        <w:fldChar w:fldCharType="end"/>
      </w:r>
      <w:r w:rsidR="00A11140">
        <w:t xml:space="preserve">. </w:t>
      </w:r>
    </w:p>
    <w:p w14:paraId="0C98E66A" w14:textId="79BE5146" w:rsidR="005372BF" w:rsidRDefault="009B4A77" w:rsidP="005372BF">
      <w:pPr>
        <w:pStyle w:val="Heading2"/>
      </w:pPr>
      <w:r>
        <w:t>Vegetation surveys</w:t>
      </w:r>
    </w:p>
    <w:p w14:paraId="1540E1A5" w14:textId="20F4B226" w:rsidR="009B4A77" w:rsidRPr="001401E6" w:rsidRDefault="009B4A77" w:rsidP="005F7C5D">
      <w:pPr>
        <w:pStyle w:val="Heading3"/>
      </w:pPr>
      <w:r>
        <w:t>1979-1999</w:t>
      </w:r>
    </w:p>
    <w:p w14:paraId="209DFDF2" w14:textId="42BD63EA" w:rsidR="005372BF" w:rsidRPr="009B0BA5" w:rsidRDefault="005372BF">
      <w:pPr>
        <w:ind w:firstLine="720"/>
      </w:pPr>
      <w:r>
        <w:t xml:space="preserve">Data were originally collected in 1979 as part of an observational study to characterize dominant </w:t>
      </w:r>
      <w:r w:rsidR="00E563DA">
        <w:t>assemblage</w:t>
      </w:r>
      <w:r>
        <w:t xml:space="preserve"> types </w:t>
      </w:r>
      <w:r>
        <w:fldChar w:fldCharType="begin"/>
      </w:r>
      <w:r w:rsidR="00BD2EEF">
        <w:instrText xml:space="preserve"> ADDIN ZOTERO_ITEM CSL_CITATION {"citationID":"DvFrgRoV","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D752C7">
        <w:rPr>
          <w:rFonts w:ascii="Calibri" w:hAnsi="Calibri" w:cs="Calibri"/>
        </w:rPr>
        <w:t>(Bradfield &amp; Porter, 1982)</w:t>
      </w:r>
      <w:r>
        <w:fldChar w:fldCharType="end"/>
      </w:r>
      <w:r>
        <w:t xml:space="preserve">. </w:t>
      </w:r>
      <w:r w:rsidR="00E563DA">
        <w:t>Eight transects were positioned along a north-to-south gradient</w:t>
      </w:r>
      <w:r w:rsidR="00431393">
        <w:t>,</w:t>
      </w:r>
      <w:r w:rsidR="00A64503">
        <w:t xml:space="preserve"> and</w:t>
      </w:r>
      <w:r w:rsidR="00431393">
        <w:t xml:space="preserve"> </w:t>
      </w:r>
      <w:r w:rsidR="00E563DA">
        <w:t>1 m</w:t>
      </w:r>
      <w:r w:rsidR="00E563DA">
        <w:rPr>
          <w:vertAlign w:val="superscript"/>
        </w:rPr>
        <w:t>2</w:t>
      </w:r>
      <w:r w:rsidR="00E563DA">
        <w:t xml:space="preserve"> quadrats (plots) were placed </w:t>
      </w:r>
      <w:r w:rsidR="00431393">
        <w:t xml:space="preserve">in the center of </w:t>
      </w:r>
      <w:r w:rsidR="00A64503">
        <w:t xml:space="preserve">vegetation </w:t>
      </w:r>
      <w:r w:rsidR="00431393">
        <w:t xml:space="preserve">patches where species composition noticeably changed, or every 10 m along the transect, whichever distance was shorter </w:t>
      </w:r>
      <w:r w:rsidR="00E563DA">
        <w:t xml:space="preserve">(Bradfield, 2019 personal comm.). </w:t>
      </w:r>
      <w:r>
        <w:t>Cluster analysis and principal components analysis (PCA) distinguished three community associations, each dominated by a distinct species: Lyngbye’s sedge (</w:t>
      </w:r>
      <w:r>
        <w:rPr>
          <w:i/>
        </w:rPr>
        <w:t>Carex lyngbyei</w:t>
      </w:r>
      <w:r>
        <w:t xml:space="preserve"> </w:t>
      </w:r>
      <w:proofErr w:type="spellStart"/>
      <w:r>
        <w:t>Hornem</w:t>
      </w:r>
      <w:proofErr w:type="spellEnd"/>
      <w:r>
        <w:t>.), fescue (</w:t>
      </w:r>
      <w:r>
        <w:rPr>
          <w:i/>
        </w:rPr>
        <w:t>Festuca arundinaceae</w:t>
      </w:r>
      <w:r>
        <w:t xml:space="preserve"> </w:t>
      </w:r>
      <w:proofErr w:type="spellStart"/>
      <w:r>
        <w:t>Schreb</w:t>
      </w:r>
      <w:proofErr w:type="spellEnd"/>
      <w:r>
        <w:t>.), and bogbean (</w:t>
      </w:r>
      <w:r>
        <w:rPr>
          <w:i/>
        </w:rPr>
        <w:t xml:space="preserve">Menyanthes trifoliata </w:t>
      </w:r>
      <w:r>
        <w:t>L.).</w:t>
      </w:r>
      <w:r w:rsidR="00A64503">
        <w:t xml:space="preserve"> Bradfield &amp; Porter (1982) hypothesized that edaphic facto</w:t>
      </w:r>
      <w:r w:rsidR="00586B0D">
        <w:t xml:space="preserve">rs drove assemblages, such as waterlogged soils in the bogbean assemblage, or drainage along channel edges in the fescue assemblage. </w:t>
      </w:r>
    </w:p>
    <w:p w14:paraId="6823E735" w14:textId="25E83742" w:rsidR="005372BF" w:rsidRDefault="005372BF" w:rsidP="005372BF">
      <w:pPr>
        <w:ind w:firstLine="720"/>
      </w:pPr>
      <w:r>
        <w:t>A subsequent survey conducted in 1999 recreated the transects and sought to place sampling plots at exact positions sampled in 1979 to test relationships between invasive purple loosestrife (</w:t>
      </w:r>
      <w:proofErr w:type="spellStart"/>
      <w:r>
        <w:rPr>
          <w:i/>
        </w:rPr>
        <w:t>Lythrum</w:t>
      </w:r>
      <w:proofErr w:type="spellEnd"/>
      <w:r>
        <w:rPr>
          <w:i/>
        </w:rPr>
        <w:t xml:space="preserve"> </w:t>
      </w:r>
      <w:proofErr w:type="spellStart"/>
      <w:r>
        <w:rPr>
          <w:i/>
        </w:rPr>
        <w:t>salicaria</w:t>
      </w:r>
      <w:proofErr w:type="spellEnd"/>
      <w:r>
        <w:t xml:space="preserve">, L.) and Henderson’s </w:t>
      </w:r>
      <w:proofErr w:type="spellStart"/>
      <w:r>
        <w:t>checkermallow</w:t>
      </w:r>
      <w:proofErr w:type="spellEnd"/>
      <w:r>
        <w:t xml:space="preserve"> (</w:t>
      </w:r>
      <w:r>
        <w:rPr>
          <w:i/>
        </w:rPr>
        <w:t xml:space="preserve">Sidalcea hendersonii </w:t>
      </w:r>
      <w:r>
        <w:t xml:space="preserve">S. Watson), which is a Blue Listed species of special concern in British Columbia </w:t>
      </w:r>
      <w:r>
        <w:fldChar w:fldCharType="begin"/>
      </w:r>
      <w:r w:rsidR="00BD2EEF">
        <w:instrText xml:space="preserve"> ADDIN ZOTERO_ITEM CSL_CITATION {"citationID":"BWMcZIyP","properties":{"formattedCitation":"(Denoth &amp; Myers, 2007)","plainCitation":"(Denoth &amp; Myers, 2007)","noteIndex":0},"citationItems":[{"id":225,"uris":["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fldChar w:fldCharType="separate"/>
      </w:r>
      <w:r w:rsidRPr="00BA4523">
        <w:rPr>
          <w:rFonts w:ascii="Calibri" w:hAnsi="Calibri" w:cs="Calibri"/>
        </w:rPr>
        <w:t>(Denoth &amp; Myers, 2007)</w:t>
      </w:r>
      <w:r>
        <w:fldChar w:fldCharType="end"/>
      </w:r>
      <w:r>
        <w:t>. While Denoth &amp; Myers did not seek to test changes in community composition, data were collected according to the same protocols as in 1979, and the data ha</w:t>
      </w:r>
      <w:ins w:id="93" w:author="Stefanie Lane" w:date="2022-05-17T16:48:00Z">
        <w:r w:rsidR="0091346E">
          <w:t xml:space="preserve">ve </w:t>
        </w:r>
      </w:ins>
      <w:del w:id="94" w:author="Stefanie Lane" w:date="2022-05-17T16:48:00Z">
        <w:r w:rsidDel="0091346E">
          <w:delText xml:space="preserve">s generously </w:delText>
        </w:r>
      </w:del>
      <w:r>
        <w:t>been made available for comparison. This publication will reference dates the data were collected, rather than publication dates of the preceding studies.</w:t>
      </w:r>
    </w:p>
    <w:p w14:paraId="08F3F3C7" w14:textId="626F312A" w:rsidR="005372BF" w:rsidRDefault="009B4A77" w:rsidP="009B4A77">
      <w:pPr>
        <w:pStyle w:val="Heading3"/>
      </w:pPr>
      <w:r>
        <w:t>2019</w:t>
      </w:r>
    </w:p>
    <w:p w14:paraId="1B7694BC" w14:textId="40115B6D" w:rsidR="00D4425C" w:rsidRDefault="00A5448B" w:rsidP="00D4425C">
      <w:pPr>
        <w:ind w:firstLine="720"/>
      </w:pPr>
      <w:r>
        <w:t xml:space="preserve">No permanent markers were left in Ladner Marsh, so precise transects assessed by Bradfield &amp; Porter (1982) or Denoth &amp; Myers (2007) were not identifiable in 2019. </w:t>
      </w:r>
      <w:r w:rsidR="00B832A6">
        <w:t xml:space="preserve">Transect </w:t>
      </w:r>
      <w:del w:id="95" w:author="Stefanie Lane" w:date="2022-05-11T14:05:00Z">
        <w:r w:rsidR="00B832A6" w:rsidDel="00C55BA3">
          <w:delText xml:space="preserve">locations </w:delText>
        </w:r>
      </w:del>
      <w:ins w:id="96" w:author="Stefanie Lane" w:date="2022-05-11T14:05:00Z">
        <w:r w:rsidR="00C55BA3">
          <w:t xml:space="preserve">endpoints </w:t>
        </w:r>
      </w:ins>
      <w:r w:rsidR="00B832A6">
        <w:t>were approximated</w:t>
      </w:r>
      <w:ins w:id="97" w:author="Stefanie Lane" w:date="2022-05-11T14:07:00Z">
        <w:r w:rsidR="002C1D2C">
          <w:t xml:space="preserve"> within ~5 m</w:t>
        </w:r>
      </w:ins>
      <w:r w:rsidR="00B832A6">
        <w:t xml:space="preserve"> </w:t>
      </w:r>
      <w:del w:id="98" w:author="Stefanie Lane" w:date="2022-05-11T14:06:00Z">
        <w:r w:rsidR="00B832A6" w:rsidDel="002A34E3">
          <w:delText xml:space="preserve">using </w:delText>
        </w:r>
      </w:del>
      <w:ins w:id="99" w:author="Stefanie Lane" w:date="2022-05-11T14:06:00Z">
        <w:r w:rsidR="002A34E3">
          <w:t xml:space="preserve">by overlaying Figure 1 in Bradfield &amp; Porter’s 1982 publication on a georeferenced </w:t>
        </w:r>
        <w:proofErr w:type="spellStart"/>
        <w:r w:rsidR="002A34E3">
          <w:t>basemap</w:t>
        </w:r>
        <w:proofErr w:type="spellEnd"/>
        <w:r w:rsidR="002A34E3">
          <w:t xml:space="preserve">, aligning </w:t>
        </w:r>
      </w:ins>
      <w:ins w:id="100" w:author="Stefanie Lane" w:date="2022-05-11T14:07:00Z">
        <w:r w:rsidR="002C1D2C">
          <w:t xml:space="preserve">prominent landscape features, and marking GPS locations in </w:t>
        </w:r>
        <w:proofErr w:type="spellStart"/>
        <w:r w:rsidR="002C1D2C">
          <w:t>Avenza</w:t>
        </w:r>
      </w:ins>
      <w:proofErr w:type="spellEnd"/>
      <w:ins w:id="101" w:author="Stefanie Lane" w:date="2022-05-11T14:09:00Z">
        <w:r w:rsidR="0070559A">
          <w:t xml:space="preserve"> Maps</w:t>
        </w:r>
      </w:ins>
      <w:ins w:id="102" w:author="Stefanie Lane" w:date="2022-05-11T14:07:00Z">
        <w:r w:rsidR="002C1D2C">
          <w:t xml:space="preserve"> (</w:t>
        </w:r>
      </w:ins>
      <w:proofErr w:type="spellStart"/>
      <w:ins w:id="103" w:author="Stefanie Lane" w:date="2022-05-11T14:08:00Z">
        <w:r w:rsidR="0070559A">
          <w:t>Avenza</w:t>
        </w:r>
        <w:proofErr w:type="spellEnd"/>
        <w:r w:rsidR="0070559A">
          <w:t xml:space="preserve"> </w:t>
        </w:r>
      </w:ins>
      <w:ins w:id="104" w:author="Stefanie Lane" w:date="2022-05-11T14:09:00Z">
        <w:r w:rsidR="0070559A">
          <w:t>Systems Inc., Ontario, Canada</w:t>
        </w:r>
      </w:ins>
      <w:ins w:id="105" w:author="Stefanie Lane" w:date="2022-05-11T14:08:00Z">
        <w:r w:rsidR="0070559A">
          <w:t>,</w:t>
        </w:r>
      </w:ins>
      <w:ins w:id="106" w:author="Stefanie Lane" w:date="2022-05-11T14:09:00Z">
        <w:r w:rsidR="0070559A">
          <w:t xml:space="preserve"> v.</w:t>
        </w:r>
      </w:ins>
      <w:ins w:id="107" w:author="Stefanie Lane" w:date="2022-05-11T14:08:00Z">
        <w:r w:rsidR="0070559A">
          <w:t xml:space="preserve"> 3.2)</w:t>
        </w:r>
      </w:ins>
      <w:del w:id="108" w:author="Stefanie Lane" w:date="2022-05-17T16:50:00Z">
        <w:r w:rsidR="00B832A6" w:rsidDel="00496966">
          <w:delText xml:space="preserve">spatial imagery cross-referenced </w:delText>
        </w:r>
      </w:del>
      <w:del w:id="109" w:author="Stefanie Lane" w:date="2022-05-17T16:49:00Z">
        <w:r w:rsidR="00B832A6" w:rsidDel="00496966">
          <w:delText>with landscape features</w:delText>
        </w:r>
        <w:r w:rsidR="00B832A6" w:rsidDel="00C764F1">
          <w:delText xml:space="preserve"> evident in </w:delText>
        </w:r>
      </w:del>
      <w:del w:id="110" w:author="Stefanie Lane" w:date="2022-05-11T14:06:00Z">
        <w:r w:rsidR="00B832A6" w:rsidDel="002A34E3">
          <w:delText>Figure 1</w:delText>
        </w:r>
        <w:r w:rsidR="00947182" w:rsidDel="002A34E3">
          <w:delText xml:space="preserve"> in Bradfield &amp; Porter’s 1982 publication</w:delText>
        </w:r>
      </w:del>
      <w:del w:id="111" w:author="Stefanie Lane" w:date="2022-05-11T14:04:00Z">
        <w:r w:rsidR="00D95107" w:rsidDel="000A3E15">
          <w:delText xml:space="preserve"> (</w:delText>
        </w:r>
        <w:r w:rsidR="00D95107" w:rsidDel="000A3E15">
          <w:rPr>
            <w:highlight w:val="yellow"/>
          </w:rPr>
          <w:delText>Figure 1)</w:delText>
        </w:r>
      </w:del>
      <w:r w:rsidR="00B832A6">
        <w:t>.</w:t>
      </w:r>
      <w:r w:rsidR="00947182">
        <w:t xml:space="preserve"> </w:t>
      </w:r>
      <w:r>
        <w:t>Transect “Q” (n = 7 plots) was omitted in 1999 and 2019 due to conversion to thick riparian forest with an understory of Himalayan blackberry (</w:t>
      </w:r>
      <w:proofErr w:type="spellStart"/>
      <w:r>
        <w:rPr>
          <w:i/>
        </w:rPr>
        <w:t>Rubus</w:t>
      </w:r>
      <w:proofErr w:type="spellEnd"/>
      <w:r>
        <w:rPr>
          <w:i/>
        </w:rPr>
        <w:t xml:space="preserve"> </w:t>
      </w:r>
      <w:proofErr w:type="spellStart"/>
      <w:r w:rsidRPr="00904BB3">
        <w:rPr>
          <w:i/>
        </w:rPr>
        <w:t>armeniacus</w:t>
      </w:r>
      <w:proofErr w:type="spellEnd"/>
      <w:r>
        <w:t xml:space="preserve">) </w:t>
      </w:r>
      <w:r w:rsidRPr="00904BB3">
        <w:t>since</w:t>
      </w:r>
      <w:r>
        <w:t xml:space="preserve"> 1979</w:t>
      </w:r>
      <w:r w:rsidR="0058125F">
        <w:t>; these plots from 1979 are not included in the present analyses</w:t>
      </w:r>
      <w:r>
        <w:t xml:space="preserve">. An additional 18 plots were </w:t>
      </w:r>
      <w:commentRangeStart w:id="112"/>
      <w:r w:rsidR="0058125F">
        <w:t>omitted</w:t>
      </w:r>
      <w:r>
        <w:t xml:space="preserve"> in 2019</w:t>
      </w:r>
      <w:commentRangeEnd w:id="112"/>
      <w:r w:rsidR="0058125F">
        <w:rPr>
          <w:rStyle w:val="CommentReference"/>
        </w:rPr>
        <w:commentReference w:id="112"/>
      </w:r>
      <w:r>
        <w:t xml:space="preserve"> due to </w:t>
      </w:r>
      <w:r w:rsidR="000D215B">
        <w:t>physical inaccessibility</w:t>
      </w:r>
      <w:r>
        <w:t>, either due to overgrowth of riparian fringe</w:t>
      </w:r>
      <w:r w:rsidR="000D215B">
        <w:t>,</w:t>
      </w:r>
      <w:r>
        <w:t xml:space="preserve"> widening of tidal channels, or </w:t>
      </w:r>
      <w:r w:rsidR="000D215B">
        <w:t>variation in transect placement</w:t>
      </w:r>
      <w:r>
        <w:t>.</w:t>
      </w:r>
      <w:r w:rsidR="00D4425C" w:rsidRPr="00D4425C">
        <w:t xml:space="preserve"> </w:t>
      </w:r>
      <w:r w:rsidR="00D4425C">
        <w:t xml:space="preserve">Despite these decisions to exclude plots, </w:t>
      </w:r>
      <w:proofErr w:type="spellStart"/>
      <w:r w:rsidR="00D4425C" w:rsidRPr="00E03D57">
        <w:rPr>
          <w:rFonts w:ascii="Calibri" w:hAnsi="Calibri" w:cs="Calibri"/>
          <w:szCs w:val="24"/>
        </w:rPr>
        <w:t>Kopecký</w:t>
      </w:r>
      <w:proofErr w:type="spellEnd"/>
      <w:r w:rsidR="00D4425C" w:rsidRPr="00E03D57">
        <w:rPr>
          <w:rFonts w:ascii="Calibri" w:hAnsi="Calibri" w:cs="Calibri"/>
          <w:szCs w:val="24"/>
        </w:rPr>
        <w:t xml:space="preserve"> &amp; </w:t>
      </w:r>
      <w:proofErr w:type="spellStart"/>
      <w:r w:rsidR="00D4425C" w:rsidRPr="00E03D57">
        <w:rPr>
          <w:rFonts w:ascii="Calibri" w:hAnsi="Calibri" w:cs="Calibri"/>
          <w:szCs w:val="24"/>
        </w:rPr>
        <w:t>Macek</w:t>
      </w:r>
      <w:proofErr w:type="spellEnd"/>
      <w:r w:rsidR="00D4425C">
        <w:t xml:space="preserve">  </w:t>
      </w:r>
      <w:r w:rsidR="00D4425C">
        <w:fldChar w:fldCharType="begin"/>
      </w:r>
      <w:r w:rsidR="00BD2EEF">
        <w:instrText xml:space="preserve"> ADDIN ZOTERO_ITEM CSL_CITATION {"citationID":"bSqJEZda","properties":{"formattedCitation":"(Kopeck\\uc0\\u253{} &amp; Macek, 2015)","plainCitation":"(Kopecký &amp; Macek, 2015)","dontUpdate":true,"noteIndex":0},"citationItems":[{"id":1639,"uris":["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page":"322-330","source":"Wiley Online Library","title":"Vegetation resurvey is robust to plot location uncertainty","volume":"21","author":[{"family":"Kopecký","given":"Martin"},{"family":"Macek","given":"Martin"}],"issued":{"date-parts":[["2015"]]}}}],"schema":"https://github.com/citation-style-language/schema/raw/master/csl-citation.json"} </w:instrText>
      </w:r>
      <w:r w:rsidR="00D4425C">
        <w:fldChar w:fldCharType="separate"/>
      </w:r>
      <w:r w:rsidR="00D4425C" w:rsidRPr="00E03D57">
        <w:rPr>
          <w:rFonts w:ascii="Calibri" w:hAnsi="Calibri" w:cs="Calibri"/>
          <w:szCs w:val="24"/>
        </w:rPr>
        <w:t>(2015)</w:t>
      </w:r>
      <w:r w:rsidR="00D4425C">
        <w:fldChar w:fldCharType="end"/>
      </w:r>
      <w:r w:rsidR="00D4425C">
        <w:t xml:space="preserve"> have demonstrated that uncertainty of plot location does not produce unreliable evidence of plant community changes on decadal timescales. </w:t>
      </w:r>
    </w:p>
    <w:p w14:paraId="2F34A772" w14:textId="17717120" w:rsidR="00D4425C" w:rsidRDefault="00D4425C" w:rsidP="00D4425C">
      <w:pPr>
        <w:ind w:firstLine="720"/>
      </w:pPr>
      <w:r>
        <w:lastRenderedPageBreak/>
        <w:t>Vegetation were sampled in the same manner as the 1979 survey by semi-systematically placing 1 m</w:t>
      </w:r>
      <w:r>
        <w:rPr>
          <w:vertAlign w:val="superscript"/>
        </w:rPr>
        <w:t>2</w:t>
      </w:r>
      <w:r>
        <w:t xml:space="preserve"> quadrats </w:t>
      </w:r>
      <w:r w:rsidR="009F1121">
        <w:t xml:space="preserve">(plots) </w:t>
      </w:r>
      <w:r>
        <w:t>in the center of patches where species composition changed, or every 10 m of transect length, whichever distance was shorter</w:t>
      </w:r>
      <w:r w:rsidR="00D95107">
        <w:t xml:space="preserve"> (</w:t>
      </w:r>
      <w:ins w:id="113" w:author="Stefanie Lane" w:date="2022-05-11T14:10:00Z">
        <w:r w:rsidR="008B0483" w:rsidRPr="00E90CBE">
          <w:fldChar w:fldCharType="begin"/>
        </w:r>
        <w:r w:rsidR="008B0483" w:rsidRPr="008B0483">
          <w:instrText xml:space="preserve"> REF _Ref103170248 \h </w:instrText>
        </w:r>
      </w:ins>
      <w:r w:rsidR="008B0483">
        <w:instrText xml:space="preserve"> \* MERGEFORMAT </w:instrText>
      </w:r>
      <w:r w:rsidR="008B0483" w:rsidRPr="00E90CBE">
        <w:rPr>
          <w:rPrChange w:id="114" w:author="Stefanie Lane" w:date="2022-05-11T14:10:00Z">
            <w:rPr/>
          </w:rPrChange>
        </w:rPr>
        <w:fldChar w:fldCharType="separate"/>
      </w:r>
      <w:ins w:id="115" w:author="Stefanie Lane" w:date="2022-05-11T14:10:00Z">
        <w:r w:rsidR="008B0483" w:rsidRPr="00E90CBE">
          <w:t xml:space="preserve">Figure </w:t>
        </w:r>
        <w:r w:rsidR="008B0483" w:rsidRPr="008B0483">
          <w:rPr>
            <w:noProof/>
          </w:rPr>
          <w:t>1</w:t>
        </w:r>
        <w:r w:rsidR="008B0483" w:rsidRPr="00E90CBE">
          <w:fldChar w:fldCharType="end"/>
        </w:r>
      </w:ins>
      <w:del w:id="116" w:author="Stefanie Lane" w:date="2022-05-11T14:09:00Z">
        <w:r w:rsidR="00D95107" w:rsidRPr="008B0483" w:rsidDel="008B0483">
          <w:rPr>
            <w:rPrChange w:id="117" w:author="Stefanie Lane" w:date="2022-05-11T14:10:00Z">
              <w:rPr>
                <w:highlight w:val="yellow"/>
              </w:rPr>
            </w:rPrChange>
          </w:rPr>
          <w:delText>Figure 1</w:delText>
        </w:r>
      </w:del>
      <w:r w:rsidR="00D95107" w:rsidRPr="008B0483">
        <w:rPr>
          <w:rPrChange w:id="118" w:author="Stefanie Lane" w:date="2022-05-11T14:10:00Z">
            <w:rPr>
              <w:highlight w:val="yellow"/>
            </w:rPr>
          </w:rPrChange>
        </w:rPr>
        <w:t>)</w:t>
      </w:r>
      <w:r w:rsidRPr="00E90CBE">
        <w:t>. A</w:t>
      </w:r>
      <w:r>
        <w:t xml:space="preserve">ssemblage types were considered if their boundary intersected the transect tape; assemblages tangential to the survey transect (but not intersecting it) were ignored. Assemblages were defined as being dominated </w:t>
      </w:r>
      <w:r>
        <w:rPr>
          <w:u w:val="single"/>
        </w:rPr>
        <w:t>&gt;</w:t>
      </w:r>
      <w:r>
        <w:t>50% by one or two species. If no species was clearly dominant, the area was characterized as “undefined.” No areas of assemblage types were so small that the 1 m</w:t>
      </w:r>
      <w:r>
        <w:rPr>
          <w:vertAlign w:val="superscript"/>
        </w:rPr>
        <w:t>2</w:t>
      </w:r>
      <w:r>
        <w:t xml:space="preserve"> quadrat was less than 1 m from the boundary of the next assemblage. Along transects where the same assemblage reached &gt; 20 m, quadrats were sampled every 10 m to reproduce a modal distance of 10 m </w:t>
      </w:r>
      <w:r>
        <w:fldChar w:fldCharType="begin"/>
      </w:r>
      <w:r w:rsidR="00BD2EEF">
        <w:instrText xml:space="preserve"> ADDIN ZOTERO_ITEM CSL_CITATION {"citationID":"70T5OaXP","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8F148C">
        <w:rPr>
          <w:rFonts w:ascii="Calibri" w:hAnsi="Calibri" w:cs="Calibri"/>
        </w:rPr>
        <w:t>(Bradfield &amp; Porter, 1982)</w:t>
      </w:r>
      <w:r>
        <w:fldChar w:fldCharType="end"/>
      </w:r>
      <w:r>
        <w:t>.</w:t>
      </w:r>
    </w:p>
    <w:p w14:paraId="12088E45" w14:textId="5C137836" w:rsidR="00D4425C" w:rsidRDefault="00D4425C" w:rsidP="00D4425C">
      <w:pPr>
        <w:ind w:firstLine="720"/>
      </w:pPr>
      <w:r>
        <w:t xml:space="preserve">Individuals were defined as “in the plot” if </w:t>
      </w:r>
      <w:r>
        <w:rPr>
          <w:u w:val="single"/>
        </w:rPr>
        <w:t>&gt;</w:t>
      </w:r>
      <w:ins w:id="119" w:author="Stefanie Lane" w:date="2022-05-11T14:10:00Z">
        <w:r w:rsidR="008B0483">
          <w:t xml:space="preserve"> </w:t>
        </w:r>
      </w:ins>
      <w:r>
        <w:t>50% of their most basal stem originated within the plot boundary; overhanging stems were not considered. Aerial coverage was considered as percent of the quadrat occluded by foliage; rambling lianas (</w:t>
      </w:r>
      <w:r>
        <w:rPr>
          <w:i/>
        </w:rPr>
        <w:t>Lathyrus palustris</w:t>
      </w:r>
      <w:r>
        <w:t xml:space="preserve"> L.) were visually estimated as groundcover (even if climbing vertically). Percent cover of the quadrat was estimated to the nearest 1/64</w:t>
      </w:r>
      <w:r w:rsidRPr="001024C9">
        <w:rPr>
          <w:vertAlign w:val="superscript"/>
        </w:rPr>
        <w:t>th</w:t>
      </w:r>
      <w:r>
        <w:t xml:space="preserve"> m</w:t>
      </w:r>
      <w:r>
        <w:rPr>
          <w:vertAlign w:val="superscript"/>
        </w:rPr>
        <w:t>2</w:t>
      </w:r>
      <w:r>
        <w:t>, and later binned into quartile categories (</w:t>
      </w:r>
      <w:r w:rsidR="00B51030">
        <w:t>0</w:t>
      </w:r>
      <w:r w:rsidR="00FF352B">
        <w:t>%</w:t>
      </w:r>
      <w:r w:rsidR="00B51030">
        <w:t xml:space="preserve">, </w:t>
      </w:r>
      <w:r>
        <w:t>&lt; 25%, 25-50%, 50-75%, and &gt; 75%).</w:t>
      </w:r>
    </w:p>
    <w:p w14:paraId="7F0B508F" w14:textId="77777777" w:rsidR="00B40842" w:rsidRDefault="00B40842" w:rsidP="00B40842">
      <w:pPr>
        <w:pStyle w:val="Heading3"/>
      </w:pPr>
      <w:r>
        <w:t>Taxonomy</w:t>
      </w:r>
    </w:p>
    <w:p w14:paraId="294F4C93" w14:textId="70572BA0" w:rsidR="00485A40" w:rsidRDefault="00B40842" w:rsidP="005F7C5D">
      <w:pPr>
        <w:ind w:firstLine="720"/>
      </w:pPr>
      <w:r>
        <w:t xml:space="preserve">Observation of vascular plant species was conducted in all sampling years during early summer (approx. June-July). In all datasets, most plants were identified to species according to Hitchcock &amp; Cronquist </w:t>
      </w:r>
      <w:r>
        <w:fldChar w:fldCharType="begin"/>
      </w:r>
      <w:r w:rsidR="00BD2EEF">
        <w:instrText xml:space="preserve"> ADDIN ZOTERO_ITEM CSL_CITATION {"citationID":"hqflzXl5","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06652">
        <w:rPr>
          <w:rFonts w:ascii="Calibri" w:hAnsi="Calibri" w:cs="Calibri"/>
        </w:rPr>
        <w:t>(1973)</w:t>
      </w:r>
      <w:r>
        <w:fldChar w:fldCharType="end"/>
      </w:r>
      <w:r>
        <w:t xml:space="preserve">, although a few were identified at higher taxonomic </w:t>
      </w:r>
      <w:r w:rsidRPr="002866B1">
        <w:t>levels</w:t>
      </w:r>
      <w:r>
        <w:t xml:space="preserve"> due to insufficient identifying characteristics</w:t>
      </w:r>
      <w:r w:rsidRPr="002866B1">
        <w:t xml:space="preserve"> (n</w:t>
      </w:r>
      <w:r>
        <w:t xml:space="preserve"> </w:t>
      </w:r>
      <w:r w:rsidRPr="002866B1">
        <w:t>=</w:t>
      </w:r>
      <w:r>
        <w:t xml:space="preserve"> </w:t>
      </w:r>
      <w:r w:rsidRPr="002866B1">
        <w:t>6 to</w:t>
      </w:r>
      <w:r>
        <w:t xml:space="preserve"> genus, n = 2 to Family; see</w:t>
      </w:r>
      <w:ins w:id="120" w:author="Stefanie Lane" w:date="2022-05-11T14:02:00Z">
        <w:r w:rsidR="00112B78">
          <w:t xml:space="preserve"> </w:t>
        </w:r>
        <w:r w:rsidR="00112B78" w:rsidRPr="00E90CBE">
          <w:fldChar w:fldCharType="begin"/>
        </w:r>
        <w:r w:rsidR="00112B78" w:rsidRPr="00112B78">
          <w:instrText xml:space="preserve"> REF _Ref103170147 \h </w:instrText>
        </w:r>
      </w:ins>
      <w:r w:rsidR="00112B78">
        <w:instrText xml:space="preserve"> \* MERGEFORMAT </w:instrText>
      </w:r>
      <w:r w:rsidR="00112B78" w:rsidRPr="00E90CBE">
        <w:rPr>
          <w:rPrChange w:id="121" w:author="Stefanie Lane" w:date="2022-05-11T14:02:00Z">
            <w:rPr/>
          </w:rPrChange>
        </w:rPr>
        <w:fldChar w:fldCharType="separate"/>
      </w:r>
      <w:ins w:id="122" w:author="Stefanie Lane" w:date="2022-05-11T14:02:00Z">
        <w:r w:rsidR="00112B78" w:rsidRPr="00E90CBE">
          <w:t xml:space="preserve">Table </w:t>
        </w:r>
        <w:r w:rsidR="00112B78" w:rsidRPr="00112B78">
          <w:rPr>
            <w:noProof/>
          </w:rPr>
          <w:t>4</w:t>
        </w:r>
        <w:r w:rsidR="00112B78" w:rsidRPr="00E90CBE">
          <w:fldChar w:fldCharType="end"/>
        </w:r>
        <w:r w:rsidR="00112B78" w:rsidRPr="00E90CBE">
          <w:t>,</w:t>
        </w:r>
      </w:ins>
      <w:r w:rsidRPr="00E90CBE">
        <w:t xml:space="preserve"> </w:t>
      </w:r>
      <w:r w:rsidRPr="00112B78">
        <w:rPr>
          <w:rPrChange w:id="123" w:author="Stefanie Lane" w:date="2022-05-11T14:02:00Z">
            <w:rPr>
              <w:highlight w:val="yellow"/>
            </w:rPr>
          </w:rPrChange>
        </w:rPr>
        <w:t>Supplemental</w:t>
      </w:r>
      <w:r w:rsidRPr="00E90CBE">
        <w:t>).</w:t>
      </w:r>
      <w:r>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w:t>
      </w:r>
      <w:del w:id="124" w:author="Stefanie Lane" w:date="2022-05-11T14:02:00Z">
        <w:r w:rsidDel="00332EF5">
          <w:delText xml:space="preserve"> (</w:delText>
        </w:r>
        <w:r w:rsidR="005A13B4" w:rsidRPr="005F7C5D" w:rsidDel="00332EF5">
          <w:rPr>
            <w:highlight w:val="yellow"/>
          </w:rPr>
          <w:delText>Supplemental</w:delText>
        </w:r>
        <w:r w:rsidDel="00332EF5">
          <w:delText>)</w:delText>
        </w:r>
      </w:del>
      <w:r>
        <w:t xml:space="preserve">]. In the instance of </w:t>
      </w:r>
      <w:r>
        <w:rPr>
          <w:i/>
        </w:rPr>
        <w:t>Agrostis</w:t>
      </w:r>
      <w:r>
        <w:t xml:space="preserve"> species, the judgement to assume </w:t>
      </w:r>
      <w:r>
        <w:rPr>
          <w:i/>
        </w:rPr>
        <w:t>Agrostis alba</w:t>
      </w:r>
      <w:r>
        <w:t xml:space="preserve"> identified in 1979 and 1999 is the same as </w:t>
      </w:r>
      <w:r>
        <w:rPr>
          <w:i/>
        </w:rPr>
        <w:t>Agrostis stolonifera</w:t>
      </w:r>
      <w:r>
        <w:t xml:space="preserve"> in 2019 was made based on the likelihood that the presence of a species would not be replaced by another</w:t>
      </w:r>
      <w:ins w:id="125" w:author="Stefanie Lane" w:date="2022-05-11T14:02:00Z">
        <w:r w:rsidR="00934D31">
          <w:t xml:space="preserve"> of the same genus</w:t>
        </w:r>
      </w:ins>
      <w:r>
        <w:t xml:space="preserve"> with similar abundance. </w:t>
      </w:r>
    </w:p>
    <w:p w14:paraId="3BFEE0A2" w14:textId="6DCE26EE" w:rsidR="00D03FB7" w:rsidRDefault="00D03FB7" w:rsidP="005F7C5D">
      <w:pPr>
        <w:pStyle w:val="Heading2"/>
      </w:pPr>
      <w:r>
        <w:t xml:space="preserve">Analyses </w:t>
      </w:r>
    </w:p>
    <w:p w14:paraId="4F033B5D" w14:textId="45A377BD" w:rsidR="00557665" w:rsidRDefault="00E72813" w:rsidP="00B905EE">
      <w:pPr>
        <w:ind w:firstLine="720"/>
        <w:pPrChange w:id="126" w:author="Stefanie Lane" w:date="2022-05-17T16:52:00Z">
          <w:pPr/>
        </w:pPrChange>
      </w:pPr>
      <w:r>
        <w:t xml:space="preserve">All </w:t>
      </w:r>
      <w:del w:id="127" w:author="Stefanie Lane" w:date="2022-05-17T16:52:00Z">
        <w:r w:rsidDel="00B905EE">
          <w:delText xml:space="preserve">statistical </w:delText>
        </w:r>
      </w:del>
      <w:commentRangeStart w:id="128"/>
      <w:r>
        <w:t xml:space="preserve">analyses </w:t>
      </w:r>
      <w:commentRangeEnd w:id="128"/>
      <w:r w:rsidR="008B20C7">
        <w:rPr>
          <w:rStyle w:val="CommentReference"/>
        </w:rPr>
        <w:commentReference w:id="128"/>
      </w:r>
      <w:r>
        <w:t>were performed in R v.4.0.2.</w:t>
      </w:r>
      <w:r w:rsidR="00165DCB">
        <w:t xml:space="preserve"> </w:t>
      </w:r>
      <w:ins w:id="129" w:author="Stefanie Lane" w:date="2022-05-17T16:52:00Z">
        <w:r w:rsidR="00AA6E98">
          <w:t>Descriptive analyses are used to qualitatively compare changes in community composition. Statistical analyses are not used b</w:t>
        </w:r>
      </w:ins>
      <w:ins w:id="130" w:author="Stefanie Lane" w:date="2022-05-17T16:53:00Z">
        <w:r w:rsidR="00AA6E98">
          <w:t xml:space="preserve">ecause data to </w:t>
        </w:r>
        <w:r w:rsidR="00572AAF">
          <w:t>support</w:t>
        </w:r>
        <w:r w:rsidR="00AA6E98">
          <w:t xml:space="preserve"> causal mechanism</w:t>
        </w:r>
        <w:r w:rsidR="00572AAF">
          <w:t xml:space="preserve">s for shifts in composition are unavailable. </w:t>
        </w:r>
      </w:ins>
      <w:bookmarkStart w:id="131" w:name="_GoBack"/>
      <w:bookmarkEnd w:id="131"/>
    </w:p>
    <w:p w14:paraId="10C95044" w14:textId="1071D80C" w:rsidR="00E42346" w:rsidDel="00466169" w:rsidRDefault="00B47D6F" w:rsidP="005F7C5D">
      <w:pPr>
        <w:ind w:firstLine="720"/>
        <w:rPr>
          <w:del w:id="132" w:author="Stefanie Lane" w:date="2022-05-04T18:25:00Z"/>
        </w:rPr>
      </w:pPr>
      <w:r>
        <w:t xml:space="preserve">To determine dominant community types, cluster analysis was performed for each observation year using Euclidean </w:t>
      </w:r>
      <w:commentRangeStart w:id="133"/>
      <w:r>
        <w:t xml:space="preserve">distance </w:t>
      </w:r>
      <w:commentRangeEnd w:id="133"/>
      <w:r w:rsidR="009835B0">
        <w:rPr>
          <w:rStyle w:val="CommentReference"/>
        </w:rPr>
        <w:commentReference w:id="133"/>
      </w:r>
      <w:r>
        <w:t>as the measure of plot dissimilarity (“stats,”</w:t>
      </w:r>
      <w:r w:rsidR="00E42346">
        <w:t xml:space="preserve"> </w:t>
      </w:r>
      <w:r w:rsidR="00E42346" w:rsidRPr="005F7C5D">
        <w:rPr>
          <w:highlight w:val="cyan"/>
        </w:rPr>
        <w:t>R Core Team</w:t>
      </w:r>
      <w:r>
        <w:t xml:space="preserve">). </w:t>
      </w:r>
      <w:r w:rsidR="00EE00B3">
        <w:t>Bray-</w:t>
      </w:r>
      <w:r w:rsidR="00887D9F">
        <w:t xml:space="preserve">Curtis distance may be </w:t>
      </w:r>
      <w:r w:rsidR="00AA19AA">
        <w:t>preferred</w:t>
      </w:r>
      <w:r w:rsidR="00887D9F">
        <w:t xml:space="preserve"> to account for species identity and</w:t>
      </w:r>
      <w:r w:rsidR="00CC5170">
        <w:t xml:space="preserve"> to</w:t>
      </w:r>
      <w:r w:rsidR="00887D9F">
        <w:t xml:space="preserve"> be less sensitive to species absence</w:t>
      </w:r>
      <w:r w:rsidR="00673CF3">
        <w:t xml:space="preserve"> </w:t>
      </w:r>
      <w:r w:rsidR="00673CF3">
        <w:fldChar w:fldCharType="begin"/>
      </w:r>
      <w:r w:rsidR="00BD2EEF">
        <w:instrText xml:space="preserve"> ADDIN ZOTERO_ITEM CSL_CITATION {"citationID":"xBaMamih","properties":{"formattedCitation":"(Legendre &amp; Legendre, 2012)","plainCitation":"(Legendre &amp; Legendre, 2012)","noteIndex":0},"citationItems":[{"id":2359,"uris":["http://zotero.org/users/6092945/items/25ZF67S3"],"itemData":{"id":2359,"type":"book","edition":"3","publisher":"Elsevier","title":"Numerical Ecology","volume":"24","author":[{"family":"Legendre","given":"P."},{"family":"Legendre","given":"L."}],"issued":{"date-parts":[["2012"]]}}}],"schema":"https://github.com/citation-style-language/schema/raw/master/csl-citation.json"} </w:instrText>
      </w:r>
      <w:r w:rsidR="00673CF3">
        <w:fldChar w:fldCharType="separate"/>
      </w:r>
      <w:r w:rsidR="00262B24" w:rsidRPr="00262B24">
        <w:rPr>
          <w:rFonts w:ascii="Calibri" w:hAnsi="Calibri" w:cs="Calibri"/>
        </w:rPr>
        <w:t>(Legendre &amp; Legendre, 2012)</w:t>
      </w:r>
      <w:r w:rsidR="00673CF3">
        <w:fldChar w:fldCharType="end"/>
      </w:r>
      <w:r w:rsidR="00887D9F">
        <w:t xml:space="preserve">, </w:t>
      </w:r>
      <w:r w:rsidR="003D5257">
        <w:t xml:space="preserve">however </w:t>
      </w:r>
      <w:r w:rsidR="00262B24">
        <w:t>Euclidean distance was chosen to make direct comparisons to results produced by Bradfield &amp; Porter (1982).</w:t>
      </w:r>
      <w:r w:rsidR="00EE00B3">
        <w:t xml:space="preserve"> </w:t>
      </w:r>
      <w:r w:rsidR="00165DCB">
        <w:t>In initial analyses, both methods were used t</w:t>
      </w:r>
      <w:r w:rsidR="00262B24">
        <w:t>o confirm distance measure did not have a major effect on plot clustering</w:t>
      </w:r>
      <w:r w:rsidR="00165DCB">
        <w:t xml:space="preserve">; results are available in </w:t>
      </w:r>
      <w:r w:rsidR="00165DCB" w:rsidRPr="005F7C5D">
        <w:rPr>
          <w:highlight w:val="yellow"/>
        </w:rPr>
        <w:t>Supplemental</w:t>
      </w:r>
      <w:r w:rsidR="00165DCB">
        <w:t>.</w:t>
      </w:r>
      <w:ins w:id="134" w:author="Stefanie Lane" w:date="2022-05-04T18:25:00Z">
        <w:r w:rsidR="00466169">
          <w:t xml:space="preserve"> </w:t>
        </w:r>
      </w:ins>
    </w:p>
    <w:p w14:paraId="404E09C4" w14:textId="7DBC44DF" w:rsidR="00BD4A5D" w:rsidRDefault="00456B4F">
      <w:pPr>
        <w:ind w:firstLine="720"/>
        <w:rPr>
          <w:ins w:id="135" w:author="Stefanie Lane" w:date="2022-05-11T14:12:00Z"/>
        </w:rPr>
      </w:pPr>
      <w:del w:id="136" w:author="Stefanie Lane" w:date="2022-05-04T18:25:00Z">
        <w:r w:rsidDel="00466169">
          <w:tab/>
        </w:r>
      </w:del>
      <w:r w:rsidR="00276B00">
        <w:t xml:space="preserve">Clusters were cut into three </w:t>
      </w:r>
      <w:del w:id="137" w:author="Stefanie Lane" w:date="2022-05-04T18:25:00Z">
        <w:r w:rsidR="00276B00" w:rsidDel="00466169">
          <w:delText xml:space="preserve">main </w:delText>
        </w:r>
      </w:del>
      <w:r w:rsidR="00276B00">
        <w:t>groups</w:t>
      </w:r>
      <w:r w:rsidR="00BD4A5D">
        <w:t xml:space="preserve">, and </w:t>
      </w:r>
      <w:commentRangeStart w:id="138"/>
      <w:commentRangeStart w:id="139"/>
      <w:r w:rsidR="00BD4A5D">
        <w:t xml:space="preserve">plots </w:t>
      </w:r>
      <w:commentRangeEnd w:id="138"/>
      <w:r w:rsidR="00713666">
        <w:rPr>
          <w:rStyle w:val="CommentReference"/>
        </w:rPr>
        <w:commentReference w:id="138"/>
      </w:r>
      <w:commentRangeEnd w:id="139"/>
      <w:r w:rsidR="009A74F1">
        <w:rPr>
          <w:rStyle w:val="CommentReference"/>
        </w:rPr>
        <w:commentReference w:id="139"/>
      </w:r>
      <w:r w:rsidR="00BD4A5D">
        <w:t>contained within the groups were used subjected to</w:t>
      </w:r>
      <w:r w:rsidR="00BD4A5D" w:rsidRPr="00BD4A5D">
        <w:t xml:space="preserve"> </w:t>
      </w:r>
      <w:r w:rsidR="00BD4A5D">
        <w:t>species indicator analysis to determine the dominant species driving clusters (</w:t>
      </w:r>
      <w:r w:rsidR="00751C22">
        <w:t>“</w:t>
      </w:r>
      <w:commentRangeStart w:id="140"/>
      <w:proofErr w:type="spellStart"/>
      <w:r w:rsidR="00BD4A5D">
        <w:t>indicspecies</w:t>
      </w:r>
      <w:commentRangeEnd w:id="140"/>
      <w:proofErr w:type="spellEnd"/>
      <w:r w:rsidR="000100C5">
        <w:rPr>
          <w:rStyle w:val="CommentReference"/>
        </w:rPr>
        <w:commentReference w:id="140"/>
      </w:r>
      <w:r w:rsidR="00311779">
        <w:t>,</w:t>
      </w:r>
      <w:r w:rsidR="00751C22">
        <w:t>”</w:t>
      </w:r>
      <w:r w:rsidR="00311779">
        <w:fldChar w:fldCharType="begin"/>
      </w:r>
      <w:r w:rsidR="00BD2EEF">
        <w:instrText xml:space="preserve"> ADDIN ZOTERO_ITEM CSL_CITATION {"citationID":"eQAS36Sm","properties":{"formattedCitation":"(De C\\uc0\\u225{}ceres &amp; Jansen, 2016)","plainCitation":"(De Cáceres &amp; Jansen, 2016)","dontUpdate":true,"noteIndex":0},"citationItems":[{"id":2313,"uris":["http://zotero.org/users/6092945/items/X4BXN5G8"],"itemData":{"id":2313,"type":"book","abstract":"Studying the statistical relationship between species and groups of\nsites","title":"indicspecies","URL":"http://r.meteo.uni.wroc.pl/web/packages/indicspecies/indicspecies.pdf","author":[{"family":"De Cáceres","given":"Miquel"},{"family":"Jansen","given":"Florian"}],"accessed":{"date-parts":[["2022",1,25]]},"issued":{"date-parts":[["2016"]]}}}],"schema":"https://github.com/citation-style-language/schema/raw/master/csl-citation.json"} </w:instrText>
      </w:r>
      <w:r w:rsidR="00311779">
        <w:fldChar w:fldCharType="separate"/>
      </w:r>
      <w:r w:rsidR="00C80B84" w:rsidRPr="002D5D96">
        <w:rPr>
          <w:rFonts w:ascii="Calibri" w:hAnsi="Calibri" w:cs="Calibri"/>
          <w:szCs w:val="24"/>
        </w:rPr>
        <w:t>De Cáceres &amp; Jansen, 2016)</w:t>
      </w:r>
      <w:r w:rsidR="00311779">
        <w:fldChar w:fldCharType="end"/>
      </w:r>
      <w:r w:rsidR="00BD4A5D">
        <w:t>.</w:t>
      </w:r>
      <w:r w:rsidR="00CC5170">
        <w:t xml:space="preserve"> </w:t>
      </w:r>
      <w:commentRangeStart w:id="141"/>
      <w:r w:rsidR="00B94ABA">
        <w:t xml:space="preserve">Species </w:t>
      </w:r>
      <w:commentRangeEnd w:id="141"/>
      <w:r w:rsidR="00195C88">
        <w:rPr>
          <w:rStyle w:val="CommentReference"/>
        </w:rPr>
        <w:commentReference w:id="141"/>
      </w:r>
      <w:del w:id="142" w:author="Stefanie Lane" w:date="2022-05-11T14:12:00Z">
        <w:r w:rsidR="00195C88" w:rsidDel="00417186">
          <w:delText xml:space="preserve">are </w:delText>
        </w:r>
      </w:del>
      <w:ins w:id="143" w:author="Stefanie Lane" w:date="2022-05-11T14:12:00Z">
        <w:r w:rsidR="00417186">
          <w:t xml:space="preserve">were </w:t>
        </w:r>
      </w:ins>
      <w:r w:rsidR="00195C88">
        <w:t xml:space="preserve">randomized within the </w:t>
      </w:r>
      <w:ins w:id="144" w:author="Stefanie Lane" w:date="2022-05-05T10:34:00Z">
        <w:r w:rsidR="0015412F">
          <w:t xml:space="preserve">assemblage </w:t>
        </w:r>
      </w:ins>
      <w:r w:rsidR="00195C88">
        <w:t xml:space="preserve">cluster, and those </w:t>
      </w:r>
      <w:r w:rsidR="00B94ABA">
        <w:t xml:space="preserve">with the </w:t>
      </w:r>
      <w:r w:rsidR="00CD36F2">
        <w:t>greatest statistical</w:t>
      </w:r>
      <w:r w:rsidR="00B94ABA">
        <w:t xml:space="preserve"> </w:t>
      </w:r>
      <w:del w:id="145" w:author="Stefanie Lane" w:date="2022-05-05T10:34:00Z">
        <w:r w:rsidR="004E6247" w:rsidDel="00370D1D">
          <w:delText xml:space="preserve">relationship </w:delText>
        </w:r>
      </w:del>
      <w:ins w:id="146" w:author="Stefanie Lane" w:date="2022-05-05T10:34:00Z">
        <w:r w:rsidR="00370D1D">
          <w:t>correlation within the assemblage</w:t>
        </w:r>
        <w:r w:rsidR="0015412F">
          <w:t xml:space="preserve"> were</w:t>
        </w:r>
      </w:ins>
      <w:del w:id="147" w:author="Stefanie Lane" w:date="2022-05-05T10:34:00Z">
        <w:r w:rsidR="004E6247" w:rsidDel="00370D1D">
          <w:delText xml:space="preserve">between species </w:delText>
        </w:r>
        <w:r w:rsidR="00CA6B33" w:rsidDel="00370D1D">
          <w:delText>occurrence</w:delText>
        </w:r>
        <w:r w:rsidR="00B94ABA" w:rsidDel="00370D1D">
          <w:delText xml:space="preserve"> </w:delText>
        </w:r>
        <w:r w:rsidR="00CD36F2" w:rsidDel="00370D1D">
          <w:delText>with all plots</w:delText>
        </w:r>
        <w:r w:rsidR="00B94ABA" w:rsidDel="00370D1D">
          <w:delText xml:space="preserve"> </w:delText>
        </w:r>
        <w:r w:rsidR="00195C88" w:rsidDel="00370D1D">
          <w:delText>are</w:delText>
        </w:r>
      </w:del>
      <w:r w:rsidR="00195C88">
        <w:t xml:space="preserve"> selected as indicators for the cluster. </w:t>
      </w:r>
      <w:r w:rsidR="00B94ABA">
        <w:t xml:space="preserve"> </w:t>
      </w:r>
    </w:p>
    <w:p w14:paraId="03B272C4" w14:textId="43A8190F" w:rsidR="00447198" w:rsidRDefault="009A2A63" w:rsidP="00E90CBE">
      <w:ins w:id="148" w:author="Stefanie Lane" w:date="2022-05-11T14:12:00Z">
        <w:r>
          <w:tab/>
          <w:t xml:space="preserve">Community </w:t>
        </w:r>
        <w:commentRangeStart w:id="149"/>
        <w:r>
          <w:t xml:space="preserve">diversity </w:t>
        </w:r>
      </w:ins>
      <w:commentRangeEnd w:id="149"/>
      <w:ins w:id="150" w:author="Stefanie Lane" w:date="2022-05-12T14:38:00Z">
        <w:r w:rsidR="00357F51">
          <w:rPr>
            <w:rStyle w:val="CommentReference"/>
          </w:rPr>
          <w:commentReference w:id="149"/>
        </w:r>
      </w:ins>
      <w:ins w:id="151" w:author="Stefanie Lane" w:date="2022-05-11T14:13:00Z">
        <w:r>
          <w:t xml:space="preserve">calculations followed </w:t>
        </w:r>
      </w:ins>
      <w:ins w:id="152" w:author="Stefanie Lane" w:date="2022-05-12T10:58:00Z">
        <w:r w:rsidR="00EC2480">
          <w:t xml:space="preserve">Whittaker </w:t>
        </w:r>
      </w:ins>
      <w:r w:rsidR="00BB7C99">
        <w:fldChar w:fldCharType="begin"/>
      </w:r>
      <w:r w:rsidR="00BB7C99">
        <w:instrText xml:space="preserve"> ADDIN ZOTERO_ITEM CSL_CITATION {"citationID":"hUTAQPlP","properties":{"formattedCitation":"(Whittaker, 1975)","plainCitation":"(Whittaker, 1975)","noteIndex":0},"citationItems":[{"id":2494,"uris":["http://zotero.org/users/6092945/items/PA45HZFU"],"itemData":{"id":2494,"type":"book","edition":"2nd","event-place":"New York, NY","number-of-pages":"385","publisher":"Macmillan","publisher-place":"New York, NY","title":"Communities and Ecosystems","author":[{"family":"Whittaker","given":"R. H."}],"issued":{"date-parts":[["1975"]]}}}],"schema":"https://github.com/citation-style-language/schema/raw/master/csl-citation.json"} </w:instrText>
      </w:r>
      <w:r w:rsidR="00BB7C99">
        <w:fldChar w:fldCharType="separate"/>
      </w:r>
      <w:r w:rsidR="00BB7C99" w:rsidRPr="00BB7C99">
        <w:rPr>
          <w:rFonts w:ascii="Calibri" w:hAnsi="Calibri" w:cs="Calibri"/>
        </w:rPr>
        <w:t>(</w:t>
      </w:r>
      <w:del w:id="153" w:author="Stefanie Lane" w:date="2022-05-12T11:04:00Z">
        <w:r w:rsidR="00BB7C99" w:rsidRPr="00BB7C99" w:rsidDel="00BB7C99">
          <w:rPr>
            <w:rFonts w:ascii="Calibri" w:hAnsi="Calibri" w:cs="Calibri"/>
          </w:rPr>
          <w:delText xml:space="preserve">Whittaker, </w:delText>
        </w:r>
      </w:del>
      <w:r w:rsidR="00BB7C99" w:rsidRPr="00BB7C99">
        <w:rPr>
          <w:rFonts w:ascii="Calibri" w:hAnsi="Calibri" w:cs="Calibri"/>
        </w:rPr>
        <w:t>1975)</w:t>
      </w:r>
      <w:r w:rsidR="00BB7C99">
        <w:fldChar w:fldCharType="end"/>
      </w:r>
      <w:ins w:id="154" w:author="Stefanie Lane" w:date="2022-05-11T14:13:00Z">
        <w:r w:rsidR="00B745A6">
          <w:t xml:space="preserve">, with </w:t>
        </w:r>
        <w:r w:rsidR="00B745A6">
          <w:rPr>
            <w:rFonts w:cstheme="minorHAnsi"/>
          </w:rPr>
          <w:t>α</w:t>
        </w:r>
        <w:r w:rsidR="00B745A6">
          <w:t>-diversity</w:t>
        </w:r>
      </w:ins>
      <w:ins w:id="155" w:author="Stefanie Lane" w:date="2022-05-11T14:12:00Z">
        <w:r>
          <w:t xml:space="preserve"> calculated as the mean number of species per quadrat within an observation year and assemblage</w:t>
        </w:r>
      </w:ins>
      <w:ins w:id="156" w:author="Stefanie Lane" w:date="2022-05-11T14:13:00Z">
        <w:r w:rsidR="00B745A6">
          <w:t xml:space="preserve">, and </w:t>
        </w:r>
        <w:r w:rsidR="00B745A6">
          <w:rPr>
            <w:rFonts w:cstheme="minorHAnsi"/>
          </w:rPr>
          <w:t>β</w:t>
        </w:r>
        <w:r w:rsidR="00B745A6">
          <w:t>-diversity calculat</w:t>
        </w:r>
      </w:ins>
      <w:ins w:id="157" w:author="Stefanie Lane" w:date="2022-05-11T14:14:00Z">
        <w:r w:rsidR="00B745A6">
          <w:t>ed as t</w:t>
        </w:r>
        <w:r w:rsidR="00D76E01">
          <w:t xml:space="preserve">he total number of species within the assemblage divided by </w:t>
        </w:r>
        <w:r w:rsidR="00D76E01">
          <w:rPr>
            <w:rFonts w:cstheme="minorHAnsi"/>
          </w:rPr>
          <w:t>α</w:t>
        </w:r>
        <w:r w:rsidR="00D76E01">
          <w:t xml:space="preserve">-diversity. </w:t>
        </w:r>
      </w:ins>
      <w:ins w:id="158" w:author="Stefanie Lane" w:date="2022-05-11T14:15:00Z">
        <w:r w:rsidR="00D76E01">
          <w:t xml:space="preserve">These calculations were also performed on all data recorded for the observation year to generate a community-wide measure of diversity. </w:t>
        </w:r>
      </w:ins>
    </w:p>
    <w:p w14:paraId="67AF083F" w14:textId="35F0A4D8" w:rsidR="009836CC" w:rsidDel="00466169" w:rsidRDefault="009836CC" w:rsidP="005F7C5D">
      <w:pPr>
        <w:ind w:firstLine="720"/>
        <w:rPr>
          <w:del w:id="159" w:author="Stefanie Lane" w:date="2022-05-04T18:26:00Z"/>
        </w:rPr>
      </w:pPr>
      <w:r>
        <w:t>Community</w:t>
      </w:r>
      <w:r w:rsidR="006F3B74">
        <w:t xml:space="preserve"> </w:t>
      </w:r>
      <w:del w:id="160" w:author="Stefanie Lane" w:date="2022-05-11T14:15:00Z">
        <w:r w:rsidR="00E944E1" w:rsidDel="00D76E01">
          <w:delText>stability</w:delText>
        </w:r>
        <w:r w:rsidR="002D5D96" w:rsidDel="00D76E01">
          <w:delText xml:space="preserve"> </w:delText>
        </w:r>
        <w:r w:rsidR="00E944E1" w:rsidDel="00D76E01">
          <w:delText xml:space="preserve">and </w:delText>
        </w:r>
      </w:del>
      <w:r w:rsidR="00E944E1">
        <w:t>turnover</w:t>
      </w:r>
      <w:r w:rsidR="006F3B74">
        <w:t xml:space="preserve"> within</w:t>
      </w:r>
      <w:r w:rsidR="007945ED">
        <w:t xml:space="preserve"> and between</w:t>
      </w:r>
      <w:r w:rsidR="006F3B74">
        <w:t xml:space="preserve"> assemblage type</w:t>
      </w:r>
      <w:r w:rsidR="007945ED">
        <w:t>s</w:t>
      </w:r>
      <w:r w:rsidR="006F3B74">
        <w:t xml:space="preserve"> </w:t>
      </w:r>
      <w:r w:rsidR="007945ED">
        <w:t xml:space="preserve">were </w:t>
      </w:r>
      <w:r w:rsidR="006F3B74">
        <w:t xml:space="preserve">measured using the </w:t>
      </w:r>
      <w:r>
        <w:t>“</w:t>
      </w:r>
      <w:r w:rsidR="006F3B74">
        <w:t>codyn</w:t>
      </w:r>
      <w:r>
        <w:t>”</w:t>
      </w:r>
      <w:r w:rsidR="006F3B74">
        <w:t xml:space="preserve"> package </w:t>
      </w:r>
      <w:r w:rsidR="00191332">
        <w:fldChar w:fldCharType="begin"/>
      </w:r>
      <w:r w:rsidR="00BD2EEF">
        <w:instrText xml:space="preserve"> ADDIN ZOTERO_ITEM CSL_CITATION {"citationID":"kulPVOqi","properties":{"formattedCitation":"(Hallett et al., 2016)","plainCitation":"(Hallett et al., 2016)","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191332">
        <w:fldChar w:fldCharType="separate"/>
      </w:r>
      <w:r w:rsidR="00191332" w:rsidRPr="002D5D96">
        <w:rPr>
          <w:rFonts w:ascii="Calibri" w:hAnsi="Calibri" w:cs="Calibri"/>
        </w:rPr>
        <w:t>(Hallett et al., 2016)</w:t>
      </w:r>
      <w:r w:rsidR="00191332">
        <w:fldChar w:fldCharType="end"/>
      </w:r>
      <w:r w:rsidR="006F3B74">
        <w:t>.</w:t>
      </w:r>
      <w:del w:id="161" w:author="Stefanie Lane" w:date="2022-05-11T14:15:00Z">
        <w:r w:rsidR="006F3B74" w:rsidDel="001F5046">
          <w:delText xml:space="preserve"> </w:delText>
        </w:r>
        <w:r w:rsidRPr="00226A79" w:rsidDel="001F5046">
          <w:rPr>
            <w:highlight w:val="yellow"/>
            <w:rPrChange w:id="162" w:author="Stefanie Lane" w:date="2022-05-04T17:26:00Z">
              <w:rPr/>
            </w:rPrChange>
          </w:rPr>
          <w:delText xml:space="preserve">Community </w:delText>
        </w:r>
        <w:r w:rsidR="00175845" w:rsidRPr="00226A79" w:rsidDel="001F5046">
          <w:rPr>
            <w:highlight w:val="yellow"/>
            <w:rPrChange w:id="163" w:author="Stefanie Lane" w:date="2022-05-04T17:26:00Z">
              <w:rPr/>
            </w:rPrChange>
          </w:rPr>
          <w:delText>stability “aggregates species abundances within replicate and time period, and uses these values to calculate community stability as the temporal mean divided by the temporal standard deviation</w:delText>
        </w:r>
        <w:r w:rsidR="00BF6BC0" w:rsidRPr="00226A79" w:rsidDel="001F5046">
          <w:rPr>
            <w:highlight w:val="yellow"/>
            <w:rPrChange w:id="164" w:author="Stefanie Lane" w:date="2022-05-04T17:26:00Z">
              <w:rPr/>
            </w:rPrChange>
          </w:rPr>
          <w:delText>”</w:delText>
        </w:r>
        <w:r w:rsidR="00175845" w:rsidRPr="00226A79" w:rsidDel="001F5046">
          <w:rPr>
            <w:highlight w:val="yellow"/>
            <w:rPrChange w:id="165" w:author="Stefanie Lane" w:date="2022-05-04T17:26:00Z">
              <w:rPr/>
            </w:rPrChange>
          </w:rPr>
          <w:delText xml:space="preserve"> </w:delText>
        </w:r>
        <w:r w:rsidR="00F11F03" w:rsidRPr="00226A79" w:rsidDel="001F5046">
          <w:rPr>
            <w:highlight w:val="yellow"/>
            <w:rPrChange w:id="166" w:author="Stefanie Lane" w:date="2022-05-04T17:26:00Z">
              <w:rPr/>
            </w:rPrChange>
          </w:rPr>
          <w:fldChar w:fldCharType="begin"/>
        </w:r>
        <w:r w:rsidR="00236A5C" w:rsidRPr="00226A79" w:rsidDel="001F5046">
          <w:rPr>
            <w:highlight w:val="yellow"/>
            <w:rPrChange w:id="167" w:author="Stefanie Lane" w:date="2022-05-04T17:26:00Z">
              <w:rPr/>
            </w:rPrChange>
          </w:rPr>
          <w:delInstrText xml:space="preserve"> ADDIN ZOTERO_ITEM CSL_CITATION {"citationID":"Yx5Mq9vi","properties":{"formattedCitation":"(Tilman, 1999)","plainCitation":"(Tilman, 1999)","noteIndex":0},"citationItems":[{"id":2304,"uris":["http://zotero.org/users/6092945/items/KNHLE8J3"],"uri":["http://zotero.org/users/6092945/items/KNHLE8J3"],"itemData":{"id":2304,"type":"article-journal","abstract":"Tilman uses theory and experiments to explore the effects of diversity on stability, productivity, and susceptibility to invasion. Biodiversity should be added to species composition, disturbance, nutrient supply, and climate as a major controller of population and ecosystem dynamics and structure.","container-title":"Ecology","ISSN":"00129658","issue":"5","language":"English","note":"number-of-pages: 20\npublisher-place: Brooklyn, United States\npublisher: Ecological Society of America","page":"1455-1474","source":"ProQuest","title":"The ecological consequences of changes in biodiversity: A search for general principles","title-short":"The ecological consequences of changes in biodiversity","volume":"80","author":[{"family":"Tilman","given":"David"}],"issued":{"date-parts":[["1999",7]]}}}],"schema":"https://github.com/citation-style-language/schema/raw/master/csl-citation.json"} </w:delInstrText>
        </w:r>
        <w:r w:rsidR="00F11F03" w:rsidRPr="00226A79" w:rsidDel="001F5046">
          <w:rPr>
            <w:highlight w:val="yellow"/>
            <w:rPrChange w:id="168" w:author="Stefanie Lane" w:date="2022-05-04T17:26:00Z">
              <w:rPr/>
            </w:rPrChange>
          </w:rPr>
          <w:fldChar w:fldCharType="separate"/>
        </w:r>
        <w:r w:rsidR="00236A5C" w:rsidRPr="00226A79" w:rsidDel="001F5046">
          <w:rPr>
            <w:rFonts w:ascii="Calibri" w:hAnsi="Calibri" w:cs="Calibri"/>
            <w:highlight w:val="yellow"/>
            <w:rPrChange w:id="169" w:author="Stefanie Lane" w:date="2022-05-04T17:26:00Z">
              <w:rPr>
                <w:rFonts w:ascii="Calibri" w:hAnsi="Calibri" w:cs="Calibri"/>
              </w:rPr>
            </w:rPrChange>
          </w:rPr>
          <w:delText>(Tilman, 1999)</w:delText>
        </w:r>
        <w:r w:rsidR="00F11F03" w:rsidRPr="00226A79" w:rsidDel="001F5046">
          <w:rPr>
            <w:highlight w:val="yellow"/>
            <w:rPrChange w:id="170" w:author="Stefanie Lane" w:date="2022-05-04T17:26:00Z">
              <w:rPr/>
            </w:rPrChange>
          </w:rPr>
          <w:fldChar w:fldCharType="end"/>
        </w:r>
        <w:r w:rsidR="00175845" w:rsidRPr="00226A79" w:rsidDel="001F5046">
          <w:rPr>
            <w:highlight w:val="yellow"/>
            <w:rPrChange w:id="171" w:author="Stefanie Lane" w:date="2022-05-04T17:26:00Z">
              <w:rPr/>
            </w:rPrChange>
          </w:rPr>
          <w:delText>.</w:delText>
        </w:r>
      </w:del>
      <w:r w:rsidR="00556C34">
        <w:t xml:space="preserve"> </w:t>
      </w:r>
      <w:r w:rsidR="00DB21FF">
        <w:t xml:space="preserve">Total species turnover, appearances, and disappearances were calculated for each </w:t>
      </w:r>
      <w:r w:rsidR="00DB21FF">
        <w:lastRenderedPageBreak/>
        <w:t xml:space="preserve">assemblage </w:t>
      </w:r>
      <w:r w:rsidR="00756082">
        <w:t xml:space="preserve">between </w:t>
      </w:r>
      <w:r w:rsidR="002066B9">
        <w:t>all</w:t>
      </w:r>
      <w:r w:rsidR="00756082">
        <w:t xml:space="preserve"> </w:t>
      </w:r>
      <w:r w:rsidR="00DB21FF">
        <w:t>timepoint</w:t>
      </w:r>
      <w:r w:rsidR="00756082">
        <w:t>s</w:t>
      </w:r>
      <w:r w:rsidR="00DB21FF">
        <w:t xml:space="preserve"> since 1979</w:t>
      </w:r>
      <w:r w:rsidR="00756082">
        <w:t xml:space="preserve">, where total turnover is a ratio of the sum of species gained and lost to the total number of species observed in both timepoints. </w:t>
      </w:r>
    </w:p>
    <w:p w14:paraId="61ED574B" w14:textId="795E56BD" w:rsidR="00C11F92" w:rsidRDefault="00FF7E1B" w:rsidP="005F7C5D">
      <w:pPr>
        <w:ind w:firstLine="720"/>
      </w:pPr>
      <w:r>
        <w:t xml:space="preserve">Changes in abundance of </w:t>
      </w:r>
      <w:r w:rsidR="00D1578C">
        <w:t>s</w:t>
      </w:r>
      <w:r w:rsidR="00E944E1">
        <w:t>pecies gained or lost were visualized using rank clock plots for each assemblage type</w:t>
      </w:r>
      <w:r w:rsidR="00556C34">
        <w:t xml:space="preserve"> (“codyn,” </w:t>
      </w:r>
      <w:r w:rsidR="00556C34">
        <w:fldChar w:fldCharType="begin"/>
      </w:r>
      <w:r w:rsidR="00BD2EEF">
        <w:instrText xml:space="preserve"> ADDIN ZOTERO_ITEM CSL_CITATION {"citationID":"KhLgfE6J","properties":{"formattedCitation":"(Hallett et al., 2016)","plainCitation":"(Hallett et al., 2016)","dontUpdate":true,"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556C34">
        <w:fldChar w:fldCharType="separate"/>
      </w:r>
      <w:r w:rsidR="00556C34" w:rsidRPr="00556C34">
        <w:rPr>
          <w:rFonts w:ascii="Calibri" w:hAnsi="Calibri" w:cs="Calibri"/>
        </w:rPr>
        <w:t>Hallett et al., 2016)</w:t>
      </w:r>
      <w:r w:rsidR="00556C34">
        <w:fldChar w:fldCharType="end"/>
      </w:r>
      <w:r w:rsidR="00E944E1">
        <w:t xml:space="preserve">. </w:t>
      </w:r>
      <w:r w:rsidR="00191332">
        <w:t xml:space="preserve">Only </w:t>
      </w:r>
      <w:ins w:id="172" w:author="Stefanie Lane" w:date="2022-05-11T14:00:00Z">
        <w:r w:rsidR="00BE22F1">
          <w:t xml:space="preserve">three species most </w:t>
        </w:r>
      </w:ins>
      <w:del w:id="173" w:author="Stefanie Lane" w:date="2022-05-11T14:00:00Z">
        <w:r w:rsidR="00191332" w:rsidDel="00BE22F1">
          <w:delText xml:space="preserve">species </w:delText>
        </w:r>
      </w:del>
      <w:r w:rsidR="00191332">
        <w:t>significantly driving assemblage clusters</w:t>
      </w:r>
      <w:ins w:id="174" w:author="Stefanie Lane" w:date="2022-05-11T15:17:00Z">
        <w:r w:rsidR="00616D04">
          <w:t xml:space="preserve"> each year</w:t>
        </w:r>
      </w:ins>
      <w:r w:rsidR="00191332">
        <w:t>, as identified by species indicator analysis, were included in the rank clock plots</w:t>
      </w:r>
      <w:ins w:id="175" w:author="Stefanie Lane" w:date="2022-05-11T15:16:00Z">
        <w:r w:rsidR="00F23965">
          <w:t xml:space="preserve"> for visual clarity</w:t>
        </w:r>
      </w:ins>
      <w:r w:rsidR="00191332">
        <w:t xml:space="preserve">. </w:t>
      </w:r>
      <w:r w:rsidR="00CC1422">
        <w:t>All species cover abundance are summarized in</w:t>
      </w:r>
      <w:ins w:id="176" w:author="Stefanie Lane" w:date="2022-05-11T14:16:00Z">
        <w:r w:rsidR="001F5046">
          <w:t xml:space="preserve"> </w:t>
        </w:r>
        <w:r w:rsidR="001F5046" w:rsidRPr="00E90CBE">
          <w:fldChar w:fldCharType="begin"/>
        </w:r>
        <w:r w:rsidR="001F5046" w:rsidRPr="001F5046">
          <w:instrText xml:space="preserve"> REF _Ref103170147 \h </w:instrText>
        </w:r>
      </w:ins>
      <w:r w:rsidR="001F5046">
        <w:instrText xml:space="preserve"> \* MERGEFORMAT </w:instrText>
      </w:r>
      <w:r w:rsidR="001F5046" w:rsidRPr="00E90CBE">
        <w:rPr>
          <w:rPrChange w:id="177" w:author="Stefanie Lane" w:date="2022-05-11T14:17:00Z">
            <w:rPr/>
          </w:rPrChange>
        </w:rPr>
        <w:fldChar w:fldCharType="separate"/>
      </w:r>
      <w:ins w:id="178" w:author="Stefanie Lane" w:date="2022-05-11T14:16:00Z">
        <w:r w:rsidR="001F5046" w:rsidRPr="00E90CBE">
          <w:t xml:space="preserve">Table </w:t>
        </w:r>
        <w:r w:rsidR="001F5046" w:rsidRPr="001F5046">
          <w:rPr>
            <w:noProof/>
          </w:rPr>
          <w:t>4</w:t>
        </w:r>
        <w:r w:rsidR="001F5046" w:rsidRPr="00E90CBE">
          <w:fldChar w:fldCharType="end"/>
        </w:r>
      </w:ins>
      <w:del w:id="179" w:author="Stefanie Lane" w:date="2022-05-11T14:16:00Z">
        <w:r w:rsidR="00CC1422" w:rsidRPr="00E90CBE" w:rsidDel="001F5046">
          <w:delText xml:space="preserve"> </w:delText>
        </w:r>
      </w:del>
      <w:ins w:id="180" w:author="Stefanie Lane" w:date="2022-05-11T14:16:00Z">
        <w:r w:rsidR="001F5046" w:rsidRPr="00E90CBE">
          <w:t xml:space="preserve"> </w:t>
        </w:r>
        <w:r w:rsidR="001F5046" w:rsidRPr="001F5046">
          <w:t>(</w:t>
        </w:r>
      </w:ins>
      <w:r w:rsidR="00CC1422" w:rsidRPr="001F5046">
        <w:rPr>
          <w:rPrChange w:id="181" w:author="Stefanie Lane" w:date="2022-05-11T14:17:00Z">
            <w:rPr>
              <w:highlight w:val="yellow"/>
            </w:rPr>
          </w:rPrChange>
        </w:rPr>
        <w:t>Supplemental</w:t>
      </w:r>
      <w:ins w:id="182" w:author="Stefanie Lane" w:date="2022-05-11T14:16:00Z">
        <w:r w:rsidR="001F5046" w:rsidRPr="001F5046">
          <w:rPr>
            <w:rPrChange w:id="183" w:author="Stefanie Lane" w:date="2022-05-11T14:17:00Z">
              <w:rPr>
                <w:highlight w:val="yellow"/>
              </w:rPr>
            </w:rPrChange>
          </w:rPr>
          <w:t>)</w:t>
        </w:r>
      </w:ins>
      <w:r w:rsidR="00CC1422" w:rsidRPr="00E90CBE">
        <w:t>.</w:t>
      </w:r>
      <w:r w:rsidR="00CC1422">
        <w:t xml:space="preserve"> </w:t>
      </w:r>
    </w:p>
    <w:p w14:paraId="4E77AE69" w14:textId="77777777" w:rsidR="00464FB4" w:rsidRDefault="00464FB4" w:rsidP="00E72813">
      <w:pPr>
        <w:sectPr w:rsidR="00464FB4" w:rsidSect="00241A51">
          <w:headerReference w:type="default" r:id="rId14"/>
          <w:pgSz w:w="12240" w:h="15840"/>
          <w:pgMar w:top="1080" w:right="1080" w:bottom="1080" w:left="1080" w:header="720" w:footer="720" w:gutter="0"/>
          <w:lnNumType w:countBy="1" w:restart="continuous"/>
          <w:cols w:space="720"/>
          <w:titlePg/>
          <w:docGrid w:linePitch="360"/>
          <w:sectPrChange w:id="185" w:author="Stefanie Lane" w:date="2022-05-04T17:23:00Z">
            <w:sectPr w:rsidR="00464FB4" w:rsidSect="00241A51">
              <w:pgMar w:top="1080" w:right="1080" w:bottom="1080" w:left="1080" w:header="720" w:footer="720" w:gutter="0"/>
              <w:titlePg w:val="0"/>
            </w:sectPr>
          </w:sectPrChange>
        </w:sectPr>
      </w:pPr>
    </w:p>
    <w:p w14:paraId="49D60543" w14:textId="665B0FBD" w:rsidR="00E72813" w:rsidRDefault="00E72813" w:rsidP="00E72813"/>
    <w:p w14:paraId="7F4BA270" w14:textId="77777777" w:rsidR="00B051DD" w:rsidRDefault="00B051DD" w:rsidP="00B051DD">
      <w:pPr>
        <w:keepNext/>
      </w:pPr>
      <w:r>
        <w:rPr>
          <w:noProof/>
        </w:rPr>
        <w:drawing>
          <wp:inline distT="0" distB="0" distL="0" distR="0" wp14:anchorId="69B97DA0" wp14:editId="52187D64">
            <wp:extent cx="6264898" cy="3601329"/>
            <wp:effectExtent l="19050" t="19050" r="22225" b="184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23070" cy="3634769"/>
                    </a:xfrm>
                    <a:prstGeom prst="rect">
                      <a:avLst/>
                    </a:prstGeom>
                    <a:noFill/>
                    <a:ln w="19050">
                      <a:solidFill>
                        <a:schemeClr val="tx1"/>
                      </a:solidFill>
                    </a:ln>
                  </pic:spPr>
                </pic:pic>
              </a:graphicData>
            </a:graphic>
          </wp:inline>
        </w:drawing>
      </w:r>
    </w:p>
    <w:p w14:paraId="5A1A75BF" w14:textId="532419AA" w:rsidR="00B051DD" w:rsidRDefault="00B051DD" w:rsidP="00B051DD">
      <w:pPr>
        <w:pStyle w:val="Caption"/>
      </w:pPr>
      <w:bookmarkStart w:id="186" w:name="_Ref103170248"/>
      <w:commentRangeStart w:id="187"/>
      <w:r>
        <w:t xml:space="preserve">Figure </w:t>
      </w:r>
      <w:commentRangeEnd w:id="187"/>
      <w:r w:rsidR="00010D37">
        <w:rPr>
          <w:rStyle w:val="CommentReference"/>
          <w:i w:val="0"/>
          <w:iCs w:val="0"/>
          <w:color w:val="auto"/>
        </w:rPr>
        <w:commentReference w:id="187"/>
      </w:r>
      <w:fldSimple w:instr=" SEQ Figure \* ARABIC ">
        <w:r w:rsidR="001646E3">
          <w:rPr>
            <w:noProof/>
          </w:rPr>
          <w:t>1</w:t>
        </w:r>
      </w:fldSimple>
      <w:bookmarkEnd w:id="186"/>
      <w:r>
        <w:t>. Clockwise</w:t>
      </w:r>
      <w:r w:rsidR="00DB370D">
        <w:t xml:space="preserve"> from top left</w:t>
      </w:r>
      <w:r>
        <w:t xml:space="preserve">: Geographical site context, </w:t>
      </w:r>
      <w:r>
        <w:rPr>
          <w:noProof/>
        </w:rPr>
        <w:t>transect relocation method</w:t>
      </w:r>
      <w:r w:rsidR="009E33B6">
        <w:rPr>
          <w:noProof/>
        </w:rPr>
        <w:t xml:space="preserve"> by overlaying </w:t>
      </w:r>
      <w:r w:rsidR="00AE42C1">
        <w:rPr>
          <w:noProof/>
        </w:rPr>
        <w:t xml:space="preserve">1982 publication figure onto Google Earth basemap, and </w:t>
      </w:r>
      <w:r>
        <w:rPr>
          <w:noProof/>
        </w:rPr>
        <w:t>plot sampling design.</w:t>
      </w:r>
    </w:p>
    <w:p w14:paraId="1EBD7C67" w14:textId="77777777" w:rsidR="00764D94" w:rsidRDefault="00764D94">
      <w:pPr>
        <w:rPr>
          <w:rFonts w:asciiTheme="majorHAnsi" w:eastAsiaTheme="majorEastAsia" w:hAnsiTheme="majorHAnsi" w:cstheme="majorBidi"/>
          <w:color w:val="2F5496" w:themeColor="accent1" w:themeShade="BF"/>
          <w:sz w:val="32"/>
          <w:szCs w:val="32"/>
        </w:rPr>
      </w:pPr>
      <w:r>
        <w:br w:type="page"/>
      </w:r>
    </w:p>
    <w:p w14:paraId="47C528D2" w14:textId="3B63EDD1" w:rsidR="00464FB4" w:rsidRDefault="00464FB4" w:rsidP="005209C4">
      <w:pPr>
        <w:pStyle w:val="Heading1"/>
      </w:pPr>
      <w:del w:id="188" w:author="Stefanie Lane" w:date="2022-05-11T14:18:00Z">
        <w:r w:rsidDel="00F37A35">
          <w:lastRenderedPageBreak/>
          <w:br w:type="page"/>
        </w:r>
      </w:del>
      <w:r w:rsidR="006C5D18">
        <w:t>Results</w:t>
      </w:r>
    </w:p>
    <w:p w14:paraId="0F4F1116" w14:textId="00D47780" w:rsidR="00C43531" w:rsidDel="00B80B02" w:rsidRDefault="00C43531" w:rsidP="005F7C5D">
      <w:pPr>
        <w:ind w:firstLine="720"/>
        <w:rPr>
          <w:del w:id="189" w:author="Stefanie Lane" w:date="2022-05-10T14:03:00Z"/>
        </w:rPr>
      </w:pPr>
    </w:p>
    <w:p w14:paraId="71F92B5C" w14:textId="77777777" w:rsidR="00B80B02" w:rsidRPr="00E90CBE" w:rsidRDefault="00B80B02">
      <w:pPr>
        <w:ind w:firstLine="720"/>
        <w:rPr>
          <w:ins w:id="190" w:author="Stefanie Lane" w:date="2022-05-11T10:44:00Z"/>
        </w:rPr>
        <w:pPrChange w:id="191" w:author="Stefanie Lane" w:date="2022-05-10T14:03:00Z">
          <w:pPr>
            <w:pStyle w:val="Heading1"/>
          </w:pPr>
        </w:pPrChange>
      </w:pPr>
    </w:p>
    <w:p w14:paraId="21559B51" w14:textId="413E4E09" w:rsidR="009C60E7" w:rsidRDefault="00774F7E" w:rsidP="00E90CBE">
      <w:pPr>
        <w:ind w:firstLine="720"/>
        <w:rPr>
          <w:ins w:id="192" w:author="Stefanie Lane" w:date="2022-05-11T11:49:00Z"/>
        </w:rPr>
      </w:pPr>
      <w:commentRangeStart w:id="193"/>
      <w:ins w:id="194" w:author="Stefanie Lane" w:date="2022-05-11T14:18:00Z">
        <w:r>
          <w:t xml:space="preserve">The </w:t>
        </w:r>
      </w:ins>
      <w:commentRangeEnd w:id="193"/>
      <w:ins w:id="195" w:author="Stefanie Lane" w:date="2022-05-17T16:46:00Z">
        <w:r w:rsidR="00B5630D">
          <w:rPr>
            <w:rStyle w:val="CommentReference"/>
          </w:rPr>
          <w:commentReference w:id="193"/>
        </w:r>
      </w:ins>
      <w:ins w:id="196" w:author="Stefanie Lane" w:date="2022-05-11T14:18:00Z">
        <w:r>
          <w:t xml:space="preserve">Ladner Marsh plant </w:t>
        </w:r>
        <w:commentRangeStart w:id="197"/>
        <w:r>
          <w:t xml:space="preserve">community </w:t>
        </w:r>
      </w:ins>
      <w:commentRangeEnd w:id="197"/>
      <w:ins w:id="198" w:author="Stefanie Lane" w:date="2022-05-17T16:46:00Z">
        <w:r w:rsidR="00B5630D">
          <w:rPr>
            <w:rStyle w:val="CommentReference"/>
          </w:rPr>
          <w:commentReference w:id="197"/>
        </w:r>
      </w:ins>
      <w:ins w:id="199" w:author="Stefanie Lane" w:date="2022-05-11T14:18:00Z">
        <w:r>
          <w:t>lost t</w:t>
        </w:r>
      </w:ins>
      <w:ins w:id="200" w:author="Stefanie Lane" w:date="2022-05-11T11:50:00Z">
        <w:r w:rsidR="00A22923">
          <w:t xml:space="preserve">wo to three species </w:t>
        </w:r>
      </w:ins>
      <w:ins w:id="201" w:author="Stefanie Lane" w:date="2022-05-11T12:56:00Z">
        <w:r w:rsidR="00CA1E2C">
          <w:t>each year</w:t>
        </w:r>
      </w:ins>
      <w:ins w:id="202" w:author="Stefanie Lane" w:date="2022-05-11T11:50:00Z">
        <w:r w:rsidR="00A22923">
          <w:t xml:space="preserve"> following the 1979 survey (</w:t>
        </w:r>
        <w:r w:rsidR="00A22923">
          <w:fldChar w:fldCharType="begin"/>
        </w:r>
        <w:r w:rsidR="00A22923">
          <w:instrText xml:space="preserve"> REF _Ref103162268 \h </w:instrText>
        </w:r>
      </w:ins>
      <w:r w:rsidR="00A22923">
        <w:fldChar w:fldCharType="separate"/>
      </w:r>
      <w:ins w:id="203" w:author="Stefanie Lane" w:date="2022-05-11T11:50:00Z">
        <w:r w:rsidR="00A22923">
          <w:t xml:space="preserve">Table </w:t>
        </w:r>
        <w:r w:rsidR="00A22923">
          <w:rPr>
            <w:noProof/>
          </w:rPr>
          <w:t>1</w:t>
        </w:r>
        <w:r w:rsidR="00A22923">
          <w:fldChar w:fldCharType="end"/>
        </w:r>
        <w:r w:rsidR="00A22923">
          <w:t xml:space="preserve">). </w:t>
        </w:r>
      </w:ins>
      <w:ins w:id="204" w:author="Stefanie Lane" w:date="2022-05-11T11:49:00Z">
        <w:r w:rsidR="009C60E7">
          <w:t>In every assemblage across all observation years alpha-diversity (mean number of species)</w:t>
        </w:r>
      </w:ins>
      <w:ins w:id="205" w:author="Stefanie Lane" w:date="2022-05-11T14:19:00Z">
        <w:r w:rsidR="003828C6">
          <w:t xml:space="preserve"> decreased</w:t>
        </w:r>
      </w:ins>
      <w:ins w:id="206" w:author="Stefanie Lane" w:date="2022-05-11T11:49:00Z">
        <w:r w:rsidR="009C60E7">
          <w:t xml:space="preserve">, with the greatest loss of alpha-diversity in the Fescue assemblage. This </w:t>
        </w:r>
      </w:ins>
      <w:ins w:id="207" w:author="Stefanie Lane" w:date="2022-05-11T12:56:00Z">
        <w:r w:rsidR="00CA1E2C">
          <w:t>may be</w:t>
        </w:r>
      </w:ins>
      <w:ins w:id="208" w:author="Stefanie Lane" w:date="2022-05-11T11:49:00Z">
        <w:r w:rsidR="009C60E7">
          <w:t xml:space="preserve"> in part due to the occurrence of 50% fewer plots clustered as Fescue in 2019 than in 1979</w:t>
        </w:r>
      </w:ins>
      <w:ins w:id="209" w:author="Stefanie Lane" w:date="2022-05-11T12:58:00Z">
        <w:r w:rsidR="00926CC1">
          <w:t>, however</w:t>
        </w:r>
      </w:ins>
      <w:ins w:id="210" w:author="Stefanie Lane" w:date="2022-05-11T13:00:00Z">
        <w:r w:rsidR="009C08E0">
          <w:t xml:space="preserve"> the Bogbean assemblage had ~20% decre</w:t>
        </w:r>
        <w:r w:rsidR="00FB02DD">
          <w:t xml:space="preserve">ase in alpha-diversity despite </w:t>
        </w:r>
      </w:ins>
      <w:ins w:id="211" w:author="Stefanie Lane" w:date="2022-05-11T14:19:00Z">
        <w:r w:rsidR="00C1541D">
          <w:t>an increase of</w:t>
        </w:r>
      </w:ins>
      <w:ins w:id="212" w:author="Stefanie Lane" w:date="2022-05-11T12:58:00Z">
        <w:r w:rsidR="001B103D">
          <w:t xml:space="preserve"> ~47% more plots </w:t>
        </w:r>
      </w:ins>
      <w:ins w:id="213" w:author="Stefanie Lane" w:date="2022-05-11T13:00:00Z">
        <w:r w:rsidR="00FB02DD">
          <w:t>by</w:t>
        </w:r>
      </w:ins>
      <w:ins w:id="214" w:author="Stefanie Lane" w:date="2022-05-11T12:58:00Z">
        <w:r w:rsidR="001B103D">
          <w:t xml:space="preserve"> 2019</w:t>
        </w:r>
      </w:ins>
      <w:ins w:id="215" w:author="Stefanie Lane" w:date="2022-05-11T11:49:00Z">
        <w:r w:rsidR="009C60E7">
          <w:t>. Beta-diversity increased each year for all assemblages, although Bogbean assemblages experienced the lowest increase in variation between plots. (</w:t>
        </w:r>
        <w:r w:rsidR="009C60E7">
          <w:fldChar w:fldCharType="begin"/>
        </w:r>
        <w:r w:rsidR="009C60E7">
          <w:instrText xml:space="preserve"> REF _Ref103083520 \h </w:instrText>
        </w:r>
      </w:ins>
      <w:ins w:id="216" w:author="Stefanie Lane" w:date="2022-05-11T11:49:00Z">
        <w:r w:rsidR="009C60E7">
          <w:fldChar w:fldCharType="separate"/>
        </w:r>
        <w:r w:rsidR="009C60E7">
          <w:t xml:space="preserve">Table </w:t>
        </w:r>
        <w:r w:rsidR="009C60E7">
          <w:rPr>
            <w:noProof/>
          </w:rPr>
          <w:t>1</w:t>
        </w:r>
        <w:r w:rsidR="009C60E7">
          <w:fldChar w:fldCharType="end"/>
        </w:r>
        <w:r w:rsidR="009C60E7">
          <w:t>)</w:t>
        </w:r>
      </w:ins>
    </w:p>
    <w:p w14:paraId="57D7656A" w14:textId="6EB1429E" w:rsidR="008B54D6" w:rsidDel="00311A63" w:rsidRDefault="00A85981" w:rsidP="005F7C5D">
      <w:pPr>
        <w:ind w:firstLine="720"/>
        <w:rPr>
          <w:del w:id="217" w:author="Stefanie Lane" w:date="2022-05-04T17:25:00Z"/>
        </w:rPr>
      </w:pPr>
      <w:r>
        <w:t>Three main a</w:t>
      </w:r>
      <w:r w:rsidR="006C3B4D">
        <w:t xml:space="preserve">ssemblages </w:t>
      </w:r>
      <w:r>
        <w:t>within Ladner Marsh can be characterized by the same dominant species</w:t>
      </w:r>
      <w:r w:rsidR="00EB3E1E">
        <w:t xml:space="preserve"> across all sampling periods</w:t>
      </w:r>
      <w:r w:rsidR="002B6766">
        <w:t xml:space="preserve">, however cluster analysis shows increasing </w:t>
      </w:r>
      <w:r w:rsidR="008B54D6">
        <w:t>dissimilarity between assemblage types over time. That is, plots are increasingly similar to each other within a given assemblage, but share fewer similarities between assemblages</w:t>
      </w:r>
      <w:r w:rsidR="005C1666">
        <w:t xml:space="preserve"> (</w:t>
      </w:r>
      <w:r w:rsidR="00363A72">
        <w:fldChar w:fldCharType="begin"/>
      </w:r>
      <w:r w:rsidR="00363A72">
        <w:instrText xml:space="preserve"> REF _Ref94197029 \h </w:instrText>
      </w:r>
      <w:r w:rsidR="00363A72">
        <w:fldChar w:fldCharType="separate"/>
      </w:r>
      <w:r w:rsidR="00363A72">
        <w:t xml:space="preserve">Figure </w:t>
      </w:r>
      <w:r w:rsidR="00363A72">
        <w:rPr>
          <w:noProof/>
        </w:rPr>
        <w:t>2</w:t>
      </w:r>
      <w:r w:rsidR="00363A72">
        <w:fldChar w:fldCharType="end"/>
      </w:r>
      <w:r w:rsidR="005C1666">
        <w:t xml:space="preserve">). </w:t>
      </w:r>
      <w:r w:rsidR="002B6766">
        <w:t>This may indicate that</w:t>
      </w:r>
      <w:r w:rsidR="00FB6AA0">
        <w:t xml:space="preserve"> a</w:t>
      </w:r>
      <w:r w:rsidR="008B54D6">
        <w:t xml:space="preserve">ssemblages are becoming </w:t>
      </w:r>
      <w:r w:rsidR="00FB6AA0">
        <w:t>homogenized</w:t>
      </w:r>
      <w:r w:rsidR="008B54D6">
        <w:t xml:space="preserve"> in terms of species similarity</w:t>
      </w:r>
      <w:r w:rsidR="009C4224">
        <w:t>, with greater</w:t>
      </w:r>
      <w:r w:rsidR="003C783A">
        <w:t xml:space="preserve"> species</w:t>
      </w:r>
      <w:r w:rsidR="009C4224">
        <w:t xml:space="preserve"> </w:t>
      </w:r>
      <w:r w:rsidR="00FB6AA0">
        <w:t>heterogeneity</w:t>
      </w:r>
      <w:r w:rsidR="009C4224">
        <w:t xml:space="preserve"> between assemblage types. </w:t>
      </w:r>
    </w:p>
    <w:p w14:paraId="0632C7A0" w14:textId="75B3C697" w:rsidR="009D1A0A" w:rsidRDefault="008B54D6" w:rsidP="005F7C5D">
      <w:pPr>
        <w:ind w:firstLine="720"/>
        <w:rPr>
          <w:ins w:id="218" w:author="Stefanie Lane" w:date="2022-05-10T13:28:00Z"/>
        </w:rPr>
      </w:pPr>
      <w:r>
        <w:t xml:space="preserve">Indicator species analysis shows that the same species are </w:t>
      </w:r>
      <w:r w:rsidR="00FB6AA0">
        <w:t>driving cluster groups</w:t>
      </w:r>
      <w:r w:rsidR="00B92DA1">
        <w:t xml:space="preserve"> across all time points, and thus </w:t>
      </w:r>
      <w:r>
        <w:t xml:space="preserve">significantly characterizing </w:t>
      </w:r>
      <w:r w:rsidR="005C1666">
        <w:t xml:space="preserve">each assemblage. However, </w:t>
      </w:r>
      <w:r w:rsidR="003C783A">
        <w:t xml:space="preserve">the other </w:t>
      </w:r>
      <w:r w:rsidR="005C1666">
        <w:t>species that significantly drive indicators of assemblages change over tim</w:t>
      </w:r>
      <w:r w:rsidR="005C1666" w:rsidRPr="00F96909">
        <w:t>e (</w:t>
      </w:r>
      <w:ins w:id="219" w:author="Stefanie Lane" w:date="2022-05-11T12:51:00Z">
        <w:r w:rsidR="00632C3F">
          <w:fldChar w:fldCharType="begin"/>
        </w:r>
        <w:r w:rsidR="00632C3F">
          <w:instrText xml:space="preserve"> REF _Ref102639740 \h </w:instrText>
        </w:r>
      </w:ins>
      <w:r w:rsidR="00632C3F">
        <w:fldChar w:fldCharType="separate"/>
      </w:r>
      <w:ins w:id="220" w:author="Stefanie Lane" w:date="2022-05-11T12:51:00Z">
        <w:r w:rsidR="00632C3F">
          <w:t xml:space="preserve">Table </w:t>
        </w:r>
        <w:r w:rsidR="00632C3F">
          <w:rPr>
            <w:noProof/>
          </w:rPr>
          <w:t>3</w:t>
        </w:r>
        <w:r w:rsidR="00632C3F">
          <w:fldChar w:fldCharType="end"/>
        </w:r>
      </w:ins>
      <w:ins w:id="221" w:author="Stefanie Lane" w:date="2022-05-05T10:42:00Z">
        <w:r w:rsidR="00F96909">
          <w:t xml:space="preserve">, </w:t>
        </w:r>
      </w:ins>
      <w:r w:rsidR="005C1666" w:rsidRPr="00F96909">
        <w:rPr>
          <w:rPrChange w:id="222" w:author="Stefanie Lane" w:date="2022-05-05T10:41:00Z">
            <w:rPr>
              <w:highlight w:val="yellow"/>
            </w:rPr>
          </w:rPrChange>
        </w:rPr>
        <w:t>Supplemental</w:t>
      </w:r>
      <w:r w:rsidR="005C1666" w:rsidRPr="00F96909">
        <w:t>)</w:t>
      </w:r>
      <w:r w:rsidR="005C1666">
        <w:t xml:space="preserve">. </w:t>
      </w:r>
    </w:p>
    <w:p w14:paraId="2A9884D7" w14:textId="5BD5CF6B" w:rsidR="00671503" w:rsidDel="009C60E7" w:rsidRDefault="00671503">
      <w:pPr>
        <w:pStyle w:val="ListParagraph"/>
        <w:numPr>
          <w:ilvl w:val="0"/>
          <w:numId w:val="21"/>
        </w:numPr>
        <w:rPr>
          <w:del w:id="223" w:author="Stefanie Lane" w:date="2022-05-11T11:49:00Z"/>
        </w:rPr>
        <w:pPrChange w:id="224" w:author="Stefanie Lane" w:date="2022-05-10T14:02:00Z">
          <w:pPr>
            <w:ind w:firstLine="720"/>
          </w:pPr>
        </w:pPrChange>
      </w:pPr>
    </w:p>
    <w:p w14:paraId="193D4DDB" w14:textId="1DA146B9" w:rsidR="004F31B5" w:rsidRPr="00931405" w:rsidDel="00C503CA" w:rsidRDefault="003B6B3D" w:rsidP="005F7C5D">
      <w:pPr>
        <w:ind w:firstLine="720"/>
        <w:rPr>
          <w:del w:id="225" w:author="Stefanie Lane" w:date="2022-05-10T14:00:00Z"/>
          <w:strike/>
          <w:rPrChange w:id="226" w:author="Stefanie Lane" w:date="2022-05-10T13:28:00Z">
            <w:rPr>
              <w:del w:id="227" w:author="Stefanie Lane" w:date="2022-05-10T14:00:00Z"/>
            </w:rPr>
          </w:rPrChange>
        </w:rPr>
      </w:pPr>
      <w:del w:id="228" w:author="Stefanie Lane" w:date="2022-05-10T14:00:00Z">
        <w:r w:rsidRPr="00931405" w:rsidDel="00C503CA">
          <w:rPr>
            <w:strike/>
            <w:rPrChange w:id="229" w:author="Stefanie Lane" w:date="2022-05-10T13:28:00Z">
              <w:rPr/>
            </w:rPrChange>
          </w:rPr>
          <w:delText>Bogbean assemblage show</w:delText>
        </w:r>
      </w:del>
      <w:del w:id="230" w:author="Stefanie Lane" w:date="2022-05-04T18:28:00Z">
        <w:r w:rsidRPr="00931405" w:rsidDel="00FB539A">
          <w:rPr>
            <w:strike/>
            <w:rPrChange w:id="231" w:author="Stefanie Lane" w:date="2022-05-10T13:28:00Z">
              <w:rPr/>
            </w:rPrChange>
          </w:rPr>
          <w:delText>s</w:delText>
        </w:r>
      </w:del>
      <w:del w:id="232" w:author="Stefanie Lane" w:date="2022-05-10T14:00:00Z">
        <w:r w:rsidRPr="00931405" w:rsidDel="00C503CA">
          <w:rPr>
            <w:strike/>
            <w:rPrChange w:id="233" w:author="Stefanie Lane" w:date="2022-05-10T13:28:00Z">
              <w:rPr/>
            </w:rPrChange>
          </w:rPr>
          <w:delText xml:space="preserve"> the greatest stability</w:delText>
        </w:r>
        <w:r w:rsidR="00771950" w:rsidRPr="00931405" w:rsidDel="00C503CA">
          <w:rPr>
            <w:strike/>
            <w:rPrChange w:id="234" w:author="Stefanie Lane" w:date="2022-05-10T13:28:00Z">
              <w:rPr/>
            </w:rPrChange>
          </w:rPr>
          <w:delText xml:space="preserve"> (7.17)</w:delText>
        </w:r>
        <w:r w:rsidRPr="00931405" w:rsidDel="00C503CA">
          <w:rPr>
            <w:strike/>
            <w:rPrChange w:id="235" w:author="Stefanie Lane" w:date="2022-05-10T13:28:00Z">
              <w:rPr/>
            </w:rPrChange>
          </w:rPr>
          <w:delText xml:space="preserve">, while </w:delText>
        </w:r>
        <w:r w:rsidR="00FD7BB5" w:rsidRPr="00931405" w:rsidDel="00C503CA">
          <w:rPr>
            <w:strike/>
            <w:rPrChange w:id="236" w:author="Stefanie Lane" w:date="2022-05-10T13:28:00Z">
              <w:rPr/>
            </w:rPrChange>
          </w:rPr>
          <w:delText>Fescue</w:delText>
        </w:r>
        <w:r w:rsidRPr="00931405" w:rsidDel="00C503CA">
          <w:rPr>
            <w:strike/>
            <w:rPrChange w:id="237" w:author="Stefanie Lane" w:date="2022-05-10T13:28:00Z">
              <w:rPr/>
            </w:rPrChange>
          </w:rPr>
          <w:delText xml:space="preserve"> assemblage </w:delText>
        </w:r>
      </w:del>
      <w:del w:id="238" w:author="Stefanie Lane" w:date="2022-05-04T18:28:00Z">
        <w:r w:rsidRPr="00931405" w:rsidDel="00FB539A">
          <w:rPr>
            <w:strike/>
            <w:rPrChange w:id="239" w:author="Stefanie Lane" w:date="2022-05-10T13:28:00Z">
              <w:rPr/>
            </w:rPrChange>
          </w:rPr>
          <w:delText xml:space="preserve">is </w:delText>
        </w:r>
      </w:del>
      <w:del w:id="240" w:author="Stefanie Lane" w:date="2022-05-10T14:00:00Z">
        <w:r w:rsidRPr="00931405" w:rsidDel="00C503CA">
          <w:rPr>
            <w:strike/>
            <w:rPrChange w:id="241" w:author="Stefanie Lane" w:date="2022-05-10T13:28:00Z">
              <w:rPr/>
            </w:rPrChange>
          </w:rPr>
          <w:delText>the least stable</w:delText>
        </w:r>
        <w:r w:rsidR="009D5862" w:rsidRPr="00931405" w:rsidDel="00C503CA">
          <w:rPr>
            <w:strike/>
            <w:rPrChange w:id="242" w:author="Stefanie Lane" w:date="2022-05-10T13:28:00Z">
              <w:rPr/>
            </w:rPrChange>
          </w:rPr>
          <w:delText xml:space="preserve"> (2.52)</w:delText>
        </w:r>
        <w:r w:rsidR="008C2B2E" w:rsidRPr="00931405" w:rsidDel="00C503CA">
          <w:rPr>
            <w:strike/>
            <w:rPrChange w:id="243" w:author="Stefanie Lane" w:date="2022-05-10T13:28:00Z">
              <w:rPr/>
            </w:rPrChange>
          </w:rPr>
          <w:delText>.</w:delText>
        </w:r>
        <w:r w:rsidR="009D5862" w:rsidRPr="00931405" w:rsidDel="00C503CA">
          <w:rPr>
            <w:strike/>
            <w:rPrChange w:id="244" w:author="Stefanie Lane" w:date="2022-05-10T13:28:00Z">
              <w:rPr/>
            </w:rPrChange>
          </w:rPr>
          <w:delText xml:space="preserve"> Stability of the sedge assemblage </w:delText>
        </w:r>
      </w:del>
      <w:del w:id="245" w:author="Stefanie Lane" w:date="2022-05-04T18:27:00Z">
        <w:r w:rsidR="009D5862" w:rsidRPr="00931405" w:rsidDel="00291BAF">
          <w:rPr>
            <w:strike/>
            <w:rPrChange w:id="246" w:author="Stefanie Lane" w:date="2022-05-10T13:28:00Z">
              <w:rPr/>
            </w:rPrChange>
          </w:rPr>
          <w:delText xml:space="preserve">was intermediate </w:delText>
        </w:r>
      </w:del>
      <w:del w:id="247" w:author="Stefanie Lane" w:date="2022-05-10T14:00:00Z">
        <w:r w:rsidR="009D5862" w:rsidRPr="00931405" w:rsidDel="00C503CA">
          <w:rPr>
            <w:strike/>
            <w:rPrChange w:id="248" w:author="Stefanie Lane" w:date="2022-05-10T13:28:00Z">
              <w:rPr/>
            </w:rPrChange>
          </w:rPr>
          <w:delText xml:space="preserve">(5.08), </w:delText>
        </w:r>
      </w:del>
      <w:del w:id="249" w:author="Stefanie Lane" w:date="2022-05-04T18:29:00Z">
        <w:r w:rsidR="009D5862" w:rsidRPr="00931405" w:rsidDel="007860F0">
          <w:rPr>
            <w:strike/>
            <w:rPrChange w:id="250" w:author="Stefanie Lane" w:date="2022-05-10T13:28:00Z">
              <w:rPr/>
            </w:rPrChange>
          </w:rPr>
          <w:delText xml:space="preserve">while </w:delText>
        </w:r>
      </w:del>
      <w:del w:id="251" w:author="Stefanie Lane" w:date="2022-05-10T14:00:00Z">
        <w:r w:rsidR="009D5862" w:rsidRPr="00931405" w:rsidDel="00C503CA">
          <w:rPr>
            <w:strike/>
            <w:rPrChange w:id="252" w:author="Stefanie Lane" w:date="2022-05-10T13:28:00Z">
              <w:rPr/>
            </w:rPrChange>
          </w:rPr>
          <w:delText>the</w:delText>
        </w:r>
        <w:r w:rsidR="008C2B2E" w:rsidRPr="00931405" w:rsidDel="00C503CA">
          <w:rPr>
            <w:strike/>
            <w:rPrChange w:id="253" w:author="Stefanie Lane" w:date="2022-05-10T13:28:00Z">
              <w:rPr/>
            </w:rPrChange>
          </w:rPr>
          <w:delText xml:space="preserve"> average </w:delText>
        </w:r>
        <w:r w:rsidR="0045765D" w:rsidRPr="00931405" w:rsidDel="00C503CA">
          <w:rPr>
            <w:strike/>
            <w:rPrChange w:id="254" w:author="Stefanie Lane" w:date="2022-05-10T13:28:00Z">
              <w:rPr/>
            </w:rPrChange>
          </w:rPr>
          <w:delText>community</w:delText>
        </w:r>
        <w:r w:rsidR="008C2B2E" w:rsidRPr="00931405" w:rsidDel="00C503CA">
          <w:rPr>
            <w:strike/>
            <w:rPrChange w:id="255" w:author="Stefanie Lane" w:date="2022-05-10T13:28:00Z">
              <w:rPr/>
            </w:rPrChange>
          </w:rPr>
          <w:delText xml:space="preserve"> stability</w:delText>
        </w:r>
        <w:r w:rsidR="0045765D" w:rsidRPr="00931405" w:rsidDel="00C503CA">
          <w:rPr>
            <w:strike/>
            <w:rPrChange w:id="256" w:author="Stefanie Lane" w:date="2022-05-10T13:28:00Z">
              <w:rPr/>
            </w:rPrChange>
          </w:rPr>
          <w:delText xml:space="preserve"> </w:delText>
        </w:r>
        <w:r w:rsidR="009D5862" w:rsidRPr="00931405" w:rsidDel="00C503CA">
          <w:rPr>
            <w:strike/>
            <w:rPrChange w:id="257" w:author="Stefanie Lane" w:date="2022-05-10T13:28:00Z">
              <w:rPr/>
            </w:rPrChange>
          </w:rPr>
          <w:delText xml:space="preserve">of all three assemblages was </w:delText>
        </w:r>
        <w:r w:rsidR="008C2B2E" w:rsidRPr="00931405" w:rsidDel="00C503CA">
          <w:rPr>
            <w:strike/>
            <w:rPrChange w:id="258" w:author="Stefanie Lane" w:date="2022-05-10T13:28:00Z">
              <w:rPr/>
            </w:rPrChange>
          </w:rPr>
          <w:delText xml:space="preserve">lower </w:delText>
        </w:r>
        <w:r w:rsidR="0045765D" w:rsidRPr="00931405" w:rsidDel="00C503CA">
          <w:rPr>
            <w:strike/>
            <w:rPrChange w:id="259" w:author="Stefanie Lane" w:date="2022-05-10T13:28:00Z">
              <w:rPr/>
            </w:rPrChange>
          </w:rPr>
          <w:delText>than</w:delText>
        </w:r>
        <w:r w:rsidR="002A77CD" w:rsidRPr="00931405" w:rsidDel="00C503CA">
          <w:rPr>
            <w:strike/>
            <w:rPrChange w:id="260" w:author="Stefanie Lane" w:date="2022-05-10T13:28:00Z">
              <w:rPr/>
            </w:rPrChange>
          </w:rPr>
          <w:delText xml:space="preserve"> the Bogbean and Fescue assemblages (4.28). This may be </w:delText>
        </w:r>
        <w:r w:rsidR="009C06CB" w:rsidRPr="00931405" w:rsidDel="00C503CA">
          <w:rPr>
            <w:strike/>
            <w:rPrChange w:id="261" w:author="Stefanie Lane" w:date="2022-05-10T13:28:00Z">
              <w:rPr/>
            </w:rPrChange>
          </w:rPr>
          <w:delText xml:space="preserve">due to the effect of the </w:delText>
        </w:r>
        <w:r w:rsidR="00FD7BB5" w:rsidRPr="00931405" w:rsidDel="00C503CA">
          <w:rPr>
            <w:strike/>
            <w:rPrChange w:id="262" w:author="Stefanie Lane" w:date="2022-05-10T13:28:00Z">
              <w:rPr/>
            </w:rPrChange>
          </w:rPr>
          <w:delText>Fescue</w:delText>
        </w:r>
        <w:r w:rsidR="009C06CB" w:rsidRPr="00931405" w:rsidDel="00C503CA">
          <w:rPr>
            <w:strike/>
            <w:rPrChange w:id="263" w:author="Stefanie Lane" w:date="2022-05-10T13:28:00Z">
              <w:rPr/>
            </w:rPrChange>
          </w:rPr>
          <w:delText xml:space="preserve"> assemblage on the overall average</w:delText>
        </w:r>
        <w:r w:rsidR="002A77CD" w:rsidRPr="00931405" w:rsidDel="00C503CA">
          <w:rPr>
            <w:strike/>
            <w:rPrChange w:id="264" w:author="Stefanie Lane" w:date="2022-05-10T13:28:00Z">
              <w:rPr/>
            </w:rPrChange>
          </w:rPr>
          <w:delText>,</w:delText>
        </w:r>
        <w:r w:rsidR="00A7637D" w:rsidRPr="00931405" w:rsidDel="00C503CA">
          <w:rPr>
            <w:strike/>
            <w:rPrChange w:id="265" w:author="Stefanie Lane" w:date="2022-05-10T13:28:00Z">
              <w:rPr/>
            </w:rPrChange>
          </w:rPr>
          <w:delText xml:space="preserve"> despite the occurrence of </w:delText>
        </w:r>
        <w:r w:rsidR="004F31B5" w:rsidRPr="00931405" w:rsidDel="00C503CA">
          <w:rPr>
            <w:strike/>
            <w:rPrChange w:id="266" w:author="Stefanie Lane" w:date="2022-05-10T13:28:00Z">
              <w:rPr/>
            </w:rPrChange>
          </w:rPr>
          <w:delText xml:space="preserve">50% fewer plots clustered as Fescue in 2019 compared to 1979. </w:delText>
        </w:r>
      </w:del>
      <w:del w:id="267" w:author="Stefanie Lane" w:date="2022-05-04T18:28:00Z">
        <w:r w:rsidR="00E6327A" w:rsidRPr="00931405" w:rsidDel="00FB539A">
          <w:rPr>
            <w:strike/>
            <w:rPrChange w:id="268" w:author="Stefanie Lane" w:date="2022-05-10T13:28:00Z">
              <w:rPr/>
            </w:rPrChange>
          </w:rPr>
          <w:delText>It is important to recognize that w</w:delText>
        </w:r>
        <w:r w:rsidR="00786C01" w:rsidRPr="00931405" w:rsidDel="00FB539A">
          <w:rPr>
            <w:strike/>
            <w:rPrChange w:id="269" w:author="Stefanie Lane" w:date="2022-05-10T13:28:00Z">
              <w:rPr/>
            </w:rPrChange>
          </w:rPr>
          <w:delText xml:space="preserve">ithin a single community (Ladner Marsh), different assemblage types experience different degrees of stability. </w:delText>
        </w:r>
      </w:del>
    </w:p>
    <w:p w14:paraId="3F3E7064" w14:textId="44973CB5" w:rsidR="00EC4678" w:rsidRDefault="009E3CA2" w:rsidP="005F7C5D">
      <w:pPr>
        <w:ind w:firstLine="720"/>
      </w:pPr>
      <w:r>
        <w:t xml:space="preserve">Total species </w:t>
      </w:r>
      <w:commentRangeStart w:id="270"/>
      <w:r>
        <w:t xml:space="preserve">turnover </w:t>
      </w:r>
      <w:commentRangeEnd w:id="270"/>
      <w:r w:rsidR="00893C3F">
        <w:rPr>
          <w:rStyle w:val="CommentReference"/>
        </w:rPr>
        <w:commentReference w:id="270"/>
      </w:r>
      <w:r>
        <w:t xml:space="preserve">between 1979 and 2019 </w:t>
      </w:r>
      <w:del w:id="271" w:author="Stefanie Lane" w:date="2022-05-05T15:34:00Z">
        <w:r w:rsidDel="00137AA7">
          <w:delText xml:space="preserve">is </w:delText>
        </w:r>
      </w:del>
      <w:ins w:id="272" w:author="Stefanie Lane" w:date="2022-05-05T15:34:00Z">
        <w:r w:rsidR="00137AA7">
          <w:t xml:space="preserve">was </w:t>
        </w:r>
      </w:ins>
      <w:r>
        <w:t>~50% in each assemblage</w:t>
      </w:r>
      <w:r w:rsidR="006D411C">
        <w:t xml:space="preserve"> (</w:t>
      </w:r>
      <w:r w:rsidR="009F0260">
        <w:fldChar w:fldCharType="begin"/>
      </w:r>
      <w:r w:rsidR="009F0260">
        <w:instrText xml:space="preserve"> REF _Ref94197100 \h </w:instrText>
      </w:r>
      <w:r w:rsidR="009F0260">
        <w:fldChar w:fldCharType="separate"/>
      </w:r>
      <w:ins w:id="273" w:author="Stefanie Lane" w:date="2022-05-10T13:26:00Z">
        <w:r w:rsidR="00231BAA">
          <w:t xml:space="preserve">Table </w:t>
        </w:r>
        <w:r w:rsidR="00231BAA">
          <w:rPr>
            <w:noProof/>
          </w:rPr>
          <w:t>2</w:t>
        </w:r>
      </w:ins>
      <w:del w:id="274" w:author="Stefanie Lane" w:date="2022-05-10T13:26:00Z">
        <w:r w:rsidR="009F0260" w:rsidDel="00231BAA">
          <w:delText xml:space="preserve">Table </w:delText>
        </w:r>
        <w:r w:rsidR="009F0260" w:rsidDel="00231BAA">
          <w:rPr>
            <w:noProof/>
          </w:rPr>
          <w:delText>1</w:delText>
        </w:r>
      </w:del>
      <w:r w:rsidR="009F0260">
        <w:fldChar w:fldCharType="end"/>
      </w:r>
      <w:r w:rsidR="006D411C">
        <w:t>).</w:t>
      </w:r>
      <w:r>
        <w:t xml:space="preserve"> </w:t>
      </w:r>
      <w:r w:rsidR="006561F0">
        <w:t>Notably, a</w:t>
      </w:r>
      <w:r w:rsidR="00D35CF0">
        <w:t xml:space="preserve">ll assemblage types had </w:t>
      </w:r>
      <w:r w:rsidR="009F650B">
        <w:t>more</w:t>
      </w:r>
      <w:r w:rsidR="00D35CF0">
        <w:t xml:space="preserve"> species </w:t>
      </w:r>
      <w:r w:rsidR="009F650B">
        <w:t>disappear</w:t>
      </w:r>
      <w:ins w:id="275" w:author="Stefanie Lane" w:date="2022-05-11T13:52:00Z">
        <w:r w:rsidR="006E7FF9">
          <w:t xml:space="preserve"> since 1979</w:t>
        </w:r>
      </w:ins>
      <w:r w:rsidR="009F650B">
        <w:t xml:space="preserve"> in 2019</w:t>
      </w:r>
      <w:r w:rsidR="00D35CF0">
        <w:t xml:space="preserve"> than </w:t>
      </w:r>
      <w:r w:rsidR="009F650B">
        <w:t xml:space="preserve">in 1999. </w:t>
      </w:r>
      <w:r w:rsidR="006561F0">
        <w:t>O</w:t>
      </w:r>
      <w:r w:rsidR="009F650B">
        <w:t xml:space="preserve">nly the </w:t>
      </w:r>
      <w:r w:rsidR="00FD7BB5">
        <w:t>Sedge</w:t>
      </w:r>
      <w:r w:rsidR="009F650B">
        <w:t xml:space="preserve"> assemblage had a </w:t>
      </w:r>
      <w:r w:rsidR="006D411C">
        <w:t xml:space="preserve">marked increase in species </w:t>
      </w:r>
      <w:r w:rsidR="006561F0">
        <w:t>appearance</w:t>
      </w:r>
      <w:ins w:id="276" w:author="Stefanie Lane" w:date="2022-05-05T10:03:00Z">
        <w:r w:rsidR="00023269">
          <w:t xml:space="preserve"> in 2019</w:t>
        </w:r>
      </w:ins>
      <w:del w:id="277" w:author="Stefanie Lane" w:date="2022-05-05T10:03:00Z">
        <w:r w:rsidR="006561F0" w:rsidDel="00023269">
          <w:delText xml:space="preserve"> </w:delText>
        </w:r>
        <w:r w:rsidR="006D411C" w:rsidDel="00023269">
          <w:delText xml:space="preserve">(~8.5%) </w:delText>
        </w:r>
      </w:del>
      <w:del w:id="278" w:author="Stefanie Lane" w:date="2022-05-05T10:02:00Z">
        <w:r w:rsidR="006D411C" w:rsidDel="00B52797">
          <w:delText>over 1999</w:delText>
        </w:r>
      </w:del>
      <w:r w:rsidR="006D411C">
        <w:t xml:space="preserve">, while the </w:t>
      </w:r>
      <w:r w:rsidR="00FD7BB5">
        <w:t>Bogbean</w:t>
      </w:r>
      <w:r w:rsidR="006D411C">
        <w:t xml:space="preserve"> community had more species </w:t>
      </w:r>
      <w:r w:rsidR="006561F0">
        <w:t xml:space="preserve">appearance </w:t>
      </w:r>
      <w:r w:rsidR="006D411C">
        <w:t xml:space="preserve">in 1999. </w:t>
      </w:r>
      <w:r w:rsidR="006561F0">
        <w:t xml:space="preserve">The </w:t>
      </w:r>
      <w:r w:rsidR="00EC4678">
        <w:t xml:space="preserve">greater rates of disappearance from the assemblages </w:t>
      </w:r>
      <w:ins w:id="279" w:author="Stefanie Lane" w:date="2022-05-05T10:26:00Z">
        <w:r w:rsidR="00E82DA2">
          <w:t xml:space="preserve">are likely </w:t>
        </w:r>
      </w:ins>
      <w:r w:rsidR="00EC4678">
        <w:t>driv</w:t>
      </w:r>
      <w:del w:id="280" w:author="Stefanie Lane" w:date="2022-05-05T10:26:00Z">
        <w:r w:rsidR="00EC4678" w:rsidDel="00E82DA2">
          <w:delText>e</w:delText>
        </w:r>
      </w:del>
      <w:ins w:id="281" w:author="Stefanie Lane" w:date="2022-05-05T10:26:00Z">
        <w:r w:rsidR="00E82DA2">
          <w:t>ing</w:t>
        </w:r>
      </w:ins>
      <w:r w:rsidR="00EC4678">
        <w:t xml:space="preserve"> homogenization observed in cluster analysis. </w:t>
      </w:r>
    </w:p>
    <w:p w14:paraId="2E6CE862" w14:textId="13F35665" w:rsidR="00100D21" w:rsidRDefault="006D411C" w:rsidP="005F7C5D">
      <w:pPr>
        <w:ind w:firstLine="720"/>
        <w:rPr>
          <w:ins w:id="282" w:author="Stefanie Lane" w:date="2022-05-10T14:03:00Z"/>
        </w:rPr>
      </w:pPr>
      <w:r w:rsidRPr="00C56065">
        <w:t xml:space="preserve">Rank </w:t>
      </w:r>
      <w:r w:rsidR="007B5B53" w:rsidRPr="00C56065">
        <w:t xml:space="preserve">clock plots </w:t>
      </w:r>
      <w:r w:rsidR="00D075CE" w:rsidRPr="00C56065">
        <w:t>show changing dominance of select species over time (</w:t>
      </w:r>
      <w:r w:rsidR="00A36F97" w:rsidRPr="00E90CBE">
        <w:fldChar w:fldCharType="begin"/>
      </w:r>
      <w:r w:rsidR="00A36F97" w:rsidRPr="00C56065">
        <w:instrText xml:space="preserve"> REF _Ref94197130 \h </w:instrText>
      </w:r>
      <w:r w:rsidR="009853E8" w:rsidRPr="00C56065">
        <w:rPr>
          <w:rPrChange w:id="283" w:author="Stefanie Lane" w:date="2022-05-04T17:28:00Z">
            <w:rPr>
              <w:strike/>
            </w:rPr>
          </w:rPrChange>
        </w:rPr>
        <w:instrText xml:space="preserve"> \* MERGEFORMAT </w:instrText>
      </w:r>
      <w:r w:rsidR="00A36F97" w:rsidRPr="00E90CBE">
        <w:rPr>
          <w:rPrChange w:id="284" w:author="Stefanie Lane" w:date="2022-05-04T17:28:00Z">
            <w:rPr/>
          </w:rPrChange>
        </w:rPr>
        <w:fldChar w:fldCharType="separate"/>
      </w:r>
      <w:r w:rsidR="00A36F97" w:rsidRPr="00C56065">
        <w:t xml:space="preserve">Figure </w:t>
      </w:r>
      <w:r w:rsidR="00A36F97" w:rsidRPr="00C56065">
        <w:rPr>
          <w:noProof/>
        </w:rPr>
        <w:t>3</w:t>
      </w:r>
      <w:r w:rsidR="00A36F97" w:rsidRPr="00E90CBE">
        <w:fldChar w:fldCharType="end"/>
      </w:r>
      <w:r w:rsidR="00F17047" w:rsidRPr="00C56065">
        <w:rPr>
          <w:rPrChange w:id="285" w:author="Stefanie Lane" w:date="2022-05-04T17:28:00Z">
            <w:rPr/>
          </w:rPrChange>
        </w:rPr>
        <w:fldChar w:fldCharType="begin"/>
      </w:r>
      <w:r w:rsidR="00F17047" w:rsidRPr="00C56065">
        <w:instrText xml:space="preserve"> REF _Ref94197130 \h </w:instrText>
      </w:r>
      <w:r w:rsidR="009853E8" w:rsidRPr="00C56065">
        <w:rPr>
          <w:rPrChange w:id="286" w:author="Stefanie Lane" w:date="2022-05-04T17:28:00Z">
            <w:rPr>
              <w:strike/>
            </w:rPr>
          </w:rPrChange>
        </w:rPr>
        <w:instrText xml:space="preserve"> \* MERGEFORMAT </w:instrText>
      </w:r>
      <w:r w:rsidR="00F17047" w:rsidRPr="00C56065">
        <w:rPr>
          <w:rPrChange w:id="287" w:author="Stefanie Lane" w:date="2022-05-04T17:28:00Z">
            <w:rPr/>
          </w:rPrChange>
        </w:rPr>
      </w:r>
      <w:r w:rsidR="00F17047" w:rsidRPr="00C56065">
        <w:rPr>
          <w:rPrChange w:id="288" w:author="Stefanie Lane" w:date="2022-05-04T17:28:00Z">
            <w:rPr/>
          </w:rPrChange>
        </w:rPr>
        <w:fldChar w:fldCharType="end"/>
      </w:r>
      <w:r w:rsidR="00D075CE" w:rsidRPr="00C56065">
        <w:t xml:space="preserve">). Notably, Fescue assemblage </w:t>
      </w:r>
      <w:r w:rsidR="00AC332B" w:rsidRPr="00C56065">
        <w:t xml:space="preserve">shows ~50% decrease in cover of characteristic species </w:t>
      </w:r>
      <w:r w:rsidR="00AC332B" w:rsidRPr="00C56065">
        <w:rPr>
          <w:i/>
        </w:rPr>
        <w:t>Festuca arundinaceae</w:t>
      </w:r>
      <w:r w:rsidR="00AC332B" w:rsidRPr="00C56065">
        <w:t xml:space="preserve">, while </w:t>
      </w:r>
      <w:r w:rsidR="00060358" w:rsidRPr="00C56065">
        <w:t xml:space="preserve">cover of </w:t>
      </w:r>
      <w:r w:rsidR="00AC332B" w:rsidRPr="00C56065">
        <w:t xml:space="preserve">non-native </w:t>
      </w:r>
      <w:r w:rsidR="00AC332B" w:rsidRPr="00C56065">
        <w:rPr>
          <w:i/>
        </w:rPr>
        <w:t>Phalaris arundinaceae</w:t>
      </w:r>
      <w:r w:rsidR="00AC332B" w:rsidRPr="00C56065">
        <w:t xml:space="preserve"> </w:t>
      </w:r>
      <w:r w:rsidR="00060358" w:rsidRPr="00C56065">
        <w:t xml:space="preserve">has more than doubled since 1999. </w:t>
      </w:r>
      <w:r w:rsidR="00C76D5E" w:rsidRPr="00C56065">
        <w:t xml:space="preserve">In the </w:t>
      </w:r>
      <w:r w:rsidR="00FD7BB5" w:rsidRPr="00C56065">
        <w:t>Sedge</w:t>
      </w:r>
      <w:r w:rsidR="00C76D5E" w:rsidRPr="00C56065">
        <w:t xml:space="preserve"> assemblage, cover abundance of </w:t>
      </w:r>
      <w:r w:rsidR="00C76D5E" w:rsidRPr="00C56065">
        <w:rPr>
          <w:i/>
        </w:rPr>
        <w:t>Agrostis stolonifera</w:t>
      </w:r>
      <w:r w:rsidR="00C76D5E" w:rsidRPr="00C56065">
        <w:t xml:space="preserve"> appears to have decrease by almost half, however cover of </w:t>
      </w:r>
      <w:r w:rsidR="00CE3E67" w:rsidRPr="00C56065">
        <w:t xml:space="preserve">assemblage-defining species </w:t>
      </w:r>
      <w:r w:rsidR="00CE3E67" w:rsidRPr="00C56065">
        <w:rPr>
          <w:i/>
        </w:rPr>
        <w:t>Carex lyngbyei</w:t>
      </w:r>
      <w:r w:rsidR="00CE3E67" w:rsidRPr="00C56065">
        <w:t xml:space="preserve"> has decreased by about one-third. </w:t>
      </w:r>
      <w:ins w:id="289" w:author="Stefanie Lane" w:date="2022-05-11T12:48:00Z">
        <w:r w:rsidR="005709DE">
          <w:t xml:space="preserve">Bogbean assemblage maintains </w:t>
        </w:r>
        <w:r w:rsidR="005B45C6">
          <w:t>great</w:t>
        </w:r>
      </w:ins>
      <w:ins w:id="290" w:author="Stefanie Lane" w:date="2022-05-11T12:49:00Z">
        <w:r w:rsidR="005B45C6">
          <w:t>est coverage of its defining species (</w:t>
        </w:r>
        <w:r w:rsidR="005B45C6">
          <w:rPr>
            <w:i/>
          </w:rPr>
          <w:t>Menyanthes trifoliata</w:t>
        </w:r>
        <w:r w:rsidR="005B45C6">
          <w:t xml:space="preserve">), however </w:t>
        </w:r>
      </w:ins>
      <w:del w:id="291" w:author="Stefanie Lane" w:date="2022-05-11T12:49:00Z">
        <w:r w:rsidR="00124BDB" w:rsidRPr="00C56065" w:rsidDel="005B45C6">
          <w:delText xml:space="preserve">Since 1979, </w:delText>
        </w:r>
        <w:r w:rsidR="00014A9A" w:rsidRPr="00C56065" w:rsidDel="005B45C6">
          <w:delText>native species cover (</w:delText>
        </w:r>
        <w:r w:rsidR="00014A9A" w:rsidRPr="00C56065" w:rsidDel="005B45C6">
          <w:rPr>
            <w:i/>
          </w:rPr>
          <w:delText>Equisetum fluviatile, Eleocharis palustris</w:delText>
        </w:r>
        <w:r w:rsidR="00014A9A" w:rsidRPr="00C56065" w:rsidDel="005B45C6">
          <w:delText>)</w:delText>
        </w:r>
        <w:r w:rsidR="00124BDB" w:rsidRPr="00C56065" w:rsidDel="005B45C6">
          <w:delText xml:space="preserve"> in the Bogbean assemblage</w:delText>
        </w:r>
        <w:r w:rsidR="00014A9A" w:rsidRPr="00C56065" w:rsidDel="005B45C6">
          <w:delText xml:space="preserve"> declines </w:delText>
        </w:r>
        <w:r w:rsidR="00124BDB" w:rsidRPr="00C56065" w:rsidDel="005B45C6">
          <w:delText>t</w:delText>
        </w:r>
        <w:r w:rsidR="005D3606" w:rsidRPr="00C56065" w:rsidDel="005B45C6">
          <w:delText>owards zero, as it</w:delText>
        </w:r>
        <w:r w:rsidR="00F573EF" w:rsidRPr="00C56065" w:rsidDel="005B45C6">
          <w:delText xml:space="preserve"> is </w:delText>
        </w:r>
        <w:r w:rsidR="005D3606" w:rsidRPr="00C56065" w:rsidDel="005B45C6">
          <w:delText xml:space="preserve">replaced in dominance by </w:delText>
        </w:r>
      </w:del>
      <w:r w:rsidR="00014A9A" w:rsidRPr="00C56065">
        <w:t xml:space="preserve">non-native </w:t>
      </w:r>
      <w:del w:id="292" w:author="Stefanie Lane" w:date="2022-05-11T12:49:00Z">
        <w:r w:rsidR="00014A9A" w:rsidRPr="00C56065" w:rsidDel="005B45C6">
          <w:delText>species (</w:delText>
        </w:r>
      </w:del>
      <w:r w:rsidR="00014A9A" w:rsidRPr="00C56065">
        <w:rPr>
          <w:i/>
        </w:rPr>
        <w:t>Mentha aquatica</w:t>
      </w:r>
      <w:ins w:id="293" w:author="Stefanie Lane" w:date="2022-05-11T12:49:00Z">
        <w:r w:rsidR="005B45C6">
          <w:rPr>
            <w:i/>
          </w:rPr>
          <w:t xml:space="preserve"> </w:t>
        </w:r>
        <w:r w:rsidR="005B45C6">
          <w:t xml:space="preserve">accounts for </w:t>
        </w:r>
        <w:r w:rsidR="00CD760E">
          <w:t>~50% of plot cover on average by 201</w:t>
        </w:r>
      </w:ins>
      <w:ins w:id="294" w:author="Stefanie Lane" w:date="2022-05-11T12:50:00Z">
        <w:r w:rsidR="00CD760E">
          <w:t xml:space="preserve">9. </w:t>
        </w:r>
      </w:ins>
      <w:del w:id="295" w:author="Stefanie Lane" w:date="2022-05-11T12:49:00Z">
        <w:r w:rsidR="005D3606" w:rsidRPr="00C56065" w:rsidDel="005B45C6">
          <w:rPr>
            <w:i/>
          </w:rPr>
          <w:delText>)</w:delText>
        </w:r>
        <w:r w:rsidR="00124BDB" w:rsidRPr="00C56065" w:rsidDel="005B45C6">
          <w:delText xml:space="preserve">. </w:delText>
        </w:r>
      </w:del>
    </w:p>
    <w:p w14:paraId="20C09E5F" w14:textId="538BED1B" w:rsidR="0024166F" w:rsidRPr="00C56065" w:rsidDel="00357F51" w:rsidRDefault="0024166F" w:rsidP="005F7C5D">
      <w:pPr>
        <w:ind w:firstLine="720"/>
        <w:rPr>
          <w:del w:id="296" w:author="Stefanie Lane" w:date="2022-05-12T14:37:00Z"/>
        </w:rPr>
      </w:pPr>
    </w:p>
    <w:p w14:paraId="3D519838" w14:textId="77777777" w:rsidR="009D1A0A" w:rsidRPr="009D1A0A" w:rsidRDefault="009D1A0A" w:rsidP="009D1A0A"/>
    <w:p w14:paraId="1774FCB2" w14:textId="1EB98DC3" w:rsidR="00B61B57" w:rsidRDefault="00B61B57" w:rsidP="0066777E"/>
    <w:p w14:paraId="148443DA" w14:textId="17B64F89" w:rsidR="00C94867" w:rsidRDefault="00C94867">
      <w:pPr>
        <w:rPr>
          <w:i/>
          <w:iCs/>
          <w:color w:val="44546A" w:themeColor="text2"/>
          <w:sz w:val="18"/>
          <w:szCs w:val="18"/>
        </w:rPr>
      </w:pPr>
    </w:p>
    <w:p w14:paraId="731B6B36" w14:textId="2C22D11A" w:rsidR="00F2017D" w:rsidRDefault="00FE1C76" w:rsidP="00F2017D">
      <w:pPr>
        <w:keepNext/>
      </w:pPr>
      <w:r>
        <w:rPr>
          <w:noProof/>
        </w:rPr>
        <w:lastRenderedPageBreak/>
        <w:drawing>
          <wp:inline distT="0" distB="0" distL="0" distR="0" wp14:anchorId="14580129" wp14:editId="68891DFD">
            <wp:extent cx="5943600" cy="3669895"/>
            <wp:effectExtent l="0" t="0" r="0" b="6985"/>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669895"/>
                    </a:xfrm>
                    <a:prstGeom prst="rect">
                      <a:avLst/>
                    </a:prstGeom>
                  </pic:spPr>
                </pic:pic>
              </a:graphicData>
            </a:graphic>
          </wp:inline>
        </w:drawing>
      </w:r>
    </w:p>
    <w:p w14:paraId="33960BA8" w14:textId="2788C271" w:rsidR="00FE1C76" w:rsidRDefault="00F2017D" w:rsidP="00F2017D">
      <w:pPr>
        <w:pStyle w:val="Caption"/>
        <w:rPr>
          <w:ins w:id="297" w:author="Stefanie Lane" w:date="2022-05-11T12:22:00Z"/>
        </w:rPr>
      </w:pPr>
      <w:bookmarkStart w:id="298" w:name="_Ref94197029"/>
      <w:r>
        <w:t xml:space="preserve">Figure </w:t>
      </w:r>
      <w:fldSimple w:instr=" SEQ Figure \* ARABIC ">
        <w:r w:rsidR="001646E3">
          <w:rPr>
            <w:noProof/>
          </w:rPr>
          <w:t>2</w:t>
        </w:r>
      </w:fldSimple>
      <w:bookmarkEnd w:id="298"/>
      <w:r>
        <w:t xml:space="preserve">. </w:t>
      </w:r>
      <w:r w:rsidR="00DD2FCF">
        <w:t>A</w:t>
      </w:r>
      <w:r w:rsidR="00A00E4C">
        <w:t xml:space="preserve">ssemblage </w:t>
      </w:r>
      <w:r w:rsidR="00DD2FCF">
        <w:t>diversity</w:t>
      </w:r>
      <w:r w:rsidR="00A00E4C">
        <w:t xml:space="preserve"> becomes more dissimilar over time, as shown by greater Euclidean distance between</w:t>
      </w:r>
      <w:r w:rsidR="00DD2FCF">
        <w:t xml:space="preserve"> assemblage types</w:t>
      </w:r>
      <w:r>
        <w:t xml:space="preserve">. </w:t>
      </w:r>
    </w:p>
    <w:p w14:paraId="0EE18C2D" w14:textId="77777777" w:rsidR="001646E3" w:rsidRDefault="007D14DA">
      <w:pPr>
        <w:keepNext/>
        <w:rPr>
          <w:ins w:id="299" w:author="Stefanie Lane" w:date="2022-05-11T12:38:00Z"/>
        </w:rPr>
        <w:pPrChange w:id="300" w:author="Stefanie Lane" w:date="2022-05-11T12:38:00Z">
          <w:pPr/>
        </w:pPrChange>
      </w:pPr>
      <w:ins w:id="301" w:author="Stefanie Lane" w:date="2022-05-11T12:35:00Z">
        <w:r>
          <w:rPr>
            <w:noProof/>
          </w:rPr>
          <w:lastRenderedPageBreak/>
          <w:drawing>
            <wp:inline distT="0" distB="0" distL="0" distR="0" wp14:anchorId="561A21B6" wp14:editId="6DB6EBE6">
              <wp:extent cx="5359790" cy="714638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361607" cy="7148810"/>
                      </a:xfrm>
                      <a:prstGeom prst="rect">
                        <a:avLst/>
                      </a:prstGeom>
                      <a:noFill/>
                      <a:ln>
                        <a:noFill/>
                      </a:ln>
                    </pic:spPr>
                  </pic:pic>
                </a:graphicData>
              </a:graphic>
            </wp:inline>
          </w:drawing>
        </w:r>
      </w:ins>
    </w:p>
    <w:p w14:paraId="76B2F66A" w14:textId="06191011" w:rsidR="008971A1" w:rsidRPr="00E90CBE" w:rsidDel="00B50CE7" w:rsidRDefault="001646E3" w:rsidP="00E90CBE">
      <w:pPr>
        <w:pStyle w:val="Caption"/>
        <w:rPr>
          <w:del w:id="302" w:author="Stefanie Lane" w:date="2022-05-11T12:57:00Z"/>
        </w:rPr>
      </w:pPr>
      <w:ins w:id="303" w:author="Stefanie Lane" w:date="2022-05-11T12:38:00Z">
        <w:r>
          <w:t xml:space="preserve">Figure </w:t>
        </w:r>
        <w:r>
          <w:rPr>
            <w:i w:val="0"/>
            <w:iCs w:val="0"/>
          </w:rPr>
          <w:fldChar w:fldCharType="begin"/>
        </w:r>
        <w:r>
          <w:instrText xml:space="preserve"> SEQ Figure \* ARABIC </w:instrText>
        </w:r>
      </w:ins>
      <w:r>
        <w:rPr>
          <w:i w:val="0"/>
          <w:iCs w:val="0"/>
        </w:rPr>
        <w:fldChar w:fldCharType="separate"/>
      </w:r>
      <w:ins w:id="304" w:author="Stefanie Lane" w:date="2022-05-11T12:38:00Z">
        <w:r>
          <w:rPr>
            <w:noProof/>
          </w:rPr>
          <w:t>3</w:t>
        </w:r>
        <w:r>
          <w:rPr>
            <w:i w:val="0"/>
            <w:iCs w:val="0"/>
          </w:rPr>
          <w:fldChar w:fldCharType="end"/>
        </w:r>
        <w:r>
          <w:t xml:space="preserve">. </w:t>
        </w:r>
        <w:commentRangeStart w:id="305"/>
        <w:r w:rsidRPr="006D50AD">
          <w:t xml:space="preserve">Rank </w:t>
        </w:r>
      </w:ins>
      <w:commentRangeEnd w:id="305"/>
      <w:ins w:id="306" w:author="Stefanie Lane" w:date="2022-05-11T13:55:00Z">
        <w:r w:rsidR="0068421F">
          <w:rPr>
            <w:rStyle w:val="CommentReference"/>
            <w:i w:val="0"/>
            <w:iCs w:val="0"/>
            <w:color w:val="auto"/>
          </w:rPr>
          <w:commentReference w:id="305"/>
        </w:r>
      </w:ins>
      <w:ins w:id="307" w:author="Stefanie Lane" w:date="2022-05-11T12:38:00Z">
        <w:r w:rsidRPr="006D50AD">
          <w:t>abundance clocks</w:t>
        </w:r>
        <w:r>
          <w:t xml:space="preserve"> visualize the changing </w:t>
        </w:r>
      </w:ins>
      <w:ins w:id="308" w:author="Stefanie Lane" w:date="2022-05-11T12:46:00Z">
        <w:r w:rsidR="002C4FFA">
          <w:t xml:space="preserve">cover class </w:t>
        </w:r>
      </w:ins>
      <w:ins w:id="309" w:author="Stefanie Lane" w:date="2022-05-11T12:38:00Z">
        <w:r>
          <w:t>abundance</w:t>
        </w:r>
      </w:ins>
      <w:ins w:id="310" w:author="Stefanie Lane" w:date="2022-05-11T12:41:00Z">
        <w:r w:rsidR="00ED2AAF">
          <w:t xml:space="preserve"> </w:t>
        </w:r>
      </w:ins>
      <w:ins w:id="311" w:author="Stefanie Lane" w:date="2022-05-11T12:38:00Z">
        <w:r>
          <w:t xml:space="preserve">(y-axis values) of </w:t>
        </w:r>
      </w:ins>
      <w:ins w:id="312" w:author="Stefanie Lane" w:date="2022-05-11T12:40:00Z">
        <w:r w:rsidR="00ED2AAF">
          <w:t>the three most significant ind</w:t>
        </w:r>
      </w:ins>
      <w:ins w:id="313" w:author="Stefanie Lane" w:date="2022-05-11T12:41:00Z">
        <w:r w:rsidR="00ED2AAF">
          <w:t xml:space="preserve">icator </w:t>
        </w:r>
      </w:ins>
      <w:ins w:id="314" w:author="Stefanie Lane" w:date="2022-05-11T12:38:00Z">
        <w:r>
          <w:t>species</w:t>
        </w:r>
      </w:ins>
      <w:ins w:id="315" w:author="Stefanie Lane" w:date="2022-05-11T12:41:00Z">
        <w:r w:rsidR="00ED2AAF">
          <w:t xml:space="preserve"> in each observation year. Cover class value is read </w:t>
        </w:r>
      </w:ins>
      <w:ins w:id="316" w:author="Stefanie Lane" w:date="2022-05-11T12:38:00Z">
        <w:r>
          <w:t xml:space="preserve">from center of the plot (0) along a radius extending </w:t>
        </w:r>
      </w:ins>
      <w:ins w:id="317" w:author="Stefanie Lane" w:date="2022-05-11T12:41:00Z">
        <w:r w:rsidR="00F309EA">
          <w:t>along y-axis.</w:t>
        </w:r>
      </w:ins>
      <w:ins w:id="318" w:author="Stefanie Lane" w:date="2022-05-11T12:38:00Z">
        <w:r>
          <w:t xml:space="preserve"> Oldest timepoints are in the 12 o’clock position, and observation timepoints proceed clockwise, ending at the 11:59 position. </w:t>
        </w:r>
      </w:ins>
      <w:ins w:id="319" w:author="Stefanie Lane" w:date="2022-05-11T12:39:00Z">
        <w:r>
          <w:t xml:space="preserve">(Top) </w:t>
        </w:r>
        <w:r w:rsidRPr="006D50AD">
          <w:t xml:space="preserve">In the </w:t>
        </w:r>
        <w:r>
          <w:t>Sedge</w:t>
        </w:r>
        <w:r w:rsidRPr="006D50AD">
          <w:t xml:space="preserve"> assemblage, </w:t>
        </w:r>
        <w:r w:rsidRPr="00330735">
          <w:rPr>
            <w:i w:val="0"/>
          </w:rPr>
          <w:t>Carex lyngbyei</w:t>
        </w:r>
        <w:r w:rsidRPr="006D50AD">
          <w:t xml:space="preserve"> becomes less dominant over time, while dominance of non-native species </w:t>
        </w:r>
        <w:r w:rsidRPr="002B346B">
          <w:rPr>
            <w:i w:val="0"/>
          </w:rPr>
          <w:t>Agrostis stolonifera</w:t>
        </w:r>
        <w:r w:rsidRPr="006D50AD">
          <w:t xml:space="preserve"> </w:t>
        </w:r>
      </w:ins>
      <w:ins w:id="320" w:author="Stefanie Lane" w:date="2022-05-11T12:40:00Z">
        <w:r w:rsidR="004951EF">
          <w:t>declines at a slower rate</w:t>
        </w:r>
      </w:ins>
      <w:ins w:id="321" w:author="Stefanie Lane" w:date="2022-05-11T12:39:00Z">
        <w:r w:rsidRPr="006D50AD">
          <w:t xml:space="preserve">. </w:t>
        </w:r>
        <w:r>
          <w:t xml:space="preserve">(Middle) </w:t>
        </w:r>
        <w:r w:rsidRPr="006D50AD">
          <w:t xml:space="preserve">Fescue assemblage is consistently occupied by </w:t>
        </w:r>
        <w:r w:rsidRPr="00330735">
          <w:rPr>
            <w:i w:val="0"/>
          </w:rPr>
          <w:t>Agrostis stolonifera</w:t>
        </w:r>
        <w:r>
          <w:rPr>
            <w:i w:val="0"/>
          </w:rPr>
          <w:t xml:space="preserve">, </w:t>
        </w:r>
        <w:r>
          <w:t xml:space="preserve">while </w:t>
        </w:r>
        <w:r>
          <w:rPr>
            <w:i w:val="0"/>
          </w:rPr>
          <w:t xml:space="preserve">Festuca arundinaceae </w:t>
        </w:r>
        <w:r>
          <w:t xml:space="preserve">is gradually replaced by </w:t>
        </w:r>
        <w:r>
          <w:rPr>
            <w:i w:val="0"/>
          </w:rPr>
          <w:t>Phalaris arundinaceae</w:t>
        </w:r>
        <w:r>
          <w:t xml:space="preserve"> in overall dominance</w:t>
        </w:r>
        <w:r w:rsidRPr="006D50AD">
          <w:t xml:space="preserve">; apparent </w:t>
        </w:r>
      </w:ins>
      <w:ins w:id="322" w:author="Stefanie Lane" w:date="2022-05-11T12:42:00Z">
        <w:r w:rsidR="00F309EA">
          <w:t>dominance</w:t>
        </w:r>
      </w:ins>
      <w:ins w:id="323" w:author="Stefanie Lane" w:date="2022-05-11T12:39:00Z">
        <w:r w:rsidRPr="006D50AD">
          <w:t xml:space="preserve"> of </w:t>
        </w:r>
        <w:r w:rsidRPr="00330735">
          <w:rPr>
            <w:i w:val="0"/>
          </w:rPr>
          <w:t>Poa palustris</w:t>
        </w:r>
        <w:r w:rsidRPr="006D50AD">
          <w:t xml:space="preserve"> </w:t>
        </w:r>
      </w:ins>
      <w:ins w:id="324" w:author="Stefanie Lane" w:date="2022-05-11T12:42:00Z">
        <w:r w:rsidR="00F309EA">
          <w:t xml:space="preserve">in 1999 </w:t>
        </w:r>
      </w:ins>
      <w:ins w:id="325" w:author="Stefanie Lane" w:date="2022-05-11T12:39:00Z">
        <w:r w:rsidRPr="006D50AD">
          <w:t xml:space="preserve">may be due to </w:t>
        </w:r>
      </w:ins>
      <w:ins w:id="326" w:author="Stefanie Lane" w:date="2022-05-11T12:42:00Z">
        <w:r w:rsidR="00F309EA">
          <w:t>misidentification of</w:t>
        </w:r>
      </w:ins>
      <w:ins w:id="327" w:author="Stefanie Lane" w:date="2022-05-11T12:39:00Z">
        <w:r w:rsidRPr="006D50AD">
          <w:t xml:space="preserve"> </w:t>
        </w:r>
        <w:r w:rsidRPr="002B346B">
          <w:rPr>
            <w:i w:val="0"/>
          </w:rPr>
          <w:t>Agrostis stolonifera</w:t>
        </w:r>
        <w:r>
          <w:rPr>
            <w:i w:val="0"/>
          </w:rPr>
          <w:t>.</w:t>
        </w:r>
        <w:r>
          <w:t xml:space="preserve"> (Bottom)</w:t>
        </w:r>
        <w:r w:rsidR="004951EF">
          <w:t xml:space="preserve"> </w:t>
        </w:r>
        <w:r w:rsidR="004951EF" w:rsidRPr="006D50AD">
          <w:t xml:space="preserve">Bogbean assemblage is consistently dominated by </w:t>
        </w:r>
        <w:r w:rsidR="004951EF" w:rsidRPr="002B346B">
          <w:rPr>
            <w:i w:val="0"/>
          </w:rPr>
          <w:t>Menyanthes trifoliata</w:t>
        </w:r>
        <w:r w:rsidR="004951EF" w:rsidRPr="006D50AD">
          <w:t xml:space="preserve">, however non-native </w:t>
        </w:r>
        <w:r w:rsidR="004951EF" w:rsidRPr="002B346B">
          <w:rPr>
            <w:i w:val="0"/>
          </w:rPr>
          <w:t>Mentha aquatica</w:t>
        </w:r>
        <w:r w:rsidR="004951EF" w:rsidRPr="006D50AD">
          <w:t xml:space="preserve"> becomes dominant</w:t>
        </w:r>
      </w:ins>
      <w:ins w:id="328" w:author="Stefanie Lane" w:date="2022-05-11T12:44:00Z">
        <w:r w:rsidR="00564330">
          <w:t xml:space="preserve">. </w:t>
        </w:r>
      </w:ins>
    </w:p>
    <w:p w14:paraId="64FE090C" w14:textId="70C17D81" w:rsidR="001B0737" w:rsidDel="007072B6" w:rsidRDefault="001B0737" w:rsidP="00D81CB7">
      <w:pPr>
        <w:rPr>
          <w:del w:id="329" w:author="Stefanie Lane" w:date="2022-05-04T17:21:00Z"/>
        </w:rPr>
      </w:pPr>
    </w:p>
    <w:p w14:paraId="41572129" w14:textId="1CEF3443" w:rsidR="0089145E" w:rsidRDefault="0089145E">
      <w:pPr>
        <w:pStyle w:val="Caption"/>
        <w:rPr>
          <w:ins w:id="330" w:author="Stefanie Lane" w:date="2022-05-11T11:20:00Z"/>
        </w:rPr>
        <w:pPrChange w:id="331" w:author="Stefanie Lane" w:date="2022-05-11T12:57:00Z">
          <w:pPr/>
        </w:pPrChange>
      </w:pPr>
      <w:bookmarkStart w:id="332" w:name="_Ref103083520"/>
      <w:ins w:id="333" w:author="Stefanie Lane" w:date="2022-05-11T11:20:00Z">
        <w:r>
          <w:br w:type="page"/>
        </w:r>
      </w:ins>
    </w:p>
    <w:p w14:paraId="47D5BBF6" w14:textId="690625EA" w:rsidR="0089145E" w:rsidRDefault="00231BAA">
      <w:pPr>
        <w:pStyle w:val="Caption"/>
        <w:keepNext/>
        <w:pPrChange w:id="334" w:author="Stefanie Lane" w:date="2022-05-11T11:20:00Z">
          <w:pPr/>
        </w:pPrChange>
      </w:pPr>
      <w:bookmarkStart w:id="335" w:name="_Ref103162268"/>
      <w:ins w:id="336" w:author="Stefanie Lane" w:date="2022-05-10T13:26:00Z">
        <w:r>
          <w:lastRenderedPageBreak/>
          <w:t xml:space="preserve">Table </w:t>
        </w:r>
        <w:r>
          <w:fldChar w:fldCharType="begin"/>
        </w:r>
        <w:r>
          <w:instrText xml:space="preserve"> SEQ Table \* ARABIC </w:instrText>
        </w:r>
      </w:ins>
      <w:r>
        <w:fldChar w:fldCharType="separate"/>
      </w:r>
      <w:ins w:id="337" w:author="Stefanie Lane" w:date="2022-05-11T12:52:00Z">
        <w:r w:rsidR="006601E5">
          <w:rPr>
            <w:noProof/>
          </w:rPr>
          <w:t>1</w:t>
        </w:r>
      </w:ins>
      <w:ins w:id="338" w:author="Stefanie Lane" w:date="2022-05-10T13:26:00Z">
        <w:r>
          <w:fldChar w:fldCharType="end"/>
        </w:r>
        <w:bookmarkEnd w:id="332"/>
        <w:bookmarkEnd w:id="335"/>
        <w:r>
          <w:t xml:space="preserve">. </w:t>
        </w:r>
      </w:ins>
      <w:ins w:id="339" w:author="Stefanie Lane" w:date="2022-05-11T11:27:00Z">
        <w:r w:rsidR="000A2ECF">
          <w:t xml:space="preserve">Between 1979 and 2019, </w:t>
        </w:r>
      </w:ins>
      <w:ins w:id="340" w:author="Stefanie Lane" w:date="2022-05-11T11:23:00Z">
        <w:r w:rsidR="00796E00">
          <w:t>8 fewer plots</w:t>
        </w:r>
      </w:ins>
      <w:ins w:id="341" w:author="Stefanie Lane" w:date="2022-05-11T11:24:00Z">
        <w:r w:rsidR="00796E00">
          <w:t xml:space="preserve"> and 5 fewer species were observed</w:t>
        </w:r>
        <w:r w:rsidR="00AC1054">
          <w:t xml:space="preserve">, resulting in slightly lower </w:t>
        </w:r>
        <w:r w:rsidR="00AC1054">
          <w:rPr>
            <w:rFonts w:cstheme="minorHAnsi"/>
          </w:rPr>
          <w:t>α</w:t>
        </w:r>
        <w:r w:rsidR="00AC1054">
          <w:t>-</w:t>
        </w:r>
        <w:proofErr w:type="gramStart"/>
        <w:r w:rsidR="00AC1054">
          <w:t>diversity  and</w:t>
        </w:r>
        <w:proofErr w:type="gramEnd"/>
        <w:r w:rsidR="00AC1054">
          <w:t xml:space="preserve"> greater </w:t>
        </w:r>
        <w:r w:rsidR="00AC1054">
          <w:rPr>
            <w:rFonts w:cstheme="minorHAnsi"/>
          </w:rPr>
          <w:t>β</w:t>
        </w:r>
        <w:r w:rsidR="00AC1054">
          <w:t>-diversity. F</w:t>
        </w:r>
      </w:ins>
      <w:ins w:id="342" w:author="Stefanie Lane" w:date="2022-05-11T11:25:00Z">
        <w:r w:rsidR="00AC1054">
          <w:t xml:space="preserve">or each assemblage type, Bogbean is the only assemblage to proportionally gain plots between </w:t>
        </w:r>
        <w:r w:rsidR="003900B2">
          <w:t>1979 and 2019</w:t>
        </w:r>
        <w:r w:rsidR="00AC1054">
          <w:t xml:space="preserve">, while </w:t>
        </w:r>
        <w:r w:rsidR="003900B2">
          <w:t>the F</w:t>
        </w:r>
        <w:r w:rsidR="00AC1054">
          <w:t>escue</w:t>
        </w:r>
        <w:r w:rsidR="003900B2">
          <w:t xml:space="preserve"> </w:t>
        </w:r>
      </w:ins>
      <w:ins w:id="343" w:author="Stefanie Lane" w:date="2022-05-11T11:26:00Z">
        <w:r w:rsidR="003900B2">
          <w:t xml:space="preserve">and Sedge </w:t>
        </w:r>
      </w:ins>
      <w:ins w:id="344" w:author="Stefanie Lane" w:date="2022-05-11T11:25:00Z">
        <w:r w:rsidR="003900B2">
          <w:t>assemblage</w:t>
        </w:r>
      </w:ins>
      <w:ins w:id="345" w:author="Stefanie Lane" w:date="2022-05-11T11:26:00Z">
        <w:r w:rsidR="003900B2">
          <w:t>s</w:t>
        </w:r>
      </w:ins>
      <w:ins w:id="346" w:author="Stefanie Lane" w:date="2022-05-11T11:25:00Z">
        <w:r w:rsidR="003900B2">
          <w:t xml:space="preserve"> </w:t>
        </w:r>
      </w:ins>
      <w:ins w:id="347" w:author="Stefanie Lane" w:date="2022-05-11T11:26:00Z">
        <w:r w:rsidR="003900B2">
          <w:t xml:space="preserve">lost plots. </w:t>
        </w:r>
      </w:ins>
      <w:ins w:id="348" w:author="Stefanie Lane" w:date="2022-05-11T11:25:00Z">
        <w:r w:rsidR="00AC1054">
          <w:t xml:space="preserve"> </w:t>
        </w:r>
      </w:ins>
      <w:ins w:id="349" w:author="Stefanie Lane" w:date="2022-05-11T11:23:00Z">
        <w:r w:rsidR="00796E00">
          <w:t xml:space="preserve"> </w:t>
        </w:r>
      </w:ins>
      <w:ins w:id="350" w:author="Stefanie Lane" w:date="2022-05-11T11:21:00Z">
        <w:r w:rsidR="0051760C">
          <w:t xml:space="preserve"> </w:t>
        </w:r>
      </w:ins>
      <w:ins w:id="351" w:author="Stefanie Lane" w:date="2022-05-11T11:20:00Z">
        <w:r w:rsidR="0089145E">
          <w:fldChar w:fldCharType="begin"/>
        </w:r>
        <w:r w:rsidR="0089145E">
          <w:instrText xml:space="preserve"> LINK Excel.Sheet.12 "https://ubcca-my.sharepoint.com/personal/stefanie_lane_ubc_ca/Documents/Documents/Dissertation/CommunityStability/2019_Tables.xlsx" "DiversityMeasures!R5C1:R24C7" \a \f 4 \h </w:instrText>
        </w:r>
        <w:r w:rsidR="0089145E">
          <w:fldChar w:fldCharType="separate"/>
        </w:r>
      </w:ins>
    </w:p>
    <w:tbl>
      <w:tblPr>
        <w:tblW w:w="6140" w:type="dxa"/>
        <w:jc w:val="center"/>
        <w:tblLook w:val="04A0" w:firstRow="1" w:lastRow="0" w:firstColumn="1" w:lastColumn="0" w:noHBand="0" w:noVBand="1"/>
        <w:tblPrChange w:id="352" w:author="Stefanie Lane" w:date="2022-05-11T11:20:00Z">
          <w:tblPr>
            <w:tblW w:w="6140" w:type="dxa"/>
            <w:tblLook w:val="04A0" w:firstRow="1" w:lastRow="0" w:firstColumn="1" w:lastColumn="0" w:noHBand="0" w:noVBand="1"/>
          </w:tblPr>
        </w:tblPrChange>
      </w:tblPr>
      <w:tblGrid>
        <w:gridCol w:w="1311"/>
        <w:gridCol w:w="1030"/>
        <w:gridCol w:w="960"/>
        <w:gridCol w:w="300"/>
        <w:gridCol w:w="1004"/>
        <w:gridCol w:w="1004"/>
        <w:gridCol w:w="1004"/>
        <w:tblGridChange w:id="353">
          <w:tblGrid>
            <w:gridCol w:w="1311"/>
            <w:gridCol w:w="1030"/>
            <w:gridCol w:w="960"/>
            <w:gridCol w:w="300"/>
            <w:gridCol w:w="1004"/>
            <w:gridCol w:w="1004"/>
            <w:gridCol w:w="1004"/>
          </w:tblGrid>
        </w:tblGridChange>
      </w:tblGrid>
      <w:tr w:rsidR="0089145E" w:rsidRPr="0089145E" w14:paraId="5EFD17E1" w14:textId="77777777" w:rsidTr="0089145E">
        <w:trPr>
          <w:trHeight w:val="870"/>
          <w:jc w:val="center"/>
          <w:ins w:id="354" w:author="Stefanie Lane" w:date="2022-05-11T11:20:00Z"/>
          <w:trPrChange w:id="355" w:author="Stefanie Lane" w:date="2022-05-11T11:20:00Z">
            <w:trPr>
              <w:trHeight w:val="870"/>
            </w:trPr>
          </w:trPrChange>
        </w:trPr>
        <w:tc>
          <w:tcPr>
            <w:tcW w:w="1180" w:type="dxa"/>
            <w:tcBorders>
              <w:top w:val="single" w:sz="4" w:space="0" w:color="auto"/>
              <w:left w:val="nil"/>
              <w:bottom w:val="single" w:sz="4" w:space="0" w:color="auto"/>
              <w:right w:val="nil"/>
            </w:tcBorders>
            <w:shd w:val="clear" w:color="auto" w:fill="auto"/>
            <w:vAlign w:val="center"/>
            <w:hideMark/>
            <w:tcPrChange w:id="356" w:author="Stefanie Lane" w:date="2022-05-11T11:20:00Z">
              <w:tcPr>
                <w:tcW w:w="1180" w:type="dxa"/>
                <w:tcBorders>
                  <w:top w:val="single" w:sz="4" w:space="0" w:color="auto"/>
                  <w:left w:val="nil"/>
                  <w:bottom w:val="single" w:sz="4" w:space="0" w:color="auto"/>
                  <w:right w:val="nil"/>
                </w:tcBorders>
                <w:shd w:val="clear" w:color="auto" w:fill="auto"/>
                <w:vAlign w:val="center"/>
                <w:hideMark/>
              </w:tcPr>
            </w:tcPrChange>
          </w:tcPr>
          <w:p w14:paraId="5ABCEF05" w14:textId="55235737" w:rsidR="0089145E" w:rsidRPr="0089145E" w:rsidRDefault="0089145E">
            <w:pPr>
              <w:spacing w:after="0" w:line="240" w:lineRule="auto"/>
              <w:jc w:val="center"/>
              <w:rPr>
                <w:ins w:id="357" w:author="Stefanie Lane" w:date="2022-05-11T11:20:00Z"/>
                <w:rFonts w:ascii="Calibri" w:eastAsia="Times New Roman" w:hAnsi="Calibri" w:cs="Calibri"/>
                <w:b/>
                <w:bCs/>
                <w:color w:val="000000"/>
                <w:rPrChange w:id="358" w:author="Stefanie Lane" w:date="2022-05-11T11:20:00Z">
                  <w:rPr>
                    <w:ins w:id="359" w:author="Stefanie Lane" w:date="2022-05-11T11:20:00Z"/>
                    <w:rFonts w:ascii="Calibri" w:hAnsi="Calibri" w:cs="Calibri"/>
                    <w:b/>
                    <w:bCs/>
                    <w:color w:val="000000"/>
                  </w:rPr>
                </w:rPrChange>
              </w:rPr>
              <w:pPrChange w:id="360" w:author="Stefanie Lane" w:date="2022-05-11T11:20:00Z">
                <w:pPr>
                  <w:jc w:val="center"/>
                </w:pPr>
              </w:pPrChange>
            </w:pPr>
            <w:ins w:id="361" w:author="Stefanie Lane" w:date="2022-05-11T11:20:00Z">
              <w:r w:rsidRPr="0089145E">
                <w:rPr>
                  <w:rFonts w:ascii="Calibri" w:eastAsia="Times New Roman" w:hAnsi="Calibri" w:cs="Calibri"/>
                  <w:b/>
                  <w:bCs/>
                  <w:color w:val="000000"/>
                  <w:rPrChange w:id="362" w:author="Stefanie Lane" w:date="2022-05-11T11:20:00Z">
                    <w:rPr>
                      <w:rFonts w:ascii="Calibri" w:hAnsi="Calibri" w:cs="Calibri"/>
                      <w:b/>
                      <w:bCs/>
                      <w:color w:val="000000"/>
                    </w:rPr>
                  </w:rPrChange>
                </w:rPr>
                <w:t>Assemblage</w:t>
              </w:r>
            </w:ins>
          </w:p>
        </w:tc>
        <w:tc>
          <w:tcPr>
            <w:tcW w:w="960" w:type="dxa"/>
            <w:tcBorders>
              <w:top w:val="single" w:sz="4" w:space="0" w:color="auto"/>
              <w:left w:val="nil"/>
              <w:bottom w:val="single" w:sz="4" w:space="0" w:color="auto"/>
              <w:right w:val="nil"/>
            </w:tcBorders>
            <w:shd w:val="clear" w:color="auto" w:fill="auto"/>
            <w:vAlign w:val="center"/>
            <w:hideMark/>
            <w:tcPrChange w:id="363" w:author="Stefanie Lane" w:date="2022-05-11T11:20:00Z">
              <w:tcPr>
                <w:tcW w:w="960" w:type="dxa"/>
                <w:tcBorders>
                  <w:top w:val="single" w:sz="4" w:space="0" w:color="auto"/>
                  <w:left w:val="nil"/>
                  <w:bottom w:val="single" w:sz="4" w:space="0" w:color="auto"/>
                  <w:right w:val="nil"/>
                </w:tcBorders>
                <w:shd w:val="clear" w:color="auto" w:fill="auto"/>
                <w:vAlign w:val="center"/>
                <w:hideMark/>
              </w:tcPr>
            </w:tcPrChange>
          </w:tcPr>
          <w:p w14:paraId="1D2A6697" w14:textId="77777777" w:rsidR="0089145E" w:rsidRPr="0089145E" w:rsidRDefault="0089145E">
            <w:pPr>
              <w:spacing w:after="0" w:line="240" w:lineRule="auto"/>
              <w:jc w:val="center"/>
              <w:rPr>
                <w:ins w:id="364" w:author="Stefanie Lane" w:date="2022-05-11T11:20:00Z"/>
                <w:rFonts w:ascii="Calibri" w:eastAsia="Times New Roman" w:hAnsi="Calibri" w:cs="Calibri"/>
                <w:b/>
                <w:bCs/>
                <w:color w:val="000000"/>
                <w:rPrChange w:id="365" w:author="Stefanie Lane" w:date="2022-05-11T11:20:00Z">
                  <w:rPr>
                    <w:ins w:id="366" w:author="Stefanie Lane" w:date="2022-05-11T11:20:00Z"/>
                  </w:rPr>
                </w:rPrChange>
              </w:rPr>
              <w:pPrChange w:id="367" w:author="Stefanie Lane" w:date="2022-05-11T11:20:00Z">
                <w:pPr>
                  <w:jc w:val="center"/>
                </w:pPr>
              </w:pPrChange>
            </w:pPr>
            <w:ins w:id="368" w:author="Stefanie Lane" w:date="2022-05-11T11:20:00Z">
              <w:r w:rsidRPr="0089145E">
                <w:rPr>
                  <w:rFonts w:ascii="Calibri" w:eastAsia="Times New Roman" w:hAnsi="Calibri" w:cs="Calibri"/>
                  <w:b/>
                  <w:bCs/>
                  <w:color w:val="000000"/>
                  <w:rPrChange w:id="369" w:author="Stefanie Lane" w:date="2022-05-11T11:20:00Z">
                    <w:rPr/>
                  </w:rPrChange>
                </w:rPr>
                <w:t>No. quadrats</w:t>
              </w:r>
            </w:ins>
          </w:p>
        </w:tc>
        <w:tc>
          <w:tcPr>
            <w:tcW w:w="960" w:type="dxa"/>
            <w:tcBorders>
              <w:top w:val="single" w:sz="4" w:space="0" w:color="auto"/>
              <w:left w:val="nil"/>
              <w:bottom w:val="single" w:sz="4" w:space="0" w:color="auto"/>
              <w:right w:val="nil"/>
            </w:tcBorders>
            <w:shd w:val="clear" w:color="auto" w:fill="auto"/>
            <w:vAlign w:val="center"/>
            <w:hideMark/>
            <w:tcPrChange w:id="370" w:author="Stefanie Lane" w:date="2022-05-11T11:20:00Z">
              <w:tcPr>
                <w:tcW w:w="960" w:type="dxa"/>
                <w:tcBorders>
                  <w:top w:val="single" w:sz="4" w:space="0" w:color="auto"/>
                  <w:left w:val="nil"/>
                  <w:bottom w:val="single" w:sz="4" w:space="0" w:color="auto"/>
                  <w:right w:val="nil"/>
                </w:tcBorders>
                <w:shd w:val="clear" w:color="auto" w:fill="auto"/>
                <w:vAlign w:val="center"/>
                <w:hideMark/>
              </w:tcPr>
            </w:tcPrChange>
          </w:tcPr>
          <w:p w14:paraId="7EAE652D" w14:textId="77777777" w:rsidR="0089145E" w:rsidRPr="0089145E" w:rsidRDefault="0089145E">
            <w:pPr>
              <w:spacing w:after="0" w:line="240" w:lineRule="auto"/>
              <w:jc w:val="center"/>
              <w:rPr>
                <w:ins w:id="371" w:author="Stefanie Lane" w:date="2022-05-11T11:20:00Z"/>
                <w:rFonts w:ascii="Calibri" w:eastAsia="Times New Roman" w:hAnsi="Calibri" w:cs="Calibri"/>
                <w:b/>
                <w:bCs/>
                <w:color w:val="000000"/>
                <w:rPrChange w:id="372" w:author="Stefanie Lane" w:date="2022-05-11T11:20:00Z">
                  <w:rPr>
                    <w:ins w:id="373" w:author="Stefanie Lane" w:date="2022-05-11T11:20:00Z"/>
                  </w:rPr>
                </w:rPrChange>
              </w:rPr>
              <w:pPrChange w:id="374" w:author="Stefanie Lane" w:date="2022-05-11T11:20:00Z">
                <w:pPr>
                  <w:jc w:val="center"/>
                </w:pPr>
              </w:pPrChange>
            </w:pPr>
            <w:ins w:id="375" w:author="Stefanie Lane" w:date="2022-05-11T11:20:00Z">
              <w:r w:rsidRPr="0089145E">
                <w:rPr>
                  <w:rFonts w:ascii="Calibri" w:eastAsia="Times New Roman" w:hAnsi="Calibri" w:cs="Calibri"/>
                  <w:b/>
                  <w:bCs/>
                  <w:color w:val="000000"/>
                  <w:rPrChange w:id="376" w:author="Stefanie Lane" w:date="2022-05-11T11:20:00Z">
                    <w:rPr/>
                  </w:rPrChange>
                </w:rPr>
                <w:t>No. species</w:t>
              </w:r>
            </w:ins>
          </w:p>
        </w:tc>
        <w:tc>
          <w:tcPr>
            <w:tcW w:w="300" w:type="dxa"/>
            <w:tcBorders>
              <w:top w:val="nil"/>
              <w:left w:val="nil"/>
              <w:bottom w:val="nil"/>
              <w:right w:val="nil"/>
            </w:tcBorders>
            <w:shd w:val="clear" w:color="auto" w:fill="auto"/>
            <w:vAlign w:val="center"/>
            <w:hideMark/>
            <w:tcPrChange w:id="377" w:author="Stefanie Lane" w:date="2022-05-11T11:20:00Z">
              <w:tcPr>
                <w:tcW w:w="300" w:type="dxa"/>
                <w:tcBorders>
                  <w:top w:val="nil"/>
                  <w:left w:val="nil"/>
                  <w:bottom w:val="nil"/>
                  <w:right w:val="nil"/>
                </w:tcBorders>
                <w:shd w:val="clear" w:color="auto" w:fill="auto"/>
                <w:vAlign w:val="center"/>
                <w:hideMark/>
              </w:tcPr>
            </w:tcPrChange>
          </w:tcPr>
          <w:p w14:paraId="036C63A4" w14:textId="77777777" w:rsidR="0089145E" w:rsidRPr="0089145E" w:rsidRDefault="0089145E">
            <w:pPr>
              <w:spacing w:after="0" w:line="240" w:lineRule="auto"/>
              <w:jc w:val="center"/>
              <w:rPr>
                <w:ins w:id="378" w:author="Stefanie Lane" w:date="2022-05-11T11:20:00Z"/>
                <w:rFonts w:ascii="Calibri" w:eastAsia="Times New Roman" w:hAnsi="Calibri" w:cs="Calibri"/>
                <w:b/>
                <w:bCs/>
                <w:color w:val="000000"/>
                <w:rPrChange w:id="379" w:author="Stefanie Lane" w:date="2022-05-11T11:20:00Z">
                  <w:rPr>
                    <w:ins w:id="380" w:author="Stefanie Lane" w:date="2022-05-11T11:20:00Z"/>
                  </w:rPr>
                </w:rPrChange>
              </w:rPr>
              <w:pPrChange w:id="381" w:author="Stefanie Lane" w:date="2022-05-11T11:20:00Z">
                <w:pPr>
                  <w:jc w:val="center"/>
                </w:pPr>
              </w:pPrChange>
            </w:pPr>
          </w:p>
        </w:tc>
        <w:tc>
          <w:tcPr>
            <w:tcW w:w="920" w:type="dxa"/>
            <w:tcBorders>
              <w:top w:val="single" w:sz="4" w:space="0" w:color="auto"/>
              <w:left w:val="nil"/>
              <w:bottom w:val="single" w:sz="4" w:space="0" w:color="auto"/>
              <w:right w:val="nil"/>
            </w:tcBorders>
            <w:shd w:val="clear" w:color="auto" w:fill="auto"/>
            <w:vAlign w:val="center"/>
            <w:hideMark/>
            <w:tcPrChange w:id="382" w:author="Stefanie Lane" w:date="2022-05-11T11:20:00Z">
              <w:tcPr>
                <w:tcW w:w="920" w:type="dxa"/>
                <w:tcBorders>
                  <w:top w:val="single" w:sz="4" w:space="0" w:color="auto"/>
                  <w:left w:val="nil"/>
                  <w:bottom w:val="single" w:sz="4" w:space="0" w:color="auto"/>
                  <w:right w:val="nil"/>
                </w:tcBorders>
                <w:shd w:val="clear" w:color="auto" w:fill="auto"/>
                <w:vAlign w:val="center"/>
                <w:hideMark/>
              </w:tcPr>
            </w:tcPrChange>
          </w:tcPr>
          <w:p w14:paraId="70373A74" w14:textId="77777777" w:rsidR="0089145E" w:rsidRPr="0089145E" w:rsidRDefault="0089145E">
            <w:pPr>
              <w:spacing w:after="0" w:line="240" w:lineRule="auto"/>
              <w:jc w:val="center"/>
              <w:rPr>
                <w:ins w:id="383" w:author="Stefanie Lane" w:date="2022-05-11T11:20:00Z"/>
                <w:rFonts w:ascii="Calibri" w:eastAsia="Times New Roman" w:hAnsi="Calibri" w:cs="Calibri"/>
                <w:b/>
                <w:bCs/>
                <w:color w:val="000000"/>
                <w:rPrChange w:id="384" w:author="Stefanie Lane" w:date="2022-05-11T11:20:00Z">
                  <w:rPr>
                    <w:ins w:id="385" w:author="Stefanie Lane" w:date="2022-05-11T11:20:00Z"/>
                  </w:rPr>
                </w:rPrChange>
              </w:rPr>
              <w:pPrChange w:id="386" w:author="Stefanie Lane" w:date="2022-05-11T11:20:00Z">
                <w:pPr>
                  <w:jc w:val="center"/>
                </w:pPr>
              </w:pPrChange>
            </w:pPr>
            <w:ins w:id="387" w:author="Stefanie Lane" w:date="2022-05-11T11:20:00Z">
              <w:r w:rsidRPr="0089145E">
                <w:rPr>
                  <w:rFonts w:ascii="Calibri" w:eastAsia="Times New Roman" w:hAnsi="Calibri" w:cs="Calibri"/>
                  <w:b/>
                  <w:bCs/>
                  <w:color w:val="000000"/>
                  <w:rPrChange w:id="388" w:author="Stefanie Lane" w:date="2022-05-11T11:20:00Z">
                    <w:rPr/>
                  </w:rPrChange>
                </w:rPr>
                <w:t>α diversity</w:t>
              </w:r>
            </w:ins>
          </w:p>
        </w:tc>
        <w:tc>
          <w:tcPr>
            <w:tcW w:w="920" w:type="dxa"/>
            <w:tcBorders>
              <w:top w:val="single" w:sz="4" w:space="0" w:color="auto"/>
              <w:left w:val="nil"/>
              <w:bottom w:val="single" w:sz="4" w:space="0" w:color="auto"/>
              <w:right w:val="nil"/>
            </w:tcBorders>
            <w:shd w:val="clear" w:color="auto" w:fill="auto"/>
            <w:vAlign w:val="center"/>
            <w:hideMark/>
            <w:tcPrChange w:id="389" w:author="Stefanie Lane" w:date="2022-05-11T11:20:00Z">
              <w:tcPr>
                <w:tcW w:w="920" w:type="dxa"/>
                <w:tcBorders>
                  <w:top w:val="single" w:sz="4" w:space="0" w:color="auto"/>
                  <w:left w:val="nil"/>
                  <w:bottom w:val="single" w:sz="4" w:space="0" w:color="auto"/>
                  <w:right w:val="nil"/>
                </w:tcBorders>
                <w:shd w:val="clear" w:color="auto" w:fill="auto"/>
                <w:vAlign w:val="center"/>
                <w:hideMark/>
              </w:tcPr>
            </w:tcPrChange>
          </w:tcPr>
          <w:p w14:paraId="11CA76F8" w14:textId="77777777" w:rsidR="0089145E" w:rsidRPr="0089145E" w:rsidRDefault="0089145E">
            <w:pPr>
              <w:spacing w:after="0" w:line="240" w:lineRule="auto"/>
              <w:jc w:val="center"/>
              <w:rPr>
                <w:ins w:id="390" w:author="Stefanie Lane" w:date="2022-05-11T11:20:00Z"/>
                <w:rFonts w:ascii="Calibri" w:eastAsia="Times New Roman" w:hAnsi="Calibri" w:cs="Calibri"/>
                <w:b/>
                <w:bCs/>
                <w:color w:val="000000"/>
                <w:rPrChange w:id="391" w:author="Stefanie Lane" w:date="2022-05-11T11:20:00Z">
                  <w:rPr>
                    <w:ins w:id="392" w:author="Stefanie Lane" w:date="2022-05-11T11:20:00Z"/>
                  </w:rPr>
                </w:rPrChange>
              </w:rPr>
              <w:pPrChange w:id="393" w:author="Stefanie Lane" w:date="2022-05-11T11:20:00Z">
                <w:pPr>
                  <w:jc w:val="center"/>
                </w:pPr>
              </w:pPrChange>
            </w:pPr>
            <w:ins w:id="394" w:author="Stefanie Lane" w:date="2022-05-11T11:20:00Z">
              <w:r w:rsidRPr="0089145E">
                <w:rPr>
                  <w:rFonts w:ascii="Calibri" w:eastAsia="Times New Roman" w:hAnsi="Calibri" w:cs="Calibri"/>
                  <w:b/>
                  <w:bCs/>
                  <w:color w:val="000000"/>
                  <w:rPrChange w:id="395" w:author="Stefanie Lane" w:date="2022-05-11T11:20:00Z">
                    <w:rPr/>
                  </w:rPrChange>
                </w:rPr>
                <w:t xml:space="preserve">α diversity </w:t>
              </w:r>
              <w:proofErr w:type="spellStart"/>
              <w:r w:rsidRPr="0089145E">
                <w:rPr>
                  <w:rFonts w:ascii="Calibri" w:eastAsia="Times New Roman" w:hAnsi="Calibri" w:cs="Calibri"/>
                  <w:b/>
                  <w:bCs/>
                  <w:color w:val="000000"/>
                  <w:rPrChange w:id="396" w:author="Stefanie Lane" w:date="2022-05-11T11:20:00Z">
                    <w:rPr/>
                  </w:rPrChange>
                </w:rPr>
                <w:t>sd</w:t>
              </w:r>
              <w:proofErr w:type="spellEnd"/>
            </w:ins>
          </w:p>
        </w:tc>
        <w:tc>
          <w:tcPr>
            <w:tcW w:w="900" w:type="dxa"/>
            <w:tcBorders>
              <w:top w:val="single" w:sz="4" w:space="0" w:color="auto"/>
              <w:left w:val="nil"/>
              <w:bottom w:val="single" w:sz="4" w:space="0" w:color="auto"/>
              <w:right w:val="nil"/>
            </w:tcBorders>
            <w:shd w:val="clear" w:color="auto" w:fill="auto"/>
            <w:vAlign w:val="center"/>
            <w:hideMark/>
            <w:tcPrChange w:id="397" w:author="Stefanie Lane" w:date="2022-05-11T11:20:00Z">
              <w:tcPr>
                <w:tcW w:w="900" w:type="dxa"/>
                <w:tcBorders>
                  <w:top w:val="single" w:sz="4" w:space="0" w:color="auto"/>
                  <w:left w:val="nil"/>
                  <w:bottom w:val="single" w:sz="4" w:space="0" w:color="auto"/>
                  <w:right w:val="nil"/>
                </w:tcBorders>
                <w:shd w:val="clear" w:color="auto" w:fill="auto"/>
                <w:vAlign w:val="center"/>
                <w:hideMark/>
              </w:tcPr>
            </w:tcPrChange>
          </w:tcPr>
          <w:p w14:paraId="1F42C144" w14:textId="77777777" w:rsidR="0089145E" w:rsidRPr="0089145E" w:rsidRDefault="0089145E">
            <w:pPr>
              <w:spacing w:after="0" w:line="240" w:lineRule="auto"/>
              <w:jc w:val="center"/>
              <w:rPr>
                <w:ins w:id="398" w:author="Stefanie Lane" w:date="2022-05-11T11:20:00Z"/>
                <w:rFonts w:ascii="Calibri" w:eastAsia="Times New Roman" w:hAnsi="Calibri" w:cs="Calibri"/>
                <w:b/>
                <w:bCs/>
                <w:color w:val="000000"/>
                <w:rPrChange w:id="399" w:author="Stefanie Lane" w:date="2022-05-11T11:20:00Z">
                  <w:rPr>
                    <w:ins w:id="400" w:author="Stefanie Lane" w:date="2022-05-11T11:20:00Z"/>
                  </w:rPr>
                </w:rPrChange>
              </w:rPr>
              <w:pPrChange w:id="401" w:author="Stefanie Lane" w:date="2022-05-11T11:20:00Z">
                <w:pPr>
                  <w:jc w:val="center"/>
                </w:pPr>
              </w:pPrChange>
            </w:pPr>
            <w:ins w:id="402" w:author="Stefanie Lane" w:date="2022-05-11T11:20:00Z">
              <w:r w:rsidRPr="0089145E">
                <w:rPr>
                  <w:rFonts w:ascii="Calibri" w:eastAsia="Times New Roman" w:hAnsi="Calibri" w:cs="Calibri"/>
                  <w:b/>
                  <w:bCs/>
                  <w:color w:val="000000"/>
                  <w:rPrChange w:id="403" w:author="Stefanie Lane" w:date="2022-05-11T11:20:00Z">
                    <w:rPr/>
                  </w:rPrChange>
                </w:rPr>
                <w:t>β diversity</w:t>
              </w:r>
            </w:ins>
          </w:p>
        </w:tc>
      </w:tr>
      <w:tr w:rsidR="0089145E" w:rsidRPr="0089145E" w14:paraId="6DB53E1E" w14:textId="77777777" w:rsidTr="0089145E">
        <w:trPr>
          <w:trHeight w:val="290"/>
          <w:jc w:val="center"/>
          <w:ins w:id="404" w:author="Stefanie Lane" w:date="2022-05-11T11:20:00Z"/>
          <w:trPrChange w:id="405" w:author="Stefanie Lane" w:date="2022-05-11T11:20:00Z">
            <w:trPr>
              <w:trHeight w:val="290"/>
            </w:trPr>
          </w:trPrChange>
        </w:trPr>
        <w:tc>
          <w:tcPr>
            <w:tcW w:w="1180" w:type="dxa"/>
            <w:tcBorders>
              <w:top w:val="nil"/>
              <w:left w:val="nil"/>
              <w:bottom w:val="nil"/>
              <w:right w:val="nil"/>
            </w:tcBorders>
            <w:shd w:val="clear" w:color="auto" w:fill="auto"/>
            <w:vAlign w:val="bottom"/>
            <w:hideMark/>
            <w:tcPrChange w:id="406" w:author="Stefanie Lane" w:date="2022-05-11T11:20:00Z">
              <w:tcPr>
                <w:tcW w:w="1180" w:type="dxa"/>
                <w:tcBorders>
                  <w:top w:val="nil"/>
                  <w:left w:val="nil"/>
                  <w:bottom w:val="nil"/>
                  <w:right w:val="nil"/>
                </w:tcBorders>
                <w:shd w:val="clear" w:color="auto" w:fill="auto"/>
                <w:vAlign w:val="bottom"/>
                <w:hideMark/>
              </w:tcPr>
            </w:tcPrChange>
          </w:tcPr>
          <w:p w14:paraId="2E8A0C33" w14:textId="77777777" w:rsidR="0089145E" w:rsidRPr="0089145E" w:rsidRDefault="0089145E">
            <w:pPr>
              <w:spacing w:after="0" w:line="240" w:lineRule="auto"/>
              <w:rPr>
                <w:ins w:id="407" w:author="Stefanie Lane" w:date="2022-05-11T11:20:00Z"/>
                <w:rFonts w:ascii="Calibri" w:eastAsia="Times New Roman" w:hAnsi="Calibri" w:cs="Calibri"/>
                <w:b/>
                <w:bCs/>
                <w:color w:val="000000"/>
                <w:rPrChange w:id="408" w:author="Stefanie Lane" w:date="2022-05-11T11:20:00Z">
                  <w:rPr>
                    <w:ins w:id="409" w:author="Stefanie Lane" w:date="2022-05-11T11:20:00Z"/>
                  </w:rPr>
                </w:rPrChange>
              </w:rPr>
              <w:pPrChange w:id="410" w:author="Stefanie Lane" w:date="2022-05-11T11:20:00Z">
                <w:pPr/>
              </w:pPrChange>
            </w:pPr>
            <w:ins w:id="411" w:author="Stefanie Lane" w:date="2022-05-11T11:20:00Z">
              <w:r w:rsidRPr="0089145E">
                <w:rPr>
                  <w:rFonts w:ascii="Calibri" w:eastAsia="Times New Roman" w:hAnsi="Calibri" w:cs="Calibri"/>
                  <w:b/>
                  <w:bCs/>
                  <w:color w:val="000000"/>
                  <w:rPrChange w:id="412" w:author="Stefanie Lane" w:date="2022-05-11T11:20:00Z">
                    <w:rPr/>
                  </w:rPrChange>
                </w:rPr>
                <w:t>Sedge</w:t>
              </w:r>
            </w:ins>
          </w:p>
        </w:tc>
        <w:tc>
          <w:tcPr>
            <w:tcW w:w="960" w:type="dxa"/>
            <w:tcBorders>
              <w:top w:val="nil"/>
              <w:left w:val="nil"/>
              <w:bottom w:val="nil"/>
              <w:right w:val="nil"/>
            </w:tcBorders>
            <w:shd w:val="clear" w:color="auto" w:fill="auto"/>
            <w:noWrap/>
            <w:vAlign w:val="bottom"/>
            <w:hideMark/>
            <w:tcPrChange w:id="413" w:author="Stefanie Lane" w:date="2022-05-11T11:20:00Z">
              <w:tcPr>
                <w:tcW w:w="960" w:type="dxa"/>
                <w:tcBorders>
                  <w:top w:val="nil"/>
                  <w:left w:val="nil"/>
                  <w:bottom w:val="nil"/>
                  <w:right w:val="nil"/>
                </w:tcBorders>
                <w:shd w:val="clear" w:color="auto" w:fill="auto"/>
                <w:noWrap/>
                <w:vAlign w:val="bottom"/>
                <w:hideMark/>
              </w:tcPr>
            </w:tcPrChange>
          </w:tcPr>
          <w:p w14:paraId="0102C4DE" w14:textId="77777777" w:rsidR="0089145E" w:rsidRPr="0089145E" w:rsidRDefault="0089145E">
            <w:pPr>
              <w:spacing w:after="0" w:line="240" w:lineRule="auto"/>
              <w:rPr>
                <w:ins w:id="414" w:author="Stefanie Lane" w:date="2022-05-11T11:20:00Z"/>
                <w:rFonts w:ascii="Calibri" w:eastAsia="Times New Roman" w:hAnsi="Calibri" w:cs="Calibri"/>
                <w:b/>
                <w:bCs/>
                <w:color w:val="000000"/>
                <w:rPrChange w:id="415" w:author="Stefanie Lane" w:date="2022-05-11T11:20:00Z">
                  <w:rPr>
                    <w:ins w:id="416" w:author="Stefanie Lane" w:date="2022-05-11T11:20:00Z"/>
                  </w:rPr>
                </w:rPrChange>
              </w:rPr>
              <w:pPrChange w:id="417" w:author="Stefanie Lane" w:date="2022-05-11T11:20:00Z">
                <w:pPr/>
              </w:pPrChange>
            </w:pPr>
          </w:p>
        </w:tc>
        <w:tc>
          <w:tcPr>
            <w:tcW w:w="960" w:type="dxa"/>
            <w:tcBorders>
              <w:top w:val="nil"/>
              <w:left w:val="nil"/>
              <w:bottom w:val="nil"/>
              <w:right w:val="nil"/>
            </w:tcBorders>
            <w:shd w:val="clear" w:color="auto" w:fill="auto"/>
            <w:noWrap/>
            <w:vAlign w:val="bottom"/>
            <w:hideMark/>
            <w:tcPrChange w:id="418" w:author="Stefanie Lane" w:date="2022-05-11T11:20:00Z">
              <w:tcPr>
                <w:tcW w:w="960" w:type="dxa"/>
                <w:tcBorders>
                  <w:top w:val="nil"/>
                  <w:left w:val="nil"/>
                  <w:bottom w:val="nil"/>
                  <w:right w:val="nil"/>
                </w:tcBorders>
                <w:shd w:val="clear" w:color="auto" w:fill="auto"/>
                <w:noWrap/>
                <w:vAlign w:val="bottom"/>
                <w:hideMark/>
              </w:tcPr>
            </w:tcPrChange>
          </w:tcPr>
          <w:p w14:paraId="62471EEF" w14:textId="77777777" w:rsidR="0089145E" w:rsidRPr="0089145E" w:rsidRDefault="0089145E">
            <w:pPr>
              <w:spacing w:after="0" w:line="240" w:lineRule="auto"/>
              <w:rPr>
                <w:ins w:id="419" w:author="Stefanie Lane" w:date="2022-05-11T11:20:00Z"/>
                <w:rFonts w:ascii="Times New Roman" w:eastAsia="Times New Roman" w:hAnsi="Times New Roman" w:cs="Times New Roman"/>
                <w:sz w:val="20"/>
                <w:szCs w:val="20"/>
                <w:rPrChange w:id="420" w:author="Stefanie Lane" w:date="2022-05-11T11:20:00Z">
                  <w:rPr>
                    <w:ins w:id="421" w:author="Stefanie Lane" w:date="2022-05-11T11:20:00Z"/>
                  </w:rPr>
                </w:rPrChange>
              </w:rPr>
              <w:pPrChange w:id="422" w:author="Stefanie Lane" w:date="2022-05-11T11:20:00Z">
                <w:pPr/>
              </w:pPrChange>
            </w:pPr>
          </w:p>
        </w:tc>
        <w:tc>
          <w:tcPr>
            <w:tcW w:w="300" w:type="dxa"/>
            <w:tcBorders>
              <w:top w:val="nil"/>
              <w:left w:val="nil"/>
              <w:bottom w:val="nil"/>
              <w:right w:val="nil"/>
            </w:tcBorders>
            <w:shd w:val="clear" w:color="auto" w:fill="auto"/>
            <w:noWrap/>
            <w:vAlign w:val="bottom"/>
            <w:hideMark/>
            <w:tcPrChange w:id="423" w:author="Stefanie Lane" w:date="2022-05-11T11:20:00Z">
              <w:tcPr>
                <w:tcW w:w="300" w:type="dxa"/>
                <w:tcBorders>
                  <w:top w:val="nil"/>
                  <w:left w:val="nil"/>
                  <w:bottom w:val="nil"/>
                  <w:right w:val="nil"/>
                </w:tcBorders>
                <w:shd w:val="clear" w:color="auto" w:fill="auto"/>
                <w:noWrap/>
                <w:vAlign w:val="bottom"/>
                <w:hideMark/>
              </w:tcPr>
            </w:tcPrChange>
          </w:tcPr>
          <w:p w14:paraId="5D7AB00F" w14:textId="77777777" w:rsidR="0089145E" w:rsidRPr="0089145E" w:rsidRDefault="0089145E">
            <w:pPr>
              <w:spacing w:after="0" w:line="240" w:lineRule="auto"/>
              <w:rPr>
                <w:ins w:id="424" w:author="Stefanie Lane" w:date="2022-05-11T11:20:00Z"/>
                <w:rFonts w:ascii="Times New Roman" w:eastAsia="Times New Roman" w:hAnsi="Times New Roman" w:cs="Times New Roman"/>
                <w:sz w:val="20"/>
                <w:szCs w:val="20"/>
                <w:rPrChange w:id="425" w:author="Stefanie Lane" w:date="2022-05-11T11:20:00Z">
                  <w:rPr>
                    <w:ins w:id="426" w:author="Stefanie Lane" w:date="2022-05-11T11:20:00Z"/>
                  </w:rPr>
                </w:rPrChange>
              </w:rPr>
              <w:pPrChange w:id="427" w:author="Stefanie Lane" w:date="2022-05-11T11:20:00Z">
                <w:pPr/>
              </w:pPrChange>
            </w:pPr>
          </w:p>
        </w:tc>
        <w:tc>
          <w:tcPr>
            <w:tcW w:w="920" w:type="dxa"/>
            <w:tcBorders>
              <w:top w:val="nil"/>
              <w:left w:val="nil"/>
              <w:bottom w:val="nil"/>
              <w:right w:val="nil"/>
            </w:tcBorders>
            <w:shd w:val="clear" w:color="auto" w:fill="auto"/>
            <w:noWrap/>
            <w:vAlign w:val="bottom"/>
            <w:hideMark/>
            <w:tcPrChange w:id="428" w:author="Stefanie Lane" w:date="2022-05-11T11:20:00Z">
              <w:tcPr>
                <w:tcW w:w="920" w:type="dxa"/>
                <w:tcBorders>
                  <w:top w:val="nil"/>
                  <w:left w:val="nil"/>
                  <w:bottom w:val="nil"/>
                  <w:right w:val="nil"/>
                </w:tcBorders>
                <w:shd w:val="clear" w:color="auto" w:fill="auto"/>
                <w:noWrap/>
                <w:vAlign w:val="bottom"/>
                <w:hideMark/>
              </w:tcPr>
            </w:tcPrChange>
          </w:tcPr>
          <w:p w14:paraId="46C110B5" w14:textId="77777777" w:rsidR="0089145E" w:rsidRPr="0089145E" w:rsidRDefault="0089145E">
            <w:pPr>
              <w:spacing w:after="0" w:line="240" w:lineRule="auto"/>
              <w:rPr>
                <w:ins w:id="429" w:author="Stefanie Lane" w:date="2022-05-11T11:20:00Z"/>
                <w:rFonts w:ascii="Times New Roman" w:eastAsia="Times New Roman" w:hAnsi="Times New Roman" w:cs="Times New Roman"/>
                <w:sz w:val="20"/>
                <w:szCs w:val="20"/>
                <w:rPrChange w:id="430" w:author="Stefanie Lane" w:date="2022-05-11T11:20:00Z">
                  <w:rPr>
                    <w:ins w:id="431" w:author="Stefanie Lane" w:date="2022-05-11T11:20:00Z"/>
                  </w:rPr>
                </w:rPrChange>
              </w:rPr>
              <w:pPrChange w:id="432" w:author="Stefanie Lane" w:date="2022-05-11T11:20:00Z">
                <w:pPr/>
              </w:pPrChange>
            </w:pPr>
          </w:p>
        </w:tc>
        <w:tc>
          <w:tcPr>
            <w:tcW w:w="920" w:type="dxa"/>
            <w:tcBorders>
              <w:top w:val="nil"/>
              <w:left w:val="nil"/>
              <w:bottom w:val="nil"/>
              <w:right w:val="nil"/>
            </w:tcBorders>
            <w:shd w:val="clear" w:color="auto" w:fill="auto"/>
            <w:noWrap/>
            <w:vAlign w:val="bottom"/>
            <w:hideMark/>
            <w:tcPrChange w:id="433" w:author="Stefanie Lane" w:date="2022-05-11T11:20:00Z">
              <w:tcPr>
                <w:tcW w:w="920" w:type="dxa"/>
                <w:tcBorders>
                  <w:top w:val="nil"/>
                  <w:left w:val="nil"/>
                  <w:bottom w:val="nil"/>
                  <w:right w:val="nil"/>
                </w:tcBorders>
                <w:shd w:val="clear" w:color="auto" w:fill="auto"/>
                <w:noWrap/>
                <w:vAlign w:val="bottom"/>
                <w:hideMark/>
              </w:tcPr>
            </w:tcPrChange>
          </w:tcPr>
          <w:p w14:paraId="77AAC0C0" w14:textId="77777777" w:rsidR="0089145E" w:rsidRPr="0089145E" w:rsidRDefault="0089145E">
            <w:pPr>
              <w:spacing w:after="0" w:line="240" w:lineRule="auto"/>
              <w:rPr>
                <w:ins w:id="434" w:author="Stefanie Lane" w:date="2022-05-11T11:20:00Z"/>
                <w:rFonts w:ascii="Times New Roman" w:eastAsia="Times New Roman" w:hAnsi="Times New Roman" w:cs="Times New Roman"/>
                <w:sz w:val="20"/>
                <w:szCs w:val="20"/>
                <w:rPrChange w:id="435" w:author="Stefanie Lane" w:date="2022-05-11T11:20:00Z">
                  <w:rPr>
                    <w:ins w:id="436" w:author="Stefanie Lane" w:date="2022-05-11T11:20:00Z"/>
                  </w:rPr>
                </w:rPrChange>
              </w:rPr>
              <w:pPrChange w:id="437" w:author="Stefanie Lane" w:date="2022-05-11T11:20:00Z">
                <w:pPr/>
              </w:pPrChange>
            </w:pPr>
          </w:p>
        </w:tc>
        <w:tc>
          <w:tcPr>
            <w:tcW w:w="900" w:type="dxa"/>
            <w:tcBorders>
              <w:top w:val="nil"/>
              <w:left w:val="nil"/>
              <w:bottom w:val="nil"/>
              <w:right w:val="nil"/>
            </w:tcBorders>
            <w:shd w:val="clear" w:color="auto" w:fill="auto"/>
            <w:noWrap/>
            <w:vAlign w:val="bottom"/>
            <w:hideMark/>
            <w:tcPrChange w:id="438" w:author="Stefanie Lane" w:date="2022-05-11T11:20:00Z">
              <w:tcPr>
                <w:tcW w:w="900" w:type="dxa"/>
                <w:tcBorders>
                  <w:top w:val="nil"/>
                  <w:left w:val="nil"/>
                  <w:bottom w:val="nil"/>
                  <w:right w:val="nil"/>
                </w:tcBorders>
                <w:shd w:val="clear" w:color="auto" w:fill="auto"/>
                <w:noWrap/>
                <w:vAlign w:val="bottom"/>
                <w:hideMark/>
              </w:tcPr>
            </w:tcPrChange>
          </w:tcPr>
          <w:p w14:paraId="6CB16D26" w14:textId="77777777" w:rsidR="0089145E" w:rsidRPr="0089145E" w:rsidRDefault="0089145E">
            <w:pPr>
              <w:spacing w:after="0" w:line="240" w:lineRule="auto"/>
              <w:rPr>
                <w:ins w:id="439" w:author="Stefanie Lane" w:date="2022-05-11T11:20:00Z"/>
                <w:rFonts w:ascii="Times New Roman" w:eastAsia="Times New Roman" w:hAnsi="Times New Roman" w:cs="Times New Roman"/>
                <w:sz w:val="20"/>
                <w:szCs w:val="20"/>
                <w:rPrChange w:id="440" w:author="Stefanie Lane" w:date="2022-05-11T11:20:00Z">
                  <w:rPr>
                    <w:ins w:id="441" w:author="Stefanie Lane" w:date="2022-05-11T11:20:00Z"/>
                  </w:rPr>
                </w:rPrChange>
              </w:rPr>
              <w:pPrChange w:id="442" w:author="Stefanie Lane" w:date="2022-05-11T11:20:00Z">
                <w:pPr/>
              </w:pPrChange>
            </w:pPr>
          </w:p>
        </w:tc>
      </w:tr>
      <w:tr w:rsidR="0089145E" w:rsidRPr="0089145E" w14:paraId="1DC78868" w14:textId="77777777" w:rsidTr="0089145E">
        <w:trPr>
          <w:trHeight w:val="290"/>
          <w:jc w:val="center"/>
          <w:ins w:id="443" w:author="Stefanie Lane" w:date="2022-05-11T11:20:00Z"/>
          <w:trPrChange w:id="444" w:author="Stefanie Lane" w:date="2022-05-11T11:20:00Z">
            <w:trPr>
              <w:trHeight w:val="290"/>
            </w:trPr>
          </w:trPrChange>
        </w:trPr>
        <w:tc>
          <w:tcPr>
            <w:tcW w:w="1180" w:type="dxa"/>
            <w:tcBorders>
              <w:top w:val="single" w:sz="4" w:space="0" w:color="auto"/>
              <w:left w:val="nil"/>
              <w:bottom w:val="single" w:sz="4" w:space="0" w:color="auto"/>
              <w:right w:val="nil"/>
            </w:tcBorders>
            <w:shd w:val="clear" w:color="auto" w:fill="auto"/>
            <w:noWrap/>
            <w:vAlign w:val="bottom"/>
            <w:hideMark/>
            <w:tcPrChange w:id="445" w:author="Stefanie Lane" w:date="2022-05-11T11:20:00Z">
              <w:tcPr>
                <w:tcW w:w="1180" w:type="dxa"/>
                <w:tcBorders>
                  <w:top w:val="single" w:sz="4" w:space="0" w:color="auto"/>
                  <w:left w:val="nil"/>
                  <w:bottom w:val="single" w:sz="4" w:space="0" w:color="auto"/>
                  <w:right w:val="nil"/>
                </w:tcBorders>
                <w:shd w:val="clear" w:color="auto" w:fill="auto"/>
                <w:noWrap/>
                <w:vAlign w:val="bottom"/>
                <w:hideMark/>
              </w:tcPr>
            </w:tcPrChange>
          </w:tcPr>
          <w:p w14:paraId="5D1CF3B7" w14:textId="77777777" w:rsidR="0089145E" w:rsidRPr="0089145E" w:rsidRDefault="0089145E">
            <w:pPr>
              <w:spacing w:after="0" w:line="240" w:lineRule="auto"/>
              <w:jc w:val="right"/>
              <w:rPr>
                <w:ins w:id="446" w:author="Stefanie Lane" w:date="2022-05-11T11:20:00Z"/>
                <w:rFonts w:ascii="Calibri" w:eastAsia="Times New Roman" w:hAnsi="Calibri" w:cs="Calibri"/>
                <w:color w:val="000000"/>
                <w:rPrChange w:id="447" w:author="Stefanie Lane" w:date="2022-05-11T11:20:00Z">
                  <w:rPr>
                    <w:ins w:id="448" w:author="Stefanie Lane" w:date="2022-05-11T11:20:00Z"/>
                  </w:rPr>
                </w:rPrChange>
              </w:rPr>
              <w:pPrChange w:id="449" w:author="Stefanie Lane" w:date="2022-05-11T11:20:00Z">
                <w:pPr>
                  <w:jc w:val="right"/>
                </w:pPr>
              </w:pPrChange>
            </w:pPr>
            <w:ins w:id="450" w:author="Stefanie Lane" w:date="2022-05-11T11:20:00Z">
              <w:r w:rsidRPr="0089145E">
                <w:rPr>
                  <w:rFonts w:ascii="Calibri" w:eastAsia="Times New Roman" w:hAnsi="Calibri" w:cs="Calibri"/>
                  <w:color w:val="000000"/>
                  <w:rPrChange w:id="451" w:author="Stefanie Lane" w:date="2022-05-11T11:20: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Change w:id="452" w:author="Stefanie Lane" w:date="2022-05-11T11:20:00Z">
              <w:tcPr>
                <w:tcW w:w="960" w:type="dxa"/>
                <w:tcBorders>
                  <w:top w:val="single" w:sz="4" w:space="0" w:color="auto"/>
                  <w:left w:val="nil"/>
                  <w:bottom w:val="single" w:sz="4" w:space="0" w:color="auto"/>
                  <w:right w:val="nil"/>
                </w:tcBorders>
                <w:shd w:val="clear" w:color="auto" w:fill="auto"/>
                <w:noWrap/>
                <w:vAlign w:val="bottom"/>
                <w:hideMark/>
              </w:tcPr>
            </w:tcPrChange>
          </w:tcPr>
          <w:p w14:paraId="3ABEA632" w14:textId="77777777" w:rsidR="0089145E" w:rsidRPr="0089145E" w:rsidRDefault="0089145E">
            <w:pPr>
              <w:spacing w:after="0" w:line="240" w:lineRule="auto"/>
              <w:jc w:val="center"/>
              <w:rPr>
                <w:ins w:id="453" w:author="Stefanie Lane" w:date="2022-05-11T11:20:00Z"/>
                <w:rFonts w:ascii="Calibri" w:eastAsia="Times New Roman" w:hAnsi="Calibri" w:cs="Calibri"/>
                <w:color w:val="000000"/>
                <w:rPrChange w:id="454" w:author="Stefanie Lane" w:date="2022-05-11T11:20:00Z">
                  <w:rPr>
                    <w:ins w:id="455" w:author="Stefanie Lane" w:date="2022-05-11T11:20:00Z"/>
                  </w:rPr>
                </w:rPrChange>
              </w:rPr>
              <w:pPrChange w:id="456" w:author="Stefanie Lane" w:date="2022-05-11T11:20:00Z">
                <w:pPr>
                  <w:jc w:val="center"/>
                </w:pPr>
              </w:pPrChange>
            </w:pPr>
            <w:ins w:id="457" w:author="Stefanie Lane" w:date="2022-05-11T11:20:00Z">
              <w:r w:rsidRPr="0089145E">
                <w:rPr>
                  <w:rFonts w:ascii="Calibri" w:eastAsia="Times New Roman" w:hAnsi="Calibri" w:cs="Calibri"/>
                  <w:color w:val="000000"/>
                  <w:rPrChange w:id="458" w:author="Stefanie Lane" w:date="2022-05-11T11:20:00Z">
                    <w:rPr/>
                  </w:rPrChange>
                </w:rPr>
                <w:t>34</w:t>
              </w:r>
            </w:ins>
          </w:p>
        </w:tc>
        <w:tc>
          <w:tcPr>
            <w:tcW w:w="960" w:type="dxa"/>
            <w:tcBorders>
              <w:top w:val="single" w:sz="4" w:space="0" w:color="auto"/>
              <w:left w:val="nil"/>
              <w:bottom w:val="single" w:sz="4" w:space="0" w:color="auto"/>
              <w:right w:val="nil"/>
            </w:tcBorders>
            <w:shd w:val="clear" w:color="auto" w:fill="auto"/>
            <w:noWrap/>
            <w:vAlign w:val="bottom"/>
            <w:hideMark/>
            <w:tcPrChange w:id="459" w:author="Stefanie Lane" w:date="2022-05-11T11:20:00Z">
              <w:tcPr>
                <w:tcW w:w="960" w:type="dxa"/>
                <w:tcBorders>
                  <w:top w:val="single" w:sz="4" w:space="0" w:color="auto"/>
                  <w:left w:val="nil"/>
                  <w:bottom w:val="single" w:sz="4" w:space="0" w:color="auto"/>
                  <w:right w:val="nil"/>
                </w:tcBorders>
                <w:shd w:val="clear" w:color="auto" w:fill="auto"/>
                <w:noWrap/>
                <w:vAlign w:val="bottom"/>
                <w:hideMark/>
              </w:tcPr>
            </w:tcPrChange>
          </w:tcPr>
          <w:p w14:paraId="3EFAA986" w14:textId="77777777" w:rsidR="0089145E" w:rsidRPr="0089145E" w:rsidRDefault="0089145E">
            <w:pPr>
              <w:spacing w:after="0" w:line="240" w:lineRule="auto"/>
              <w:jc w:val="center"/>
              <w:rPr>
                <w:ins w:id="460" w:author="Stefanie Lane" w:date="2022-05-11T11:20:00Z"/>
                <w:rFonts w:ascii="Calibri" w:eastAsia="Times New Roman" w:hAnsi="Calibri" w:cs="Calibri"/>
                <w:color w:val="000000"/>
                <w:rPrChange w:id="461" w:author="Stefanie Lane" w:date="2022-05-11T11:20:00Z">
                  <w:rPr>
                    <w:ins w:id="462" w:author="Stefanie Lane" w:date="2022-05-11T11:20:00Z"/>
                  </w:rPr>
                </w:rPrChange>
              </w:rPr>
              <w:pPrChange w:id="463" w:author="Stefanie Lane" w:date="2022-05-11T11:20:00Z">
                <w:pPr>
                  <w:jc w:val="center"/>
                </w:pPr>
              </w:pPrChange>
            </w:pPr>
            <w:ins w:id="464" w:author="Stefanie Lane" w:date="2022-05-11T11:20:00Z">
              <w:r w:rsidRPr="0089145E">
                <w:rPr>
                  <w:rFonts w:ascii="Calibri" w:eastAsia="Times New Roman" w:hAnsi="Calibri" w:cs="Calibri"/>
                  <w:color w:val="000000"/>
                  <w:rPrChange w:id="465" w:author="Stefanie Lane" w:date="2022-05-11T11:20:00Z">
                    <w:rPr/>
                  </w:rPrChange>
                </w:rPr>
                <w:t>36</w:t>
              </w:r>
            </w:ins>
          </w:p>
        </w:tc>
        <w:tc>
          <w:tcPr>
            <w:tcW w:w="300" w:type="dxa"/>
            <w:tcBorders>
              <w:top w:val="nil"/>
              <w:left w:val="nil"/>
              <w:bottom w:val="nil"/>
              <w:right w:val="nil"/>
            </w:tcBorders>
            <w:shd w:val="clear" w:color="auto" w:fill="auto"/>
            <w:noWrap/>
            <w:vAlign w:val="bottom"/>
            <w:hideMark/>
            <w:tcPrChange w:id="466" w:author="Stefanie Lane" w:date="2022-05-11T11:20:00Z">
              <w:tcPr>
                <w:tcW w:w="300" w:type="dxa"/>
                <w:tcBorders>
                  <w:top w:val="nil"/>
                  <w:left w:val="nil"/>
                  <w:bottom w:val="nil"/>
                  <w:right w:val="nil"/>
                </w:tcBorders>
                <w:shd w:val="clear" w:color="auto" w:fill="auto"/>
                <w:noWrap/>
                <w:vAlign w:val="bottom"/>
                <w:hideMark/>
              </w:tcPr>
            </w:tcPrChange>
          </w:tcPr>
          <w:p w14:paraId="31465FF5" w14:textId="77777777" w:rsidR="0089145E" w:rsidRPr="0089145E" w:rsidRDefault="0089145E">
            <w:pPr>
              <w:spacing w:after="0" w:line="240" w:lineRule="auto"/>
              <w:jc w:val="center"/>
              <w:rPr>
                <w:ins w:id="467" w:author="Stefanie Lane" w:date="2022-05-11T11:20:00Z"/>
                <w:rFonts w:ascii="Calibri" w:eastAsia="Times New Roman" w:hAnsi="Calibri" w:cs="Calibri"/>
                <w:color w:val="000000"/>
                <w:rPrChange w:id="468" w:author="Stefanie Lane" w:date="2022-05-11T11:20:00Z">
                  <w:rPr>
                    <w:ins w:id="469" w:author="Stefanie Lane" w:date="2022-05-11T11:20:00Z"/>
                  </w:rPr>
                </w:rPrChange>
              </w:rPr>
              <w:pPrChange w:id="470" w:author="Stefanie Lane" w:date="2022-05-11T11:20:00Z">
                <w:pPr>
                  <w:jc w:val="center"/>
                </w:pPr>
              </w:pPrChange>
            </w:pPr>
          </w:p>
        </w:tc>
        <w:tc>
          <w:tcPr>
            <w:tcW w:w="920" w:type="dxa"/>
            <w:tcBorders>
              <w:top w:val="single" w:sz="4" w:space="0" w:color="auto"/>
              <w:left w:val="nil"/>
              <w:bottom w:val="single" w:sz="4" w:space="0" w:color="auto"/>
              <w:right w:val="nil"/>
            </w:tcBorders>
            <w:shd w:val="clear" w:color="auto" w:fill="auto"/>
            <w:noWrap/>
            <w:vAlign w:val="bottom"/>
            <w:hideMark/>
            <w:tcPrChange w:id="471" w:author="Stefanie Lane" w:date="2022-05-11T11:20:00Z">
              <w:tcPr>
                <w:tcW w:w="920" w:type="dxa"/>
                <w:tcBorders>
                  <w:top w:val="single" w:sz="4" w:space="0" w:color="auto"/>
                  <w:left w:val="nil"/>
                  <w:bottom w:val="single" w:sz="4" w:space="0" w:color="auto"/>
                  <w:right w:val="nil"/>
                </w:tcBorders>
                <w:shd w:val="clear" w:color="auto" w:fill="auto"/>
                <w:noWrap/>
                <w:vAlign w:val="bottom"/>
                <w:hideMark/>
              </w:tcPr>
            </w:tcPrChange>
          </w:tcPr>
          <w:p w14:paraId="73DC1184" w14:textId="77777777" w:rsidR="0089145E" w:rsidRPr="0089145E" w:rsidRDefault="0089145E">
            <w:pPr>
              <w:spacing w:after="0" w:line="240" w:lineRule="auto"/>
              <w:jc w:val="center"/>
              <w:rPr>
                <w:ins w:id="472" w:author="Stefanie Lane" w:date="2022-05-11T11:20:00Z"/>
                <w:rFonts w:ascii="Calibri" w:eastAsia="Times New Roman" w:hAnsi="Calibri" w:cs="Calibri"/>
                <w:color w:val="000000"/>
                <w:rPrChange w:id="473" w:author="Stefanie Lane" w:date="2022-05-11T11:20:00Z">
                  <w:rPr>
                    <w:ins w:id="474" w:author="Stefanie Lane" w:date="2022-05-11T11:20:00Z"/>
                  </w:rPr>
                </w:rPrChange>
              </w:rPr>
              <w:pPrChange w:id="475" w:author="Stefanie Lane" w:date="2022-05-11T11:20:00Z">
                <w:pPr>
                  <w:jc w:val="center"/>
                </w:pPr>
              </w:pPrChange>
            </w:pPr>
            <w:ins w:id="476" w:author="Stefanie Lane" w:date="2022-05-11T11:20:00Z">
              <w:r w:rsidRPr="0089145E">
                <w:rPr>
                  <w:rFonts w:ascii="Calibri" w:eastAsia="Times New Roman" w:hAnsi="Calibri" w:cs="Calibri"/>
                  <w:color w:val="000000"/>
                  <w:rPrChange w:id="477" w:author="Stefanie Lane" w:date="2022-05-11T11:20:00Z">
                    <w:rPr/>
                  </w:rPrChange>
                </w:rPr>
                <w:t>8.74</w:t>
              </w:r>
            </w:ins>
          </w:p>
        </w:tc>
        <w:tc>
          <w:tcPr>
            <w:tcW w:w="920" w:type="dxa"/>
            <w:tcBorders>
              <w:top w:val="single" w:sz="4" w:space="0" w:color="auto"/>
              <w:left w:val="nil"/>
              <w:bottom w:val="single" w:sz="4" w:space="0" w:color="auto"/>
              <w:right w:val="nil"/>
            </w:tcBorders>
            <w:shd w:val="clear" w:color="auto" w:fill="auto"/>
            <w:noWrap/>
            <w:vAlign w:val="bottom"/>
            <w:hideMark/>
            <w:tcPrChange w:id="478" w:author="Stefanie Lane" w:date="2022-05-11T11:20:00Z">
              <w:tcPr>
                <w:tcW w:w="920" w:type="dxa"/>
                <w:tcBorders>
                  <w:top w:val="single" w:sz="4" w:space="0" w:color="auto"/>
                  <w:left w:val="nil"/>
                  <w:bottom w:val="single" w:sz="4" w:space="0" w:color="auto"/>
                  <w:right w:val="nil"/>
                </w:tcBorders>
                <w:shd w:val="clear" w:color="auto" w:fill="auto"/>
                <w:noWrap/>
                <w:vAlign w:val="bottom"/>
                <w:hideMark/>
              </w:tcPr>
            </w:tcPrChange>
          </w:tcPr>
          <w:p w14:paraId="5C98FB26" w14:textId="77777777" w:rsidR="0089145E" w:rsidRPr="0089145E" w:rsidRDefault="0089145E">
            <w:pPr>
              <w:spacing w:after="0" w:line="240" w:lineRule="auto"/>
              <w:jc w:val="center"/>
              <w:rPr>
                <w:ins w:id="479" w:author="Stefanie Lane" w:date="2022-05-11T11:20:00Z"/>
                <w:rFonts w:ascii="Calibri" w:eastAsia="Times New Roman" w:hAnsi="Calibri" w:cs="Calibri"/>
                <w:color w:val="000000"/>
                <w:rPrChange w:id="480" w:author="Stefanie Lane" w:date="2022-05-11T11:20:00Z">
                  <w:rPr>
                    <w:ins w:id="481" w:author="Stefanie Lane" w:date="2022-05-11T11:20:00Z"/>
                  </w:rPr>
                </w:rPrChange>
              </w:rPr>
              <w:pPrChange w:id="482" w:author="Stefanie Lane" w:date="2022-05-11T11:20:00Z">
                <w:pPr>
                  <w:jc w:val="center"/>
                </w:pPr>
              </w:pPrChange>
            </w:pPr>
            <w:ins w:id="483" w:author="Stefanie Lane" w:date="2022-05-11T11:20:00Z">
              <w:r w:rsidRPr="0089145E">
                <w:rPr>
                  <w:rFonts w:ascii="Calibri" w:eastAsia="Times New Roman" w:hAnsi="Calibri" w:cs="Calibri"/>
                  <w:color w:val="000000"/>
                  <w:rPrChange w:id="484" w:author="Stefanie Lane" w:date="2022-05-11T11:20:00Z">
                    <w:rPr/>
                  </w:rPrChange>
                </w:rPr>
                <w:t>2.45</w:t>
              </w:r>
            </w:ins>
          </w:p>
        </w:tc>
        <w:tc>
          <w:tcPr>
            <w:tcW w:w="900" w:type="dxa"/>
            <w:tcBorders>
              <w:top w:val="single" w:sz="4" w:space="0" w:color="auto"/>
              <w:left w:val="nil"/>
              <w:bottom w:val="single" w:sz="4" w:space="0" w:color="auto"/>
              <w:right w:val="nil"/>
            </w:tcBorders>
            <w:shd w:val="clear" w:color="auto" w:fill="auto"/>
            <w:noWrap/>
            <w:vAlign w:val="bottom"/>
            <w:hideMark/>
            <w:tcPrChange w:id="485" w:author="Stefanie Lane" w:date="2022-05-11T11:20:00Z">
              <w:tcPr>
                <w:tcW w:w="900" w:type="dxa"/>
                <w:tcBorders>
                  <w:top w:val="single" w:sz="4" w:space="0" w:color="auto"/>
                  <w:left w:val="nil"/>
                  <w:bottom w:val="single" w:sz="4" w:space="0" w:color="auto"/>
                  <w:right w:val="nil"/>
                </w:tcBorders>
                <w:shd w:val="clear" w:color="auto" w:fill="auto"/>
                <w:noWrap/>
                <w:vAlign w:val="bottom"/>
                <w:hideMark/>
              </w:tcPr>
            </w:tcPrChange>
          </w:tcPr>
          <w:p w14:paraId="73E7C6EE" w14:textId="77777777" w:rsidR="0089145E" w:rsidRPr="0089145E" w:rsidRDefault="0089145E">
            <w:pPr>
              <w:spacing w:after="0" w:line="240" w:lineRule="auto"/>
              <w:jc w:val="center"/>
              <w:rPr>
                <w:ins w:id="486" w:author="Stefanie Lane" w:date="2022-05-11T11:20:00Z"/>
                <w:rFonts w:ascii="Calibri" w:eastAsia="Times New Roman" w:hAnsi="Calibri" w:cs="Calibri"/>
                <w:color w:val="000000"/>
                <w:rPrChange w:id="487" w:author="Stefanie Lane" w:date="2022-05-11T11:20:00Z">
                  <w:rPr>
                    <w:ins w:id="488" w:author="Stefanie Lane" w:date="2022-05-11T11:20:00Z"/>
                  </w:rPr>
                </w:rPrChange>
              </w:rPr>
              <w:pPrChange w:id="489" w:author="Stefanie Lane" w:date="2022-05-11T11:20:00Z">
                <w:pPr>
                  <w:jc w:val="center"/>
                </w:pPr>
              </w:pPrChange>
            </w:pPr>
            <w:ins w:id="490" w:author="Stefanie Lane" w:date="2022-05-11T11:20:00Z">
              <w:r w:rsidRPr="0089145E">
                <w:rPr>
                  <w:rFonts w:ascii="Calibri" w:eastAsia="Times New Roman" w:hAnsi="Calibri" w:cs="Calibri"/>
                  <w:color w:val="000000"/>
                  <w:rPrChange w:id="491" w:author="Stefanie Lane" w:date="2022-05-11T11:20:00Z">
                    <w:rPr/>
                  </w:rPrChange>
                </w:rPr>
                <w:t>3.89</w:t>
              </w:r>
            </w:ins>
          </w:p>
        </w:tc>
      </w:tr>
      <w:tr w:rsidR="0089145E" w:rsidRPr="0089145E" w14:paraId="2B95033E" w14:textId="77777777" w:rsidTr="0089145E">
        <w:trPr>
          <w:trHeight w:val="290"/>
          <w:jc w:val="center"/>
          <w:ins w:id="492" w:author="Stefanie Lane" w:date="2022-05-11T11:20:00Z"/>
          <w:trPrChange w:id="493" w:author="Stefanie Lane" w:date="2022-05-11T11:20:00Z">
            <w:trPr>
              <w:trHeight w:val="290"/>
            </w:trPr>
          </w:trPrChange>
        </w:trPr>
        <w:tc>
          <w:tcPr>
            <w:tcW w:w="1180" w:type="dxa"/>
            <w:tcBorders>
              <w:top w:val="nil"/>
              <w:left w:val="nil"/>
              <w:bottom w:val="nil"/>
              <w:right w:val="nil"/>
            </w:tcBorders>
            <w:shd w:val="clear" w:color="auto" w:fill="auto"/>
            <w:noWrap/>
            <w:vAlign w:val="bottom"/>
            <w:hideMark/>
            <w:tcPrChange w:id="494" w:author="Stefanie Lane" w:date="2022-05-11T11:20:00Z">
              <w:tcPr>
                <w:tcW w:w="1180" w:type="dxa"/>
                <w:tcBorders>
                  <w:top w:val="nil"/>
                  <w:left w:val="nil"/>
                  <w:bottom w:val="nil"/>
                  <w:right w:val="nil"/>
                </w:tcBorders>
                <w:shd w:val="clear" w:color="auto" w:fill="auto"/>
                <w:noWrap/>
                <w:vAlign w:val="bottom"/>
                <w:hideMark/>
              </w:tcPr>
            </w:tcPrChange>
          </w:tcPr>
          <w:p w14:paraId="0AC8BFA6" w14:textId="77777777" w:rsidR="0089145E" w:rsidRPr="0089145E" w:rsidRDefault="0089145E">
            <w:pPr>
              <w:spacing w:after="0" w:line="240" w:lineRule="auto"/>
              <w:jc w:val="right"/>
              <w:rPr>
                <w:ins w:id="495" w:author="Stefanie Lane" w:date="2022-05-11T11:20:00Z"/>
                <w:rFonts w:ascii="Calibri" w:eastAsia="Times New Roman" w:hAnsi="Calibri" w:cs="Calibri"/>
                <w:color w:val="000000"/>
                <w:rPrChange w:id="496" w:author="Stefanie Lane" w:date="2022-05-11T11:20:00Z">
                  <w:rPr>
                    <w:ins w:id="497" w:author="Stefanie Lane" w:date="2022-05-11T11:20:00Z"/>
                  </w:rPr>
                </w:rPrChange>
              </w:rPr>
              <w:pPrChange w:id="498" w:author="Stefanie Lane" w:date="2022-05-11T11:20:00Z">
                <w:pPr>
                  <w:jc w:val="right"/>
                </w:pPr>
              </w:pPrChange>
            </w:pPr>
            <w:ins w:id="499" w:author="Stefanie Lane" w:date="2022-05-11T11:20:00Z">
              <w:r w:rsidRPr="0089145E">
                <w:rPr>
                  <w:rFonts w:ascii="Calibri" w:eastAsia="Times New Roman" w:hAnsi="Calibri" w:cs="Calibri"/>
                  <w:color w:val="000000"/>
                  <w:rPrChange w:id="500" w:author="Stefanie Lane" w:date="2022-05-11T11:20:00Z">
                    <w:rPr/>
                  </w:rPrChange>
                </w:rPr>
                <w:t>1999</w:t>
              </w:r>
            </w:ins>
          </w:p>
        </w:tc>
        <w:tc>
          <w:tcPr>
            <w:tcW w:w="960" w:type="dxa"/>
            <w:tcBorders>
              <w:top w:val="nil"/>
              <w:left w:val="nil"/>
              <w:bottom w:val="single" w:sz="4" w:space="0" w:color="auto"/>
              <w:right w:val="nil"/>
            </w:tcBorders>
            <w:shd w:val="clear" w:color="auto" w:fill="auto"/>
            <w:noWrap/>
            <w:vAlign w:val="bottom"/>
            <w:hideMark/>
            <w:tcPrChange w:id="501" w:author="Stefanie Lane" w:date="2022-05-11T11:20:00Z">
              <w:tcPr>
                <w:tcW w:w="960" w:type="dxa"/>
                <w:tcBorders>
                  <w:top w:val="nil"/>
                  <w:left w:val="nil"/>
                  <w:bottom w:val="single" w:sz="4" w:space="0" w:color="auto"/>
                  <w:right w:val="nil"/>
                </w:tcBorders>
                <w:shd w:val="clear" w:color="auto" w:fill="auto"/>
                <w:noWrap/>
                <w:vAlign w:val="bottom"/>
                <w:hideMark/>
              </w:tcPr>
            </w:tcPrChange>
          </w:tcPr>
          <w:p w14:paraId="526CE9D1" w14:textId="77777777" w:rsidR="0089145E" w:rsidRPr="0089145E" w:rsidRDefault="0089145E">
            <w:pPr>
              <w:spacing w:after="0" w:line="240" w:lineRule="auto"/>
              <w:jc w:val="center"/>
              <w:rPr>
                <w:ins w:id="502" w:author="Stefanie Lane" w:date="2022-05-11T11:20:00Z"/>
                <w:rFonts w:ascii="Calibri" w:eastAsia="Times New Roman" w:hAnsi="Calibri" w:cs="Calibri"/>
                <w:color w:val="000000"/>
                <w:rPrChange w:id="503" w:author="Stefanie Lane" w:date="2022-05-11T11:20:00Z">
                  <w:rPr>
                    <w:ins w:id="504" w:author="Stefanie Lane" w:date="2022-05-11T11:20:00Z"/>
                  </w:rPr>
                </w:rPrChange>
              </w:rPr>
              <w:pPrChange w:id="505" w:author="Stefanie Lane" w:date="2022-05-11T11:20:00Z">
                <w:pPr>
                  <w:jc w:val="center"/>
                </w:pPr>
              </w:pPrChange>
            </w:pPr>
            <w:ins w:id="506" w:author="Stefanie Lane" w:date="2022-05-11T11:20:00Z">
              <w:r w:rsidRPr="0089145E">
                <w:rPr>
                  <w:rFonts w:ascii="Calibri" w:eastAsia="Times New Roman" w:hAnsi="Calibri" w:cs="Calibri"/>
                  <w:color w:val="000000"/>
                  <w:rPrChange w:id="507" w:author="Stefanie Lane" w:date="2022-05-11T11:20:00Z">
                    <w:rPr/>
                  </w:rPrChange>
                </w:rPr>
                <w:t>31</w:t>
              </w:r>
            </w:ins>
          </w:p>
        </w:tc>
        <w:tc>
          <w:tcPr>
            <w:tcW w:w="960" w:type="dxa"/>
            <w:tcBorders>
              <w:top w:val="nil"/>
              <w:left w:val="nil"/>
              <w:bottom w:val="nil"/>
              <w:right w:val="nil"/>
            </w:tcBorders>
            <w:shd w:val="clear" w:color="auto" w:fill="auto"/>
            <w:noWrap/>
            <w:vAlign w:val="bottom"/>
            <w:hideMark/>
            <w:tcPrChange w:id="508" w:author="Stefanie Lane" w:date="2022-05-11T11:20:00Z">
              <w:tcPr>
                <w:tcW w:w="960" w:type="dxa"/>
                <w:tcBorders>
                  <w:top w:val="nil"/>
                  <w:left w:val="nil"/>
                  <w:bottom w:val="nil"/>
                  <w:right w:val="nil"/>
                </w:tcBorders>
                <w:shd w:val="clear" w:color="auto" w:fill="auto"/>
                <w:noWrap/>
                <w:vAlign w:val="bottom"/>
                <w:hideMark/>
              </w:tcPr>
            </w:tcPrChange>
          </w:tcPr>
          <w:p w14:paraId="3752DEB4" w14:textId="77777777" w:rsidR="0089145E" w:rsidRPr="0089145E" w:rsidRDefault="0089145E">
            <w:pPr>
              <w:spacing w:after="0" w:line="240" w:lineRule="auto"/>
              <w:jc w:val="center"/>
              <w:rPr>
                <w:ins w:id="509" w:author="Stefanie Lane" w:date="2022-05-11T11:20:00Z"/>
                <w:rFonts w:ascii="Calibri" w:eastAsia="Times New Roman" w:hAnsi="Calibri" w:cs="Calibri"/>
                <w:color w:val="000000"/>
                <w:rPrChange w:id="510" w:author="Stefanie Lane" w:date="2022-05-11T11:20:00Z">
                  <w:rPr>
                    <w:ins w:id="511" w:author="Stefanie Lane" w:date="2022-05-11T11:20:00Z"/>
                  </w:rPr>
                </w:rPrChange>
              </w:rPr>
              <w:pPrChange w:id="512" w:author="Stefanie Lane" w:date="2022-05-11T11:20:00Z">
                <w:pPr>
                  <w:jc w:val="center"/>
                </w:pPr>
              </w:pPrChange>
            </w:pPr>
            <w:ins w:id="513" w:author="Stefanie Lane" w:date="2022-05-11T11:20:00Z">
              <w:r w:rsidRPr="0089145E">
                <w:rPr>
                  <w:rFonts w:ascii="Calibri" w:eastAsia="Times New Roman" w:hAnsi="Calibri" w:cs="Calibri"/>
                  <w:color w:val="000000"/>
                  <w:rPrChange w:id="514" w:author="Stefanie Lane" w:date="2022-05-11T11:20:00Z">
                    <w:rPr/>
                  </w:rPrChange>
                </w:rPr>
                <w:t>35</w:t>
              </w:r>
            </w:ins>
          </w:p>
        </w:tc>
        <w:tc>
          <w:tcPr>
            <w:tcW w:w="300" w:type="dxa"/>
            <w:tcBorders>
              <w:top w:val="nil"/>
              <w:left w:val="nil"/>
              <w:bottom w:val="nil"/>
              <w:right w:val="nil"/>
            </w:tcBorders>
            <w:shd w:val="clear" w:color="auto" w:fill="auto"/>
            <w:noWrap/>
            <w:vAlign w:val="bottom"/>
            <w:hideMark/>
            <w:tcPrChange w:id="515" w:author="Stefanie Lane" w:date="2022-05-11T11:20:00Z">
              <w:tcPr>
                <w:tcW w:w="300" w:type="dxa"/>
                <w:tcBorders>
                  <w:top w:val="nil"/>
                  <w:left w:val="nil"/>
                  <w:bottom w:val="nil"/>
                  <w:right w:val="nil"/>
                </w:tcBorders>
                <w:shd w:val="clear" w:color="auto" w:fill="auto"/>
                <w:noWrap/>
                <w:vAlign w:val="bottom"/>
                <w:hideMark/>
              </w:tcPr>
            </w:tcPrChange>
          </w:tcPr>
          <w:p w14:paraId="013668D3" w14:textId="77777777" w:rsidR="0089145E" w:rsidRPr="0089145E" w:rsidRDefault="0089145E">
            <w:pPr>
              <w:spacing w:after="0" w:line="240" w:lineRule="auto"/>
              <w:jc w:val="center"/>
              <w:rPr>
                <w:ins w:id="516" w:author="Stefanie Lane" w:date="2022-05-11T11:20:00Z"/>
                <w:rFonts w:ascii="Calibri" w:eastAsia="Times New Roman" w:hAnsi="Calibri" w:cs="Calibri"/>
                <w:color w:val="000000"/>
                <w:rPrChange w:id="517" w:author="Stefanie Lane" w:date="2022-05-11T11:20:00Z">
                  <w:rPr>
                    <w:ins w:id="518" w:author="Stefanie Lane" w:date="2022-05-11T11:20:00Z"/>
                  </w:rPr>
                </w:rPrChange>
              </w:rPr>
              <w:pPrChange w:id="519" w:author="Stefanie Lane" w:date="2022-05-11T11:20:00Z">
                <w:pPr>
                  <w:jc w:val="center"/>
                </w:pPr>
              </w:pPrChange>
            </w:pPr>
          </w:p>
        </w:tc>
        <w:tc>
          <w:tcPr>
            <w:tcW w:w="920" w:type="dxa"/>
            <w:tcBorders>
              <w:top w:val="nil"/>
              <w:left w:val="nil"/>
              <w:bottom w:val="single" w:sz="4" w:space="0" w:color="auto"/>
              <w:right w:val="nil"/>
            </w:tcBorders>
            <w:shd w:val="clear" w:color="auto" w:fill="auto"/>
            <w:noWrap/>
            <w:vAlign w:val="bottom"/>
            <w:hideMark/>
            <w:tcPrChange w:id="520" w:author="Stefanie Lane" w:date="2022-05-11T11:20:00Z">
              <w:tcPr>
                <w:tcW w:w="920" w:type="dxa"/>
                <w:tcBorders>
                  <w:top w:val="nil"/>
                  <w:left w:val="nil"/>
                  <w:bottom w:val="single" w:sz="4" w:space="0" w:color="auto"/>
                  <w:right w:val="nil"/>
                </w:tcBorders>
                <w:shd w:val="clear" w:color="auto" w:fill="auto"/>
                <w:noWrap/>
                <w:vAlign w:val="bottom"/>
                <w:hideMark/>
              </w:tcPr>
            </w:tcPrChange>
          </w:tcPr>
          <w:p w14:paraId="1F601A6E" w14:textId="77777777" w:rsidR="0089145E" w:rsidRPr="0089145E" w:rsidRDefault="0089145E">
            <w:pPr>
              <w:spacing w:after="0" w:line="240" w:lineRule="auto"/>
              <w:jc w:val="center"/>
              <w:rPr>
                <w:ins w:id="521" w:author="Stefanie Lane" w:date="2022-05-11T11:20:00Z"/>
                <w:rFonts w:ascii="Calibri" w:eastAsia="Times New Roman" w:hAnsi="Calibri" w:cs="Calibri"/>
                <w:color w:val="000000"/>
                <w:rPrChange w:id="522" w:author="Stefanie Lane" w:date="2022-05-11T11:20:00Z">
                  <w:rPr>
                    <w:ins w:id="523" w:author="Stefanie Lane" w:date="2022-05-11T11:20:00Z"/>
                  </w:rPr>
                </w:rPrChange>
              </w:rPr>
              <w:pPrChange w:id="524" w:author="Stefanie Lane" w:date="2022-05-11T11:20:00Z">
                <w:pPr>
                  <w:jc w:val="center"/>
                </w:pPr>
              </w:pPrChange>
            </w:pPr>
            <w:ins w:id="525" w:author="Stefanie Lane" w:date="2022-05-11T11:20:00Z">
              <w:r w:rsidRPr="0089145E">
                <w:rPr>
                  <w:rFonts w:ascii="Calibri" w:eastAsia="Times New Roman" w:hAnsi="Calibri" w:cs="Calibri"/>
                  <w:color w:val="000000"/>
                  <w:rPrChange w:id="526" w:author="Stefanie Lane" w:date="2022-05-11T11:20:00Z">
                    <w:rPr/>
                  </w:rPrChange>
                </w:rPr>
                <w:t>8.26</w:t>
              </w:r>
            </w:ins>
          </w:p>
        </w:tc>
        <w:tc>
          <w:tcPr>
            <w:tcW w:w="920" w:type="dxa"/>
            <w:tcBorders>
              <w:top w:val="nil"/>
              <w:left w:val="nil"/>
              <w:bottom w:val="single" w:sz="4" w:space="0" w:color="auto"/>
              <w:right w:val="nil"/>
            </w:tcBorders>
            <w:shd w:val="clear" w:color="auto" w:fill="auto"/>
            <w:noWrap/>
            <w:vAlign w:val="bottom"/>
            <w:hideMark/>
            <w:tcPrChange w:id="527" w:author="Stefanie Lane" w:date="2022-05-11T11:20:00Z">
              <w:tcPr>
                <w:tcW w:w="920" w:type="dxa"/>
                <w:tcBorders>
                  <w:top w:val="nil"/>
                  <w:left w:val="nil"/>
                  <w:bottom w:val="single" w:sz="4" w:space="0" w:color="auto"/>
                  <w:right w:val="nil"/>
                </w:tcBorders>
                <w:shd w:val="clear" w:color="auto" w:fill="auto"/>
                <w:noWrap/>
                <w:vAlign w:val="bottom"/>
                <w:hideMark/>
              </w:tcPr>
            </w:tcPrChange>
          </w:tcPr>
          <w:p w14:paraId="44E2B525" w14:textId="77777777" w:rsidR="0089145E" w:rsidRPr="0089145E" w:rsidRDefault="0089145E">
            <w:pPr>
              <w:spacing w:after="0" w:line="240" w:lineRule="auto"/>
              <w:jc w:val="center"/>
              <w:rPr>
                <w:ins w:id="528" w:author="Stefanie Lane" w:date="2022-05-11T11:20:00Z"/>
                <w:rFonts w:ascii="Calibri" w:eastAsia="Times New Roman" w:hAnsi="Calibri" w:cs="Calibri"/>
                <w:color w:val="000000"/>
                <w:rPrChange w:id="529" w:author="Stefanie Lane" w:date="2022-05-11T11:20:00Z">
                  <w:rPr>
                    <w:ins w:id="530" w:author="Stefanie Lane" w:date="2022-05-11T11:20:00Z"/>
                  </w:rPr>
                </w:rPrChange>
              </w:rPr>
              <w:pPrChange w:id="531" w:author="Stefanie Lane" w:date="2022-05-11T11:20:00Z">
                <w:pPr>
                  <w:jc w:val="center"/>
                </w:pPr>
              </w:pPrChange>
            </w:pPr>
            <w:ins w:id="532" w:author="Stefanie Lane" w:date="2022-05-11T11:20:00Z">
              <w:r w:rsidRPr="0089145E">
                <w:rPr>
                  <w:rFonts w:ascii="Calibri" w:eastAsia="Times New Roman" w:hAnsi="Calibri" w:cs="Calibri"/>
                  <w:color w:val="000000"/>
                  <w:rPrChange w:id="533" w:author="Stefanie Lane" w:date="2022-05-11T11:20:00Z">
                    <w:rPr/>
                  </w:rPrChange>
                </w:rPr>
                <w:t>1.98</w:t>
              </w:r>
            </w:ins>
          </w:p>
        </w:tc>
        <w:tc>
          <w:tcPr>
            <w:tcW w:w="900" w:type="dxa"/>
            <w:tcBorders>
              <w:top w:val="nil"/>
              <w:left w:val="nil"/>
              <w:bottom w:val="single" w:sz="4" w:space="0" w:color="auto"/>
              <w:right w:val="nil"/>
            </w:tcBorders>
            <w:shd w:val="clear" w:color="auto" w:fill="auto"/>
            <w:noWrap/>
            <w:vAlign w:val="bottom"/>
            <w:hideMark/>
            <w:tcPrChange w:id="534" w:author="Stefanie Lane" w:date="2022-05-11T11:20:00Z">
              <w:tcPr>
                <w:tcW w:w="900" w:type="dxa"/>
                <w:tcBorders>
                  <w:top w:val="nil"/>
                  <w:left w:val="nil"/>
                  <w:bottom w:val="single" w:sz="4" w:space="0" w:color="auto"/>
                  <w:right w:val="nil"/>
                </w:tcBorders>
                <w:shd w:val="clear" w:color="auto" w:fill="auto"/>
                <w:noWrap/>
                <w:vAlign w:val="bottom"/>
                <w:hideMark/>
              </w:tcPr>
            </w:tcPrChange>
          </w:tcPr>
          <w:p w14:paraId="484C20D9" w14:textId="77777777" w:rsidR="0089145E" w:rsidRPr="0089145E" w:rsidRDefault="0089145E">
            <w:pPr>
              <w:spacing w:after="0" w:line="240" w:lineRule="auto"/>
              <w:jc w:val="center"/>
              <w:rPr>
                <w:ins w:id="535" w:author="Stefanie Lane" w:date="2022-05-11T11:20:00Z"/>
                <w:rFonts w:ascii="Calibri" w:eastAsia="Times New Roman" w:hAnsi="Calibri" w:cs="Calibri"/>
                <w:color w:val="000000"/>
                <w:rPrChange w:id="536" w:author="Stefanie Lane" w:date="2022-05-11T11:20:00Z">
                  <w:rPr>
                    <w:ins w:id="537" w:author="Stefanie Lane" w:date="2022-05-11T11:20:00Z"/>
                  </w:rPr>
                </w:rPrChange>
              </w:rPr>
              <w:pPrChange w:id="538" w:author="Stefanie Lane" w:date="2022-05-11T11:20:00Z">
                <w:pPr>
                  <w:jc w:val="center"/>
                </w:pPr>
              </w:pPrChange>
            </w:pPr>
            <w:ins w:id="539" w:author="Stefanie Lane" w:date="2022-05-11T11:20:00Z">
              <w:r w:rsidRPr="0089145E">
                <w:rPr>
                  <w:rFonts w:ascii="Calibri" w:eastAsia="Times New Roman" w:hAnsi="Calibri" w:cs="Calibri"/>
                  <w:color w:val="000000"/>
                  <w:rPrChange w:id="540" w:author="Stefanie Lane" w:date="2022-05-11T11:20:00Z">
                    <w:rPr/>
                  </w:rPrChange>
                </w:rPr>
                <w:t>4.24</w:t>
              </w:r>
            </w:ins>
          </w:p>
        </w:tc>
      </w:tr>
      <w:tr w:rsidR="0089145E" w:rsidRPr="0089145E" w14:paraId="398ED044" w14:textId="77777777" w:rsidTr="0089145E">
        <w:trPr>
          <w:trHeight w:val="290"/>
          <w:jc w:val="center"/>
          <w:ins w:id="541" w:author="Stefanie Lane" w:date="2022-05-11T11:20:00Z"/>
          <w:trPrChange w:id="542" w:author="Stefanie Lane" w:date="2022-05-11T11:20:00Z">
            <w:trPr>
              <w:trHeight w:val="290"/>
            </w:trPr>
          </w:trPrChange>
        </w:trPr>
        <w:tc>
          <w:tcPr>
            <w:tcW w:w="1180" w:type="dxa"/>
            <w:tcBorders>
              <w:top w:val="single" w:sz="4" w:space="0" w:color="auto"/>
              <w:left w:val="nil"/>
              <w:bottom w:val="single" w:sz="4" w:space="0" w:color="auto"/>
              <w:right w:val="nil"/>
            </w:tcBorders>
            <w:shd w:val="clear" w:color="auto" w:fill="auto"/>
            <w:noWrap/>
            <w:vAlign w:val="bottom"/>
            <w:hideMark/>
            <w:tcPrChange w:id="543" w:author="Stefanie Lane" w:date="2022-05-11T11:20:00Z">
              <w:tcPr>
                <w:tcW w:w="1180" w:type="dxa"/>
                <w:tcBorders>
                  <w:top w:val="single" w:sz="4" w:space="0" w:color="auto"/>
                  <w:left w:val="nil"/>
                  <w:bottom w:val="single" w:sz="4" w:space="0" w:color="auto"/>
                  <w:right w:val="nil"/>
                </w:tcBorders>
                <w:shd w:val="clear" w:color="auto" w:fill="auto"/>
                <w:noWrap/>
                <w:vAlign w:val="bottom"/>
                <w:hideMark/>
              </w:tcPr>
            </w:tcPrChange>
          </w:tcPr>
          <w:p w14:paraId="0EAA3645" w14:textId="77777777" w:rsidR="0089145E" w:rsidRPr="0089145E" w:rsidRDefault="0089145E">
            <w:pPr>
              <w:spacing w:after="0" w:line="240" w:lineRule="auto"/>
              <w:jc w:val="right"/>
              <w:rPr>
                <w:ins w:id="544" w:author="Stefanie Lane" w:date="2022-05-11T11:20:00Z"/>
                <w:rFonts w:ascii="Calibri" w:eastAsia="Times New Roman" w:hAnsi="Calibri" w:cs="Calibri"/>
                <w:color w:val="000000"/>
                <w:rPrChange w:id="545" w:author="Stefanie Lane" w:date="2022-05-11T11:20:00Z">
                  <w:rPr>
                    <w:ins w:id="546" w:author="Stefanie Lane" w:date="2022-05-11T11:20:00Z"/>
                  </w:rPr>
                </w:rPrChange>
              </w:rPr>
              <w:pPrChange w:id="547" w:author="Stefanie Lane" w:date="2022-05-11T11:20:00Z">
                <w:pPr>
                  <w:jc w:val="right"/>
                </w:pPr>
              </w:pPrChange>
            </w:pPr>
            <w:ins w:id="548" w:author="Stefanie Lane" w:date="2022-05-11T11:20:00Z">
              <w:r w:rsidRPr="0089145E">
                <w:rPr>
                  <w:rFonts w:ascii="Calibri" w:eastAsia="Times New Roman" w:hAnsi="Calibri" w:cs="Calibri"/>
                  <w:color w:val="000000"/>
                  <w:rPrChange w:id="549" w:author="Stefanie Lane" w:date="2022-05-11T11:20:00Z">
                    <w:rPr/>
                  </w:rPrChange>
                </w:rPr>
                <w:t>2019</w:t>
              </w:r>
            </w:ins>
          </w:p>
        </w:tc>
        <w:tc>
          <w:tcPr>
            <w:tcW w:w="960" w:type="dxa"/>
            <w:tcBorders>
              <w:top w:val="nil"/>
              <w:left w:val="nil"/>
              <w:bottom w:val="single" w:sz="4" w:space="0" w:color="auto"/>
              <w:right w:val="nil"/>
            </w:tcBorders>
            <w:shd w:val="clear" w:color="auto" w:fill="auto"/>
            <w:noWrap/>
            <w:vAlign w:val="bottom"/>
            <w:hideMark/>
            <w:tcPrChange w:id="550" w:author="Stefanie Lane" w:date="2022-05-11T11:20:00Z">
              <w:tcPr>
                <w:tcW w:w="960" w:type="dxa"/>
                <w:tcBorders>
                  <w:top w:val="nil"/>
                  <w:left w:val="nil"/>
                  <w:bottom w:val="single" w:sz="4" w:space="0" w:color="auto"/>
                  <w:right w:val="nil"/>
                </w:tcBorders>
                <w:shd w:val="clear" w:color="auto" w:fill="auto"/>
                <w:noWrap/>
                <w:vAlign w:val="bottom"/>
                <w:hideMark/>
              </w:tcPr>
            </w:tcPrChange>
          </w:tcPr>
          <w:p w14:paraId="32F0B941" w14:textId="77777777" w:rsidR="0089145E" w:rsidRPr="0089145E" w:rsidRDefault="0089145E">
            <w:pPr>
              <w:spacing w:after="0" w:line="240" w:lineRule="auto"/>
              <w:jc w:val="center"/>
              <w:rPr>
                <w:ins w:id="551" w:author="Stefanie Lane" w:date="2022-05-11T11:20:00Z"/>
                <w:rFonts w:ascii="Calibri" w:eastAsia="Times New Roman" w:hAnsi="Calibri" w:cs="Calibri"/>
                <w:color w:val="000000"/>
                <w:rPrChange w:id="552" w:author="Stefanie Lane" w:date="2022-05-11T11:20:00Z">
                  <w:rPr>
                    <w:ins w:id="553" w:author="Stefanie Lane" w:date="2022-05-11T11:20:00Z"/>
                  </w:rPr>
                </w:rPrChange>
              </w:rPr>
              <w:pPrChange w:id="554" w:author="Stefanie Lane" w:date="2022-05-11T11:20:00Z">
                <w:pPr>
                  <w:jc w:val="center"/>
                </w:pPr>
              </w:pPrChange>
            </w:pPr>
            <w:ins w:id="555" w:author="Stefanie Lane" w:date="2022-05-11T11:20:00Z">
              <w:r w:rsidRPr="0089145E">
                <w:rPr>
                  <w:rFonts w:ascii="Calibri" w:eastAsia="Times New Roman" w:hAnsi="Calibri" w:cs="Calibri"/>
                  <w:color w:val="000000"/>
                  <w:rPrChange w:id="556" w:author="Stefanie Lane" w:date="2022-05-11T11:20:00Z">
                    <w:rPr/>
                  </w:rPrChange>
                </w:rPr>
                <w:t>28</w:t>
              </w:r>
            </w:ins>
          </w:p>
        </w:tc>
        <w:tc>
          <w:tcPr>
            <w:tcW w:w="960" w:type="dxa"/>
            <w:tcBorders>
              <w:top w:val="single" w:sz="4" w:space="0" w:color="auto"/>
              <w:left w:val="nil"/>
              <w:bottom w:val="single" w:sz="4" w:space="0" w:color="auto"/>
              <w:right w:val="nil"/>
            </w:tcBorders>
            <w:shd w:val="clear" w:color="auto" w:fill="auto"/>
            <w:noWrap/>
            <w:vAlign w:val="bottom"/>
            <w:hideMark/>
            <w:tcPrChange w:id="557" w:author="Stefanie Lane" w:date="2022-05-11T11:20:00Z">
              <w:tcPr>
                <w:tcW w:w="960" w:type="dxa"/>
                <w:tcBorders>
                  <w:top w:val="single" w:sz="4" w:space="0" w:color="auto"/>
                  <w:left w:val="nil"/>
                  <w:bottom w:val="single" w:sz="4" w:space="0" w:color="auto"/>
                  <w:right w:val="nil"/>
                </w:tcBorders>
                <w:shd w:val="clear" w:color="auto" w:fill="auto"/>
                <w:noWrap/>
                <w:vAlign w:val="bottom"/>
                <w:hideMark/>
              </w:tcPr>
            </w:tcPrChange>
          </w:tcPr>
          <w:p w14:paraId="57FFB154" w14:textId="77777777" w:rsidR="0089145E" w:rsidRPr="0089145E" w:rsidRDefault="0089145E">
            <w:pPr>
              <w:spacing w:after="0" w:line="240" w:lineRule="auto"/>
              <w:jc w:val="center"/>
              <w:rPr>
                <w:ins w:id="558" w:author="Stefanie Lane" w:date="2022-05-11T11:20:00Z"/>
                <w:rFonts w:ascii="Calibri" w:eastAsia="Times New Roman" w:hAnsi="Calibri" w:cs="Calibri"/>
                <w:color w:val="000000"/>
                <w:rPrChange w:id="559" w:author="Stefanie Lane" w:date="2022-05-11T11:20:00Z">
                  <w:rPr>
                    <w:ins w:id="560" w:author="Stefanie Lane" w:date="2022-05-11T11:20:00Z"/>
                  </w:rPr>
                </w:rPrChange>
              </w:rPr>
              <w:pPrChange w:id="561" w:author="Stefanie Lane" w:date="2022-05-11T11:20:00Z">
                <w:pPr>
                  <w:jc w:val="center"/>
                </w:pPr>
              </w:pPrChange>
            </w:pPr>
            <w:ins w:id="562" w:author="Stefanie Lane" w:date="2022-05-11T11:20:00Z">
              <w:r w:rsidRPr="0089145E">
                <w:rPr>
                  <w:rFonts w:ascii="Calibri" w:eastAsia="Times New Roman" w:hAnsi="Calibri" w:cs="Calibri"/>
                  <w:color w:val="000000"/>
                  <w:rPrChange w:id="563" w:author="Stefanie Lane" w:date="2022-05-11T11:20:00Z">
                    <w:rPr/>
                  </w:rPrChange>
                </w:rPr>
                <w:t>34</w:t>
              </w:r>
            </w:ins>
          </w:p>
        </w:tc>
        <w:tc>
          <w:tcPr>
            <w:tcW w:w="300" w:type="dxa"/>
            <w:tcBorders>
              <w:top w:val="nil"/>
              <w:left w:val="nil"/>
              <w:bottom w:val="nil"/>
              <w:right w:val="nil"/>
            </w:tcBorders>
            <w:shd w:val="clear" w:color="auto" w:fill="auto"/>
            <w:noWrap/>
            <w:vAlign w:val="bottom"/>
            <w:hideMark/>
            <w:tcPrChange w:id="564" w:author="Stefanie Lane" w:date="2022-05-11T11:20:00Z">
              <w:tcPr>
                <w:tcW w:w="300" w:type="dxa"/>
                <w:tcBorders>
                  <w:top w:val="nil"/>
                  <w:left w:val="nil"/>
                  <w:bottom w:val="nil"/>
                  <w:right w:val="nil"/>
                </w:tcBorders>
                <w:shd w:val="clear" w:color="auto" w:fill="auto"/>
                <w:noWrap/>
                <w:vAlign w:val="bottom"/>
                <w:hideMark/>
              </w:tcPr>
            </w:tcPrChange>
          </w:tcPr>
          <w:p w14:paraId="0742BEA2" w14:textId="77777777" w:rsidR="0089145E" w:rsidRPr="0089145E" w:rsidRDefault="0089145E">
            <w:pPr>
              <w:spacing w:after="0" w:line="240" w:lineRule="auto"/>
              <w:jc w:val="center"/>
              <w:rPr>
                <w:ins w:id="565" w:author="Stefanie Lane" w:date="2022-05-11T11:20:00Z"/>
                <w:rFonts w:ascii="Calibri" w:eastAsia="Times New Roman" w:hAnsi="Calibri" w:cs="Calibri"/>
                <w:color w:val="000000"/>
                <w:rPrChange w:id="566" w:author="Stefanie Lane" w:date="2022-05-11T11:20:00Z">
                  <w:rPr>
                    <w:ins w:id="567" w:author="Stefanie Lane" w:date="2022-05-11T11:20:00Z"/>
                  </w:rPr>
                </w:rPrChange>
              </w:rPr>
              <w:pPrChange w:id="568" w:author="Stefanie Lane" w:date="2022-05-11T11:20:00Z">
                <w:pPr>
                  <w:jc w:val="center"/>
                </w:pPr>
              </w:pPrChange>
            </w:pPr>
          </w:p>
        </w:tc>
        <w:tc>
          <w:tcPr>
            <w:tcW w:w="920" w:type="dxa"/>
            <w:tcBorders>
              <w:top w:val="nil"/>
              <w:left w:val="nil"/>
              <w:bottom w:val="single" w:sz="4" w:space="0" w:color="auto"/>
              <w:right w:val="nil"/>
            </w:tcBorders>
            <w:shd w:val="clear" w:color="auto" w:fill="auto"/>
            <w:noWrap/>
            <w:vAlign w:val="bottom"/>
            <w:hideMark/>
            <w:tcPrChange w:id="569" w:author="Stefanie Lane" w:date="2022-05-11T11:20:00Z">
              <w:tcPr>
                <w:tcW w:w="920" w:type="dxa"/>
                <w:tcBorders>
                  <w:top w:val="nil"/>
                  <w:left w:val="nil"/>
                  <w:bottom w:val="single" w:sz="4" w:space="0" w:color="auto"/>
                  <w:right w:val="nil"/>
                </w:tcBorders>
                <w:shd w:val="clear" w:color="auto" w:fill="auto"/>
                <w:noWrap/>
                <w:vAlign w:val="bottom"/>
                <w:hideMark/>
              </w:tcPr>
            </w:tcPrChange>
          </w:tcPr>
          <w:p w14:paraId="2697FB89" w14:textId="77777777" w:rsidR="0089145E" w:rsidRPr="0089145E" w:rsidRDefault="0089145E">
            <w:pPr>
              <w:spacing w:after="0" w:line="240" w:lineRule="auto"/>
              <w:jc w:val="center"/>
              <w:rPr>
                <w:ins w:id="570" w:author="Stefanie Lane" w:date="2022-05-11T11:20:00Z"/>
                <w:rFonts w:ascii="Calibri" w:eastAsia="Times New Roman" w:hAnsi="Calibri" w:cs="Calibri"/>
                <w:color w:val="000000"/>
                <w:rPrChange w:id="571" w:author="Stefanie Lane" w:date="2022-05-11T11:20:00Z">
                  <w:rPr>
                    <w:ins w:id="572" w:author="Stefanie Lane" w:date="2022-05-11T11:20:00Z"/>
                  </w:rPr>
                </w:rPrChange>
              </w:rPr>
              <w:pPrChange w:id="573" w:author="Stefanie Lane" w:date="2022-05-11T11:20:00Z">
                <w:pPr>
                  <w:jc w:val="center"/>
                </w:pPr>
              </w:pPrChange>
            </w:pPr>
            <w:ins w:id="574" w:author="Stefanie Lane" w:date="2022-05-11T11:20:00Z">
              <w:r w:rsidRPr="0089145E">
                <w:rPr>
                  <w:rFonts w:ascii="Calibri" w:eastAsia="Times New Roman" w:hAnsi="Calibri" w:cs="Calibri"/>
                  <w:color w:val="000000"/>
                  <w:rPrChange w:id="575" w:author="Stefanie Lane" w:date="2022-05-11T11:20:00Z">
                    <w:rPr/>
                  </w:rPrChange>
                </w:rPr>
                <w:t>7.89</w:t>
              </w:r>
            </w:ins>
          </w:p>
        </w:tc>
        <w:tc>
          <w:tcPr>
            <w:tcW w:w="920" w:type="dxa"/>
            <w:tcBorders>
              <w:top w:val="nil"/>
              <w:left w:val="nil"/>
              <w:bottom w:val="single" w:sz="4" w:space="0" w:color="auto"/>
              <w:right w:val="nil"/>
            </w:tcBorders>
            <w:shd w:val="clear" w:color="auto" w:fill="auto"/>
            <w:noWrap/>
            <w:vAlign w:val="bottom"/>
            <w:hideMark/>
            <w:tcPrChange w:id="576" w:author="Stefanie Lane" w:date="2022-05-11T11:20:00Z">
              <w:tcPr>
                <w:tcW w:w="920" w:type="dxa"/>
                <w:tcBorders>
                  <w:top w:val="nil"/>
                  <w:left w:val="nil"/>
                  <w:bottom w:val="single" w:sz="4" w:space="0" w:color="auto"/>
                  <w:right w:val="nil"/>
                </w:tcBorders>
                <w:shd w:val="clear" w:color="auto" w:fill="auto"/>
                <w:noWrap/>
                <w:vAlign w:val="bottom"/>
                <w:hideMark/>
              </w:tcPr>
            </w:tcPrChange>
          </w:tcPr>
          <w:p w14:paraId="2F997077" w14:textId="77777777" w:rsidR="0089145E" w:rsidRPr="0089145E" w:rsidRDefault="0089145E">
            <w:pPr>
              <w:spacing w:after="0" w:line="240" w:lineRule="auto"/>
              <w:jc w:val="center"/>
              <w:rPr>
                <w:ins w:id="577" w:author="Stefanie Lane" w:date="2022-05-11T11:20:00Z"/>
                <w:rFonts w:ascii="Calibri" w:eastAsia="Times New Roman" w:hAnsi="Calibri" w:cs="Calibri"/>
                <w:color w:val="000000"/>
                <w:rPrChange w:id="578" w:author="Stefanie Lane" w:date="2022-05-11T11:20:00Z">
                  <w:rPr>
                    <w:ins w:id="579" w:author="Stefanie Lane" w:date="2022-05-11T11:20:00Z"/>
                  </w:rPr>
                </w:rPrChange>
              </w:rPr>
              <w:pPrChange w:id="580" w:author="Stefanie Lane" w:date="2022-05-11T11:20:00Z">
                <w:pPr>
                  <w:jc w:val="center"/>
                </w:pPr>
              </w:pPrChange>
            </w:pPr>
            <w:ins w:id="581" w:author="Stefanie Lane" w:date="2022-05-11T11:20:00Z">
              <w:r w:rsidRPr="0089145E">
                <w:rPr>
                  <w:rFonts w:ascii="Calibri" w:eastAsia="Times New Roman" w:hAnsi="Calibri" w:cs="Calibri"/>
                  <w:color w:val="000000"/>
                  <w:rPrChange w:id="582" w:author="Stefanie Lane" w:date="2022-05-11T11:20:00Z">
                    <w:rPr/>
                  </w:rPrChange>
                </w:rPr>
                <w:t>2.69</w:t>
              </w:r>
            </w:ins>
          </w:p>
        </w:tc>
        <w:tc>
          <w:tcPr>
            <w:tcW w:w="900" w:type="dxa"/>
            <w:tcBorders>
              <w:top w:val="nil"/>
              <w:left w:val="nil"/>
              <w:bottom w:val="single" w:sz="4" w:space="0" w:color="auto"/>
              <w:right w:val="nil"/>
            </w:tcBorders>
            <w:shd w:val="clear" w:color="auto" w:fill="auto"/>
            <w:noWrap/>
            <w:vAlign w:val="bottom"/>
            <w:hideMark/>
            <w:tcPrChange w:id="583" w:author="Stefanie Lane" w:date="2022-05-11T11:20:00Z">
              <w:tcPr>
                <w:tcW w:w="900" w:type="dxa"/>
                <w:tcBorders>
                  <w:top w:val="nil"/>
                  <w:left w:val="nil"/>
                  <w:bottom w:val="single" w:sz="4" w:space="0" w:color="auto"/>
                  <w:right w:val="nil"/>
                </w:tcBorders>
                <w:shd w:val="clear" w:color="auto" w:fill="auto"/>
                <w:noWrap/>
                <w:vAlign w:val="bottom"/>
                <w:hideMark/>
              </w:tcPr>
            </w:tcPrChange>
          </w:tcPr>
          <w:p w14:paraId="2C7C59D3" w14:textId="77777777" w:rsidR="0089145E" w:rsidRPr="0089145E" w:rsidRDefault="0089145E">
            <w:pPr>
              <w:spacing w:after="0" w:line="240" w:lineRule="auto"/>
              <w:jc w:val="center"/>
              <w:rPr>
                <w:ins w:id="584" w:author="Stefanie Lane" w:date="2022-05-11T11:20:00Z"/>
                <w:rFonts w:ascii="Calibri" w:eastAsia="Times New Roman" w:hAnsi="Calibri" w:cs="Calibri"/>
                <w:color w:val="000000"/>
                <w:rPrChange w:id="585" w:author="Stefanie Lane" w:date="2022-05-11T11:20:00Z">
                  <w:rPr>
                    <w:ins w:id="586" w:author="Stefanie Lane" w:date="2022-05-11T11:20:00Z"/>
                  </w:rPr>
                </w:rPrChange>
              </w:rPr>
              <w:pPrChange w:id="587" w:author="Stefanie Lane" w:date="2022-05-11T11:20:00Z">
                <w:pPr>
                  <w:jc w:val="center"/>
                </w:pPr>
              </w:pPrChange>
            </w:pPr>
            <w:ins w:id="588" w:author="Stefanie Lane" w:date="2022-05-11T11:20:00Z">
              <w:r w:rsidRPr="0089145E">
                <w:rPr>
                  <w:rFonts w:ascii="Calibri" w:eastAsia="Times New Roman" w:hAnsi="Calibri" w:cs="Calibri"/>
                  <w:color w:val="000000"/>
                  <w:rPrChange w:id="589" w:author="Stefanie Lane" w:date="2022-05-11T11:20:00Z">
                    <w:rPr/>
                  </w:rPrChange>
                </w:rPr>
                <w:t>4.31</w:t>
              </w:r>
            </w:ins>
          </w:p>
        </w:tc>
      </w:tr>
      <w:tr w:rsidR="0089145E" w:rsidRPr="0089145E" w14:paraId="5677872F" w14:textId="77777777" w:rsidTr="0089145E">
        <w:trPr>
          <w:trHeight w:val="290"/>
          <w:jc w:val="center"/>
          <w:ins w:id="590" w:author="Stefanie Lane" w:date="2022-05-11T11:20:00Z"/>
          <w:trPrChange w:id="591" w:author="Stefanie Lane" w:date="2022-05-11T11:20:00Z">
            <w:trPr>
              <w:trHeight w:val="290"/>
            </w:trPr>
          </w:trPrChange>
        </w:trPr>
        <w:tc>
          <w:tcPr>
            <w:tcW w:w="1180" w:type="dxa"/>
            <w:tcBorders>
              <w:top w:val="nil"/>
              <w:left w:val="nil"/>
              <w:bottom w:val="nil"/>
              <w:right w:val="nil"/>
            </w:tcBorders>
            <w:shd w:val="clear" w:color="auto" w:fill="auto"/>
            <w:noWrap/>
            <w:vAlign w:val="bottom"/>
            <w:hideMark/>
            <w:tcPrChange w:id="592" w:author="Stefanie Lane" w:date="2022-05-11T11:20:00Z">
              <w:tcPr>
                <w:tcW w:w="1180" w:type="dxa"/>
                <w:tcBorders>
                  <w:top w:val="nil"/>
                  <w:left w:val="nil"/>
                  <w:bottom w:val="nil"/>
                  <w:right w:val="nil"/>
                </w:tcBorders>
                <w:shd w:val="clear" w:color="auto" w:fill="auto"/>
                <w:noWrap/>
                <w:vAlign w:val="bottom"/>
                <w:hideMark/>
              </w:tcPr>
            </w:tcPrChange>
          </w:tcPr>
          <w:p w14:paraId="36D887A9" w14:textId="77777777" w:rsidR="0089145E" w:rsidRPr="0089145E" w:rsidRDefault="0089145E">
            <w:pPr>
              <w:spacing w:after="0" w:line="240" w:lineRule="auto"/>
              <w:jc w:val="center"/>
              <w:rPr>
                <w:ins w:id="593" w:author="Stefanie Lane" w:date="2022-05-11T11:20:00Z"/>
                <w:rFonts w:ascii="Calibri" w:eastAsia="Times New Roman" w:hAnsi="Calibri" w:cs="Calibri"/>
                <w:color w:val="000000"/>
                <w:rPrChange w:id="594" w:author="Stefanie Lane" w:date="2022-05-11T11:20:00Z">
                  <w:rPr>
                    <w:ins w:id="595" w:author="Stefanie Lane" w:date="2022-05-11T11:20:00Z"/>
                  </w:rPr>
                </w:rPrChange>
              </w:rPr>
              <w:pPrChange w:id="596" w:author="Stefanie Lane" w:date="2022-05-11T11:20:00Z">
                <w:pPr>
                  <w:jc w:val="center"/>
                </w:pPr>
              </w:pPrChange>
            </w:pPr>
          </w:p>
        </w:tc>
        <w:tc>
          <w:tcPr>
            <w:tcW w:w="960" w:type="dxa"/>
            <w:tcBorders>
              <w:top w:val="nil"/>
              <w:left w:val="nil"/>
              <w:bottom w:val="nil"/>
              <w:right w:val="nil"/>
            </w:tcBorders>
            <w:shd w:val="clear" w:color="auto" w:fill="auto"/>
            <w:noWrap/>
            <w:vAlign w:val="bottom"/>
            <w:hideMark/>
            <w:tcPrChange w:id="597" w:author="Stefanie Lane" w:date="2022-05-11T11:20:00Z">
              <w:tcPr>
                <w:tcW w:w="960" w:type="dxa"/>
                <w:tcBorders>
                  <w:top w:val="nil"/>
                  <w:left w:val="nil"/>
                  <w:bottom w:val="nil"/>
                  <w:right w:val="nil"/>
                </w:tcBorders>
                <w:shd w:val="clear" w:color="auto" w:fill="auto"/>
                <w:noWrap/>
                <w:vAlign w:val="bottom"/>
                <w:hideMark/>
              </w:tcPr>
            </w:tcPrChange>
          </w:tcPr>
          <w:p w14:paraId="2BD938C2" w14:textId="77777777" w:rsidR="0089145E" w:rsidRPr="0089145E" w:rsidRDefault="0089145E">
            <w:pPr>
              <w:spacing w:after="0" w:line="240" w:lineRule="auto"/>
              <w:rPr>
                <w:ins w:id="598" w:author="Stefanie Lane" w:date="2022-05-11T11:20:00Z"/>
                <w:rFonts w:ascii="Times New Roman" w:eastAsia="Times New Roman" w:hAnsi="Times New Roman" w:cs="Times New Roman"/>
                <w:sz w:val="20"/>
                <w:szCs w:val="20"/>
                <w:rPrChange w:id="599" w:author="Stefanie Lane" w:date="2022-05-11T11:20:00Z">
                  <w:rPr>
                    <w:ins w:id="600" w:author="Stefanie Lane" w:date="2022-05-11T11:20:00Z"/>
                  </w:rPr>
                </w:rPrChange>
              </w:rPr>
              <w:pPrChange w:id="601" w:author="Stefanie Lane" w:date="2022-05-11T11:20:00Z">
                <w:pPr/>
              </w:pPrChange>
            </w:pPr>
          </w:p>
        </w:tc>
        <w:tc>
          <w:tcPr>
            <w:tcW w:w="960" w:type="dxa"/>
            <w:tcBorders>
              <w:top w:val="nil"/>
              <w:left w:val="nil"/>
              <w:bottom w:val="nil"/>
              <w:right w:val="nil"/>
            </w:tcBorders>
            <w:shd w:val="clear" w:color="auto" w:fill="auto"/>
            <w:noWrap/>
            <w:vAlign w:val="bottom"/>
            <w:hideMark/>
            <w:tcPrChange w:id="602" w:author="Stefanie Lane" w:date="2022-05-11T11:20:00Z">
              <w:tcPr>
                <w:tcW w:w="960" w:type="dxa"/>
                <w:tcBorders>
                  <w:top w:val="nil"/>
                  <w:left w:val="nil"/>
                  <w:bottom w:val="nil"/>
                  <w:right w:val="nil"/>
                </w:tcBorders>
                <w:shd w:val="clear" w:color="auto" w:fill="auto"/>
                <w:noWrap/>
                <w:vAlign w:val="bottom"/>
                <w:hideMark/>
              </w:tcPr>
            </w:tcPrChange>
          </w:tcPr>
          <w:p w14:paraId="47634690" w14:textId="77777777" w:rsidR="0089145E" w:rsidRPr="0089145E" w:rsidRDefault="0089145E">
            <w:pPr>
              <w:spacing w:after="0" w:line="240" w:lineRule="auto"/>
              <w:rPr>
                <w:ins w:id="603" w:author="Stefanie Lane" w:date="2022-05-11T11:20:00Z"/>
                <w:rFonts w:ascii="Times New Roman" w:eastAsia="Times New Roman" w:hAnsi="Times New Roman" w:cs="Times New Roman"/>
                <w:sz w:val="20"/>
                <w:szCs w:val="20"/>
                <w:rPrChange w:id="604" w:author="Stefanie Lane" w:date="2022-05-11T11:20:00Z">
                  <w:rPr>
                    <w:ins w:id="605" w:author="Stefanie Lane" w:date="2022-05-11T11:20:00Z"/>
                  </w:rPr>
                </w:rPrChange>
              </w:rPr>
              <w:pPrChange w:id="606" w:author="Stefanie Lane" w:date="2022-05-11T11:20:00Z">
                <w:pPr/>
              </w:pPrChange>
            </w:pPr>
          </w:p>
        </w:tc>
        <w:tc>
          <w:tcPr>
            <w:tcW w:w="300" w:type="dxa"/>
            <w:tcBorders>
              <w:top w:val="nil"/>
              <w:left w:val="nil"/>
              <w:bottom w:val="nil"/>
              <w:right w:val="nil"/>
            </w:tcBorders>
            <w:shd w:val="clear" w:color="auto" w:fill="auto"/>
            <w:noWrap/>
            <w:vAlign w:val="bottom"/>
            <w:hideMark/>
            <w:tcPrChange w:id="607" w:author="Stefanie Lane" w:date="2022-05-11T11:20:00Z">
              <w:tcPr>
                <w:tcW w:w="300" w:type="dxa"/>
                <w:tcBorders>
                  <w:top w:val="nil"/>
                  <w:left w:val="nil"/>
                  <w:bottom w:val="nil"/>
                  <w:right w:val="nil"/>
                </w:tcBorders>
                <w:shd w:val="clear" w:color="auto" w:fill="auto"/>
                <w:noWrap/>
                <w:vAlign w:val="bottom"/>
                <w:hideMark/>
              </w:tcPr>
            </w:tcPrChange>
          </w:tcPr>
          <w:p w14:paraId="4696E538" w14:textId="77777777" w:rsidR="0089145E" w:rsidRPr="0089145E" w:rsidRDefault="0089145E">
            <w:pPr>
              <w:spacing w:after="0" w:line="240" w:lineRule="auto"/>
              <w:rPr>
                <w:ins w:id="608" w:author="Stefanie Lane" w:date="2022-05-11T11:20:00Z"/>
                <w:rFonts w:ascii="Times New Roman" w:eastAsia="Times New Roman" w:hAnsi="Times New Roman" w:cs="Times New Roman"/>
                <w:sz w:val="20"/>
                <w:szCs w:val="20"/>
                <w:rPrChange w:id="609" w:author="Stefanie Lane" w:date="2022-05-11T11:20:00Z">
                  <w:rPr>
                    <w:ins w:id="610" w:author="Stefanie Lane" w:date="2022-05-11T11:20:00Z"/>
                  </w:rPr>
                </w:rPrChange>
              </w:rPr>
              <w:pPrChange w:id="611" w:author="Stefanie Lane" w:date="2022-05-11T11:20:00Z">
                <w:pPr/>
              </w:pPrChange>
            </w:pPr>
          </w:p>
        </w:tc>
        <w:tc>
          <w:tcPr>
            <w:tcW w:w="920" w:type="dxa"/>
            <w:tcBorders>
              <w:top w:val="nil"/>
              <w:left w:val="nil"/>
              <w:bottom w:val="nil"/>
              <w:right w:val="nil"/>
            </w:tcBorders>
            <w:shd w:val="clear" w:color="auto" w:fill="auto"/>
            <w:noWrap/>
            <w:vAlign w:val="bottom"/>
            <w:hideMark/>
            <w:tcPrChange w:id="612" w:author="Stefanie Lane" w:date="2022-05-11T11:20:00Z">
              <w:tcPr>
                <w:tcW w:w="920" w:type="dxa"/>
                <w:tcBorders>
                  <w:top w:val="nil"/>
                  <w:left w:val="nil"/>
                  <w:bottom w:val="nil"/>
                  <w:right w:val="nil"/>
                </w:tcBorders>
                <w:shd w:val="clear" w:color="auto" w:fill="auto"/>
                <w:noWrap/>
                <w:vAlign w:val="bottom"/>
                <w:hideMark/>
              </w:tcPr>
            </w:tcPrChange>
          </w:tcPr>
          <w:p w14:paraId="25E46631" w14:textId="77777777" w:rsidR="0089145E" w:rsidRPr="0089145E" w:rsidRDefault="0089145E">
            <w:pPr>
              <w:spacing w:after="0" w:line="240" w:lineRule="auto"/>
              <w:rPr>
                <w:ins w:id="613" w:author="Stefanie Lane" w:date="2022-05-11T11:20:00Z"/>
                <w:rFonts w:ascii="Times New Roman" w:eastAsia="Times New Roman" w:hAnsi="Times New Roman" w:cs="Times New Roman"/>
                <w:sz w:val="20"/>
                <w:szCs w:val="20"/>
                <w:rPrChange w:id="614" w:author="Stefanie Lane" w:date="2022-05-11T11:20:00Z">
                  <w:rPr>
                    <w:ins w:id="615" w:author="Stefanie Lane" w:date="2022-05-11T11:20:00Z"/>
                  </w:rPr>
                </w:rPrChange>
              </w:rPr>
              <w:pPrChange w:id="616" w:author="Stefanie Lane" w:date="2022-05-11T11:20:00Z">
                <w:pPr/>
              </w:pPrChange>
            </w:pPr>
          </w:p>
        </w:tc>
        <w:tc>
          <w:tcPr>
            <w:tcW w:w="920" w:type="dxa"/>
            <w:tcBorders>
              <w:top w:val="nil"/>
              <w:left w:val="nil"/>
              <w:bottom w:val="nil"/>
              <w:right w:val="nil"/>
            </w:tcBorders>
            <w:shd w:val="clear" w:color="auto" w:fill="auto"/>
            <w:noWrap/>
            <w:vAlign w:val="bottom"/>
            <w:hideMark/>
            <w:tcPrChange w:id="617" w:author="Stefanie Lane" w:date="2022-05-11T11:20:00Z">
              <w:tcPr>
                <w:tcW w:w="920" w:type="dxa"/>
                <w:tcBorders>
                  <w:top w:val="nil"/>
                  <w:left w:val="nil"/>
                  <w:bottom w:val="nil"/>
                  <w:right w:val="nil"/>
                </w:tcBorders>
                <w:shd w:val="clear" w:color="auto" w:fill="auto"/>
                <w:noWrap/>
                <w:vAlign w:val="bottom"/>
                <w:hideMark/>
              </w:tcPr>
            </w:tcPrChange>
          </w:tcPr>
          <w:p w14:paraId="46313F44" w14:textId="77777777" w:rsidR="0089145E" w:rsidRPr="0089145E" w:rsidRDefault="0089145E">
            <w:pPr>
              <w:spacing w:after="0" w:line="240" w:lineRule="auto"/>
              <w:rPr>
                <w:ins w:id="618" w:author="Stefanie Lane" w:date="2022-05-11T11:20:00Z"/>
                <w:rFonts w:ascii="Times New Roman" w:eastAsia="Times New Roman" w:hAnsi="Times New Roman" w:cs="Times New Roman"/>
                <w:sz w:val="20"/>
                <w:szCs w:val="20"/>
                <w:rPrChange w:id="619" w:author="Stefanie Lane" w:date="2022-05-11T11:20:00Z">
                  <w:rPr>
                    <w:ins w:id="620" w:author="Stefanie Lane" w:date="2022-05-11T11:20:00Z"/>
                  </w:rPr>
                </w:rPrChange>
              </w:rPr>
              <w:pPrChange w:id="621" w:author="Stefanie Lane" w:date="2022-05-11T11:20:00Z">
                <w:pPr/>
              </w:pPrChange>
            </w:pPr>
          </w:p>
        </w:tc>
        <w:tc>
          <w:tcPr>
            <w:tcW w:w="900" w:type="dxa"/>
            <w:tcBorders>
              <w:top w:val="nil"/>
              <w:left w:val="nil"/>
              <w:bottom w:val="nil"/>
              <w:right w:val="nil"/>
            </w:tcBorders>
            <w:shd w:val="clear" w:color="auto" w:fill="auto"/>
            <w:noWrap/>
            <w:vAlign w:val="bottom"/>
            <w:hideMark/>
            <w:tcPrChange w:id="622" w:author="Stefanie Lane" w:date="2022-05-11T11:20:00Z">
              <w:tcPr>
                <w:tcW w:w="900" w:type="dxa"/>
                <w:tcBorders>
                  <w:top w:val="nil"/>
                  <w:left w:val="nil"/>
                  <w:bottom w:val="nil"/>
                  <w:right w:val="nil"/>
                </w:tcBorders>
                <w:shd w:val="clear" w:color="auto" w:fill="auto"/>
                <w:noWrap/>
                <w:vAlign w:val="bottom"/>
                <w:hideMark/>
              </w:tcPr>
            </w:tcPrChange>
          </w:tcPr>
          <w:p w14:paraId="6A54E8E5" w14:textId="77777777" w:rsidR="0089145E" w:rsidRPr="0089145E" w:rsidRDefault="0089145E">
            <w:pPr>
              <w:spacing w:after="0" w:line="240" w:lineRule="auto"/>
              <w:rPr>
                <w:ins w:id="623" w:author="Stefanie Lane" w:date="2022-05-11T11:20:00Z"/>
                <w:rFonts w:ascii="Times New Roman" w:eastAsia="Times New Roman" w:hAnsi="Times New Roman" w:cs="Times New Roman"/>
                <w:sz w:val="20"/>
                <w:szCs w:val="20"/>
                <w:rPrChange w:id="624" w:author="Stefanie Lane" w:date="2022-05-11T11:20:00Z">
                  <w:rPr>
                    <w:ins w:id="625" w:author="Stefanie Lane" w:date="2022-05-11T11:20:00Z"/>
                  </w:rPr>
                </w:rPrChange>
              </w:rPr>
              <w:pPrChange w:id="626" w:author="Stefanie Lane" w:date="2022-05-11T11:20:00Z">
                <w:pPr/>
              </w:pPrChange>
            </w:pPr>
          </w:p>
        </w:tc>
      </w:tr>
      <w:tr w:rsidR="0089145E" w:rsidRPr="0089145E" w14:paraId="27A413D1" w14:textId="77777777" w:rsidTr="0089145E">
        <w:trPr>
          <w:trHeight w:val="290"/>
          <w:jc w:val="center"/>
          <w:ins w:id="627" w:author="Stefanie Lane" w:date="2022-05-11T11:20:00Z"/>
          <w:trPrChange w:id="628" w:author="Stefanie Lane" w:date="2022-05-11T11:20:00Z">
            <w:trPr>
              <w:trHeight w:val="290"/>
            </w:trPr>
          </w:trPrChange>
        </w:trPr>
        <w:tc>
          <w:tcPr>
            <w:tcW w:w="1180" w:type="dxa"/>
            <w:tcBorders>
              <w:top w:val="nil"/>
              <w:left w:val="nil"/>
              <w:bottom w:val="nil"/>
              <w:right w:val="nil"/>
            </w:tcBorders>
            <w:shd w:val="clear" w:color="auto" w:fill="auto"/>
            <w:noWrap/>
            <w:vAlign w:val="bottom"/>
            <w:hideMark/>
            <w:tcPrChange w:id="629" w:author="Stefanie Lane" w:date="2022-05-11T11:20:00Z">
              <w:tcPr>
                <w:tcW w:w="1180" w:type="dxa"/>
                <w:tcBorders>
                  <w:top w:val="nil"/>
                  <w:left w:val="nil"/>
                  <w:bottom w:val="nil"/>
                  <w:right w:val="nil"/>
                </w:tcBorders>
                <w:shd w:val="clear" w:color="auto" w:fill="auto"/>
                <w:noWrap/>
                <w:vAlign w:val="bottom"/>
                <w:hideMark/>
              </w:tcPr>
            </w:tcPrChange>
          </w:tcPr>
          <w:p w14:paraId="428A08CA" w14:textId="77777777" w:rsidR="0089145E" w:rsidRPr="0089145E" w:rsidRDefault="0089145E">
            <w:pPr>
              <w:spacing w:after="0" w:line="240" w:lineRule="auto"/>
              <w:rPr>
                <w:ins w:id="630" w:author="Stefanie Lane" w:date="2022-05-11T11:20:00Z"/>
                <w:rFonts w:ascii="Calibri" w:eastAsia="Times New Roman" w:hAnsi="Calibri" w:cs="Calibri"/>
                <w:b/>
                <w:bCs/>
                <w:color w:val="000000"/>
                <w:rPrChange w:id="631" w:author="Stefanie Lane" w:date="2022-05-11T11:20:00Z">
                  <w:rPr>
                    <w:ins w:id="632" w:author="Stefanie Lane" w:date="2022-05-11T11:20:00Z"/>
                  </w:rPr>
                </w:rPrChange>
              </w:rPr>
              <w:pPrChange w:id="633" w:author="Stefanie Lane" w:date="2022-05-11T11:20:00Z">
                <w:pPr/>
              </w:pPrChange>
            </w:pPr>
            <w:ins w:id="634" w:author="Stefanie Lane" w:date="2022-05-11T11:20:00Z">
              <w:r w:rsidRPr="0089145E">
                <w:rPr>
                  <w:rFonts w:ascii="Calibri" w:eastAsia="Times New Roman" w:hAnsi="Calibri" w:cs="Calibri"/>
                  <w:b/>
                  <w:bCs/>
                  <w:color w:val="000000"/>
                  <w:rPrChange w:id="635" w:author="Stefanie Lane" w:date="2022-05-11T11:20:00Z">
                    <w:rPr/>
                  </w:rPrChange>
                </w:rPr>
                <w:t>Fescue</w:t>
              </w:r>
            </w:ins>
          </w:p>
        </w:tc>
        <w:tc>
          <w:tcPr>
            <w:tcW w:w="960" w:type="dxa"/>
            <w:tcBorders>
              <w:top w:val="nil"/>
              <w:left w:val="nil"/>
              <w:bottom w:val="nil"/>
              <w:right w:val="nil"/>
            </w:tcBorders>
            <w:shd w:val="clear" w:color="auto" w:fill="auto"/>
            <w:noWrap/>
            <w:vAlign w:val="bottom"/>
            <w:hideMark/>
            <w:tcPrChange w:id="636" w:author="Stefanie Lane" w:date="2022-05-11T11:20:00Z">
              <w:tcPr>
                <w:tcW w:w="960" w:type="dxa"/>
                <w:tcBorders>
                  <w:top w:val="nil"/>
                  <w:left w:val="nil"/>
                  <w:bottom w:val="nil"/>
                  <w:right w:val="nil"/>
                </w:tcBorders>
                <w:shd w:val="clear" w:color="auto" w:fill="auto"/>
                <w:noWrap/>
                <w:vAlign w:val="bottom"/>
                <w:hideMark/>
              </w:tcPr>
            </w:tcPrChange>
          </w:tcPr>
          <w:p w14:paraId="44800ABE" w14:textId="77777777" w:rsidR="0089145E" w:rsidRPr="0089145E" w:rsidRDefault="0089145E">
            <w:pPr>
              <w:spacing w:after="0" w:line="240" w:lineRule="auto"/>
              <w:rPr>
                <w:ins w:id="637" w:author="Stefanie Lane" w:date="2022-05-11T11:20:00Z"/>
                <w:rFonts w:ascii="Calibri" w:eastAsia="Times New Roman" w:hAnsi="Calibri" w:cs="Calibri"/>
                <w:b/>
                <w:bCs/>
                <w:color w:val="000000"/>
                <w:rPrChange w:id="638" w:author="Stefanie Lane" w:date="2022-05-11T11:20:00Z">
                  <w:rPr>
                    <w:ins w:id="639" w:author="Stefanie Lane" w:date="2022-05-11T11:20:00Z"/>
                  </w:rPr>
                </w:rPrChange>
              </w:rPr>
              <w:pPrChange w:id="640" w:author="Stefanie Lane" w:date="2022-05-11T11:20:00Z">
                <w:pPr/>
              </w:pPrChange>
            </w:pPr>
          </w:p>
        </w:tc>
        <w:tc>
          <w:tcPr>
            <w:tcW w:w="960" w:type="dxa"/>
            <w:tcBorders>
              <w:top w:val="nil"/>
              <w:left w:val="nil"/>
              <w:bottom w:val="nil"/>
              <w:right w:val="nil"/>
            </w:tcBorders>
            <w:shd w:val="clear" w:color="auto" w:fill="auto"/>
            <w:noWrap/>
            <w:vAlign w:val="bottom"/>
            <w:hideMark/>
            <w:tcPrChange w:id="641" w:author="Stefanie Lane" w:date="2022-05-11T11:20:00Z">
              <w:tcPr>
                <w:tcW w:w="960" w:type="dxa"/>
                <w:tcBorders>
                  <w:top w:val="nil"/>
                  <w:left w:val="nil"/>
                  <w:bottom w:val="nil"/>
                  <w:right w:val="nil"/>
                </w:tcBorders>
                <w:shd w:val="clear" w:color="auto" w:fill="auto"/>
                <w:noWrap/>
                <w:vAlign w:val="bottom"/>
                <w:hideMark/>
              </w:tcPr>
            </w:tcPrChange>
          </w:tcPr>
          <w:p w14:paraId="7F29014C" w14:textId="77777777" w:rsidR="0089145E" w:rsidRPr="0089145E" w:rsidRDefault="0089145E">
            <w:pPr>
              <w:spacing w:after="0" w:line="240" w:lineRule="auto"/>
              <w:rPr>
                <w:ins w:id="642" w:author="Stefanie Lane" w:date="2022-05-11T11:20:00Z"/>
                <w:rFonts w:ascii="Times New Roman" w:eastAsia="Times New Roman" w:hAnsi="Times New Roman" w:cs="Times New Roman"/>
                <w:sz w:val="20"/>
                <w:szCs w:val="20"/>
                <w:rPrChange w:id="643" w:author="Stefanie Lane" w:date="2022-05-11T11:20:00Z">
                  <w:rPr>
                    <w:ins w:id="644" w:author="Stefanie Lane" w:date="2022-05-11T11:20:00Z"/>
                  </w:rPr>
                </w:rPrChange>
              </w:rPr>
              <w:pPrChange w:id="645" w:author="Stefanie Lane" w:date="2022-05-11T11:20:00Z">
                <w:pPr/>
              </w:pPrChange>
            </w:pPr>
          </w:p>
        </w:tc>
        <w:tc>
          <w:tcPr>
            <w:tcW w:w="300" w:type="dxa"/>
            <w:tcBorders>
              <w:top w:val="nil"/>
              <w:left w:val="nil"/>
              <w:bottom w:val="nil"/>
              <w:right w:val="nil"/>
            </w:tcBorders>
            <w:shd w:val="clear" w:color="auto" w:fill="auto"/>
            <w:noWrap/>
            <w:vAlign w:val="bottom"/>
            <w:hideMark/>
            <w:tcPrChange w:id="646" w:author="Stefanie Lane" w:date="2022-05-11T11:20:00Z">
              <w:tcPr>
                <w:tcW w:w="300" w:type="dxa"/>
                <w:tcBorders>
                  <w:top w:val="nil"/>
                  <w:left w:val="nil"/>
                  <w:bottom w:val="nil"/>
                  <w:right w:val="nil"/>
                </w:tcBorders>
                <w:shd w:val="clear" w:color="auto" w:fill="auto"/>
                <w:noWrap/>
                <w:vAlign w:val="bottom"/>
                <w:hideMark/>
              </w:tcPr>
            </w:tcPrChange>
          </w:tcPr>
          <w:p w14:paraId="6323BE7D" w14:textId="77777777" w:rsidR="0089145E" w:rsidRPr="0089145E" w:rsidRDefault="0089145E">
            <w:pPr>
              <w:spacing w:after="0" w:line="240" w:lineRule="auto"/>
              <w:rPr>
                <w:ins w:id="647" w:author="Stefanie Lane" w:date="2022-05-11T11:20:00Z"/>
                <w:rFonts w:ascii="Times New Roman" w:eastAsia="Times New Roman" w:hAnsi="Times New Roman" w:cs="Times New Roman"/>
                <w:sz w:val="20"/>
                <w:szCs w:val="20"/>
                <w:rPrChange w:id="648" w:author="Stefanie Lane" w:date="2022-05-11T11:20:00Z">
                  <w:rPr>
                    <w:ins w:id="649" w:author="Stefanie Lane" w:date="2022-05-11T11:20:00Z"/>
                  </w:rPr>
                </w:rPrChange>
              </w:rPr>
              <w:pPrChange w:id="650" w:author="Stefanie Lane" w:date="2022-05-11T11:20:00Z">
                <w:pPr/>
              </w:pPrChange>
            </w:pPr>
          </w:p>
        </w:tc>
        <w:tc>
          <w:tcPr>
            <w:tcW w:w="920" w:type="dxa"/>
            <w:tcBorders>
              <w:top w:val="nil"/>
              <w:left w:val="nil"/>
              <w:bottom w:val="nil"/>
              <w:right w:val="nil"/>
            </w:tcBorders>
            <w:shd w:val="clear" w:color="auto" w:fill="auto"/>
            <w:noWrap/>
            <w:vAlign w:val="bottom"/>
            <w:hideMark/>
            <w:tcPrChange w:id="651" w:author="Stefanie Lane" w:date="2022-05-11T11:20:00Z">
              <w:tcPr>
                <w:tcW w:w="920" w:type="dxa"/>
                <w:tcBorders>
                  <w:top w:val="nil"/>
                  <w:left w:val="nil"/>
                  <w:bottom w:val="nil"/>
                  <w:right w:val="nil"/>
                </w:tcBorders>
                <w:shd w:val="clear" w:color="auto" w:fill="auto"/>
                <w:noWrap/>
                <w:vAlign w:val="bottom"/>
                <w:hideMark/>
              </w:tcPr>
            </w:tcPrChange>
          </w:tcPr>
          <w:p w14:paraId="6D4FA13E" w14:textId="77777777" w:rsidR="0089145E" w:rsidRPr="0089145E" w:rsidRDefault="0089145E">
            <w:pPr>
              <w:spacing w:after="0" w:line="240" w:lineRule="auto"/>
              <w:rPr>
                <w:ins w:id="652" w:author="Stefanie Lane" w:date="2022-05-11T11:20:00Z"/>
                <w:rFonts w:ascii="Times New Roman" w:eastAsia="Times New Roman" w:hAnsi="Times New Roman" w:cs="Times New Roman"/>
                <w:sz w:val="20"/>
                <w:szCs w:val="20"/>
                <w:rPrChange w:id="653" w:author="Stefanie Lane" w:date="2022-05-11T11:20:00Z">
                  <w:rPr>
                    <w:ins w:id="654" w:author="Stefanie Lane" w:date="2022-05-11T11:20:00Z"/>
                  </w:rPr>
                </w:rPrChange>
              </w:rPr>
              <w:pPrChange w:id="655" w:author="Stefanie Lane" w:date="2022-05-11T11:20:00Z">
                <w:pPr/>
              </w:pPrChange>
            </w:pPr>
          </w:p>
        </w:tc>
        <w:tc>
          <w:tcPr>
            <w:tcW w:w="920" w:type="dxa"/>
            <w:tcBorders>
              <w:top w:val="nil"/>
              <w:left w:val="nil"/>
              <w:bottom w:val="nil"/>
              <w:right w:val="nil"/>
            </w:tcBorders>
            <w:shd w:val="clear" w:color="auto" w:fill="auto"/>
            <w:noWrap/>
            <w:vAlign w:val="bottom"/>
            <w:hideMark/>
            <w:tcPrChange w:id="656" w:author="Stefanie Lane" w:date="2022-05-11T11:20:00Z">
              <w:tcPr>
                <w:tcW w:w="920" w:type="dxa"/>
                <w:tcBorders>
                  <w:top w:val="nil"/>
                  <w:left w:val="nil"/>
                  <w:bottom w:val="nil"/>
                  <w:right w:val="nil"/>
                </w:tcBorders>
                <w:shd w:val="clear" w:color="auto" w:fill="auto"/>
                <w:noWrap/>
                <w:vAlign w:val="bottom"/>
                <w:hideMark/>
              </w:tcPr>
            </w:tcPrChange>
          </w:tcPr>
          <w:p w14:paraId="22E9AD94" w14:textId="77777777" w:rsidR="0089145E" w:rsidRPr="0089145E" w:rsidRDefault="0089145E">
            <w:pPr>
              <w:spacing w:after="0" w:line="240" w:lineRule="auto"/>
              <w:rPr>
                <w:ins w:id="657" w:author="Stefanie Lane" w:date="2022-05-11T11:20:00Z"/>
                <w:rFonts w:ascii="Times New Roman" w:eastAsia="Times New Roman" w:hAnsi="Times New Roman" w:cs="Times New Roman"/>
                <w:sz w:val="20"/>
                <w:szCs w:val="20"/>
                <w:rPrChange w:id="658" w:author="Stefanie Lane" w:date="2022-05-11T11:20:00Z">
                  <w:rPr>
                    <w:ins w:id="659" w:author="Stefanie Lane" w:date="2022-05-11T11:20:00Z"/>
                  </w:rPr>
                </w:rPrChange>
              </w:rPr>
              <w:pPrChange w:id="660" w:author="Stefanie Lane" w:date="2022-05-11T11:20:00Z">
                <w:pPr/>
              </w:pPrChange>
            </w:pPr>
          </w:p>
        </w:tc>
        <w:tc>
          <w:tcPr>
            <w:tcW w:w="900" w:type="dxa"/>
            <w:tcBorders>
              <w:top w:val="nil"/>
              <w:left w:val="nil"/>
              <w:bottom w:val="nil"/>
              <w:right w:val="nil"/>
            </w:tcBorders>
            <w:shd w:val="clear" w:color="auto" w:fill="auto"/>
            <w:noWrap/>
            <w:vAlign w:val="bottom"/>
            <w:hideMark/>
            <w:tcPrChange w:id="661" w:author="Stefanie Lane" w:date="2022-05-11T11:20:00Z">
              <w:tcPr>
                <w:tcW w:w="900" w:type="dxa"/>
                <w:tcBorders>
                  <w:top w:val="nil"/>
                  <w:left w:val="nil"/>
                  <w:bottom w:val="nil"/>
                  <w:right w:val="nil"/>
                </w:tcBorders>
                <w:shd w:val="clear" w:color="auto" w:fill="auto"/>
                <w:noWrap/>
                <w:vAlign w:val="bottom"/>
                <w:hideMark/>
              </w:tcPr>
            </w:tcPrChange>
          </w:tcPr>
          <w:p w14:paraId="79B4C986" w14:textId="77777777" w:rsidR="0089145E" w:rsidRPr="0089145E" w:rsidRDefault="0089145E">
            <w:pPr>
              <w:spacing w:after="0" w:line="240" w:lineRule="auto"/>
              <w:rPr>
                <w:ins w:id="662" w:author="Stefanie Lane" w:date="2022-05-11T11:20:00Z"/>
                <w:rFonts w:ascii="Times New Roman" w:eastAsia="Times New Roman" w:hAnsi="Times New Roman" w:cs="Times New Roman"/>
                <w:sz w:val="20"/>
                <w:szCs w:val="20"/>
                <w:rPrChange w:id="663" w:author="Stefanie Lane" w:date="2022-05-11T11:20:00Z">
                  <w:rPr>
                    <w:ins w:id="664" w:author="Stefanie Lane" w:date="2022-05-11T11:20:00Z"/>
                  </w:rPr>
                </w:rPrChange>
              </w:rPr>
              <w:pPrChange w:id="665" w:author="Stefanie Lane" w:date="2022-05-11T11:20:00Z">
                <w:pPr/>
              </w:pPrChange>
            </w:pPr>
          </w:p>
        </w:tc>
      </w:tr>
      <w:tr w:rsidR="0089145E" w:rsidRPr="0089145E" w14:paraId="1703374D" w14:textId="77777777" w:rsidTr="0089145E">
        <w:trPr>
          <w:trHeight w:val="290"/>
          <w:jc w:val="center"/>
          <w:ins w:id="666" w:author="Stefanie Lane" w:date="2022-05-11T11:20:00Z"/>
          <w:trPrChange w:id="667" w:author="Stefanie Lane" w:date="2022-05-11T11:20:00Z">
            <w:trPr>
              <w:trHeight w:val="290"/>
            </w:trPr>
          </w:trPrChange>
        </w:trPr>
        <w:tc>
          <w:tcPr>
            <w:tcW w:w="1180" w:type="dxa"/>
            <w:tcBorders>
              <w:top w:val="single" w:sz="4" w:space="0" w:color="auto"/>
              <w:left w:val="nil"/>
              <w:bottom w:val="single" w:sz="4" w:space="0" w:color="auto"/>
              <w:right w:val="nil"/>
            </w:tcBorders>
            <w:shd w:val="clear" w:color="auto" w:fill="auto"/>
            <w:noWrap/>
            <w:vAlign w:val="bottom"/>
            <w:hideMark/>
            <w:tcPrChange w:id="668" w:author="Stefanie Lane" w:date="2022-05-11T11:20:00Z">
              <w:tcPr>
                <w:tcW w:w="1180" w:type="dxa"/>
                <w:tcBorders>
                  <w:top w:val="single" w:sz="4" w:space="0" w:color="auto"/>
                  <w:left w:val="nil"/>
                  <w:bottom w:val="single" w:sz="4" w:space="0" w:color="auto"/>
                  <w:right w:val="nil"/>
                </w:tcBorders>
                <w:shd w:val="clear" w:color="auto" w:fill="auto"/>
                <w:noWrap/>
                <w:vAlign w:val="bottom"/>
                <w:hideMark/>
              </w:tcPr>
            </w:tcPrChange>
          </w:tcPr>
          <w:p w14:paraId="5C98EF66" w14:textId="77777777" w:rsidR="0089145E" w:rsidRPr="0089145E" w:rsidRDefault="0089145E">
            <w:pPr>
              <w:spacing w:after="0" w:line="240" w:lineRule="auto"/>
              <w:jc w:val="right"/>
              <w:rPr>
                <w:ins w:id="669" w:author="Stefanie Lane" w:date="2022-05-11T11:20:00Z"/>
                <w:rFonts w:ascii="Calibri" w:eastAsia="Times New Roman" w:hAnsi="Calibri" w:cs="Calibri"/>
                <w:color w:val="000000"/>
                <w:rPrChange w:id="670" w:author="Stefanie Lane" w:date="2022-05-11T11:20:00Z">
                  <w:rPr>
                    <w:ins w:id="671" w:author="Stefanie Lane" w:date="2022-05-11T11:20:00Z"/>
                  </w:rPr>
                </w:rPrChange>
              </w:rPr>
              <w:pPrChange w:id="672" w:author="Stefanie Lane" w:date="2022-05-11T11:20:00Z">
                <w:pPr>
                  <w:jc w:val="right"/>
                </w:pPr>
              </w:pPrChange>
            </w:pPr>
            <w:ins w:id="673" w:author="Stefanie Lane" w:date="2022-05-11T11:20:00Z">
              <w:r w:rsidRPr="0089145E">
                <w:rPr>
                  <w:rFonts w:ascii="Calibri" w:eastAsia="Times New Roman" w:hAnsi="Calibri" w:cs="Calibri"/>
                  <w:color w:val="000000"/>
                  <w:rPrChange w:id="674" w:author="Stefanie Lane" w:date="2022-05-11T11:20: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Change w:id="675" w:author="Stefanie Lane" w:date="2022-05-11T11:20:00Z">
              <w:tcPr>
                <w:tcW w:w="960" w:type="dxa"/>
                <w:tcBorders>
                  <w:top w:val="single" w:sz="4" w:space="0" w:color="auto"/>
                  <w:left w:val="nil"/>
                  <w:bottom w:val="single" w:sz="4" w:space="0" w:color="auto"/>
                  <w:right w:val="nil"/>
                </w:tcBorders>
                <w:shd w:val="clear" w:color="auto" w:fill="auto"/>
                <w:noWrap/>
                <w:vAlign w:val="bottom"/>
                <w:hideMark/>
              </w:tcPr>
            </w:tcPrChange>
          </w:tcPr>
          <w:p w14:paraId="7224F7EA" w14:textId="77777777" w:rsidR="0089145E" w:rsidRPr="0089145E" w:rsidRDefault="0089145E">
            <w:pPr>
              <w:spacing w:after="0" w:line="240" w:lineRule="auto"/>
              <w:jc w:val="center"/>
              <w:rPr>
                <w:ins w:id="676" w:author="Stefanie Lane" w:date="2022-05-11T11:20:00Z"/>
                <w:rFonts w:ascii="Calibri" w:eastAsia="Times New Roman" w:hAnsi="Calibri" w:cs="Calibri"/>
                <w:color w:val="000000"/>
                <w:rPrChange w:id="677" w:author="Stefanie Lane" w:date="2022-05-11T11:20:00Z">
                  <w:rPr>
                    <w:ins w:id="678" w:author="Stefanie Lane" w:date="2022-05-11T11:20:00Z"/>
                  </w:rPr>
                </w:rPrChange>
              </w:rPr>
              <w:pPrChange w:id="679" w:author="Stefanie Lane" w:date="2022-05-11T11:20:00Z">
                <w:pPr>
                  <w:jc w:val="center"/>
                </w:pPr>
              </w:pPrChange>
            </w:pPr>
            <w:ins w:id="680" w:author="Stefanie Lane" w:date="2022-05-11T11:20:00Z">
              <w:r w:rsidRPr="0089145E">
                <w:rPr>
                  <w:rFonts w:ascii="Calibri" w:eastAsia="Times New Roman" w:hAnsi="Calibri" w:cs="Calibri"/>
                  <w:color w:val="000000"/>
                  <w:rPrChange w:id="681" w:author="Stefanie Lane" w:date="2022-05-11T11:20:00Z">
                    <w:rPr/>
                  </w:rPrChange>
                </w:rPr>
                <w:t>29</w:t>
              </w:r>
            </w:ins>
          </w:p>
        </w:tc>
        <w:tc>
          <w:tcPr>
            <w:tcW w:w="960" w:type="dxa"/>
            <w:tcBorders>
              <w:top w:val="single" w:sz="4" w:space="0" w:color="auto"/>
              <w:left w:val="nil"/>
              <w:bottom w:val="single" w:sz="4" w:space="0" w:color="auto"/>
              <w:right w:val="nil"/>
            </w:tcBorders>
            <w:shd w:val="clear" w:color="auto" w:fill="auto"/>
            <w:noWrap/>
            <w:vAlign w:val="bottom"/>
            <w:hideMark/>
            <w:tcPrChange w:id="682" w:author="Stefanie Lane" w:date="2022-05-11T11:20:00Z">
              <w:tcPr>
                <w:tcW w:w="960" w:type="dxa"/>
                <w:tcBorders>
                  <w:top w:val="single" w:sz="4" w:space="0" w:color="auto"/>
                  <w:left w:val="nil"/>
                  <w:bottom w:val="single" w:sz="4" w:space="0" w:color="auto"/>
                  <w:right w:val="nil"/>
                </w:tcBorders>
                <w:shd w:val="clear" w:color="auto" w:fill="auto"/>
                <w:noWrap/>
                <w:vAlign w:val="bottom"/>
                <w:hideMark/>
              </w:tcPr>
            </w:tcPrChange>
          </w:tcPr>
          <w:p w14:paraId="0F47C060" w14:textId="77777777" w:rsidR="0089145E" w:rsidRPr="0089145E" w:rsidRDefault="0089145E">
            <w:pPr>
              <w:spacing w:after="0" w:line="240" w:lineRule="auto"/>
              <w:jc w:val="center"/>
              <w:rPr>
                <w:ins w:id="683" w:author="Stefanie Lane" w:date="2022-05-11T11:20:00Z"/>
                <w:rFonts w:ascii="Calibri" w:eastAsia="Times New Roman" w:hAnsi="Calibri" w:cs="Calibri"/>
                <w:color w:val="000000"/>
                <w:rPrChange w:id="684" w:author="Stefanie Lane" w:date="2022-05-11T11:20:00Z">
                  <w:rPr>
                    <w:ins w:id="685" w:author="Stefanie Lane" w:date="2022-05-11T11:20:00Z"/>
                  </w:rPr>
                </w:rPrChange>
              </w:rPr>
              <w:pPrChange w:id="686" w:author="Stefanie Lane" w:date="2022-05-11T11:20:00Z">
                <w:pPr>
                  <w:jc w:val="center"/>
                </w:pPr>
              </w:pPrChange>
            </w:pPr>
            <w:ins w:id="687" w:author="Stefanie Lane" w:date="2022-05-11T11:20:00Z">
              <w:r w:rsidRPr="0089145E">
                <w:rPr>
                  <w:rFonts w:ascii="Calibri" w:eastAsia="Times New Roman" w:hAnsi="Calibri" w:cs="Calibri"/>
                  <w:color w:val="000000"/>
                  <w:rPrChange w:id="688" w:author="Stefanie Lane" w:date="2022-05-11T11:20:00Z">
                    <w:rPr/>
                  </w:rPrChange>
                </w:rPr>
                <w:t>47</w:t>
              </w:r>
            </w:ins>
          </w:p>
        </w:tc>
        <w:tc>
          <w:tcPr>
            <w:tcW w:w="300" w:type="dxa"/>
            <w:tcBorders>
              <w:top w:val="nil"/>
              <w:left w:val="nil"/>
              <w:bottom w:val="nil"/>
              <w:right w:val="nil"/>
            </w:tcBorders>
            <w:shd w:val="clear" w:color="auto" w:fill="auto"/>
            <w:noWrap/>
            <w:vAlign w:val="bottom"/>
            <w:hideMark/>
            <w:tcPrChange w:id="689" w:author="Stefanie Lane" w:date="2022-05-11T11:20:00Z">
              <w:tcPr>
                <w:tcW w:w="300" w:type="dxa"/>
                <w:tcBorders>
                  <w:top w:val="nil"/>
                  <w:left w:val="nil"/>
                  <w:bottom w:val="nil"/>
                  <w:right w:val="nil"/>
                </w:tcBorders>
                <w:shd w:val="clear" w:color="auto" w:fill="auto"/>
                <w:noWrap/>
                <w:vAlign w:val="bottom"/>
                <w:hideMark/>
              </w:tcPr>
            </w:tcPrChange>
          </w:tcPr>
          <w:p w14:paraId="4EABD9CC" w14:textId="77777777" w:rsidR="0089145E" w:rsidRPr="0089145E" w:rsidRDefault="0089145E">
            <w:pPr>
              <w:spacing w:after="0" w:line="240" w:lineRule="auto"/>
              <w:jc w:val="center"/>
              <w:rPr>
                <w:ins w:id="690" w:author="Stefanie Lane" w:date="2022-05-11T11:20:00Z"/>
                <w:rFonts w:ascii="Calibri" w:eastAsia="Times New Roman" w:hAnsi="Calibri" w:cs="Calibri"/>
                <w:color w:val="000000"/>
                <w:rPrChange w:id="691" w:author="Stefanie Lane" w:date="2022-05-11T11:20:00Z">
                  <w:rPr>
                    <w:ins w:id="692" w:author="Stefanie Lane" w:date="2022-05-11T11:20:00Z"/>
                  </w:rPr>
                </w:rPrChange>
              </w:rPr>
              <w:pPrChange w:id="693" w:author="Stefanie Lane" w:date="2022-05-11T11:20:00Z">
                <w:pPr>
                  <w:jc w:val="center"/>
                </w:pPr>
              </w:pPrChange>
            </w:pPr>
          </w:p>
        </w:tc>
        <w:tc>
          <w:tcPr>
            <w:tcW w:w="920" w:type="dxa"/>
            <w:tcBorders>
              <w:top w:val="single" w:sz="4" w:space="0" w:color="auto"/>
              <w:left w:val="nil"/>
              <w:bottom w:val="single" w:sz="4" w:space="0" w:color="auto"/>
              <w:right w:val="nil"/>
            </w:tcBorders>
            <w:shd w:val="clear" w:color="auto" w:fill="auto"/>
            <w:noWrap/>
            <w:vAlign w:val="bottom"/>
            <w:hideMark/>
            <w:tcPrChange w:id="694" w:author="Stefanie Lane" w:date="2022-05-11T11:20:00Z">
              <w:tcPr>
                <w:tcW w:w="920" w:type="dxa"/>
                <w:tcBorders>
                  <w:top w:val="single" w:sz="4" w:space="0" w:color="auto"/>
                  <w:left w:val="nil"/>
                  <w:bottom w:val="single" w:sz="4" w:space="0" w:color="auto"/>
                  <w:right w:val="nil"/>
                </w:tcBorders>
                <w:shd w:val="clear" w:color="auto" w:fill="auto"/>
                <w:noWrap/>
                <w:vAlign w:val="bottom"/>
                <w:hideMark/>
              </w:tcPr>
            </w:tcPrChange>
          </w:tcPr>
          <w:p w14:paraId="31CF466B" w14:textId="77777777" w:rsidR="0089145E" w:rsidRPr="0089145E" w:rsidRDefault="0089145E">
            <w:pPr>
              <w:spacing w:after="0" w:line="240" w:lineRule="auto"/>
              <w:jc w:val="center"/>
              <w:rPr>
                <w:ins w:id="695" w:author="Stefanie Lane" w:date="2022-05-11T11:20:00Z"/>
                <w:rFonts w:ascii="Calibri" w:eastAsia="Times New Roman" w:hAnsi="Calibri" w:cs="Calibri"/>
                <w:color w:val="000000"/>
                <w:rPrChange w:id="696" w:author="Stefanie Lane" w:date="2022-05-11T11:20:00Z">
                  <w:rPr>
                    <w:ins w:id="697" w:author="Stefanie Lane" w:date="2022-05-11T11:20:00Z"/>
                  </w:rPr>
                </w:rPrChange>
              </w:rPr>
              <w:pPrChange w:id="698" w:author="Stefanie Lane" w:date="2022-05-11T11:20:00Z">
                <w:pPr>
                  <w:jc w:val="center"/>
                </w:pPr>
              </w:pPrChange>
            </w:pPr>
            <w:ins w:id="699" w:author="Stefanie Lane" w:date="2022-05-11T11:20:00Z">
              <w:r w:rsidRPr="0089145E">
                <w:rPr>
                  <w:rFonts w:ascii="Calibri" w:eastAsia="Times New Roman" w:hAnsi="Calibri" w:cs="Calibri"/>
                  <w:color w:val="000000"/>
                  <w:rPrChange w:id="700" w:author="Stefanie Lane" w:date="2022-05-11T11:20:00Z">
                    <w:rPr/>
                  </w:rPrChange>
                </w:rPr>
                <w:t>12.83</w:t>
              </w:r>
            </w:ins>
          </w:p>
        </w:tc>
        <w:tc>
          <w:tcPr>
            <w:tcW w:w="920" w:type="dxa"/>
            <w:tcBorders>
              <w:top w:val="single" w:sz="4" w:space="0" w:color="auto"/>
              <w:left w:val="nil"/>
              <w:bottom w:val="single" w:sz="4" w:space="0" w:color="auto"/>
              <w:right w:val="nil"/>
            </w:tcBorders>
            <w:shd w:val="clear" w:color="auto" w:fill="auto"/>
            <w:noWrap/>
            <w:vAlign w:val="bottom"/>
            <w:hideMark/>
            <w:tcPrChange w:id="701" w:author="Stefanie Lane" w:date="2022-05-11T11:20:00Z">
              <w:tcPr>
                <w:tcW w:w="920" w:type="dxa"/>
                <w:tcBorders>
                  <w:top w:val="single" w:sz="4" w:space="0" w:color="auto"/>
                  <w:left w:val="nil"/>
                  <w:bottom w:val="single" w:sz="4" w:space="0" w:color="auto"/>
                  <w:right w:val="nil"/>
                </w:tcBorders>
                <w:shd w:val="clear" w:color="auto" w:fill="auto"/>
                <w:noWrap/>
                <w:vAlign w:val="bottom"/>
                <w:hideMark/>
              </w:tcPr>
            </w:tcPrChange>
          </w:tcPr>
          <w:p w14:paraId="77CD5281" w14:textId="77777777" w:rsidR="0089145E" w:rsidRPr="0089145E" w:rsidRDefault="0089145E">
            <w:pPr>
              <w:spacing w:after="0" w:line="240" w:lineRule="auto"/>
              <w:jc w:val="center"/>
              <w:rPr>
                <w:ins w:id="702" w:author="Stefanie Lane" w:date="2022-05-11T11:20:00Z"/>
                <w:rFonts w:ascii="Calibri" w:eastAsia="Times New Roman" w:hAnsi="Calibri" w:cs="Calibri"/>
                <w:color w:val="000000"/>
                <w:rPrChange w:id="703" w:author="Stefanie Lane" w:date="2022-05-11T11:20:00Z">
                  <w:rPr>
                    <w:ins w:id="704" w:author="Stefanie Lane" w:date="2022-05-11T11:20:00Z"/>
                  </w:rPr>
                </w:rPrChange>
              </w:rPr>
              <w:pPrChange w:id="705" w:author="Stefanie Lane" w:date="2022-05-11T11:20:00Z">
                <w:pPr>
                  <w:jc w:val="center"/>
                </w:pPr>
              </w:pPrChange>
            </w:pPr>
            <w:ins w:id="706" w:author="Stefanie Lane" w:date="2022-05-11T11:20:00Z">
              <w:r w:rsidRPr="0089145E">
                <w:rPr>
                  <w:rFonts w:ascii="Calibri" w:eastAsia="Times New Roman" w:hAnsi="Calibri" w:cs="Calibri"/>
                  <w:color w:val="000000"/>
                  <w:rPrChange w:id="707" w:author="Stefanie Lane" w:date="2022-05-11T11:20:00Z">
                    <w:rPr/>
                  </w:rPrChange>
                </w:rPr>
                <w:t>3.87</w:t>
              </w:r>
            </w:ins>
          </w:p>
        </w:tc>
        <w:tc>
          <w:tcPr>
            <w:tcW w:w="900" w:type="dxa"/>
            <w:tcBorders>
              <w:top w:val="single" w:sz="4" w:space="0" w:color="auto"/>
              <w:left w:val="nil"/>
              <w:bottom w:val="single" w:sz="4" w:space="0" w:color="auto"/>
              <w:right w:val="nil"/>
            </w:tcBorders>
            <w:shd w:val="clear" w:color="auto" w:fill="auto"/>
            <w:noWrap/>
            <w:vAlign w:val="bottom"/>
            <w:hideMark/>
            <w:tcPrChange w:id="708" w:author="Stefanie Lane" w:date="2022-05-11T11:20:00Z">
              <w:tcPr>
                <w:tcW w:w="900" w:type="dxa"/>
                <w:tcBorders>
                  <w:top w:val="single" w:sz="4" w:space="0" w:color="auto"/>
                  <w:left w:val="nil"/>
                  <w:bottom w:val="single" w:sz="4" w:space="0" w:color="auto"/>
                  <w:right w:val="nil"/>
                </w:tcBorders>
                <w:shd w:val="clear" w:color="auto" w:fill="auto"/>
                <w:noWrap/>
                <w:vAlign w:val="bottom"/>
                <w:hideMark/>
              </w:tcPr>
            </w:tcPrChange>
          </w:tcPr>
          <w:p w14:paraId="1AE324B0" w14:textId="77777777" w:rsidR="0089145E" w:rsidRPr="0089145E" w:rsidRDefault="0089145E">
            <w:pPr>
              <w:spacing w:after="0" w:line="240" w:lineRule="auto"/>
              <w:jc w:val="center"/>
              <w:rPr>
                <w:ins w:id="709" w:author="Stefanie Lane" w:date="2022-05-11T11:20:00Z"/>
                <w:rFonts w:ascii="Calibri" w:eastAsia="Times New Roman" w:hAnsi="Calibri" w:cs="Calibri"/>
                <w:color w:val="000000"/>
                <w:rPrChange w:id="710" w:author="Stefanie Lane" w:date="2022-05-11T11:20:00Z">
                  <w:rPr>
                    <w:ins w:id="711" w:author="Stefanie Lane" w:date="2022-05-11T11:20:00Z"/>
                  </w:rPr>
                </w:rPrChange>
              </w:rPr>
              <w:pPrChange w:id="712" w:author="Stefanie Lane" w:date="2022-05-11T11:20:00Z">
                <w:pPr>
                  <w:jc w:val="center"/>
                </w:pPr>
              </w:pPrChange>
            </w:pPr>
            <w:ins w:id="713" w:author="Stefanie Lane" w:date="2022-05-11T11:20:00Z">
              <w:r w:rsidRPr="0089145E">
                <w:rPr>
                  <w:rFonts w:ascii="Calibri" w:eastAsia="Times New Roman" w:hAnsi="Calibri" w:cs="Calibri"/>
                  <w:color w:val="000000"/>
                  <w:rPrChange w:id="714" w:author="Stefanie Lane" w:date="2022-05-11T11:20:00Z">
                    <w:rPr/>
                  </w:rPrChange>
                </w:rPr>
                <w:t>3.66</w:t>
              </w:r>
            </w:ins>
          </w:p>
        </w:tc>
      </w:tr>
      <w:tr w:rsidR="0089145E" w:rsidRPr="0089145E" w14:paraId="0F768E23" w14:textId="77777777" w:rsidTr="0089145E">
        <w:trPr>
          <w:trHeight w:val="290"/>
          <w:jc w:val="center"/>
          <w:ins w:id="715" w:author="Stefanie Lane" w:date="2022-05-11T11:20:00Z"/>
          <w:trPrChange w:id="716" w:author="Stefanie Lane" w:date="2022-05-11T11:20:00Z">
            <w:trPr>
              <w:trHeight w:val="290"/>
            </w:trPr>
          </w:trPrChange>
        </w:trPr>
        <w:tc>
          <w:tcPr>
            <w:tcW w:w="1180" w:type="dxa"/>
            <w:tcBorders>
              <w:top w:val="nil"/>
              <w:left w:val="nil"/>
              <w:bottom w:val="nil"/>
              <w:right w:val="nil"/>
            </w:tcBorders>
            <w:shd w:val="clear" w:color="auto" w:fill="auto"/>
            <w:noWrap/>
            <w:vAlign w:val="bottom"/>
            <w:hideMark/>
            <w:tcPrChange w:id="717" w:author="Stefanie Lane" w:date="2022-05-11T11:20:00Z">
              <w:tcPr>
                <w:tcW w:w="1180" w:type="dxa"/>
                <w:tcBorders>
                  <w:top w:val="nil"/>
                  <w:left w:val="nil"/>
                  <w:bottom w:val="nil"/>
                  <w:right w:val="nil"/>
                </w:tcBorders>
                <w:shd w:val="clear" w:color="auto" w:fill="auto"/>
                <w:noWrap/>
                <w:vAlign w:val="bottom"/>
                <w:hideMark/>
              </w:tcPr>
            </w:tcPrChange>
          </w:tcPr>
          <w:p w14:paraId="716D43C3" w14:textId="77777777" w:rsidR="0089145E" w:rsidRPr="0089145E" w:rsidRDefault="0089145E">
            <w:pPr>
              <w:spacing w:after="0" w:line="240" w:lineRule="auto"/>
              <w:jc w:val="right"/>
              <w:rPr>
                <w:ins w:id="718" w:author="Stefanie Lane" w:date="2022-05-11T11:20:00Z"/>
                <w:rFonts w:ascii="Calibri" w:eastAsia="Times New Roman" w:hAnsi="Calibri" w:cs="Calibri"/>
                <w:color w:val="000000"/>
                <w:rPrChange w:id="719" w:author="Stefanie Lane" w:date="2022-05-11T11:20:00Z">
                  <w:rPr>
                    <w:ins w:id="720" w:author="Stefanie Lane" w:date="2022-05-11T11:20:00Z"/>
                  </w:rPr>
                </w:rPrChange>
              </w:rPr>
              <w:pPrChange w:id="721" w:author="Stefanie Lane" w:date="2022-05-11T11:20:00Z">
                <w:pPr>
                  <w:jc w:val="right"/>
                </w:pPr>
              </w:pPrChange>
            </w:pPr>
            <w:ins w:id="722" w:author="Stefanie Lane" w:date="2022-05-11T11:20:00Z">
              <w:r w:rsidRPr="0089145E">
                <w:rPr>
                  <w:rFonts w:ascii="Calibri" w:eastAsia="Times New Roman" w:hAnsi="Calibri" w:cs="Calibri"/>
                  <w:color w:val="000000"/>
                  <w:rPrChange w:id="723" w:author="Stefanie Lane" w:date="2022-05-11T11:20:00Z">
                    <w:rPr/>
                  </w:rPrChange>
                </w:rPr>
                <w:t>1999</w:t>
              </w:r>
            </w:ins>
          </w:p>
        </w:tc>
        <w:tc>
          <w:tcPr>
            <w:tcW w:w="960" w:type="dxa"/>
            <w:tcBorders>
              <w:top w:val="nil"/>
              <w:left w:val="nil"/>
              <w:bottom w:val="single" w:sz="4" w:space="0" w:color="auto"/>
              <w:right w:val="nil"/>
            </w:tcBorders>
            <w:shd w:val="clear" w:color="auto" w:fill="auto"/>
            <w:noWrap/>
            <w:vAlign w:val="bottom"/>
            <w:hideMark/>
            <w:tcPrChange w:id="724" w:author="Stefanie Lane" w:date="2022-05-11T11:20:00Z">
              <w:tcPr>
                <w:tcW w:w="960" w:type="dxa"/>
                <w:tcBorders>
                  <w:top w:val="nil"/>
                  <w:left w:val="nil"/>
                  <w:bottom w:val="single" w:sz="4" w:space="0" w:color="auto"/>
                  <w:right w:val="nil"/>
                </w:tcBorders>
                <w:shd w:val="clear" w:color="auto" w:fill="auto"/>
                <w:noWrap/>
                <w:vAlign w:val="bottom"/>
                <w:hideMark/>
              </w:tcPr>
            </w:tcPrChange>
          </w:tcPr>
          <w:p w14:paraId="07CD71ED" w14:textId="77777777" w:rsidR="0089145E" w:rsidRPr="0089145E" w:rsidRDefault="0089145E">
            <w:pPr>
              <w:spacing w:after="0" w:line="240" w:lineRule="auto"/>
              <w:jc w:val="center"/>
              <w:rPr>
                <w:ins w:id="725" w:author="Stefanie Lane" w:date="2022-05-11T11:20:00Z"/>
                <w:rFonts w:ascii="Calibri" w:eastAsia="Times New Roman" w:hAnsi="Calibri" w:cs="Calibri"/>
                <w:color w:val="000000"/>
                <w:rPrChange w:id="726" w:author="Stefanie Lane" w:date="2022-05-11T11:20:00Z">
                  <w:rPr>
                    <w:ins w:id="727" w:author="Stefanie Lane" w:date="2022-05-11T11:20:00Z"/>
                  </w:rPr>
                </w:rPrChange>
              </w:rPr>
              <w:pPrChange w:id="728" w:author="Stefanie Lane" w:date="2022-05-11T11:20:00Z">
                <w:pPr>
                  <w:jc w:val="center"/>
                </w:pPr>
              </w:pPrChange>
            </w:pPr>
            <w:ins w:id="729" w:author="Stefanie Lane" w:date="2022-05-11T11:20:00Z">
              <w:r w:rsidRPr="0089145E">
                <w:rPr>
                  <w:rFonts w:ascii="Calibri" w:eastAsia="Times New Roman" w:hAnsi="Calibri" w:cs="Calibri"/>
                  <w:color w:val="000000"/>
                  <w:rPrChange w:id="730" w:author="Stefanie Lane" w:date="2022-05-11T11:20:00Z">
                    <w:rPr/>
                  </w:rPrChange>
                </w:rPr>
                <w:t>33</w:t>
              </w:r>
            </w:ins>
          </w:p>
        </w:tc>
        <w:tc>
          <w:tcPr>
            <w:tcW w:w="960" w:type="dxa"/>
            <w:tcBorders>
              <w:top w:val="nil"/>
              <w:left w:val="nil"/>
              <w:bottom w:val="nil"/>
              <w:right w:val="nil"/>
            </w:tcBorders>
            <w:shd w:val="clear" w:color="auto" w:fill="auto"/>
            <w:noWrap/>
            <w:vAlign w:val="bottom"/>
            <w:hideMark/>
            <w:tcPrChange w:id="731" w:author="Stefanie Lane" w:date="2022-05-11T11:20:00Z">
              <w:tcPr>
                <w:tcW w:w="960" w:type="dxa"/>
                <w:tcBorders>
                  <w:top w:val="nil"/>
                  <w:left w:val="nil"/>
                  <w:bottom w:val="nil"/>
                  <w:right w:val="nil"/>
                </w:tcBorders>
                <w:shd w:val="clear" w:color="auto" w:fill="auto"/>
                <w:noWrap/>
                <w:vAlign w:val="bottom"/>
                <w:hideMark/>
              </w:tcPr>
            </w:tcPrChange>
          </w:tcPr>
          <w:p w14:paraId="6F983BBB" w14:textId="77777777" w:rsidR="0089145E" w:rsidRPr="0089145E" w:rsidRDefault="0089145E">
            <w:pPr>
              <w:spacing w:after="0" w:line="240" w:lineRule="auto"/>
              <w:jc w:val="center"/>
              <w:rPr>
                <w:ins w:id="732" w:author="Stefanie Lane" w:date="2022-05-11T11:20:00Z"/>
                <w:rFonts w:ascii="Calibri" w:eastAsia="Times New Roman" w:hAnsi="Calibri" w:cs="Calibri"/>
                <w:color w:val="000000"/>
                <w:rPrChange w:id="733" w:author="Stefanie Lane" w:date="2022-05-11T11:20:00Z">
                  <w:rPr>
                    <w:ins w:id="734" w:author="Stefanie Lane" w:date="2022-05-11T11:20:00Z"/>
                  </w:rPr>
                </w:rPrChange>
              </w:rPr>
              <w:pPrChange w:id="735" w:author="Stefanie Lane" w:date="2022-05-11T11:20:00Z">
                <w:pPr>
                  <w:jc w:val="center"/>
                </w:pPr>
              </w:pPrChange>
            </w:pPr>
            <w:ins w:id="736" w:author="Stefanie Lane" w:date="2022-05-11T11:20:00Z">
              <w:r w:rsidRPr="0089145E">
                <w:rPr>
                  <w:rFonts w:ascii="Calibri" w:eastAsia="Times New Roman" w:hAnsi="Calibri" w:cs="Calibri"/>
                  <w:color w:val="000000"/>
                  <w:rPrChange w:id="737" w:author="Stefanie Lane" w:date="2022-05-11T11:20:00Z">
                    <w:rPr/>
                  </w:rPrChange>
                </w:rPr>
                <w:t>41</w:t>
              </w:r>
            </w:ins>
          </w:p>
        </w:tc>
        <w:tc>
          <w:tcPr>
            <w:tcW w:w="300" w:type="dxa"/>
            <w:tcBorders>
              <w:top w:val="nil"/>
              <w:left w:val="nil"/>
              <w:bottom w:val="nil"/>
              <w:right w:val="nil"/>
            </w:tcBorders>
            <w:shd w:val="clear" w:color="auto" w:fill="auto"/>
            <w:noWrap/>
            <w:vAlign w:val="bottom"/>
            <w:hideMark/>
            <w:tcPrChange w:id="738" w:author="Stefanie Lane" w:date="2022-05-11T11:20:00Z">
              <w:tcPr>
                <w:tcW w:w="300" w:type="dxa"/>
                <w:tcBorders>
                  <w:top w:val="nil"/>
                  <w:left w:val="nil"/>
                  <w:bottom w:val="nil"/>
                  <w:right w:val="nil"/>
                </w:tcBorders>
                <w:shd w:val="clear" w:color="auto" w:fill="auto"/>
                <w:noWrap/>
                <w:vAlign w:val="bottom"/>
                <w:hideMark/>
              </w:tcPr>
            </w:tcPrChange>
          </w:tcPr>
          <w:p w14:paraId="3E385C56" w14:textId="77777777" w:rsidR="0089145E" w:rsidRPr="0089145E" w:rsidRDefault="0089145E">
            <w:pPr>
              <w:spacing w:after="0" w:line="240" w:lineRule="auto"/>
              <w:jc w:val="center"/>
              <w:rPr>
                <w:ins w:id="739" w:author="Stefanie Lane" w:date="2022-05-11T11:20:00Z"/>
                <w:rFonts w:ascii="Calibri" w:eastAsia="Times New Roman" w:hAnsi="Calibri" w:cs="Calibri"/>
                <w:color w:val="000000"/>
                <w:rPrChange w:id="740" w:author="Stefanie Lane" w:date="2022-05-11T11:20:00Z">
                  <w:rPr>
                    <w:ins w:id="741" w:author="Stefanie Lane" w:date="2022-05-11T11:20:00Z"/>
                  </w:rPr>
                </w:rPrChange>
              </w:rPr>
              <w:pPrChange w:id="742" w:author="Stefanie Lane" w:date="2022-05-11T11:20:00Z">
                <w:pPr>
                  <w:jc w:val="center"/>
                </w:pPr>
              </w:pPrChange>
            </w:pPr>
          </w:p>
        </w:tc>
        <w:tc>
          <w:tcPr>
            <w:tcW w:w="920" w:type="dxa"/>
            <w:tcBorders>
              <w:top w:val="nil"/>
              <w:left w:val="nil"/>
              <w:bottom w:val="single" w:sz="4" w:space="0" w:color="auto"/>
              <w:right w:val="nil"/>
            </w:tcBorders>
            <w:shd w:val="clear" w:color="auto" w:fill="auto"/>
            <w:noWrap/>
            <w:vAlign w:val="bottom"/>
            <w:hideMark/>
            <w:tcPrChange w:id="743" w:author="Stefanie Lane" w:date="2022-05-11T11:20:00Z">
              <w:tcPr>
                <w:tcW w:w="920" w:type="dxa"/>
                <w:tcBorders>
                  <w:top w:val="nil"/>
                  <w:left w:val="nil"/>
                  <w:bottom w:val="single" w:sz="4" w:space="0" w:color="auto"/>
                  <w:right w:val="nil"/>
                </w:tcBorders>
                <w:shd w:val="clear" w:color="auto" w:fill="auto"/>
                <w:noWrap/>
                <w:vAlign w:val="bottom"/>
                <w:hideMark/>
              </w:tcPr>
            </w:tcPrChange>
          </w:tcPr>
          <w:p w14:paraId="133B1C32" w14:textId="77777777" w:rsidR="0089145E" w:rsidRPr="0089145E" w:rsidRDefault="0089145E">
            <w:pPr>
              <w:spacing w:after="0" w:line="240" w:lineRule="auto"/>
              <w:jc w:val="center"/>
              <w:rPr>
                <w:ins w:id="744" w:author="Stefanie Lane" w:date="2022-05-11T11:20:00Z"/>
                <w:rFonts w:ascii="Calibri" w:eastAsia="Times New Roman" w:hAnsi="Calibri" w:cs="Calibri"/>
                <w:color w:val="000000"/>
                <w:rPrChange w:id="745" w:author="Stefanie Lane" w:date="2022-05-11T11:20:00Z">
                  <w:rPr>
                    <w:ins w:id="746" w:author="Stefanie Lane" w:date="2022-05-11T11:20:00Z"/>
                  </w:rPr>
                </w:rPrChange>
              </w:rPr>
              <w:pPrChange w:id="747" w:author="Stefanie Lane" w:date="2022-05-11T11:20:00Z">
                <w:pPr>
                  <w:jc w:val="center"/>
                </w:pPr>
              </w:pPrChange>
            </w:pPr>
            <w:ins w:id="748" w:author="Stefanie Lane" w:date="2022-05-11T11:20:00Z">
              <w:r w:rsidRPr="0089145E">
                <w:rPr>
                  <w:rFonts w:ascii="Calibri" w:eastAsia="Times New Roman" w:hAnsi="Calibri" w:cs="Calibri"/>
                  <w:color w:val="000000"/>
                  <w:rPrChange w:id="749" w:author="Stefanie Lane" w:date="2022-05-11T11:20:00Z">
                    <w:rPr/>
                  </w:rPrChange>
                </w:rPr>
                <w:t>9.69</w:t>
              </w:r>
            </w:ins>
          </w:p>
        </w:tc>
        <w:tc>
          <w:tcPr>
            <w:tcW w:w="920" w:type="dxa"/>
            <w:tcBorders>
              <w:top w:val="nil"/>
              <w:left w:val="nil"/>
              <w:bottom w:val="single" w:sz="4" w:space="0" w:color="auto"/>
              <w:right w:val="nil"/>
            </w:tcBorders>
            <w:shd w:val="clear" w:color="auto" w:fill="auto"/>
            <w:noWrap/>
            <w:vAlign w:val="bottom"/>
            <w:hideMark/>
            <w:tcPrChange w:id="750" w:author="Stefanie Lane" w:date="2022-05-11T11:20:00Z">
              <w:tcPr>
                <w:tcW w:w="920" w:type="dxa"/>
                <w:tcBorders>
                  <w:top w:val="nil"/>
                  <w:left w:val="nil"/>
                  <w:bottom w:val="single" w:sz="4" w:space="0" w:color="auto"/>
                  <w:right w:val="nil"/>
                </w:tcBorders>
                <w:shd w:val="clear" w:color="auto" w:fill="auto"/>
                <w:noWrap/>
                <w:vAlign w:val="bottom"/>
                <w:hideMark/>
              </w:tcPr>
            </w:tcPrChange>
          </w:tcPr>
          <w:p w14:paraId="5DB5728B" w14:textId="77777777" w:rsidR="0089145E" w:rsidRPr="0089145E" w:rsidRDefault="0089145E">
            <w:pPr>
              <w:spacing w:after="0" w:line="240" w:lineRule="auto"/>
              <w:jc w:val="center"/>
              <w:rPr>
                <w:ins w:id="751" w:author="Stefanie Lane" w:date="2022-05-11T11:20:00Z"/>
                <w:rFonts w:ascii="Calibri" w:eastAsia="Times New Roman" w:hAnsi="Calibri" w:cs="Calibri"/>
                <w:color w:val="000000"/>
                <w:rPrChange w:id="752" w:author="Stefanie Lane" w:date="2022-05-11T11:20:00Z">
                  <w:rPr>
                    <w:ins w:id="753" w:author="Stefanie Lane" w:date="2022-05-11T11:20:00Z"/>
                  </w:rPr>
                </w:rPrChange>
              </w:rPr>
              <w:pPrChange w:id="754" w:author="Stefanie Lane" w:date="2022-05-11T11:20:00Z">
                <w:pPr>
                  <w:jc w:val="center"/>
                </w:pPr>
              </w:pPrChange>
            </w:pPr>
            <w:ins w:id="755" w:author="Stefanie Lane" w:date="2022-05-11T11:20:00Z">
              <w:r w:rsidRPr="0089145E">
                <w:rPr>
                  <w:rFonts w:ascii="Calibri" w:eastAsia="Times New Roman" w:hAnsi="Calibri" w:cs="Calibri"/>
                  <w:color w:val="000000"/>
                  <w:rPrChange w:id="756" w:author="Stefanie Lane" w:date="2022-05-11T11:20:00Z">
                    <w:rPr/>
                  </w:rPrChange>
                </w:rPr>
                <w:t>3.96</w:t>
              </w:r>
            </w:ins>
          </w:p>
        </w:tc>
        <w:tc>
          <w:tcPr>
            <w:tcW w:w="900" w:type="dxa"/>
            <w:tcBorders>
              <w:top w:val="nil"/>
              <w:left w:val="nil"/>
              <w:bottom w:val="single" w:sz="4" w:space="0" w:color="auto"/>
              <w:right w:val="nil"/>
            </w:tcBorders>
            <w:shd w:val="clear" w:color="auto" w:fill="auto"/>
            <w:noWrap/>
            <w:vAlign w:val="bottom"/>
            <w:hideMark/>
            <w:tcPrChange w:id="757" w:author="Stefanie Lane" w:date="2022-05-11T11:20:00Z">
              <w:tcPr>
                <w:tcW w:w="900" w:type="dxa"/>
                <w:tcBorders>
                  <w:top w:val="nil"/>
                  <w:left w:val="nil"/>
                  <w:bottom w:val="single" w:sz="4" w:space="0" w:color="auto"/>
                  <w:right w:val="nil"/>
                </w:tcBorders>
                <w:shd w:val="clear" w:color="auto" w:fill="auto"/>
                <w:noWrap/>
                <w:vAlign w:val="bottom"/>
                <w:hideMark/>
              </w:tcPr>
            </w:tcPrChange>
          </w:tcPr>
          <w:p w14:paraId="14F82A2C" w14:textId="77777777" w:rsidR="0089145E" w:rsidRPr="0089145E" w:rsidRDefault="0089145E">
            <w:pPr>
              <w:spacing w:after="0" w:line="240" w:lineRule="auto"/>
              <w:jc w:val="center"/>
              <w:rPr>
                <w:ins w:id="758" w:author="Stefanie Lane" w:date="2022-05-11T11:20:00Z"/>
                <w:rFonts w:ascii="Calibri" w:eastAsia="Times New Roman" w:hAnsi="Calibri" w:cs="Calibri"/>
                <w:color w:val="000000"/>
                <w:rPrChange w:id="759" w:author="Stefanie Lane" w:date="2022-05-11T11:20:00Z">
                  <w:rPr>
                    <w:ins w:id="760" w:author="Stefanie Lane" w:date="2022-05-11T11:20:00Z"/>
                  </w:rPr>
                </w:rPrChange>
              </w:rPr>
              <w:pPrChange w:id="761" w:author="Stefanie Lane" w:date="2022-05-11T11:20:00Z">
                <w:pPr>
                  <w:jc w:val="center"/>
                </w:pPr>
              </w:pPrChange>
            </w:pPr>
            <w:ins w:id="762" w:author="Stefanie Lane" w:date="2022-05-11T11:20:00Z">
              <w:r w:rsidRPr="0089145E">
                <w:rPr>
                  <w:rFonts w:ascii="Calibri" w:eastAsia="Times New Roman" w:hAnsi="Calibri" w:cs="Calibri"/>
                  <w:color w:val="000000"/>
                  <w:rPrChange w:id="763" w:author="Stefanie Lane" w:date="2022-05-11T11:20:00Z">
                    <w:rPr/>
                  </w:rPrChange>
                </w:rPr>
                <w:t>4.23</w:t>
              </w:r>
            </w:ins>
          </w:p>
        </w:tc>
      </w:tr>
      <w:tr w:rsidR="0089145E" w:rsidRPr="0089145E" w14:paraId="023F5FD2" w14:textId="77777777" w:rsidTr="0089145E">
        <w:trPr>
          <w:trHeight w:val="290"/>
          <w:jc w:val="center"/>
          <w:ins w:id="764" w:author="Stefanie Lane" w:date="2022-05-11T11:20:00Z"/>
          <w:trPrChange w:id="765" w:author="Stefanie Lane" w:date="2022-05-11T11:20:00Z">
            <w:trPr>
              <w:trHeight w:val="290"/>
            </w:trPr>
          </w:trPrChange>
        </w:trPr>
        <w:tc>
          <w:tcPr>
            <w:tcW w:w="1180" w:type="dxa"/>
            <w:tcBorders>
              <w:top w:val="single" w:sz="4" w:space="0" w:color="auto"/>
              <w:left w:val="nil"/>
              <w:bottom w:val="single" w:sz="4" w:space="0" w:color="auto"/>
              <w:right w:val="nil"/>
            </w:tcBorders>
            <w:shd w:val="clear" w:color="auto" w:fill="auto"/>
            <w:noWrap/>
            <w:vAlign w:val="bottom"/>
            <w:hideMark/>
            <w:tcPrChange w:id="766" w:author="Stefanie Lane" w:date="2022-05-11T11:20:00Z">
              <w:tcPr>
                <w:tcW w:w="1180" w:type="dxa"/>
                <w:tcBorders>
                  <w:top w:val="single" w:sz="4" w:space="0" w:color="auto"/>
                  <w:left w:val="nil"/>
                  <w:bottom w:val="single" w:sz="4" w:space="0" w:color="auto"/>
                  <w:right w:val="nil"/>
                </w:tcBorders>
                <w:shd w:val="clear" w:color="auto" w:fill="auto"/>
                <w:noWrap/>
                <w:vAlign w:val="bottom"/>
                <w:hideMark/>
              </w:tcPr>
            </w:tcPrChange>
          </w:tcPr>
          <w:p w14:paraId="52379860" w14:textId="77777777" w:rsidR="0089145E" w:rsidRPr="0089145E" w:rsidRDefault="0089145E">
            <w:pPr>
              <w:spacing w:after="0" w:line="240" w:lineRule="auto"/>
              <w:jc w:val="right"/>
              <w:rPr>
                <w:ins w:id="767" w:author="Stefanie Lane" w:date="2022-05-11T11:20:00Z"/>
                <w:rFonts w:ascii="Calibri" w:eastAsia="Times New Roman" w:hAnsi="Calibri" w:cs="Calibri"/>
                <w:color w:val="000000"/>
                <w:rPrChange w:id="768" w:author="Stefanie Lane" w:date="2022-05-11T11:20:00Z">
                  <w:rPr>
                    <w:ins w:id="769" w:author="Stefanie Lane" w:date="2022-05-11T11:20:00Z"/>
                  </w:rPr>
                </w:rPrChange>
              </w:rPr>
              <w:pPrChange w:id="770" w:author="Stefanie Lane" w:date="2022-05-11T11:20:00Z">
                <w:pPr>
                  <w:jc w:val="right"/>
                </w:pPr>
              </w:pPrChange>
            </w:pPr>
            <w:ins w:id="771" w:author="Stefanie Lane" w:date="2022-05-11T11:20:00Z">
              <w:r w:rsidRPr="0089145E">
                <w:rPr>
                  <w:rFonts w:ascii="Calibri" w:eastAsia="Times New Roman" w:hAnsi="Calibri" w:cs="Calibri"/>
                  <w:color w:val="000000"/>
                  <w:rPrChange w:id="772" w:author="Stefanie Lane" w:date="2022-05-11T11:20:00Z">
                    <w:rPr/>
                  </w:rPrChange>
                </w:rPr>
                <w:t>2019</w:t>
              </w:r>
            </w:ins>
          </w:p>
        </w:tc>
        <w:tc>
          <w:tcPr>
            <w:tcW w:w="960" w:type="dxa"/>
            <w:tcBorders>
              <w:top w:val="nil"/>
              <w:left w:val="nil"/>
              <w:bottom w:val="single" w:sz="4" w:space="0" w:color="auto"/>
              <w:right w:val="nil"/>
            </w:tcBorders>
            <w:shd w:val="clear" w:color="auto" w:fill="auto"/>
            <w:noWrap/>
            <w:vAlign w:val="bottom"/>
            <w:hideMark/>
            <w:tcPrChange w:id="773" w:author="Stefanie Lane" w:date="2022-05-11T11:20:00Z">
              <w:tcPr>
                <w:tcW w:w="960" w:type="dxa"/>
                <w:tcBorders>
                  <w:top w:val="nil"/>
                  <w:left w:val="nil"/>
                  <w:bottom w:val="single" w:sz="4" w:space="0" w:color="auto"/>
                  <w:right w:val="nil"/>
                </w:tcBorders>
                <w:shd w:val="clear" w:color="auto" w:fill="auto"/>
                <w:noWrap/>
                <w:vAlign w:val="bottom"/>
                <w:hideMark/>
              </w:tcPr>
            </w:tcPrChange>
          </w:tcPr>
          <w:p w14:paraId="39DD758A" w14:textId="77777777" w:rsidR="0089145E" w:rsidRPr="0089145E" w:rsidRDefault="0089145E">
            <w:pPr>
              <w:spacing w:after="0" w:line="240" w:lineRule="auto"/>
              <w:jc w:val="center"/>
              <w:rPr>
                <w:ins w:id="774" w:author="Stefanie Lane" w:date="2022-05-11T11:20:00Z"/>
                <w:rFonts w:ascii="Calibri" w:eastAsia="Times New Roman" w:hAnsi="Calibri" w:cs="Calibri"/>
                <w:color w:val="000000"/>
                <w:rPrChange w:id="775" w:author="Stefanie Lane" w:date="2022-05-11T11:20:00Z">
                  <w:rPr>
                    <w:ins w:id="776" w:author="Stefanie Lane" w:date="2022-05-11T11:20:00Z"/>
                  </w:rPr>
                </w:rPrChange>
              </w:rPr>
              <w:pPrChange w:id="777" w:author="Stefanie Lane" w:date="2022-05-11T11:20:00Z">
                <w:pPr>
                  <w:jc w:val="center"/>
                </w:pPr>
              </w:pPrChange>
            </w:pPr>
            <w:ins w:id="778" w:author="Stefanie Lane" w:date="2022-05-11T11:20:00Z">
              <w:r w:rsidRPr="0089145E">
                <w:rPr>
                  <w:rFonts w:ascii="Calibri" w:eastAsia="Times New Roman" w:hAnsi="Calibri" w:cs="Calibri"/>
                  <w:color w:val="000000"/>
                  <w:rPrChange w:id="779" w:author="Stefanie Lane" w:date="2022-05-11T11:20: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Change w:id="780" w:author="Stefanie Lane" w:date="2022-05-11T11:20:00Z">
              <w:tcPr>
                <w:tcW w:w="960" w:type="dxa"/>
                <w:tcBorders>
                  <w:top w:val="single" w:sz="4" w:space="0" w:color="auto"/>
                  <w:left w:val="nil"/>
                  <w:bottom w:val="single" w:sz="4" w:space="0" w:color="auto"/>
                  <w:right w:val="nil"/>
                </w:tcBorders>
                <w:shd w:val="clear" w:color="auto" w:fill="auto"/>
                <w:noWrap/>
                <w:vAlign w:val="bottom"/>
                <w:hideMark/>
              </w:tcPr>
            </w:tcPrChange>
          </w:tcPr>
          <w:p w14:paraId="7FF300BA" w14:textId="77777777" w:rsidR="0089145E" w:rsidRPr="0089145E" w:rsidRDefault="0089145E">
            <w:pPr>
              <w:spacing w:after="0" w:line="240" w:lineRule="auto"/>
              <w:jc w:val="center"/>
              <w:rPr>
                <w:ins w:id="781" w:author="Stefanie Lane" w:date="2022-05-11T11:20:00Z"/>
                <w:rFonts w:ascii="Calibri" w:eastAsia="Times New Roman" w:hAnsi="Calibri" w:cs="Calibri"/>
                <w:color w:val="000000"/>
                <w:rPrChange w:id="782" w:author="Stefanie Lane" w:date="2022-05-11T11:20:00Z">
                  <w:rPr>
                    <w:ins w:id="783" w:author="Stefanie Lane" w:date="2022-05-11T11:20:00Z"/>
                  </w:rPr>
                </w:rPrChange>
              </w:rPr>
              <w:pPrChange w:id="784" w:author="Stefanie Lane" w:date="2022-05-11T11:20:00Z">
                <w:pPr>
                  <w:jc w:val="center"/>
                </w:pPr>
              </w:pPrChange>
            </w:pPr>
            <w:ins w:id="785" w:author="Stefanie Lane" w:date="2022-05-11T11:20:00Z">
              <w:r w:rsidRPr="0089145E">
                <w:rPr>
                  <w:rFonts w:ascii="Calibri" w:eastAsia="Times New Roman" w:hAnsi="Calibri" w:cs="Calibri"/>
                  <w:color w:val="000000"/>
                  <w:rPrChange w:id="786" w:author="Stefanie Lane" w:date="2022-05-11T11:20:00Z">
                    <w:rPr/>
                  </w:rPrChange>
                </w:rPr>
                <w:t>27</w:t>
              </w:r>
            </w:ins>
          </w:p>
        </w:tc>
        <w:tc>
          <w:tcPr>
            <w:tcW w:w="300" w:type="dxa"/>
            <w:tcBorders>
              <w:top w:val="nil"/>
              <w:left w:val="nil"/>
              <w:bottom w:val="nil"/>
              <w:right w:val="nil"/>
            </w:tcBorders>
            <w:shd w:val="clear" w:color="auto" w:fill="auto"/>
            <w:noWrap/>
            <w:vAlign w:val="bottom"/>
            <w:hideMark/>
            <w:tcPrChange w:id="787" w:author="Stefanie Lane" w:date="2022-05-11T11:20:00Z">
              <w:tcPr>
                <w:tcW w:w="300" w:type="dxa"/>
                <w:tcBorders>
                  <w:top w:val="nil"/>
                  <w:left w:val="nil"/>
                  <w:bottom w:val="nil"/>
                  <w:right w:val="nil"/>
                </w:tcBorders>
                <w:shd w:val="clear" w:color="auto" w:fill="auto"/>
                <w:noWrap/>
                <w:vAlign w:val="bottom"/>
                <w:hideMark/>
              </w:tcPr>
            </w:tcPrChange>
          </w:tcPr>
          <w:p w14:paraId="286FD85B" w14:textId="77777777" w:rsidR="0089145E" w:rsidRPr="0089145E" w:rsidRDefault="0089145E">
            <w:pPr>
              <w:spacing w:after="0" w:line="240" w:lineRule="auto"/>
              <w:jc w:val="center"/>
              <w:rPr>
                <w:ins w:id="788" w:author="Stefanie Lane" w:date="2022-05-11T11:20:00Z"/>
                <w:rFonts w:ascii="Calibri" w:eastAsia="Times New Roman" w:hAnsi="Calibri" w:cs="Calibri"/>
                <w:color w:val="000000"/>
                <w:rPrChange w:id="789" w:author="Stefanie Lane" w:date="2022-05-11T11:20:00Z">
                  <w:rPr>
                    <w:ins w:id="790" w:author="Stefanie Lane" w:date="2022-05-11T11:20:00Z"/>
                  </w:rPr>
                </w:rPrChange>
              </w:rPr>
              <w:pPrChange w:id="791" w:author="Stefanie Lane" w:date="2022-05-11T11:20:00Z">
                <w:pPr>
                  <w:jc w:val="center"/>
                </w:pPr>
              </w:pPrChange>
            </w:pPr>
          </w:p>
        </w:tc>
        <w:tc>
          <w:tcPr>
            <w:tcW w:w="920" w:type="dxa"/>
            <w:tcBorders>
              <w:top w:val="nil"/>
              <w:left w:val="nil"/>
              <w:bottom w:val="single" w:sz="4" w:space="0" w:color="auto"/>
              <w:right w:val="nil"/>
            </w:tcBorders>
            <w:shd w:val="clear" w:color="auto" w:fill="auto"/>
            <w:noWrap/>
            <w:vAlign w:val="bottom"/>
            <w:hideMark/>
            <w:tcPrChange w:id="792" w:author="Stefanie Lane" w:date="2022-05-11T11:20:00Z">
              <w:tcPr>
                <w:tcW w:w="920" w:type="dxa"/>
                <w:tcBorders>
                  <w:top w:val="nil"/>
                  <w:left w:val="nil"/>
                  <w:bottom w:val="single" w:sz="4" w:space="0" w:color="auto"/>
                  <w:right w:val="nil"/>
                </w:tcBorders>
                <w:shd w:val="clear" w:color="auto" w:fill="auto"/>
                <w:noWrap/>
                <w:vAlign w:val="bottom"/>
                <w:hideMark/>
              </w:tcPr>
            </w:tcPrChange>
          </w:tcPr>
          <w:p w14:paraId="65CBED67" w14:textId="77777777" w:rsidR="0089145E" w:rsidRPr="0089145E" w:rsidRDefault="0089145E">
            <w:pPr>
              <w:spacing w:after="0" w:line="240" w:lineRule="auto"/>
              <w:jc w:val="center"/>
              <w:rPr>
                <w:ins w:id="793" w:author="Stefanie Lane" w:date="2022-05-11T11:20:00Z"/>
                <w:rFonts w:ascii="Calibri" w:eastAsia="Times New Roman" w:hAnsi="Calibri" w:cs="Calibri"/>
                <w:color w:val="000000"/>
                <w:rPrChange w:id="794" w:author="Stefanie Lane" w:date="2022-05-11T11:20:00Z">
                  <w:rPr>
                    <w:ins w:id="795" w:author="Stefanie Lane" w:date="2022-05-11T11:20:00Z"/>
                  </w:rPr>
                </w:rPrChange>
              </w:rPr>
              <w:pPrChange w:id="796" w:author="Stefanie Lane" w:date="2022-05-11T11:20:00Z">
                <w:pPr>
                  <w:jc w:val="center"/>
                </w:pPr>
              </w:pPrChange>
            </w:pPr>
            <w:ins w:id="797" w:author="Stefanie Lane" w:date="2022-05-11T11:20:00Z">
              <w:r w:rsidRPr="0089145E">
                <w:rPr>
                  <w:rFonts w:ascii="Calibri" w:eastAsia="Times New Roman" w:hAnsi="Calibri" w:cs="Calibri"/>
                  <w:color w:val="000000"/>
                  <w:rPrChange w:id="798" w:author="Stefanie Lane" w:date="2022-05-11T11:20:00Z">
                    <w:rPr/>
                  </w:rPrChange>
                </w:rPr>
                <w:t>5.83</w:t>
              </w:r>
            </w:ins>
          </w:p>
        </w:tc>
        <w:tc>
          <w:tcPr>
            <w:tcW w:w="920" w:type="dxa"/>
            <w:tcBorders>
              <w:top w:val="nil"/>
              <w:left w:val="nil"/>
              <w:bottom w:val="single" w:sz="4" w:space="0" w:color="auto"/>
              <w:right w:val="nil"/>
            </w:tcBorders>
            <w:shd w:val="clear" w:color="auto" w:fill="auto"/>
            <w:noWrap/>
            <w:vAlign w:val="bottom"/>
            <w:hideMark/>
            <w:tcPrChange w:id="799" w:author="Stefanie Lane" w:date="2022-05-11T11:20:00Z">
              <w:tcPr>
                <w:tcW w:w="920" w:type="dxa"/>
                <w:tcBorders>
                  <w:top w:val="nil"/>
                  <w:left w:val="nil"/>
                  <w:bottom w:val="single" w:sz="4" w:space="0" w:color="auto"/>
                  <w:right w:val="nil"/>
                </w:tcBorders>
                <w:shd w:val="clear" w:color="auto" w:fill="auto"/>
                <w:noWrap/>
                <w:vAlign w:val="bottom"/>
                <w:hideMark/>
              </w:tcPr>
            </w:tcPrChange>
          </w:tcPr>
          <w:p w14:paraId="5B5F7A28" w14:textId="77777777" w:rsidR="0089145E" w:rsidRPr="0089145E" w:rsidRDefault="0089145E">
            <w:pPr>
              <w:spacing w:after="0" w:line="240" w:lineRule="auto"/>
              <w:jc w:val="center"/>
              <w:rPr>
                <w:ins w:id="800" w:author="Stefanie Lane" w:date="2022-05-11T11:20:00Z"/>
                <w:rFonts w:ascii="Calibri" w:eastAsia="Times New Roman" w:hAnsi="Calibri" w:cs="Calibri"/>
                <w:color w:val="000000"/>
                <w:rPrChange w:id="801" w:author="Stefanie Lane" w:date="2022-05-11T11:20:00Z">
                  <w:rPr>
                    <w:ins w:id="802" w:author="Stefanie Lane" w:date="2022-05-11T11:20:00Z"/>
                  </w:rPr>
                </w:rPrChange>
              </w:rPr>
              <w:pPrChange w:id="803" w:author="Stefanie Lane" w:date="2022-05-11T11:20:00Z">
                <w:pPr>
                  <w:jc w:val="center"/>
                </w:pPr>
              </w:pPrChange>
            </w:pPr>
            <w:ins w:id="804" w:author="Stefanie Lane" w:date="2022-05-11T11:20:00Z">
              <w:r w:rsidRPr="0089145E">
                <w:rPr>
                  <w:rFonts w:ascii="Calibri" w:eastAsia="Times New Roman" w:hAnsi="Calibri" w:cs="Calibri"/>
                  <w:color w:val="000000"/>
                  <w:rPrChange w:id="805" w:author="Stefanie Lane" w:date="2022-05-11T11:20:00Z">
                    <w:rPr/>
                  </w:rPrChange>
                </w:rPr>
                <w:t>2.79</w:t>
              </w:r>
            </w:ins>
          </w:p>
        </w:tc>
        <w:tc>
          <w:tcPr>
            <w:tcW w:w="900" w:type="dxa"/>
            <w:tcBorders>
              <w:top w:val="nil"/>
              <w:left w:val="nil"/>
              <w:bottom w:val="single" w:sz="4" w:space="0" w:color="auto"/>
              <w:right w:val="nil"/>
            </w:tcBorders>
            <w:shd w:val="clear" w:color="auto" w:fill="auto"/>
            <w:noWrap/>
            <w:vAlign w:val="bottom"/>
            <w:hideMark/>
            <w:tcPrChange w:id="806" w:author="Stefanie Lane" w:date="2022-05-11T11:20:00Z">
              <w:tcPr>
                <w:tcW w:w="900" w:type="dxa"/>
                <w:tcBorders>
                  <w:top w:val="nil"/>
                  <w:left w:val="nil"/>
                  <w:bottom w:val="single" w:sz="4" w:space="0" w:color="auto"/>
                  <w:right w:val="nil"/>
                </w:tcBorders>
                <w:shd w:val="clear" w:color="auto" w:fill="auto"/>
                <w:noWrap/>
                <w:vAlign w:val="bottom"/>
                <w:hideMark/>
              </w:tcPr>
            </w:tcPrChange>
          </w:tcPr>
          <w:p w14:paraId="78DE4664" w14:textId="77777777" w:rsidR="0089145E" w:rsidRPr="0089145E" w:rsidRDefault="0089145E">
            <w:pPr>
              <w:spacing w:after="0" w:line="240" w:lineRule="auto"/>
              <w:jc w:val="center"/>
              <w:rPr>
                <w:ins w:id="807" w:author="Stefanie Lane" w:date="2022-05-11T11:20:00Z"/>
                <w:rFonts w:ascii="Calibri" w:eastAsia="Times New Roman" w:hAnsi="Calibri" w:cs="Calibri"/>
                <w:color w:val="000000"/>
                <w:rPrChange w:id="808" w:author="Stefanie Lane" w:date="2022-05-11T11:20:00Z">
                  <w:rPr>
                    <w:ins w:id="809" w:author="Stefanie Lane" w:date="2022-05-11T11:20:00Z"/>
                  </w:rPr>
                </w:rPrChange>
              </w:rPr>
              <w:pPrChange w:id="810" w:author="Stefanie Lane" w:date="2022-05-11T11:20:00Z">
                <w:pPr>
                  <w:jc w:val="center"/>
                </w:pPr>
              </w:pPrChange>
            </w:pPr>
            <w:ins w:id="811" w:author="Stefanie Lane" w:date="2022-05-11T11:20:00Z">
              <w:r w:rsidRPr="0089145E">
                <w:rPr>
                  <w:rFonts w:ascii="Calibri" w:eastAsia="Times New Roman" w:hAnsi="Calibri" w:cs="Calibri"/>
                  <w:color w:val="000000"/>
                  <w:rPrChange w:id="812" w:author="Stefanie Lane" w:date="2022-05-11T11:20:00Z">
                    <w:rPr/>
                  </w:rPrChange>
                </w:rPr>
                <w:t>4.63</w:t>
              </w:r>
            </w:ins>
          </w:p>
        </w:tc>
      </w:tr>
      <w:tr w:rsidR="0089145E" w:rsidRPr="0089145E" w14:paraId="11D56326" w14:textId="77777777" w:rsidTr="0089145E">
        <w:trPr>
          <w:trHeight w:val="290"/>
          <w:jc w:val="center"/>
          <w:ins w:id="813" w:author="Stefanie Lane" w:date="2022-05-11T11:20:00Z"/>
          <w:trPrChange w:id="814" w:author="Stefanie Lane" w:date="2022-05-11T11:20:00Z">
            <w:trPr>
              <w:trHeight w:val="290"/>
            </w:trPr>
          </w:trPrChange>
        </w:trPr>
        <w:tc>
          <w:tcPr>
            <w:tcW w:w="1180" w:type="dxa"/>
            <w:tcBorders>
              <w:top w:val="nil"/>
              <w:left w:val="nil"/>
              <w:bottom w:val="nil"/>
              <w:right w:val="nil"/>
            </w:tcBorders>
            <w:shd w:val="clear" w:color="auto" w:fill="auto"/>
            <w:noWrap/>
            <w:vAlign w:val="bottom"/>
            <w:hideMark/>
            <w:tcPrChange w:id="815" w:author="Stefanie Lane" w:date="2022-05-11T11:20:00Z">
              <w:tcPr>
                <w:tcW w:w="1180" w:type="dxa"/>
                <w:tcBorders>
                  <w:top w:val="nil"/>
                  <w:left w:val="nil"/>
                  <w:bottom w:val="nil"/>
                  <w:right w:val="nil"/>
                </w:tcBorders>
                <w:shd w:val="clear" w:color="auto" w:fill="auto"/>
                <w:noWrap/>
                <w:vAlign w:val="bottom"/>
                <w:hideMark/>
              </w:tcPr>
            </w:tcPrChange>
          </w:tcPr>
          <w:p w14:paraId="544BA792" w14:textId="77777777" w:rsidR="0089145E" w:rsidRPr="0089145E" w:rsidRDefault="0089145E">
            <w:pPr>
              <w:spacing w:after="0" w:line="240" w:lineRule="auto"/>
              <w:jc w:val="center"/>
              <w:rPr>
                <w:ins w:id="816" w:author="Stefanie Lane" w:date="2022-05-11T11:20:00Z"/>
                <w:rFonts w:ascii="Calibri" w:eastAsia="Times New Roman" w:hAnsi="Calibri" w:cs="Calibri"/>
                <w:color w:val="000000"/>
                <w:rPrChange w:id="817" w:author="Stefanie Lane" w:date="2022-05-11T11:20:00Z">
                  <w:rPr>
                    <w:ins w:id="818" w:author="Stefanie Lane" w:date="2022-05-11T11:20:00Z"/>
                  </w:rPr>
                </w:rPrChange>
              </w:rPr>
              <w:pPrChange w:id="819" w:author="Stefanie Lane" w:date="2022-05-11T11:20:00Z">
                <w:pPr>
                  <w:jc w:val="center"/>
                </w:pPr>
              </w:pPrChange>
            </w:pPr>
          </w:p>
        </w:tc>
        <w:tc>
          <w:tcPr>
            <w:tcW w:w="960" w:type="dxa"/>
            <w:tcBorders>
              <w:top w:val="nil"/>
              <w:left w:val="nil"/>
              <w:bottom w:val="nil"/>
              <w:right w:val="nil"/>
            </w:tcBorders>
            <w:shd w:val="clear" w:color="auto" w:fill="auto"/>
            <w:noWrap/>
            <w:vAlign w:val="bottom"/>
            <w:hideMark/>
            <w:tcPrChange w:id="820" w:author="Stefanie Lane" w:date="2022-05-11T11:20:00Z">
              <w:tcPr>
                <w:tcW w:w="960" w:type="dxa"/>
                <w:tcBorders>
                  <w:top w:val="nil"/>
                  <w:left w:val="nil"/>
                  <w:bottom w:val="nil"/>
                  <w:right w:val="nil"/>
                </w:tcBorders>
                <w:shd w:val="clear" w:color="auto" w:fill="auto"/>
                <w:noWrap/>
                <w:vAlign w:val="bottom"/>
                <w:hideMark/>
              </w:tcPr>
            </w:tcPrChange>
          </w:tcPr>
          <w:p w14:paraId="7568734A" w14:textId="77777777" w:rsidR="0089145E" w:rsidRPr="0089145E" w:rsidRDefault="0089145E">
            <w:pPr>
              <w:spacing w:after="0" w:line="240" w:lineRule="auto"/>
              <w:rPr>
                <w:ins w:id="821" w:author="Stefanie Lane" w:date="2022-05-11T11:20:00Z"/>
                <w:rFonts w:ascii="Times New Roman" w:eastAsia="Times New Roman" w:hAnsi="Times New Roman" w:cs="Times New Roman"/>
                <w:sz w:val="20"/>
                <w:szCs w:val="20"/>
                <w:rPrChange w:id="822" w:author="Stefanie Lane" w:date="2022-05-11T11:20:00Z">
                  <w:rPr>
                    <w:ins w:id="823" w:author="Stefanie Lane" w:date="2022-05-11T11:20:00Z"/>
                  </w:rPr>
                </w:rPrChange>
              </w:rPr>
              <w:pPrChange w:id="824" w:author="Stefanie Lane" w:date="2022-05-11T11:20:00Z">
                <w:pPr/>
              </w:pPrChange>
            </w:pPr>
          </w:p>
        </w:tc>
        <w:tc>
          <w:tcPr>
            <w:tcW w:w="960" w:type="dxa"/>
            <w:tcBorders>
              <w:top w:val="nil"/>
              <w:left w:val="nil"/>
              <w:bottom w:val="nil"/>
              <w:right w:val="nil"/>
            </w:tcBorders>
            <w:shd w:val="clear" w:color="auto" w:fill="auto"/>
            <w:noWrap/>
            <w:vAlign w:val="bottom"/>
            <w:hideMark/>
            <w:tcPrChange w:id="825" w:author="Stefanie Lane" w:date="2022-05-11T11:20:00Z">
              <w:tcPr>
                <w:tcW w:w="960" w:type="dxa"/>
                <w:tcBorders>
                  <w:top w:val="nil"/>
                  <w:left w:val="nil"/>
                  <w:bottom w:val="nil"/>
                  <w:right w:val="nil"/>
                </w:tcBorders>
                <w:shd w:val="clear" w:color="auto" w:fill="auto"/>
                <w:noWrap/>
                <w:vAlign w:val="bottom"/>
                <w:hideMark/>
              </w:tcPr>
            </w:tcPrChange>
          </w:tcPr>
          <w:p w14:paraId="431BDA44" w14:textId="77777777" w:rsidR="0089145E" w:rsidRPr="0089145E" w:rsidRDefault="0089145E">
            <w:pPr>
              <w:spacing w:after="0" w:line="240" w:lineRule="auto"/>
              <w:rPr>
                <w:ins w:id="826" w:author="Stefanie Lane" w:date="2022-05-11T11:20:00Z"/>
                <w:rFonts w:ascii="Times New Roman" w:eastAsia="Times New Roman" w:hAnsi="Times New Roman" w:cs="Times New Roman"/>
                <w:sz w:val="20"/>
                <w:szCs w:val="20"/>
                <w:rPrChange w:id="827" w:author="Stefanie Lane" w:date="2022-05-11T11:20:00Z">
                  <w:rPr>
                    <w:ins w:id="828" w:author="Stefanie Lane" w:date="2022-05-11T11:20:00Z"/>
                  </w:rPr>
                </w:rPrChange>
              </w:rPr>
              <w:pPrChange w:id="829" w:author="Stefanie Lane" w:date="2022-05-11T11:20:00Z">
                <w:pPr/>
              </w:pPrChange>
            </w:pPr>
          </w:p>
        </w:tc>
        <w:tc>
          <w:tcPr>
            <w:tcW w:w="300" w:type="dxa"/>
            <w:tcBorders>
              <w:top w:val="nil"/>
              <w:left w:val="nil"/>
              <w:bottom w:val="nil"/>
              <w:right w:val="nil"/>
            </w:tcBorders>
            <w:shd w:val="clear" w:color="auto" w:fill="auto"/>
            <w:noWrap/>
            <w:vAlign w:val="bottom"/>
            <w:hideMark/>
            <w:tcPrChange w:id="830" w:author="Stefanie Lane" w:date="2022-05-11T11:20:00Z">
              <w:tcPr>
                <w:tcW w:w="300" w:type="dxa"/>
                <w:tcBorders>
                  <w:top w:val="nil"/>
                  <w:left w:val="nil"/>
                  <w:bottom w:val="nil"/>
                  <w:right w:val="nil"/>
                </w:tcBorders>
                <w:shd w:val="clear" w:color="auto" w:fill="auto"/>
                <w:noWrap/>
                <w:vAlign w:val="bottom"/>
                <w:hideMark/>
              </w:tcPr>
            </w:tcPrChange>
          </w:tcPr>
          <w:p w14:paraId="1E912A43" w14:textId="77777777" w:rsidR="0089145E" w:rsidRPr="0089145E" w:rsidRDefault="0089145E">
            <w:pPr>
              <w:spacing w:after="0" w:line="240" w:lineRule="auto"/>
              <w:rPr>
                <w:ins w:id="831" w:author="Stefanie Lane" w:date="2022-05-11T11:20:00Z"/>
                <w:rFonts w:ascii="Times New Roman" w:eastAsia="Times New Roman" w:hAnsi="Times New Roman" w:cs="Times New Roman"/>
                <w:sz w:val="20"/>
                <w:szCs w:val="20"/>
                <w:rPrChange w:id="832" w:author="Stefanie Lane" w:date="2022-05-11T11:20:00Z">
                  <w:rPr>
                    <w:ins w:id="833" w:author="Stefanie Lane" w:date="2022-05-11T11:20:00Z"/>
                  </w:rPr>
                </w:rPrChange>
              </w:rPr>
              <w:pPrChange w:id="834" w:author="Stefanie Lane" w:date="2022-05-11T11:20:00Z">
                <w:pPr/>
              </w:pPrChange>
            </w:pPr>
          </w:p>
        </w:tc>
        <w:tc>
          <w:tcPr>
            <w:tcW w:w="920" w:type="dxa"/>
            <w:tcBorders>
              <w:top w:val="nil"/>
              <w:left w:val="nil"/>
              <w:bottom w:val="nil"/>
              <w:right w:val="nil"/>
            </w:tcBorders>
            <w:shd w:val="clear" w:color="auto" w:fill="auto"/>
            <w:noWrap/>
            <w:vAlign w:val="bottom"/>
            <w:hideMark/>
            <w:tcPrChange w:id="835" w:author="Stefanie Lane" w:date="2022-05-11T11:20:00Z">
              <w:tcPr>
                <w:tcW w:w="920" w:type="dxa"/>
                <w:tcBorders>
                  <w:top w:val="nil"/>
                  <w:left w:val="nil"/>
                  <w:bottom w:val="nil"/>
                  <w:right w:val="nil"/>
                </w:tcBorders>
                <w:shd w:val="clear" w:color="auto" w:fill="auto"/>
                <w:noWrap/>
                <w:vAlign w:val="bottom"/>
                <w:hideMark/>
              </w:tcPr>
            </w:tcPrChange>
          </w:tcPr>
          <w:p w14:paraId="420F11B9" w14:textId="77777777" w:rsidR="0089145E" w:rsidRPr="0089145E" w:rsidRDefault="0089145E">
            <w:pPr>
              <w:spacing w:after="0" w:line="240" w:lineRule="auto"/>
              <w:rPr>
                <w:ins w:id="836" w:author="Stefanie Lane" w:date="2022-05-11T11:20:00Z"/>
                <w:rFonts w:ascii="Times New Roman" w:eastAsia="Times New Roman" w:hAnsi="Times New Roman" w:cs="Times New Roman"/>
                <w:sz w:val="20"/>
                <w:szCs w:val="20"/>
                <w:rPrChange w:id="837" w:author="Stefanie Lane" w:date="2022-05-11T11:20:00Z">
                  <w:rPr>
                    <w:ins w:id="838" w:author="Stefanie Lane" w:date="2022-05-11T11:20:00Z"/>
                  </w:rPr>
                </w:rPrChange>
              </w:rPr>
              <w:pPrChange w:id="839" w:author="Stefanie Lane" w:date="2022-05-11T11:20:00Z">
                <w:pPr/>
              </w:pPrChange>
            </w:pPr>
          </w:p>
        </w:tc>
        <w:tc>
          <w:tcPr>
            <w:tcW w:w="920" w:type="dxa"/>
            <w:tcBorders>
              <w:top w:val="nil"/>
              <w:left w:val="nil"/>
              <w:bottom w:val="nil"/>
              <w:right w:val="nil"/>
            </w:tcBorders>
            <w:shd w:val="clear" w:color="auto" w:fill="auto"/>
            <w:noWrap/>
            <w:vAlign w:val="bottom"/>
            <w:hideMark/>
            <w:tcPrChange w:id="840" w:author="Stefanie Lane" w:date="2022-05-11T11:20:00Z">
              <w:tcPr>
                <w:tcW w:w="920" w:type="dxa"/>
                <w:tcBorders>
                  <w:top w:val="nil"/>
                  <w:left w:val="nil"/>
                  <w:bottom w:val="nil"/>
                  <w:right w:val="nil"/>
                </w:tcBorders>
                <w:shd w:val="clear" w:color="auto" w:fill="auto"/>
                <w:noWrap/>
                <w:vAlign w:val="bottom"/>
                <w:hideMark/>
              </w:tcPr>
            </w:tcPrChange>
          </w:tcPr>
          <w:p w14:paraId="5727C7B0" w14:textId="77777777" w:rsidR="0089145E" w:rsidRPr="0089145E" w:rsidRDefault="0089145E">
            <w:pPr>
              <w:spacing w:after="0" w:line="240" w:lineRule="auto"/>
              <w:rPr>
                <w:ins w:id="841" w:author="Stefanie Lane" w:date="2022-05-11T11:20:00Z"/>
                <w:rFonts w:ascii="Times New Roman" w:eastAsia="Times New Roman" w:hAnsi="Times New Roman" w:cs="Times New Roman"/>
                <w:sz w:val="20"/>
                <w:szCs w:val="20"/>
                <w:rPrChange w:id="842" w:author="Stefanie Lane" w:date="2022-05-11T11:20:00Z">
                  <w:rPr>
                    <w:ins w:id="843" w:author="Stefanie Lane" w:date="2022-05-11T11:20:00Z"/>
                  </w:rPr>
                </w:rPrChange>
              </w:rPr>
              <w:pPrChange w:id="844" w:author="Stefanie Lane" w:date="2022-05-11T11:20:00Z">
                <w:pPr/>
              </w:pPrChange>
            </w:pPr>
          </w:p>
        </w:tc>
        <w:tc>
          <w:tcPr>
            <w:tcW w:w="900" w:type="dxa"/>
            <w:tcBorders>
              <w:top w:val="nil"/>
              <w:left w:val="nil"/>
              <w:bottom w:val="nil"/>
              <w:right w:val="nil"/>
            </w:tcBorders>
            <w:shd w:val="clear" w:color="auto" w:fill="auto"/>
            <w:noWrap/>
            <w:vAlign w:val="bottom"/>
            <w:hideMark/>
            <w:tcPrChange w:id="845" w:author="Stefanie Lane" w:date="2022-05-11T11:20:00Z">
              <w:tcPr>
                <w:tcW w:w="900" w:type="dxa"/>
                <w:tcBorders>
                  <w:top w:val="nil"/>
                  <w:left w:val="nil"/>
                  <w:bottom w:val="nil"/>
                  <w:right w:val="nil"/>
                </w:tcBorders>
                <w:shd w:val="clear" w:color="auto" w:fill="auto"/>
                <w:noWrap/>
                <w:vAlign w:val="bottom"/>
                <w:hideMark/>
              </w:tcPr>
            </w:tcPrChange>
          </w:tcPr>
          <w:p w14:paraId="2C2490D7" w14:textId="77777777" w:rsidR="0089145E" w:rsidRPr="0089145E" w:rsidRDefault="0089145E">
            <w:pPr>
              <w:spacing w:after="0" w:line="240" w:lineRule="auto"/>
              <w:rPr>
                <w:ins w:id="846" w:author="Stefanie Lane" w:date="2022-05-11T11:20:00Z"/>
                <w:rFonts w:ascii="Times New Roman" w:eastAsia="Times New Roman" w:hAnsi="Times New Roman" w:cs="Times New Roman"/>
                <w:sz w:val="20"/>
                <w:szCs w:val="20"/>
                <w:rPrChange w:id="847" w:author="Stefanie Lane" w:date="2022-05-11T11:20:00Z">
                  <w:rPr>
                    <w:ins w:id="848" w:author="Stefanie Lane" w:date="2022-05-11T11:20:00Z"/>
                  </w:rPr>
                </w:rPrChange>
              </w:rPr>
              <w:pPrChange w:id="849" w:author="Stefanie Lane" w:date="2022-05-11T11:20:00Z">
                <w:pPr/>
              </w:pPrChange>
            </w:pPr>
          </w:p>
        </w:tc>
      </w:tr>
      <w:tr w:rsidR="0089145E" w:rsidRPr="0089145E" w14:paraId="10D1EA63" w14:textId="77777777" w:rsidTr="0089145E">
        <w:trPr>
          <w:trHeight w:val="290"/>
          <w:jc w:val="center"/>
          <w:ins w:id="850" w:author="Stefanie Lane" w:date="2022-05-11T11:20:00Z"/>
          <w:trPrChange w:id="851" w:author="Stefanie Lane" w:date="2022-05-11T11:20:00Z">
            <w:trPr>
              <w:trHeight w:val="290"/>
            </w:trPr>
          </w:trPrChange>
        </w:trPr>
        <w:tc>
          <w:tcPr>
            <w:tcW w:w="1180" w:type="dxa"/>
            <w:tcBorders>
              <w:top w:val="nil"/>
              <w:left w:val="nil"/>
              <w:bottom w:val="nil"/>
              <w:right w:val="nil"/>
            </w:tcBorders>
            <w:shd w:val="clear" w:color="auto" w:fill="auto"/>
            <w:noWrap/>
            <w:vAlign w:val="bottom"/>
            <w:hideMark/>
            <w:tcPrChange w:id="852" w:author="Stefanie Lane" w:date="2022-05-11T11:20:00Z">
              <w:tcPr>
                <w:tcW w:w="1180" w:type="dxa"/>
                <w:tcBorders>
                  <w:top w:val="nil"/>
                  <w:left w:val="nil"/>
                  <w:bottom w:val="nil"/>
                  <w:right w:val="nil"/>
                </w:tcBorders>
                <w:shd w:val="clear" w:color="auto" w:fill="auto"/>
                <w:noWrap/>
                <w:vAlign w:val="bottom"/>
                <w:hideMark/>
              </w:tcPr>
            </w:tcPrChange>
          </w:tcPr>
          <w:p w14:paraId="42495084" w14:textId="77777777" w:rsidR="0089145E" w:rsidRPr="0089145E" w:rsidRDefault="0089145E">
            <w:pPr>
              <w:spacing w:after="0" w:line="240" w:lineRule="auto"/>
              <w:rPr>
                <w:ins w:id="853" w:author="Stefanie Lane" w:date="2022-05-11T11:20:00Z"/>
                <w:rFonts w:ascii="Calibri" w:eastAsia="Times New Roman" w:hAnsi="Calibri" w:cs="Calibri"/>
                <w:b/>
                <w:bCs/>
                <w:color w:val="000000"/>
                <w:rPrChange w:id="854" w:author="Stefanie Lane" w:date="2022-05-11T11:20:00Z">
                  <w:rPr>
                    <w:ins w:id="855" w:author="Stefanie Lane" w:date="2022-05-11T11:20:00Z"/>
                  </w:rPr>
                </w:rPrChange>
              </w:rPr>
              <w:pPrChange w:id="856" w:author="Stefanie Lane" w:date="2022-05-11T11:20:00Z">
                <w:pPr/>
              </w:pPrChange>
            </w:pPr>
            <w:ins w:id="857" w:author="Stefanie Lane" w:date="2022-05-11T11:20:00Z">
              <w:r w:rsidRPr="0089145E">
                <w:rPr>
                  <w:rFonts w:ascii="Calibri" w:eastAsia="Times New Roman" w:hAnsi="Calibri" w:cs="Calibri"/>
                  <w:b/>
                  <w:bCs/>
                  <w:color w:val="000000"/>
                  <w:rPrChange w:id="858" w:author="Stefanie Lane" w:date="2022-05-11T11:20:00Z">
                    <w:rPr/>
                  </w:rPrChange>
                </w:rPr>
                <w:t>Bogbean</w:t>
              </w:r>
            </w:ins>
          </w:p>
        </w:tc>
        <w:tc>
          <w:tcPr>
            <w:tcW w:w="960" w:type="dxa"/>
            <w:tcBorders>
              <w:top w:val="nil"/>
              <w:left w:val="nil"/>
              <w:bottom w:val="nil"/>
              <w:right w:val="nil"/>
            </w:tcBorders>
            <w:shd w:val="clear" w:color="auto" w:fill="auto"/>
            <w:noWrap/>
            <w:vAlign w:val="bottom"/>
            <w:hideMark/>
            <w:tcPrChange w:id="859" w:author="Stefanie Lane" w:date="2022-05-11T11:20:00Z">
              <w:tcPr>
                <w:tcW w:w="960" w:type="dxa"/>
                <w:tcBorders>
                  <w:top w:val="nil"/>
                  <w:left w:val="nil"/>
                  <w:bottom w:val="nil"/>
                  <w:right w:val="nil"/>
                </w:tcBorders>
                <w:shd w:val="clear" w:color="auto" w:fill="auto"/>
                <w:noWrap/>
                <w:vAlign w:val="bottom"/>
                <w:hideMark/>
              </w:tcPr>
            </w:tcPrChange>
          </w:tcPr>
          <w:p w14:paraId="11A2BC23" w14:textId="77777777" w:rsidR="0089145E" w:rsidRPr="0089145E" w:rsidRDefault="0089145E">
            <w:pPr>
              <w:spacing w:after="0" w:line="240" w:lineRule="auto"/>
              <w:rPr>
                <w:ins w:id="860" w:author="Stefanie Lane" w:date="2022-05-11T11:20:00Z"/>
                <w:rFonts w:ascii="Calibri" w:eastAsia="Times New Roman" w:hAnsi="Calibri" w:cs="Calibri"/>
                <w:b/>
                <w:bCs/>
                <w:color w:val="000000"/>
                <w:rPrChange w:id="861" w:author="Stefanie Lane" w:date="2022-05-11T11:20:00Z">
                  <w:rPr>
                    <w:ins w:id="862" w:author="Stefanie Lane" w:date="2022-05-11T11:20:00Z"/>
                  </w:rPr>
                </w:rPrChange>
              </w:rPr>
              <w:pPrChange w:id="863" w:author="Stefanie Lane" w:date="2022-05-11T11:20:00Z">
                <w:pPr/>
              </w:pPrChange>
            </w:pPr>
          </w:p>
        </w:tc>
        <w:tc>
          <w:tcPr>
            <w:tcW w:w="960" w:type="dxa"/>
            <w:tcBorders>
              <w:top w:val="nil"/>
              <w:left w:val="nil"/>
              <w:bottom w:val="nil"/>
              <w:right w:val="nil"/>
            </w:tcBorders>
            <w:shd w:val="clear" w:color="auto" w:fill="auto"/>
            <w:noWrap/>
            <w:vAlign w:val="bottom"/>
            <w:hideMark/>
            <w:tcPrChange w:id="864" w:author="Stefanie Lane" w:date="2022-05-11T11:20:00Z">
              <w:tcPr>
                <w:tcW w:w="960" w:type="dxa"/>
                <w:tcBorders>
                  <w:top w:val="nil"/>
                  <w:left w:val="nil"/>
                  <w:bottom w:val="nil"/>
                  <w:right w:val="nil"/>
                </w:tcBorders>
                <w:shd w:val="clear" w:color="auto" w:fill="auto"/>
                <w:noWrap/>
                <w:vAlign w:val="bottom"/>
                <w:hideMark/>
              </w:tcPr>
            </w:tcPrChange>
          </w:tcPr>
          <w:p w14:paraId="2B183893" w14:textId="77777777" w:rsidR="0089145E" w:rsidRPr="0089145E" w:rsidRDefault="0089145E">
            <w:pPr>
              <w:spacing w:after="0" w:line="240" w:lineRule="auto"/>
              <w:rPr>
                <w:ins w:id="865" w:author="Stefanie Lane" w:date="2022-05-11T11:20:00Z"/>
                <w:rFonts w:ascii="Times New Roman" w:eastAsia="Times New Roman" w:hAnsi="Times New Roman" w:cs="Times New Roman"/>
                <w:sz w:val="20"/>
                <w:szCs w:val="20"/>
                <w:rPrChange w:id="866" w:author="Stefanie Lane" w:date="2022-05-11T11:20:00Z">
                  <w:rPr>
                    <w:ins w:id="867" w:author="Stefanie Lane" w:date="2022-05-11T11:20:00Z"/>
                  </w:rPr>
                </w:rPrChange>
              </w:rPr>
              <w:pPrChange w:id="868" w:author="Stefanie Lane" w:date="2022-05-11T11:20:00Z">
                <w:pPr/>
              </w:pPrChange>
            </w:pPr>
          </w:p>
        </w:tc>
        <w:tc>
          <w:tcPr>
            <w:tcW w:w="300" w:type="dxa"/>
            <w:tcBorders>
              <w:top w:val="nil"/>
              <w:left w:val="nil"/>
              <w:bottom w:val="nil"/>
              <w:right w:val="nil"/>
            </w:tcBorders>
            <w:shd w:val="clear" w:color="auto" w:fill="auto"/>
            <w:noWrap/>
            <w:vAlign w:val="bottom"/>
            <w:hideMark/>
            <w:tcPrChange w:id="869" w:author="Stefanie Lane" w:date="2022-05-11T11:20:00Z">
              <w:tcPr>
                <w:tcW w:w="300" w:type="dxa"/>
                <w:tcBorders>
                  <w:top w:val="nil"/>
                  <w:left w:val="nil"/>
                  <w:bottom w:val="nil"/>
                  <w:right w:val="nil"/>
                </w:tcBorders>
                <w:shd w:val="clear" w:color="auto" w:fill="auto"/>
                <w:noWrap/>
                <w:vAlign w:val="bottom"/>
                <w:hideMark/>
              </w:tcPr>
            </w:tcPrChange>
          </w:tcPr>
          <w:p w14:paraId="5B3F192C" w14:textId="77777777" w:rsidR="0089145E" w:rsidRPr="0089145E" w:rsidRDefault="0089145E">
            <w:pPr>
              <w:spacing w:after="0" w:line="240" w:lineRule="auto"/>
              <w:rPr>
                <w:ins w:id="870" w:author="Stefanie Lane" w:date="2022-05-11T11:20:00Z"/>
                <w:rFonts w:ascii="Times New Roman" w:eastAsia="Times New Roman" w:hAnsi="Times New Roman" w:cs="Times New Roman"/>
                <w:sz w:val="20"/>
                <w:szCs w:val="20"/>
                <w:rPrChange w:id="871" w:author="Stefanie Lane" w:date="2022-05-11T11:20:00Z">
                  <w:rPr>
                    <w:ins w:id="872" w:author="Stefanie Lane" w:date="2022-05-11T11:20:00Z"/>
                  </w:rPr>
                </w:rPrChange>
              </w:rPr>
              <w:pPrChange w:id="873" w:author="Stefanie Lane" w:date="2022-05-11T11:20:00Z">
                <w:pPr/>
              </w:pPrChange>
            </w:pPr>
          </w:p>
        </w:tc>
        <w:tc>
          <w:tcPr>
            <w:tcW w:w="920" w:type="dxa"/>
            <w:tcBorders>
              <w:top w:val="nil"/>
              <w:left w:val="nil"/>
              <w:bottom w:val="nil"/>
              <w:right w:val="nil"/>
            </w:tcBorders>
            <w:shd w:val="clear" w:color="auto" w:fill="auto"/>
            <w:noWrap/>
            <w:vAlign w:val="bottom"/>
            <w:hideMark/>
            <w:tcPrChange w:id="874" w:author="Stefanie Lane" w:date="2022-05-11T11:20:00Z">
              <w:tcPr>
                <w:tcW w:w="920" w:type="dxa"/>
                <w:tcBorders>
                  <w:top w:val="nil"/>
                  <w:left w:val="nil"/>
                  <w:bottom w:val="nil"/>
                  <w:right w:val="nil"/>
                </w:tcBorders>
                <w:shd w:val="clear" w:color="auto" w:fill="auto"/>
                <w:noWrap/>
                <w:vAlign w:val="bottom"/>
                <w:hideMark/>
              </w:tcPr>
            </w:tcPrChange>
          </w:tcPr>
          <w:p w14:paraId="1EB5888D" w14:textId="77777777" w:rsidR="0089145E" w:rsidRPr="0089145E" w:rsidRDefault="0089145E">
            <w:pPr>
              <w:spacing w:after="0" w:line="240" w:lineRule="auto"/>
              <w:rPr>
                <w:ins w:id="875" w:author="Stefanie Lane" w:date="2022-05-11T11:20:00Z"/>
                <w:rFonts w:ascii="Times New Roman" w:eastAsia="Times New Roman" w:hAnsi="Times New Roman" w:cs="Times New Roman"/>
                <w:sz w:val="20"/>
                <w:szCs w:val="20"/>
                <w:rPrChange w:id="876" w:author="Stefanie Lane" w:date="2022-05-11T11:20:00Z">
                  <w:rPr>
                    <w:ins w:id="877" w:author="Stefanie Lane" w:date="2022-05-11T11:20:00Z"/>
                  </w:rPr>
                </w:rPrChange>
              </w:rPr>
              <w:pPrChange w:id="878" w:author="Stefanie Lane" w:date="2022-05-11T11:20:00Z">
                <w:pPr/>
              </w:pPrChange>
            </w:pPr>
          </w:p>
        </w:tc>
        <w:tc>
          <w:tcPr>
            <w:tcW w:w="920" w:type="dxa"/>
            <w:tcBorders>
              <w:top w:val="nil"/>
              <w:left w:val="nil"/>
              <w:bottom w:val="nil"/>
              <w:right w:val="nil"/>
            </w:tcBorders>
            <w:shd w:val="clear" w:color="auto" w:fill="auto"/>
            <w:noWrap/>
            <w:vAlign w:val="bottom"/>
            <w:hideMark/>
            <w:tcPrChange w:id="879" w:author="Stefanie Lane" w:date="2022-05-11T11:20:00Z">
              <w:tcPr>
                <w:tcW w:w="920" w:type="dxa"/>
                <w:tcBorders>
                  <w:top w:val="nil"/>
                  <w:left w:val="nil"/>
                  <w:bottom w:val="nil"/>
                  <w:right w:val="nil"/>
                </w:tcBorders>
                <w:shd w:val="clear" w:color="auto" w:fill="auto"/>
                <w:noWrap/>
                <w:vAlign w:val="bottom"/>
                <w:hideMark/>
              </w:tcPr>
            </w:tcPrChange>
          </w:tcPr>
          <w:p w14:paraId="35443B5A" w14:textId="77777777" w:rsidR="0089145E" w:rsidRPr="0089145E" w:rsidRDefault="0089145E">
            <w:pPr>
              <w:spacing w:after="0" w:line="240" w:lineRule="auto"/>
              <w:rPr>
                <w:ins w:id="880" w:author="Stefanie Lane" w:date="2022-05-11T11:20:00Z"/>
                <w:rFonts w:ascii="Times New Roman" w:eastAsia="Times New Roman" w:hAnsi="Times New Roman" w:cs="Times New Roman"/>
                <w:sz w:val="20"/>
                <w:szCs w:val="20"/>
                <w:rPrChange w:id="881" w:author="Stefanie Lane" w:date="2022-05-11T11:20:00Z">
                  <w:rPr>
                    <w:ins w:id="882" w:author="Stefanie Lane" w:date="2022-05-11T11:20:00Z"/>
                  </w:rPr>
                </w:rPrChange>
              </w:rPr>
              <w:pPrChange w:id="883" w:author="Stefanie Lane" w:date="2022-05-11T11:20:00Z">
                <w:pPr/>
              </w:pPrChange>
            </w:pPr>
          </w:p>
        </w:tc>
        <w:tc>
          <w:tcPr>
            <w:tcW w:w="900" w:type="dxa"/>
            <w:tcBorders>
              <w:top w:val="nil"/>
              <w:left w:val="nil"/>
              <w:bottom w:val="nil"/>
              <w:right w:val="nil"/>
            </w:tcBorders>
            <w:shd w:val="clear" w:color="auto" w:fill="auto"/>
            <w:noWrap/>
            <w:vAlign w:val="bottom"/>
            <w:hideMark/>
            <w:tcPrChange w:id="884" w:author="Stefanie Lane" w:date="2022-05-11T11:20:00Z">
              <w:tcPr>
                <w:tcW w:w="900" w:type="dxa"/>
                <w:tcBorders>
                  <w:top w:val="nil"/>
                  <w:left w:val="nil"/>
                  <w:bottom w:val="nil"/>
                  <w:right w:val="nil"/>
                </w:tcBorders>
                <w:shd w:val="clear" w:color="auto" w:fill="auto"/>
                <w:noWrap/>
                <w:vAlign w:val="bottom"/>
                <w:hideMark/>
              </w:tcPr>
            </w:tcPrChange>
          </w:tcPr>
          <w:p w14:paraId="15A5B308" w14:textId="77777777" w:rsidR="0089145E" w:rsidRPr="0089145E" w:rsidRDefault="0089145E">
            <w:pPr>
              <w:spacing w:after="0" w:line="240" w:lineRule="auto"/>
              <w:rPr>
                <w:ins w:id="885" w:author="Stefanie Lane" w:date="2022-05-11T11:20:00Z"/>
                <w:rFonts w:ascii="Times New Roman" w:eastAsia="Times New Roman" w:hAnsi="Times New Roman" w:cs="Times New Roman"/>
                <w:sz w:val="20"/>
                <w:szCs w:val="20"/>
                <w:rPrChange w:id="886" w:author="Stefanie Lane" w:date="2022-05-11T11:20:00Z">
                  <w:rPr>
                    <w:ins w:id="887" w:author="Stefanie Lane" w:date="2022-05-11T11:20:00Z"/>
                  </w:rPr>
                </w:rPrChange>
              </w:rPr>
              <w:pPrChange w:id="888" w:author="Stefanie Lane" w:date="2022-05-11T11:20:00Z">
                <w:pPr/>
              </w:pPrChange>
            </w:pPr>
          </w:p>
        </w:tc>
      </w:tr>
      <w:tr w:rsidR="0089145E" w:rsidRPr="0089145E" w14:paraId="38E9D725" w14:textId="77777777" w:rsidTr="0089145E">
        <w:trPr>
          <w:trHeight w:val="290"/>
          <w:jc w:val="center"/>
          <w:ins w:id="889" w:author="Stefanie Lane" w:date="2022-05-11T11:20:00Z"/>
          <w:trPrChange w:id="890" w:author="Stefanie Lane" w:date="2022-05-11T11:20:00Z">
            <w:trPr>
              <w:trHeight w:val="290"/>
            </w:trPr>
          </w:trPrChange>
        </w:trPr>
        <w:tc>
          <w:tcPr>
            <w:tcW w:w="1180" w:type="dxa"/>
            <w:tcBorders>
              <w:top w:val="single" w:sz="4" w:space="0" w:color="auto"/>
              <w:left w:val="nil"/>
              <w:bottom w:val="single" w:sz="4" w:space="0" w:color="auto"/>
              <w:right w:val="nil"/>
            </w:tcBorders>
            <w:shd w:val="clear" w:color="auto" w:fill="auto"/>
            <w:noWrap/>
            <w:vAlign w:val="bottom"/>
            <w:hideMark/>
            <w:tcPrChange w:id="891" w:author="Stefanie Lane" w:date="2022-05-11T11:20:00Z">
              <w:tcPr>
                <w:tcW w:w="1180" w:type="dxa"/>
                <w:tcBorders>
                  <w:top w:val="single" w:sz="4" w:space="0" w:color="auto"/>
                  <w:left w:val="nil"/>
                  <w:bottom w:val="single" w:sz="4" w:space="0" w:color="auto"/>
                  <w:right w:val="nil"/>
                </w:tcBorders>
                <w:shd w:val="clear" w:color="auto" w:fill="auto"/>
                <w:noWrap/>
                <w:vAlign w:val="bottom"/>
                <w:hideMark/>
              </w:tcPr>
            </w:tcPrChange>
          </w:tcPr>
          <w:p w14:paraId="60199F72" w14:textId="77777777" w:rsidR="0089145E" w:rsidRPr="0089145E" w:rsidRDefault="0089145E">
            <w:pPr>
              <w:spacing w:after="0" w:line="240" w:lineRule="auto"/>
              <w:jc w:val="right"/>
              <w:rPr>
                <w:ins w:id="892" w:author="Stefanie Lane" w:date="2022-05-11T11:20:00Z"/>
                <w:rFonts w:ascii="Calibri" w:eastAsia="Times New Roman" w:hAnsi="Calibri" w:cs="Calibri"/>
                <w:color w:val="000000"/>
                <w:rPrChange w:id="893" w:author="Stefanie Lane" w:date="2022-05-11T11:20:00Z">
                  <w:rPr>
                    <w:ins w:id="894" w:author="Stefanie Lane" w:date="2022-05-11T11:20:00Z"/>
                  </w:rPr>
                </w:rPrChange>
              </w:rPr>
              <w:pPrChange w:id="895" w:author="Stefanie Lane" w:date="2022-05-11T11:20:00Z">
                <w:pPr>
                  <w:jc w:val="right"/>
                </w:pPr>
              </w:pPrChange>
            </w:pPr>
            <w:ins w:id="896" w:author="Stefanie Lane" w:date="2022-05-11T11:20:00Z">
              <w:r w:rsidRPr="0089145E">
                <w:rPr>
                  <w:rFonts w:ascii="Calibri" w:eastAsia="Times New Roman" w:hAnsi="Calibri" w:cs="Calibri"/>
                  <w:color w:val="000000"/>
                  <w:rPrChange w:id="897" w:author="Stefanie Lane" w:date="2022-05-11T11:20: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Change w:id="898" w:author="Stefanie Lane" w:date="2022-05-11T11:20:00Z">
              <w:tcPr>
                <w:tcW w:w="960" w:type="dxa"/>
                <w:tcBorders>
                  <w:top w:val="single" w:sz="4" w:space="0" w:color="auto"/>
                  <w:left w:val="nil"/>
                  <w:bottom w:val="single" w:sz="4" w:space="0" w:color="auto"/>
                  <w:right w:val="nil"/>
                </w:tcBorders>
                <w:shd w:val="clear" w:color="auto" w:fill="auto"/>
                <w:noWrap/>
                <w:vAlign w:val="bottom"/>
                <w:hideMark/>
              </w:tcPr>
            </w:tcPrChange>
          </w:tcPr>
          <w:p w14:paraId="5206BD31" w14:textId="77777777" w:rsidR="0089145E" w:rsidRPr="0089145E" w:rsidRDefault="0089145E">
            <w:pPr>
              <w:spacing w:after="0" w:line="240" w:lineRule="auto"/>
              <w:jc w:val="center"/>
              <w:rPr>
                <w:ins w:id="899" w:author="Stefanie Lane" w:date="2022-05-11T11:20:00Z"/>
                <w:rFonts w:ascii="Calibri" w:eastAsia="Times New Roman" w:hAnsi="Calibri" w:cs="Calibri"/>
                <w:color w:val="000000"/>
                <w:rPrChange w:id="900" w:author="Stefanie Lane" w:date="2022-05-11T11:20:00Z">
                  <w:rPr>
                    <w:ins w:id="901" w:author="Stefanie Lane" w:date="2022-05-11T11:20:00Z"/>
                  </w:rPr>
                </w:rPrChange>
              </w:rPr>
              <w:pPrChange w:id="902" w:author="Stefanie Lane" w:date="2022-05-11T11:20:00Z">
                <w:pPr>
                  <w:jc w:val="center"/>
                </w:pPr>
              </w:pPrChange>
            </w:pPr>
            <w:ins w:id="903" w:author="Stefanie Lane" w:date="2022-05-11T11:20:00Z">
              <w:r w:rsidRPr="0089145E">
                <w:rPr>
                  <w:rFonts w:ascii="Calibri" w:eastAsia="Times New Roman" w:hAnsi="Calibri" w:cs="Calibri"/>
                  <w:color w:val="000000"/>
                  <w:rPrChange w:id="904" w:author="Stefanie Lane" w:date="2022-05-11T11:20:00Z">
                    <w:rPr/>
                  </w:rPrChange>
                </w:rPr>
                <w:t>19</w:t>
              </w:r>
            </w:ins>
          </w:p>
        </w:tc>
        <w:tc>
          <w:tcPr>
            <w:tcW w:w="960" w:type="dxa"/>
            <w:tcBorders>
              <w:top w:val="single" w:sz="4" w:space="0" w:color="auto"/>
              <w:left w:val="nil"/>
              <w:bottom w:val="single" w:sz="4" w:space="0" w:color="auto"/>
              <w:right w:val="nil"/>
            </w:tcBorders>
            <w:shd w:val="clear" w:color="auto" w:fill="auto"/>
            <w:noWrap/>
            <w:vAlign w:val="bottom"/>
            <w:hideMark/>
            <w:tcPrChange w:id="905" w:author="Stefanie Lane" w:date="2022-05-11T11:20:00Z">
              <w:tcPr>
                <w:tcW w:w="960" w:type="dxa"/>
                <w:tcBorders>
                  <w:top w:val="single" w:sz="4" w:space="0" w:color="auto"/>
                  <w:left w:val="nil"/>
                  <w:bottom w:val="single" w:sz="4" w:space="0" w:color="auto"/>
                  <w:right w:val="nil"/>
                </w:tcBorders>
                <w:shd w:val="clear" w:color="auto" w:fill="auto"/>
                <w:noWrap/>
                <w:vAlign w:val="bottom"/>
                <w:hideMark/>
              </w:tcPr>
            </w:tcPrChange>
          </w:tcPr>
          <w:p w14:paraId="6794E667" w14:textId="77777777" w:rsidR="0089145E" w:rsidRPr="0089145E" w:rsidRDefault="0089145E">
            <w:pPr>
              <w:spacing w:after="0" w:line="240" w:lineRule="auto"/>
              <w:jc w:val="center"/>
              <w:rPr>
                <w:ins w:id="906" w:author="Stefanie Lane" w:date="2022-05-11T11:20:00Z"/>
                <w:rFonts w:ascii="Calibri" w:eastAsia="Times New Roman" w:hAnsi="Calibri" w:cs="Calibri"/>
                <w:color w:val="000000"/>
                <w:rPrChange w:id="907" w:author="Stefanie Lane" w:date="2022-05-11T11:20:00Z">
                  <w:rPr>
                    <w:ins w:id="908" w:author="Stefanie Lane" w:date="2022-05-11T11:20:00Z"/>
                  </w:rPr>
                </w:rPrChange>
              </w:rPr>
              <w:pPrChange w:id="909" w:author="Stefanie Lane" w:date="2022-05-11T11:20:00Z">
                <w:pPr>
                  <w:jc w:val="center"/>
                </w:pPr>
              </w:pPrChange>
            </w:pPr>
            <w:ins w:id="910" w:author="Stefanie Lane" w:date="2022-05-11T11:20:00Z">
              <w:r w:rsidRPr="0089145E">
                <w:rPr>
                  <w:rFonts w:ascii="Calibri" w:eastAsia="Times New Roman" w:hAnsi="Calibri" w:cs="Calibri"/>
                  <w:color w:val="000000"/>
                  <w:rPrChange w:id="911" w:author="Stefanie Lane" w:date="2022-05-11T11:20:00Z">
                    <w:rPr/>
                  </w:rPrChange>
                </w:rPr>
                <w:t>32</w:t>
              </w:r>
            </w:ins>
          </w:p>
        </w:tc>
        <w:tc>
          <w:tcPr>
            <w:tcW w:w="300" w:type="dxa"/>
            <w:tcBorders>
              <w:top w:val="nil"/>
              <w:left w:val="nil"/>
              <w:bottom w:val="nil"/>
              <w:right w:val="nil"/>
            </w:tcBorders>
            <w:shd w:val="clear" w:color="auto" w:fill="auto"/>
            <w:noWrap/>
            <w:vAlign w:val="bottom"/>
            <w:hideMark/>
            <w:tcPrChange w:id="912" w:author="Stefanie Lane" w:date="2022-05-11T11:20:00Z">
              <w:tcPr>
                <w:tcW w:w="300" w:type="dxa"/>
                <w:tcBorders>
                  <w:top w:val="nil"/>
                  <w:left w:val="nil"/>
                  <w:bottom w:val="nil"/>
                  <w:right w:val="nil"/>
                </w:tcBorders>
                <w:shd w:val="clear" w:color="auto" w:fill="auto"/>
                <w:noWrap/>
                <w:vAlign w:val="bottom"/>
                <w:hideMark/>
              </w:tcPr>
            </w:tcPrChange>
          </w:tcPr>
          <w:p w14:paraId="5657E2F2" w14:textId="77777777" w:rsidR="0089145E" w:rsidRPr="0089145E" w:rsidRDefault="0089145E">
            <w:pPr>
              <w:spacing w:after="0" w:line="240" w:lineRule="auto"/>
              <w:jc w:val="center"/>
              <w:rPr>
                <w:ins w:id="913" w:author="Stefanie Lane" w:date="2022-05-11T11:20:00Z"/>
                <w:rFonts w:ascii="Calibri" w:eastAsia="Times New Roman" w:hAnsi="Calibri" w:cs="Calibri"/>
                <w:color w:val="000000"/>
                <w:rPrChange w:id="914" w:author="Stefanie Lane" w:date="2022-05-11T11:20:00Z">
                  <w:rPr>
                    <w:ins w:id="915" w:author="Stefanie Lane" w:date="2022-05-11T11:20:00Z"/>
                  </w:rPr>
                </w:rPrChange>
              </w:rPr>
              <w:pPrChange w:id="916" w:author="Stefanie Lane" w:date="2022-05-11T11:20:00Z">
                <w:pPr>
                  <w:jc w:val="center"/>
                </w:pPr>
              </w:pPrChange>
            </w:pPr>
          </w:p>
        </w:tc>
        <w:tc>
          <w:tcPr>
            <w:tcW w:w="920" w:type="dxa"/>
            <w:tcBorders>
              <w:top w:val="single" w:sz="4" w:space="0" w:color="auto"/>
              <w:left w:val="nil"/>
              <w:bottom w:val="single" w:sz="4" w:space="0" w:color="auto"/>
              <w:right w:val="nil"/>
            </w:tcBorders>
            <w:shd w:val="clear" w:color="auto" w:fill="auto"/>
            <w:noWrap/>
            <w:vAlign w:val="bottom"/>
            <w:hideMark/>
            <w:tcPrChange w:id="917" w:author="Stefanie Lane" w:date="2022-05-11T11:20:00Z">
              <w:tcPr>
                <w:tcW w:w="920" w:type="dxa"/>
                <w:tcBorders>
                  <w:top w:val="single" w:sz="4" w:space="0" w:color="auto"/>
                  <w:left w:val="nil"/>
                  <w:bottom w:val="single" w:sz="4" w:space="0" w:color="auto"/>
                  <w:right w:val="nil"/>
                </w:tcBorders>
                <w:shd w:val="clear" w:color="auto" w:fill="auto"/>
                <w:noWrap/>
                <w:vAlign w:val="bottom"/>
                <w:hideMark/>
              </w:tcPr>
            </w:tcPrChange>
          </w:tcPr>
          <w:p w14:paraId="04AA3C7A" w14:textId="77777777" w:rsidR="0089145E" w:rsidRPr="0089145E" w:rsidRDefault="0089145E">
            <w:pPr>
              <w:spacing w:after="0" w:line="240" w:lineRule="auto"/>
              <w:jc w:val="center"/>
              <w:rPr>
                <w:ins w:id="918" w:author="Stefanie Lane" w:date="2022-05-11T11:20:00Z"/>
                <w:rFonts w:ascii="Calibri" w:eastAsia="Times New Roman" w:hAnsi="Calibri" w:cs="Calibri"/>
                <w:color w:val="000000"/>
                <w:rPrChange w:id="919" w:author="Stefanie Lane" w:date="2022-05-11T11:20:00Z">
                  <w:rPr>
                    <w:ins w:id="920" w:author="Stefanie Lane" w:date="2022-05-11T11:20:00Z"/>
                  </w:rPr>
                </w:rPrChange>
              </w:rPr>
              <w:pPrChange w:id="921" w:author="Stefanie Lane" w:date="2022-05-11T11:20:00Z">
                <w:pPr>
                  <w:jc w:val="center"/>
                </w:pPr>
              </w:pPrChange>
            </w:pPr>
            <w:ins w:id="922" w:author="Stefanie Lane" w:date="2022-05-11T11:20:00Z">
              <w:r w:rsidRPr="0089145E">
                <w:rPr>
                  <w:rFonts w:ascii="Calibri" w:eastAsia="Times New Roman" w:hAnsi="Calibri" w:cs="Calibri"/>
                  <w:color w:val="000000"/>
                  <w:rPrChange w:id="923" w:author="Stefanie Lane" w:date="2022-05-11T11:20:00Z">
                    <w:rPr/>
                  </w:rPrChange>
                </w:rPr>
                <w:t>12.84</w:t>
              </w:r>
            </w:ins>
          </w:p>
        </w:tc>
        <w:tc>
          <w:tcPr>
            <w:tcW w:w="920" w:type="dxa"/>
            <w:tcBorders>
              <w:top w:val="single" w:sz="4" w:space="0" w:color="auto"/>
              <w:left w:val="nil"/>
              <w:bottom w:val="single" w:sz="4" w:space="0" w:color="auto"/>
              <w:right w:val="nil"/>
            </w:tcBorders>
            <w:shd w:val="clear" w:color="auto" w:fill="auto"/>
            <w:noWrap/>
            <w:vAlign w:val="bottom"/>
            <w:hideMark/>
            <w:tcPrChange w:id="924" w:author="Stefanie Lane" w:date="2022-05-11T11:20:00Z">
              <w:tcPr>
                <w:tcW w:w="920" w:type="dxa"/>
                <w:tcBorders>
                  <w:top w:val="single" w:sz="4" w:space="0" w:color="auto"/>
                  <w:left w:val="nil"/>
                  <w:bottom w:val="single" w:sz="4" w:space="0" w:color="auto"/>
                  <w:right w:val="nil"/>
                </w:tcBorders>
                <w:shd w:val="clear" w:color="auto" w:fill="auto"/>
                <w:noWrap/>
                <w:vAlign w:val="bottom"/>
                <w:hideMark/>
              </w:tcPr>
            </w:tcPrChange>
          </w:tcPr>
          <w:p w14:paraId="11DED0A4" w14:textId="77777777" w:rsidR="0089145E" w:rsidRPr="0089145E" w:rsidRDefault="0089145E">
            <w:pPr>
              <w:spacing w:after="0" w:line="240" w:lineRule="auto"/>
              <w:jc w:val="center"/>
              <w:rPr>
                <w:ins w:id="925" w:author="Stefanie Lane" w:date="2022-05-11T11:20:00Z"/>
                <w:rFonts w:ascii="Calibri" w:eastAsia="Times New Roman" w:hAnsi="Calibri" w:cs="Calibri"/>
                <w:color w:val="000000"/>
                <w:rPrChange w:id="926" w:author="Stefanie Lane" w:date="2022-05-11T11:20:00Z">
                  <w:rPr>
                    <w:ins w:id="927" w:author="Stefanie Lane" w:date="2022-05-11T11:20:00Z"/>
                  </w:rPr>
                </w:rPrChange>
              </w:rPr>
              <w:pPrChange w:id="928" w:author="Stefanie Lane" w:date="2022-05-11T11:20:00Z">
                <w:pPr>
                  <w:jc w:val="center"/>
                </w:pPr>
              </w:pPrChange>
            </w:pPr>
            <w:ins w:id="929" w:author="Stefanie Lane" w:date="2022-05-11T11:20:00Z">
              <w:r w:rsidRPr="0089145E">
                <w:rPr>
                  <w:rFonts w:ascii="Calibri" w:eastAsia="Times New Roman" w:hAnsi="Calibri" w:cs="Calibri"/>
                  <w:color w:val="000000"/>
                  <w:rPrChange w:id="930" w:author="Stefanie Lane" w:date="2022-05-11T11:20:00Z">
                    <w:rPr/>
                  </w:rPrChange>
                </w:rPr>
                <w:t>3.61</w:t>
              </w:r>
            </w:ins>
          </w:p>
        </w:tc>
        <w:tc>
          <w:tcPr>
            <w:tcW w:w="900" w:type="dxa"/>
            <w:tcBorders>
              <w:top w:val="single" w:sz="4" w:space="0" w:color="auto"/>
              <w:left w:val="nil"/>
              <w:bottom w:val="single" w:sz="4" w:space="0" w:color="auto"/>
              <w:right w:val="nil"/>
            </w:tcBorders>
            <w:shd w:val="clear" w:color="auto" w:fill="auto"/>
            <w:noWrap/>
            <w:vAlign w:val="bottom"/>
            <w:hideMark/>
            <w:tcPrChange w:id="931" w:author="Stefanie Lane" w:date="2022-05-11T11:20:00Z">
              <w:tcPr>
                <w:tcW w:w="900" w:type="dxa"/>
                <w:tcBorders>
                  <w:top w:val="single" w:sz="4" w:space="0" w:color="auto"/>
                  <w:left w:val="nil"/>
                  <w:bottom w:val="single" w:sz="4" w:space="0" w:color="auto"/>
                  <w:right w:val="nil"/>
                </w:tcBorders>
                <w:shd w:val="clear" w:color="auto" w:fill="auto"/>
                <w:noWrap/>
                <w:vAlign w:val="bottom"/>
                <w:hideMark/>
              </w:tcPr>
            </w:tcPrChange>
          </w:tcPr>
          <w:p w14:paraId="2BF6DF86" w14:textId="77777777" w:rsidR="0089145E" w:rsidRPr="0089145E" w:rsidRDefault="0089145E">
            <w:pPr>
              <w:spacing w:after="0" w:line="240" w:lineRule="auto"/>
              <w:jc w:val="center"/>
              <w:rPr>
                <w:ins w:id="932" w:author="Stefanie Lane" w:date="2022-05-11T11:20:00Z"/>
                <w:rFonts w:ascii="Calibri" w:eastAsia="Times New Roman" w:hAnsi="Calibri" w:cs="Calibri"/>
                <w:color w:val="000000"/>
                <w:rPrChange w:id="933" w:author="Stefanie Lane" w:date="2022-05-11T11:20:00Z">
                  <w:rPr>
                    <w:ins w:id="934" w:author="Stefanie Lane" w:date="2022-05-11T11:20:00Z"/>
                  </w:rPr>
                </w:rPrChange>
              </w:rPr>
              <w:pPrChange w:id="935" w:author="Stefanie Lane" w:date="2022-05-11T11:20:00Z">
                <w:pPr>
                  <w:jc w:val="center"/>
                </w:pPr>
              </w:pPrChange>
            </w:pPr>
            <w:ins w:id="936" w:author="Stefanie Lane" w:date="2022-05-11T11:20:00Z">
              <w:r w:rsidRPr="0089145E">
                <w:rPr>
                  <w:rFonts w:ascii="Calibri" w:eastAsia="Times New Roman" w:hAnsi="Calibri" w:cs="Calibri"/>
                  <w:color w:val="000000"/>
                  <w:rPrChange w:id="937" w:author="Stefanie Lane" w:date="2022-05-11T11:20:00Z">
                    <w:rPr/>
                  </w:rPrChange>
                </w:rPr>
                <w:t>2.49</w:t>
              </w:r>
            </w:ins>
          </w:p>
        </w:tc>
      </w:tr>
      <w:tr w:rsidR="0089145E" w:rsidRPr="0089145E" w14:paraId="77DB2B23" w14:textId="77777777" w:rsidTr="0089145E">
        <w:trPr>
          <w:trHeight w:val="290"/>
          <w:jc w:val="center"/>
          <w:ins w:id="938" w:author="Stefanie Lane" w:date="2022-05-11T11:20:00Z"/>
          <w:trPrChange w:id="939" w:author="Stefanie Lane" w:date="2022-05-11T11:20:00Z">
            <w:trPr>
              <w:trHeight w:val="290"/>
            </w:trPr>
          </w:trPrChange>
        </w:trPr>
        <w:tc>
          <w:tcPr>
            <w:tcW w:w="1180" w:type="dxa"/>
            <w:tcBorders>
              <w:top w:val="nil"/>
              <w:left w:val="nil"/>
              <w:bottom w:val="nil"/>
              <w:right w:val="nil"/>
            </w:tcBorders>
            <w:shd w:val="clear" w:color="auto" w:fill="auto"/>
            <w:noWrap/>
            <w:vAlign w:val="bottom"/>
            <w:hideMark/>
            <w:tcPrChange w:id="940" w:author="Stefanie Lane" w:date="2022-05-11T11:20:00Z">
              <w:tcPr>
                <w:tcW w:w="1180" w:type="dxa"/>
                <w:tcBorders>
                  <w:top w:val="nil"/>
                  <w:left w:val="nil"/>
                  <w:bottom w:val="nil"/>
                  <w:right w:val="nil"/>
                </w:tcBorders>
                <w:shd w:val="clear" w:color="auto" w:fill="auto"/>
                <w:noWrap/>
                <w:vAlign w:val="bottom"/>
                <w:hideMark/>
              </w:tcPr>
            </w:tcPrChange>
          </w:tcPr>
          <w:p w14:paraId="7DEF7A82" w14:textId="77777777" w:rsidR="0089145E" w:rsidRPr="0089145E" w:rsidRDefault="0089145E">
            <w:pPr>
              <w:spacing w:after="0" w:line="240" w:lineRule="auto"/>
              <w:jc w:val="right"/>
              <w:rPr>
                <w:ins w:id="941" w:author="Stefanie Lane" w:date="2022-05-11T11:20:00Z"/>
                <w:rFonts w:ascii="Calibri" w:eastAsia="Times New Roman" w:hAnsi="Calibri" w:cs="Calibri"/>
                <w:color w:val="000000"/>
                <w:rPrChange w:id="942" w:author="Stefanie Lane" w:date="2022-05-11T11:20:00Z">
                  <w:rPr>
                    <w:ins w:id="943" w:author="Stefanie Lane" w:date="2022-05-11T11:20:00Z"/>
                  </w:rPr>
                </w:rPrChange>
              </w:rPr>
              <w:pPrChange w:id="944" w:author="Stefanie Lane" w:date="2022-05-11T11:20:00Z">
                <w:pPr>
                  <w:jc w:val="right"/>
                </w:pPr>
              </w:pPrChange>
            </w:pPr>
            <w:ins w:id="945" w:author="Stefanie Lane" w:date="2022-05-11T11:20:00Z">
              <w:r w:rsidRPr="0089145E">
                <w:rPr>
                  <w:rFonts w:ascii="Calibri" w:eastAsia="Times New Roman" w:hAnsi="Calibri" w:cs="Calibri"/>
                  <w:color w:val="000000"/>
                  <w:rPrChange w:id="946" w:author="Stefanie Lane" w:date="2022-05-11T11:20:00Z">
                    <w:rPr/>
                  </w:rPrChange>
                </w:rPr>
                <w:t>1999</w:t>
              </w:r>
            </w:ins>
          </w:p>
        </w:tc>
        <w:tc>
          <w:tcPr>
            <w:tcW w:w="960" w:type="dxa"/>
            <w:tcBorders>
              <w:top w:val="nil"/>
              <w:left w:val="nil"/>
              <w:bottom w:val="single" w:sz="4" w:space="0" w:color="auto"/>
              <w:right w:val="nil"/>
            </w:tcBorders>
            <w:shd w:val="clear" w:color="auto" w:fill="auto"/>
            <w:noWrap/>
            <w:vAlign w:val="bottom"/>
            <w:hideMark/>
            <w:tcPrChange w:id="947" w:author="Stefanie Lane" w:date="2022-05-11T11:20:00Z">
              <w:tcPr>
                <w:tcW w:w="960" w:type="dxa"/>
                <w:tcBorders>
                  <w:top w:val="nil"/>
                  <w:left w:val="nil"/>
                  <w:bottom w:val="single" w:sz="4" w:space="0" w:color="auto"/>
                  <w:right w:val="nil"/>
                </w:tcBorders>
                <w:shd w:val="clear" w:color="auto" w:fill="auto"/>
                <w:noWrap/>
                <w:vAlign w:val="bottom"/>
                <w:hideMark/>
              </w:tcPr>
            </w:tcPrChange>
          </w:tcPr>
          <w:p w14:paraId="673BC5C9" w14:textId="77777777" w:rsidR="0089145E" w:rsidRPr="0089145E" w:rsidRDefault="0089145E">
            <w:pPr>
              <w:spacing w:after="0" w:line="240" w:lineRule="auto"/>
              <w:jc w:val="center"/>
              <w:rPr>
                <w:ins w:id="948" w:author="Stefanie Lane" w:date="2022-05-11T11:20:00Z"/>
                <w:rFonts w:ascii="Calibri" w:eastAsia="Times New Roman" w:hAnsi="Calibri" w:cs="Calibri"/>
                <w:color w:val="000000"/>
                <w:rPrChange w:id="949" w:author="Stefanie Lane" w:date="2022-05-11T11:20:00Z">
                  <w:rPr>
                    <w:ins w:id="950" w:author="Stefanie Lane" w:date="2022-05-11T11:20:00Z"/>
                  </w:rPr>
                </w:rPrChange>
              </w:rPr>
              <w:pPrChange w:id="951" w:author="Stefanie Lane" w:date="2022-05-11T11:20:00Z">
                <w:pPr>
                  <w:jc w:val="center"/>
                </w:pPr>
              </w:pPrChange>
            </w:pPr>
            <w:ins w:id="952" w:author="Stefanie Lane" w:date="2022-05-11T11:20:00Z">
              <w:r w:rsidRPr="0089145E">
                <w:rPr>
                  <w:rFonts w:ascii="Calibri" w:eastAsia="Times New Roman" w:hAnsi="Calibri" w:cs="Calibri"/>
                  <w:color w:val="000000"/>
                  <w:rPrChange w:id="953" w:author="Stefanie Lane" w:date="2022-05-11T11:20:00Z">
                    <w:rPr/>
                  </w:rPrChange>
                </w:rPr>
                <w:t>18</w:t>
              </w:r>
            </w:ins>
          </w:p>
        </w:tc>
        <w:tc>
          <w:tcPr>
            <w:tcW w:w="960" w:type="dxa"/>
            <w:tcBorders>
              <w:top w:val="nil"/>
              <w:left w:val="nil"/>
              <w:bottom w:val="nil"/>
              <w:right w:val="nil"/>
            </w:tcBorders>
            <w:shd w:val="clear" w:color="auto" w:fill="auto"/>
            <w:noWrap/>
            <w:vAlign w:val="bottom"/>
            <w:hideMark/>
            <w:tcPrChange w:id="954" w:author="Stefanie Lane" w:date="2022-05-11T11:20:00Z">
              <w:tcPr>
                <w:tcW w:w="960" w:type="dxa"/>
                <w:tcBorders>
                  <w:top w:val="nil"/>
                  <w:left w:val="nil"/>
                  <w:bottom w:val="nil"/>
                  <w:right w:val="nil"/>
                </w:tcBorders>
                <w:shd w:val="clear" w:color="auto" w:fill="auto"/>
                <w:noWrap/>
                <w:vAlign w:val="bottom"/>
                <w:hideMark/>
              </w:tcPr>
            </w:tcPrChange>
          </w:tcPr>
          <w:p w14:paraId="7B1F93E5" w14:textId="77777777" w:rsidR="0089145E" w:rsidRPr="0089145E" w:rsidRDefault="0089145E">
            <w:pPr>
              <w:spacing w:after="0" w:line="240" w:lineRule="auto"/>
              <w:jc w:val="center"/>
              <w:rPr>
                <w:ins w:id="955" w:author="Stefanie Lane" w:date="2022-05-11T11:20:00Z"/>
                <w:rFonts w:ascii="Calibri" w:eastAsia="Times New Roman" w:hAnsi="Calibri" w:cs="Calibri"/>
                <w:color w:val="000000"/>
                <w:rPrChange w:id="956" w:author="Stefanie Lane" w:date="2022-05-11T11:20:00Z">
                  <w:rPr>
                    <w:ins w:id="957" w:author="Stefanie Lane" w:date="2022-05-11T11:20:00Z"/>
                  </w:rPr>
                </w:rPrChange>
              </w:rPr>
              <w:pPrChange w:id="958" w:author="Stefanie Lane" w:date="2022-05-11T11:20:00Z">
                <w:pPr>
                  <w:jc w:val="center"/>
                </w:pPr>
              </w:pPrChange>
            </w:pPr>
            <w:ins w:id="959" w:author="Stefanie Lane" w:date="2022-05-11T11:20:00Z">
              <w:r w:rsidRPr="0089145E">
                <w:rPr>
                  <w:rFonts w:ascii="Calibri" w:eastAsia="Times New Roman" w:hAnsi="Calibri" w:cs="Calibri"/>
                  <w:color w:val="000000"/>
                  <w:rPrChange w:id="960" w:author="Stefanie Lane" w:date="2022-05-11T11:20:00Z">
                    <w:rPr/>
                  </w:rPrChange>
                </w:rPr>
                <w:t>36</w:t>
              </w:r>
            </w:ins>
          </w:p>
        </w:tc>
        <w:tc>
          <w:tcPr>
            <w:tcW w:w="300" w:type="dxa"/>
            <w:tcBorders>
              <w:top w:val="nil"/>
              <w:left w:val="nil"/>
              <w:bottom w:val="nil"/>
              <w:right w:val="nil"/>
            </w:tcBorders>
            <w:shd w:val="clear" w:color="auto" w:fill="auto"/>
            <w:noWrap/>
            <w:vAlign w:val="bottom"/>
            <w:hideMark/>
            <w:tcPrChange w:id="961" w:author="Stefanie Lane" w:date="2022-05-11T11:20:00Z">
              <w:tcPr>
                <w:tcW w:w="300" w:type="dxa"/>
                <w:tcBorders>
                  <w:top w:val="nil"/>
                  <w:left w:val="nil"/>
                  <w:bottom w:val="nil"/>
                  <w:right w:val="nil"/>
                </w:tcBorders>
                <w:shd w:val="clear" w:color="auto" w:fill="auto"/>
                <w:noWrap/>
                <w:vAlign w:val="bottom"/>
                <w:hideMark/>
              </w:tcPr>
            </w:tcPrChange>
          </w:tcPr>
          <w:p w14:paraId="0579BD45" w14:textId="77777777" w:rsidR="0089145E" w:rsidRPr="0089145E" w:rsidRDefault="0089145E">
            <w:pPr>
              <w:spacing w:after="0" w:line="240" w:lineRule="auto"/>
              <w:jc w:val="center"/>
              <w:rPr>
                <w:ins w:id="962" w:author="Stefanie Lane" w:date="2022-05-11T11:20:00Z"/>
                <w:rFonts w:ascii="Calibri" w:eastAsia="Times New Roman" w:hAnsi="Calibri" w:cs="Calibri"/>
                <w:color w:val="000000"/>
                <w:rPrChange w:id="963" w:author="Stefanie Lane" w:date="2022-05-11T11:20:00Z">
                  <w:rPr>
                    <w:ins w:id="964" w:author="Stefanie Lane" w:date="2022-05-11T11:20:00Z"/>
                  </w:rPr>
                </w:rPrChange>
              </w:rPr>
              <w:pPrChange w:id="965" w:author="Stefanie Lane" w:date="2022-05-11T11:20:00Z">
                <w:pPr>
                  <w:jc w:val="center"/>
                </w:pPr>
              </w:pPrChange>
            </w:pPr>
          </w:p>
        </w:tc>
        <w:tc>
          <w:tcPr>
            <w:tcW w:w="920" w:type="dxa"/>
            <w:tcBorders>
              <w:top w:val="nil"/>
              <w:left w:val="nil"/>
              <w:bottom w:val="single" w:sz="4" w:space="0" w:color="auto"/>
              <w:right w:val="nil"/>
            </w:tcBorders>
            <w:shd w:val="clear" w:color="auto" w:fill="auto"/>
            <w:noWrap/>
            <w:vAlign w:val="bottom"/>
            <w:hideMark/>
            <w:tcPrChange w:id="966" w:author="Stefanie Lane" w:date="2022-05-11T11:20:00Z">
              <w:tcPr>
                <w:tcW w:w="920" w:type="dxa"/>
                <w:tcBorders>
                  <w:top w:val="nil"/>
                  <w:left w:val="nil"/>
                  <w:bottom w:val="single" w:sz="4" w:space="0" w:color="auto"/>
                  <w:right w:val="nil"/>
                </w:tcBorders>
                <w:shd w:val="clear" w:color="auto" w:fill="auto"/>
                <w:noWrap/>
                <w:vAlign w:val="bottom"/>
                <w:hideMark/>
              </w:tcPr>
            </w:tcPrChange>
          </w:tcPr>
          <w:p w14:paraId="2A5EA3F5" w14:textId="77777777" w:rsidR="0089145E" w:rsidRPr="0089145E" w:rsidRDefault="0089145E">
            <w:pPr>
              <w:spacing w:after="0" w:line="240" w:lineRule="auto"/>
              <w:jc w:val="center"/>
              <w:rPr>
                <w:ins w:id="967" w:author="Stefanie Lane" w:date="2022-05-11T11:20:00Z"/>
                <w:rFonts w:ascii="Calibri" w:eastAsia="Times New Roman" w:hAnsi="Calibri" w:cs="Calibri"/>
                <w:color w:val="000000"/>
                <w:rPrChange w:id="968" w:author="Stefanie Lane" w:date="2022-05-11T11:20:00Z">
                  <w:rPr>
                    <w:ins w:id="969" w:author="Stefanie Lane" w:date="2022-05-11T11:20:00Z"/>
                  </w:rPr>
                </w:rPrChange>
              </w:rPr>
              <w:pPrChange w:id="970" w:author="Stefanie Lane" w:date="2022-05-11T11:20:00Z">
                <w:pPr>
                  <w:jc w:val="center"/>
                </w:pPr>
              </w:pPrChange>
            </w:pPr>
            <w:ins w:id="971" w:author="Stefanie Lane" w:date="2022-05-11T11:20:00Z">
              <w:r w:rsidRPr="0089145E">
                <w:rPr>
                  <w:rFonts w:ascii="Calibri" w:eastAsia="Times New Roman" w:hAnsi="Calibri" w:cs="Calibri"/>
                  <w:color w:val="000000"/>
                  <w:rPrChange w:id="972" w:author="Stefanie Lane" w:date="2022-05-11T11:20:00Z">
                    <w:rPr/>
                  </w:rPrChange>
                </w:rPr>
                <w:t>11.50</w:t>
              </w:r>
            </w:ins>
          </w:p>
        </w:tc>
        <w:tc>
          <w:tcPr>
            <w:tcW w:w="920" w:type="dxa"/>
            <w:tcBorders>
              <w:top w:val="nil"/>
              <w:left w:val="nil"/>
              <w:bottom w:val="single" w:sz="4" w:space="0" w:color="auto"/>
              <w:right w:val="nil"/>
            </w:tcBorders>
            <w:shd w:val="clear" w:color="auto" w:fill="auto"/>
            <w:noWrap/>
            <w:vAlign w:val="bottom"/>
            <w:hideMark/>
            <w:tcPrChange w:id="973" w:author="Stefanie Lane" w:date="2022-05-11T11:20:00Z">
              <w:tcPr>
                <w:tcW w:w="920" w:type="dxa"/>
                <w:tcBorders>
                  <w:top w:val="nil"/>
                  <w:left w:val="nil"/>
                  <w:bottom w:val="single" w:sz="4" w:space="0" w:color="auto"/>
                  <w:right w:val="nil"/>
                </w:tcBorders>
                <w:shd w:val="clear" w:color="auto" w:fill="auto"/>
                <w:noWrap/>
                <w:vAlign w:val="bottom"/>
                <w:hideMark/>
              </w:tcPr>
            </w:tcPrChange>
          </w:tcPr>
          <w:p w14:paraId="0BC4C812" w14:textId="77777777" w:rsidR="0089145E" w:rsidRPr="0089145E" w:rsidRDefault="0089145E">
            <w:pPr>
              <w:spacing w:after="0" w:line="240" w:lineRule="auto"/>
              <w:jc w:val="center"/>
              <w:rPr>
                <w:ins w:id="974" w:author="Stefanie Lane" w:date="2022-05-11T11:20:00Z"/>
                <w:rFonts w:ascii="Calibri" w:eastAsia="Times New Roman" w:hAnsi="Calibri" w:cs="Calibri"/>
                <w:color w:val="000000"/>
                <w:rPrChange w:id="975" w:author="Stefanie Lane" w:date="2022-05-11T11:20:00Z">
                  <w:rPr>
                    <w:ins w:id="976" w:author="Stefanie Lane" w:date="2022-05-11T11:20:00Z"/>
                  </w:rPr>
                </w:rPrChange>
              </w:rPr>
              <w:pPrChange w:id="977" w:author="Stefanie Lane" w:date="2022-05-11T11:20:00Z">
                <w:pPr>
                  <w:jc w:val="center"/>
                </w:pPr>
              </w:pPrChange>
            </w:pPr>
            <w:ins w:id="978" w:author="Stefanie Lane" w:date="2022-05-11T11:20:00Z">
              <w:r w:rsidRPr="0089145E">
                <w:rPr>
                  <w:rFonts w:ascii="Calibri" w:eastAsia="Times New Roman" w:hAnsi="Calibri" w:cs="Calibri"/>
                  <w:color w:val="000000"/>
                  <w:rPrChange w:id="979" w:author="Stefanie Lane" w:date="2022-05-11T11:20:00Z">
                    <w:rPr/>
                  </w:rPrChange>
                </w:rPr>
                <w:t>2.92</w:t>
              </w:r>
            </w:ins>
          </w:p>
        </w:tc>
        <w:tc>
          <w:tcPr>
            <w:tcW w:w="900" w:type="dxa"/>
            <w:tcBorders>
              <w:top w:val="nil"/>
              <w:left w:val="nil"/>
              <w:bottom w:val="single" w:sz="4" w:space="0" w:color="auto"/>
              <w:right w:val="nil"/>
            </w:tcBorders>
            <w:shd w:val="clear" w:color="auto" w:fill="auto"/>
            <w:noWrap/>
            <w:vAlign w:val="bottom"/>
            <w:hideMark/>
            <w:tcPrChange w:id="980" w:author="Stefanie Lane" w:date="2022-05-11T11:20:00Z">
              <w:tcPr>
                <w:tcW w:w="900" w:type="dxa"/>
                <w:tcBorders>
                  <w:top w:val="nil"/>
                  <w:left w:val="nil"/>
                  <w:bottom w:val="single" w:sz="4" w:space="0" w:color="auto"/>
                  <w:right w:val="nil"/>
                </w:tcBorders>
                <w:shd w:val="clear" w:color="auto" w:fill="auto"/>
                <w:noWrap/>
                <w:vAlign w:val="bottom"/>
                <w:hideMark/>
              </w:tcPr>
            </w:tcPrChange>
          </w:tcPr>
          <w:p w14:paraId="173C1AC1" w14:textId="77777777" w:rsidR="0089145E" w:rsidRPr="0089145E" w:rsidRDefault="0089145E">
            <w:pPr>
              <w:spacing w:after="0" w:line="240" w:lineRule="auto"/>
              <w:jc w:val="center"/>
              <w:rPr>
                <w:ins w:id="981" w:author="Stefanie Lane" w:date="2022-05-11T11:20:00Z"/>
                <w:rFonts w:ascii="Calibri" w:eastAsia="Times New Roman" w:hAnsi="Calibri" w:cs="Calibri"/>
                <w:color w:val="000000"/>
                <w:rPrChange w:id="982" w:author="Stefanie Lane" w:date="2022-05-11T11:20:00Z">
                  <w:rPr>
                    <w:ins w:id="983" w:author="Stefanie Lane" w:date="2022-05-11T11:20:00Z"/>
                  </w:rPr>
                </w:rPrChange>
              </w:rPr>
              <w:pPrChange w:id="984" w:author="Stefanie Lane" w:date="2022-05-11T11:20:00Z">
                <w:pPr>
                  <w:jc w:val="center"/>
                </w:pPr>
              </w:pPrChange>
            </w:pPr>
            <w:ins w:id="985" w:author="Stefanie Lane" w:date="2022-05-11T11:20:00Z">
              <w:r w:rsidRPr="0089145E">
                <w:rPr>
                  <w:rFonts w:ascii="Calibri" w:eastAsia="Times New Roman" w:hAnsi="Calibri" w:cs="Calibri"/>
                  <w:color w:val="000000"/>
                  <w:rPrChange w:id="986" w:author="Stefanie Lane" w:date="2022-05-11T11:20:00Z">
                    <w:rPr/>
                  </w:rPrChange>
                </w:rPr>
                <w:t>3.13</w:t>
              </w:r>
            </w:ins>
          </w:p>
        </w:tc>
      </w:tr>
      <w:tr w:rsidR="0089145E" w:rsidRPr="0089145E" w14:paraId="7AFCF578" w14:textId="77777777" w:rsidTr="0089145E">
        <w:trPr>
          <w:trHeight w:val="290"/>
          <w:jc w:val="center"/>
          <w:ins w:id="987" w:author="Stefanie Lane" w:date="2022-05-11T11:20:00Z"/>
          <w:trPrChange w:id="988" w:author="Stefanie Lane" w:date="2022-05-11T11:20:00Z">
            <w:trPr>
              <w:trHeight w:val="290"/>
            </w:trPr>
          </w:trPrChange>
        </w:trPr>
        <w:tc>
          <w:tcPr>
            <w:tcW w:w="1180" w:type="dxa"/>
            <w:tcBorders>
              <w:top w:val="single" w:sz="4" w:space="0" w:color="auto"/>
              <w:left w:val="nil"/>
              <w:bottom w:val="single" w:sz="4" w:space="0" w:color="auto"/>
              <w:right w:val="nil"/>
            </w:tcBorders>
            <w:shd w:val="clear" w:color="auto" w:fill="auto"/>
            <w:noWrap/>
            <w:vAlign w:val="bottom"/>
            <w:hideMark/>
            <w:tcPrChange w:id="989" w:author="Stefanie Lane" w:date="2022-05-11T11:20:00Z">
              <w:tcPr>
                <w:tcW w:w="1180" w:type="dxa"/>
                <w:tcBorders>
                  <w:top w:val="single" w:sz="4" w:space="0" w:color="auto"/>
                  <w:left w:val="nil"/>
                  <w:bottom w:val="single" w:sz="4" w:space="0" w:color="auto"/>
                  <w:right w:val="nil"/>
                </w:tcBorders>
                <w:shd w:val="clear" w:color="auto" w:fill="auto"/>
                <w:noWrap/>
                <w:vAlign w:val="bottom"/>
                <w:hideMark/>
              </w:tcPr>
            </w:tcPrChange>
          </w:tcPr>
          <w:p w14:paraId="2E12D36E" w14:textId="77777777" w:rsidR="0089145E" w:rsidRPr="0089145E" w:rsidRDefault="0089145E">
            <w:pPr>
              <w:spacing w:after="0" w:line="240" w:lineRule="auto"/>
              <w:jc w:val="right"/>
              <w:rPr>
                <w:ins w:id="990" w:author="Stefanie Lane" w:date="2022-05-11T11:20:00Z"/>
                <w:rFonts w:ascii="Calibri" w:eastAsia="Times New Roman" w:hAnsi="Calibri" w:cs="Calibri"/>
                <w:color w:val="000000"/>
                <w:rPrChange w:id="991" w:author="Stefanie Lane" w:date="2022-05-11T11:20:00Z">
                  <w:rPr>
                    <w:ins w:id="992" w:author="Stefanie Lane" w:date="2022-05-11T11:20:00Z"/>
                  </w:rPr>
                </w:rPrChange>
              </w:rPr>
              <w:pPrChange w:id="993" w:author="Stefanie Lane" w:date="2022-05-11T11:20:00Z">
                <w:pPr>
                  <w:jc w:val="right"/>
                </w:pPr>
              </w:pPrChange>
            </w:pPr>
            <w:ins w:id="994" w:author="Stefanie Lane" w:date="2022-05-11T11:20:00Z">
              <w:r w:rsidRPr="0089145E">
                <w:rPr>
                  <w:rFonts w:ascii="Calibri" w:eastAsia="Times New Roman" w:hAnsi="Calibri" w:cs="Calibri"/>
                  <w:color w:val="000000"/>
                  <w:rPrChange w:id="995" w:author="Stefanie Lane" w:date="2022-05-11T11:20:00Z">
                    <w:rPr/>
                  </w:rPrChange>
                </w:rPr>
                <w:t>2019</w:t>
              </w:r>
            </w:ins>
          </w:p>
        </w:tc>
        <w:tc>
          <w:tcPr>
            <w:tcW w:w="960" w:type="dxa"/>
            <w:tcBorders>
              <w:top w:val="nil"/>
              <w:left w:val="nil"/>
              <w:bottom w:val="single" w:sz="4" w:space="0" w:color="auto"/>
              <w:right w:val="nil"/>
            </w:tcBorders>
            <w:shd w:val="clear" w:color="auto" w:fill="auto"/>
            <w:noWrap/>
            <w:vAlign w:val="bottom"/>
            <w:hideMark/>
            <w:tcPrChange w:id="996" w:author="Stefanie Lane" w:date="2022-05-11T11:20:00Z">
              <w:tcPr>
                <w:tcW w:w="960" w:type="dxa"/>
                <w:tcBorders>
                  <w:top w:val="nil"/>
                  <w:left w:val="nil"/>
                  <w:bottom w:val="single" w:sz="4" w:space="0" w:color="auto"/>
                  <w:right w:val="nil"/>
                </w:tcBorders>
                <w:shd w:val="clear" w:color="auto" w:fill="auto"/>
                <w:noWrap/>
                <w:vAlign w:val="bottom"/>
                <w:hideMark/>
              </w:tcPr>
            </w:tcPrChange>
          </w:tcPr>
          <w:p w14:paraId="2345E43A" w14:textId="77777777" w:rsidR="0089145E" w:rsidRPr="0089145E" w:rsidRDefault="0089145E">
            <w:pPr>
              <w:spacing w:after="0" w:line="240" w:lineRule="auto"/>
              <w:jc w:val="center"/>
              <w:rPr>
                <w:ins w:id="997" w:author="Stefanie Lane" w:date="2022-05-11T11:20:00Z"/>
                <w:rFonts w:ascii="Calibri" w:eastAsia="Times New Roman" w:hAnsi="Calibri" w:cs="Calibri"/>
                <w:color w:val="000000"/>
                <w:rPrChange w:id="998" w:author="Stefanie Lane" w:date="2022-05-11T11:20:00Z">
                  <w:rPr>
                    <w:ins w:id="999" w:author="Stefanie Lane" w:date="2022-05-11T11:20:00Z"/>
                  </w:rPr>
                </w:rPrChange>
              </w:rPr>
              <w:pPrChange w:id="1000" w:author="Stefanie Lane" w:date="2022-05-11T11:20:00Z">
                <w:pPr>
                  <w:jc w:val="center"/>
                </w:pPr>
              </w:pPrChange>
            </w:pPr>
            <w:ins w:id="1001" w:author="Stefanie Lane" w:date="2022-05-11T11:20:00Z">
              <w:r w:rsidRPr="0089145E">
                <w:rPr>
                  <w:rFonts w:ascii="Calibri" w:eastAsia="Times New Roman" w:hAnsi="Calibri" w:cs="Calibri"/>
                  <w:color w:val="000000"/>
                  <w:rPrChange w:id="1002" w:author="Stefanie Lane" w:date="2022-05-11T11:20:00Z">
                    <w:rPr/>
                  </w:rPrChange>
                </w:rPr>
                <w:t>28</w:t>
              </w:r>
            </w:ins>
          </w:p>
        </w:tc>
        <w:tc>
          <w:tcPr>
            <w:tcW w:w="960" w:type="dxa"/>
            <w:tcBorders>
              <w:top w:val="single" w:sz="4" w:space="0" w:color="auto"/>
              <w:left w:val="nil"/>
              <w:bottom w:val="single" w:sz="4" w:space="0" w:color="auto"/>
              <w:right w:val="nil"/>
            </w:tcBorders>
            <w:shd w:val="clear" w:color="auto" w:fill="auto"/>
            <w:noWrap/>
            <w:vAlign w:val="bottom"/>
            <w:hideMark/>
            <w:tcPrChange w:id="1003" w:author="Stefanie Lane" w:date="2022-05-11T11:20:00Z">
              <w:tcPr>
                <w:tcW w:w="960" w:type="dxa"/>
                <w:tcBorders>
                  <w:top w:val="single" w:sz="4" w:space="0" w:color="auto"/>
                  <w:left w:val="nil"/>
                  <w:bottom w:val="single" w:sz="4" w:space="0" w:color="auto"/>
                  <w:right w:val="nil"/>
                </w:tcBorders>
                <w:shd w:val="clear" w:color="auto" w:fill="auto"/>
                <w:noWrap/>
                <w:vAlign w:val="bottom"/>
                <w:hideMark/>
              </w:tcPr>
            </w:tcPrChange>
          </w:tcPr>
          <w:p w14:paraId="4B514090" w14:textId="77777777" w:rsidR="0089145E" w:rsidRPr="0089145E" w:rsidRDefault="0089145E">
            <w:pPr>
              <w:spacing w:after="0" w:line="240" w:lineRule="auto"/>
              <w:jc w:val="center"/>
              <w:rPr>
                <w:ins w:id="1004" w:author="Stefanie Lane" w:date="2022-05-11T11:20:00Z"/>
                <w:rFonts w:ascii="Calibri" w:eastAsia="Times New Roman" w:hAnsi="Calibri" w:cs="Calibri"/>
                <w:color w:val="000000"/>
                <w:rPrChange w:id="1005" w:author="Stefanie Lane" w:date="2022-05-11T11:20:00Z">
                  <w:rPr>
                    <w:ins w:id="1006" w:author="Stefanie Lane" w:date="2022-05-11T11:20:00Z"/>
                  </w:rPr>
                </w:rPrChange>
              </w:rPr>
              <w:pPrChange w:id="1007" w:author="Stefanie Lane" w:date="2022-05-11T11:20:00Z">
                <w:pPr>
                  <w:jc w:val="center"/>
                </w:pPr>
              </w:pPrChange>
            </w:pPr>
            <w:ins w:id="1008" w:author="Stefanie Lane" w:date="2022-05-11T11:20:00Z">
              <w:r w:rsidRPr="0089145E">
                <w:rPr>
                  <w:rFonts w:ascii="Calibri" w:eastAsia="Times New Roman" w:hAnsi="Calibri" w:cs="Calibri"/>
                  <w:color w:val="000000"/>
                  <w:rPrChange w:id="1009" w:author="Stefanie Lane" w:date="2022-05-11T11:20:00Z">
                    <w:rPr/>
                  </w:rPrChange>
                </w:rPr>
                <w:t>34</w:t>
              </w:r>
            </w:ins>
          </w:p>
        </w:tc>
        <w:tc>
          <w:tcPr>
            <w:tcW w:w="300" w:type="dxa"/>
            <w:tcBorders>
              <w:top w:val="nil"/>
              <w:left w:val="nil"/>
              <w:bottom w:val="nil"/>
              <w:right w:val="nil"/>
            </w:tcBorders>
            <w:shd w:val="clear" w:color="auto" w:fill="auto"/>
            <w:noWrap/>
            <w:vAlign w:val="bottom"/>
            <w:hideMark/>
            <w:tcPrChange w:id="1010" w:author="Stefanie Lane" w:date="2022-05-11T11:20:00Z">
              <w:tcPr>
                <w:tcW w:w="300" w:type="dxa"/>
                <w:tcBorders>
                  <w:top w:val="nil"/>
                  <w:left w:val="nil"/>
                  <w:bottom w:val="nil"/>
                  <w:right w:val="nil"/>
                </w:tcBorders>
                <w:shd w:val="clear" w:color="auto" w:fill="auto"/>
                <w:noWrap/>
                <w:vAlign w:val="bottom"/>
                <w:hideMark/>
              </w:tcPr>
            </w:tcPrChange>
          </w:tcPr>
          <w:p w14:paraId="0726B6B2" w14:textId="77777777" w:rsidR="0089145E" w:rsidRPr="0089145E" w:rsidRDefault="0089145E">
            <w:pPr>
              <w:spacing w:after="0" w:line="240" w:lineRule="auto"/>
              <w:jc w:val="center"/>
              <w:rPr>
                <w:ins w:id="1011" w:author="Stefanie Lane" w:date="2022-05-11T11:20:00Z"/>
                <w:rFonts w:ascii="Calibri" w:eastAsia="Times New Roman" w:hAnsi="Calibri" w:cs="Calibri"/>
                <w:color w:val="000000"/>
                <w:rPrChange w:id="1012" w:author="Stefanie Lane" w:date="2022-05-11T11:20:00Z">
                  <w:rPr>
                    <w:ins w:id="1013" w:author="Stefanie Lane" w:date="2022-05-11T11:20:00Z"/>
                  </w:rPr>
                </w:rPrChange>
              </w:rPr>
              <w:pPrChange w:id="1014" w:author="Stefanie Lane" w:date="2022-05-11T11:20:00Z">
                <w:pPr>
                  <w:jc w:val="center"/>
                </w:pPr>
              </w:pPrChange>
            </w:pPr>
          </w:p>
        </w:tc>
        <w:tc>
          <w:tcPr>
            <w:tcW w:w="920" w:type="dxa"/>
            <w:tcBorders>
              <w:top w:val="nil"/>
              <w:left w:val="nil"/>
              <w:bottom w:val="single" w:sz="4" w:space="0" w:color="auto"/>
              <w:right w:val="nil"/>
            </w:tcBorders>
            <w:shd w:val="clear" w:color="auto" w:fill="auto"/>
            <w:noWrap/>
            <w:vAlign w:val="bottom"/>
            <w:hideMark/>
            <w:tcPrChange w:id="1015" w:author="Stefanie Lane" w:date="2022-05-11T11:20:00Z">
              <w:tcPr>
                <w:tcW w:w="920" w:type="dxa"/>
                <w:tcBorders>
                  <w:top w:val="nil"/>
                  <w:left w:val="nil"/>
                  <w:bottom w:val="single" w:sz="4" w:space="0" w:color="auto"/>
                  <w:right w:val="nil"/>
                </w:tcBorders>
                <w:shd w:val="clear" w:color="auto" w:fill="auto"/>
                <w:noWrap/>
                <w:vAlign w:val="bottom"/>
                <w:hideMark/>
              </w:tcPr>
            </w:tcPrChange>
          </w:tcPr>
          <w:p w14:paraId="733B9118" w14:textId="77777777" w:rsidR="0089145E" w:rsidRPr="0089145E" w:rsidRDefault="0089145E">
            <w:pPr>
              <w:spacing w:after="0" w:line="240" w:lineRule="auto"/>
              <w:jc w:val="center"/>
              <w:rPr>
                <w:ins w:id="1016" w:author="Stefanie Lane" w:date="2022-05-11T11:20:00Z"/>
                <w:rFonts w:ascii="Calibri" w:eastAsia="Times New Roman" w:hAnsi="Calibri" w:cs="Calibri"/>
                <w:color w:val="000000"/>
                <w:rPrChange w:id="1017" w:author="Stefanie Lane" w:date="2022-05-11T11:20:00Z">
                  <w:rPr>
                    <w:ins w:id="1018" w:author="Stefanie Lane" w:date="2022-05-11T11:20:00Z"/>
                  </w:rPr>
                </w:rPrChange>
              </w:rPr>
              <w:pPrChange w:id="1019" w:author="Stefanie Lane" w:date="2022-05-11T11:20:00Z">
                <w:pPr>
                  <w:jc w:val="center"/>
                </w:pPr>
              </w:pPrChange>
            </w:pPr>
            <w:ins w:id="1020" w:author="Stefanie Lane" w:date="2022-05-11T11:20:00Z">
              <w:r w:rsidRPr="0089145E">
                <w:rPr>
                  <w:rFonts w:ascii="Calibri" w:eastAsia="Times New Roman" w:hAnsi="Calibri" w:cs="Calibri"/>
                  <w:color w:val="000000"/>
                  <w:rPrChange w:id="1021" w:author="Stefanie Lane" w:date="2022-05-11T11:20:00Z">
                    <w:rPr/>
                  </w:rPrChange>
                </w:rPr>
                <w:t>10.46</w:t>
              </w:r>
            </w:ins>
          </w:p>
        </w:tc>
        <w:tc>
          <w:tcPr>
            <w:tcW w:w="920" w:type="dxa"/>
            <w:tcBorders>
              <w:top w:val="nil"/>
              <w:left w:val="nil"/>
              <w:bottom w:val="single" w:sz="4" w:space="0" w:color="auto"/>
              <w:right w:val="nil"/>
            </w:tcBorders>
            <w:shd w:val="clear" w:color="auto" w:fill="auto"/>
            <w:noWrap/>
            <w:vAlign w:val="bottom"/>
            <w:hideMark/>
            <w:tcPrChange w:id="1022" w:author="Stefanie Lane" w:date="2022-05-11T11:20:00Z">
              <w:tcPr>
                <w:tcW w:w="920" w:type="dxa"/>
                <w:tcBorders>
                  <w:top w:val="nil"/>
                  <w:left w:val="nil"/>
                  <w:bottom w:val="single" w:sz="4" w:space="0" w:color="auto"/>
                  <w:right w:val="nil"/>
                </w:tcBorders>
                <w:shd w:val="clear" w:color="auto" w:fill="auto"/>
                <w:noWrap/>
                <w:vAlign w:val="bottom"/>
                <w:hideMark/>
              </w:tcPr>
            </w:tcPrChange>
          </w:tcPr>
          <w:p w14:paraId="4F3A3C08" w14:textId="77777777" w:rsidR="0089145E" w:rsidRPr="0089145E" w:rsidRDefault="0089145E">
            <w:pPr>
              <w:spacing w:after="0" w:line="240" w:lineRule="auto"/>
              <w:jc w:val="center"/>
              <w:rPr>
                <w:ins w:id="1023" w:author="Stefanie Lane" w:date="2022-05-11T11:20:00Z"/>
                <w:rFonts w:ascii="Calibri" w:eastAsia="Times New Roman" w:hAnsi="Calibri" w:cs="Calibri"/>
                <w:color w:val="000000"/>
                <w:rPrChange w:id="1024" w:author="Stefanie Lane" w:date="2022-05-11T11:20:00Z">
                  <w:rPr>
                    <w:ins w:id="1025" w:author="Stefanie Lane" w:date="2022-05-11T11:20:00Z"/>
                  </w:rPr>
                </w:rPrChange>
              </w:rPr>
              <w:pPrChange w:id="1026" w:author="Stefanie Lane" w:date="2022-05-11T11:20:00Z">
                <w:pPr>
                  <w:jc w:val="center"/>
                </w:pPr>
              </w:pPrChange>
            </w:pPr>
            <w:ins w:id="1027" w:author="Stefanie Lane" w:date="2022-05-11T11:20:00Z">
              <w:r w:rsidRPr="0089145E">
                <w:rPr>
                  <w:rFonts w:ascii="Calibri" w:eastAsia="Times New Roman" w:hAnsi="Calibri" w:cs="Calibri"/>
                  <w:color w:val="000000"/>
                  <w:rPrChange w:id="1028" w:author="Stefanie Lane" w:date="2022-05-11T11:20:00Z">
                    <w:rPr/>
                  </w:rPrChange>
                </w:rPr>
                <w:t>1.90</w:t>
              </w:r>
            </w:ins>
          </w:p>
        </w:tc>
        <w:tc>
          <w:tcPr>
            <w:tcW w:w="900" w:type="dxa"/>
            <w:tcBorders>
              <w:top w:val="nil"/>
              <w:left w:val="nil"/>
              <w:bottom w:val="single" w:sz="4" w:space="0" w:color="auto"/>
              <w:right w:val="nil"/>
            </w:tcBorders>
            <w:shd w:val="clear" w:color="auto" w:fill="auto"/>
            <w:noWrap/>
            <w:vAlign w:val="bottom"/>
            <w:hideMark/>
            <w:tcPrChange w:id="1029" w:author="Stefanie Lane" w:date="2022-05-11T11:20:00Z">
              <w:tcPr>
                <w:tcW w:w="900" w:type="dxa"/>
                <w:tcBorders>
                  <w:top w:val="nil"/>
                  <w:left w:val="nil"/>
                  <w:bottom w:val="single" w:sz="4" w:space="0" w:color="auto"/>
                  <w:right w:val="nil"/>
                </w:tcBorders>
                <w:shd w:val="clear" w:color="auto" w:fill="auto"/>
                <w:noWrap/>
                <w:vAlign w:val="bottom"/>
                <w:hideMark/>
              </w:tcPr>
            </w:tcPrChange>
          </w:tcPr>
          <w:p w14:paraId="081DD18E" w14:textId="77777777" w:rsidR="0089145E" w:rsidRPr="0089145E" w:rsidRDefault="0089145E">
            <w:pPr>
              <w:spacing w:after="0" w:line="240" w:lineRule="auto"/>
              <w:jc w:val="center"/>
              <w:rPr>
                <w:ins w:id="1030" w:author="Stefanie Lane" w:date="2022-05-11T11:20:00Z"/>
                <w:rFonts w:ascii="Calibri" w:eastAsia="Times New Roman" w:hAnsi="Calibri" w:cs="Calibri"/>
                <w:color w:val="000000"/>
                <w:rPrChange w:id="1031" w:author="Stefanie Lane" w:date="2022-05-11T11:20:00Z">
                  <w:rPr>
                    <w:ins w:id="1032" w:author="Stefanie Lane" w:date="2022-05-11T11:20:00Z"/>
                  </w:rPr>
                </w:rPrChange>
              </w:rPr>
              <w:pPrChange w:id="1033" w:author="Stefanie Lane" w:date="2022-05-11T11:20:00Z">
                <w:pPr>
                  <w:jc w:val="center"/>
                </w:pPr>
              </w:pPrChange>
            </w:pPr>
            <w:ins w:id="1034" w:author="Stefanie Lane" w:date="2022-05-11T11:20:00Z">
              <w:r w:rsidRPr="0089145E">
                <w:rPr>
                  <w:rFonts w:ascii="Calibri" w:eastAsia="Times New Roman" w:hAnsi="Calibri" w:cs="Calibri"/>
                  <w:color w:val="000000"/>
                  <w:rPrChange w:id="1035" w:author="Stefanie Lane" w:date="2022-05-11T11:20:00Z">
                    <w:rPr/>
                  </w:rPrChange>
                </w:rPr>
                <w:t>3.25</w:t>
              </w:r>
            </w:ins>
          </w:p>
        </w:tc>
      </w:tr>
      <w:tr w:rsidR="0089145E" w:rsidRPr="0089145E" w14:paraId="4C7FA474" w14:textId="77777777" w:rsidTr="0089145E">
        <w:trPr>
          <w:trHeight w:val="290"/>
          <w:jc w:val="center"/>
          <w:ins w:id="1036" w:author="Stefanie Lane" w:date="2022-05-11T11:20:00Z"/>
          <w:trPrChange w:id="1037" w:author="Stefanie Lane" w:date="2022-05-11T11:20:00Z">
            <w:trPr>
              <w:trHeight w:val="290"/>
            </w:trPr>
          </w:trPrChange>
        </w:trPr>
        <w:tc>
          <w:tcPr>
            <w:tcW w:w="1180" w:type="dxa"/>
            <w:tcBorders>
              <w:top w:val="nil"/>
              <w:left w:val="nil"/>
              <w:bottom w:val="nil"/>
              <w:right w:val="nil"/>
            </w:tcBorders>
            <w:shd w:val="clear" w:color="auto" w:fill="auto"/>
            <w:noWrap/>
            <w:vAlign w:val="bottom"/>
            <w:hideMark/>
            <w:tcPrChange w:id="1038" w:author="Stefanie Lane" w:date="2022-05-11T11:20:00Z">
              <w:tcPr>
                <w:tcW w:w="1180" w:type="dxa"/>
                <w:tcBorders>
                  <w:top w:val="nil"/>
                  <w:left w:val="nil"/>
                  <w:bottom w:val="nil"/>
                  <w:right w:val="nil"/>
                </w:tcBorders>
                <w:shd w:val="clear" w:color="auto" w:fill="auto"/>
                <w:noWrap/>
                <w:vAlign w:val="bottom"/>
                <w:hideMark/>
              </w:tcPr>
            </w:tcPrChange>
          </w:tcPr>
          <w:p w14:paraId="55620856" w14:textId="77777777" w:rsidR="0089145E" w:rsidRPr="0089145E" w:rsidRDefault="0089145E">
            <w:pPr>
              <w:spacing w:after="0" w:line="240" w:lineRule="auto"/>
              <w:jc w:val="center"/>
              <w:rPr>
                <w:ins w:id="1039" w:author="Stefanie Lane" w:date="2022-05-11T11:20:00Z"/>
                <w:rFonts w:ascii="Calibri" w:eastAsia="Times New Roman" w:hAnsi="Calibri" w:cs="Calibri"/>
                <w:color w:val="000000"/>
                <w:rPrChange w:id="1040" w:author="Stefanie Lane" w:date="2022-05-11T11:20:00Z">
                  <w:rPr>
                    <w:ins w:id="1041" w:author="Stefanie Lane" w:date="2022-05-11T11:20:00Z"/>
                  </w:rPr>
                </w:rPrChange>
              </w:rPr>
              <w:pPrChange w:id="1042" w:author="Stefanie Lane" w:date="2022-05-11T11:20:00Z">
                <w:pPr>
                  <w:jc w:val="center"/>
                </w:pPr>
              </w:pPrChange>
            </w:pPr>
          </w:p>
        </w:tc>
        <w:tc>
          <w:tcPr>
            <w:tcW w:w="960" w:type="dxa"/>
            <w:tcBorders>
              <w:top w:val="nil"/>
              <w:left w:val="nil"/>
              <w:bottom w:val="nil"/>
              <w:right w:val="nil"/>
            </w:tcBorders>
            <w:shd w:val="clear" w:color="auto" w:fill="auto"/>
            <w:noWrap/>
            <w:vAlign w:val="bottom"/>
            <w:hideMark/>
            <w:tcPrChange w:id="1043" w:author="Stefanie Lane" w:date="2022-05-11T11:20:00Z">
              <w:tcPr>
                <w:tcW w:w="960" w:type="dxa"/>
                <w:tcBorders>
                  <w:top w:val="nil"/>
                  <w:left w:val="nil"/>
                  <w:bottom w:val="nil"/>
                  <w:right w:val="nil"/>
                </w:tcBorders>
                <w:shd w:val="clear" w:color="auto" w:fill="auto"/>
                <w:noWrap/>
                <w:vAlign w:val="bottom"/>
                <w:hideMark/>
              </w:tcPr>
            </w:tcPrChange>
          </w:tcPr>
          <w:p w14:paraId="2CE69BF1" w14:textId="77777777" w:rsidR="0089145E" w:rsidRPr="0089145E" w:rsidRDefault="0089145E">
            <w:pPr>
              <w:spacing w:after="0" w:line="240" w:lineRule="auto"/>
              <w:rPr>
                <w:ins w:id="1044" w:author="Stefanie Lane" w:date="2022-05-11T11:20:00Z"/>
                <w:rFonts w:ascii="Times New Roman" w:eastAsia="Times New Roman" w:hAnsi="Times New Roman" w:cs="Times New Roman"/>
                <w:sz w:val="20"/>
                <w:szCs w:val="20"/>
                <w:rPrChange w:id="1045" w:author="Stefanie Lane" w:date="2022-05-11T11:20:00Z">
                  <w:rPr>
                    <w:ins w:id="1046" w:author="Stefanie Lane" w:date="2022-05-11T11:20:00Z"/>
                  </w:rPr>
                </w:rPrChange>
              </w:rPr>
              <w:pPrChange w:id="1047" w:author="Stefanie Lane" w:date="2022-05-11T11:20:00Z">
                <w:pPr/>
              </w:pPrChange>
            </w:pPr>
          </w:p>
        </w:tc>
        <w:tc>
          <w:tcPr>
            <w:tcW w:w="960" w:type="dxa"/>
            <w:tcBorders>
              <w:top w:val="nil"/>
              <w:left w:val="nil"/>
              <w:bottom w:val="nil"/>
              <w:right w:val="nil"/>
            </w:tcBorders>
            <w:shd w:val="clear" w:color="auto" w:fill="auto"/>
            <w:noWrap/>
            <w:vAlign w:val="bottom"/>
            <w:hideMark/>
            <w:tcPrChange w:id="1048" w:author="Stefanie Lane" w:date="2022-05-11T11:20:00Z">
              <w:tcPr>
                <w:tcW w:w="960" w:type="dxa"/>
                <w:tcBorders>
                  <w:top w:val="nil"/>
                  <w:left w:val="nil"/>
                  <w:bottom w:val="nil"/>
                  <w:right w:val="nil"/>
                </w:tcBorders>
                <w:shd w:val="clear" w:color="auto" w:fill="auto"/>
                <w:noWrap/>
                <w:vAlign w:val="bottom"/>
                <w:hideMark/>
              </w:tcPr>
            </w:tcPrChange>
          </w:tcPr>
          <w:p w14:paraId="25F93815" w14:textId="77777777" w:rsidR="0089145E" w:rsidRPr="0089145E" w:rsidRDefault="0089145E">
            <w:pPr>
              <w:spacing w:after="0" w:line="240" w:lineRule="auto"/>
              <w:rPr>
                <w:ins w:id="1049" w:author="Stefanie Lane" w:date="2022-05-11T11:20:00Z"/>
                <w:rFonts w:ascii="Times New Roman" w:eastAsia="Times New Roman" w:hAnsi="Times New Roman" w:cs="Times New Roman"/>
                <w:sz w:val="20"/>
                <w:szCs w:val="20"/>
                <w:rPrChange w:id="1050" w:author="Stefanie Lane" w:date="2022-05-11T11:20:00Z">
                  <w:rPr>
                    <w:ins w:id="1051" w:author="Stefanie Lane" w:date="2022-05-11T11:20:00Z"/>
                  </w:rPr>
                </w:rPrChange>
              </w:rPr>
              <w:pPrChange w:id="1052" w:author="Stefanie Lane" w:date="2022-05-11T11:20:00Z">
                <w:pPr/>
              </w:pPrChange>
            </w:pPr>
          </w:p>
        </w:tc>
        <w:tc>
          <w:tcPr>
            <w:tcW w:w="300" w:type="dxa"/>
            <w:tcBorders>
              <w:top w:val="nil"/>
              <w:left w:val="nil"/>
              <w:bottom w:val="nil"/>
              <w:right w:val="nil"/>
            </w:tcBorders>
            <w:shd w:val="clear" w:color="auto" w:fill="auto"/>
            <w:noWrap/>
            <w:vAlign w:val="bottom"/>
            <w:hideMark/>
            <w:tcPrChange w:id="1053" w:author="Stefanie Lane" w:date="2022-05-11T11:20:00Z">
              <w:tcPr>
                <w:tcW w:w="300" w:type="dxa"/>
                <w:tcBorders>
                  <w:top w:val="nil"/>
                  <w:left w:val="nil"/>
                  <w:bottom w:val="nil"/>
                  <w:right w:val="nil"/>
                </w:tcBorders>
                <w:shd w:val="clear" w:color="auto" w:fill="auto"/>
                <w:noWrap/>
                <w:vAlign w:val="bottom"/>
                <w:hideMark/>
              </w:tcPr>
            </w:tcPrChange>
          </w:tcPr>
          <w:p w14:paraId="64E934B3" w14:textId="77777777" w:rsidR="0089145E" w:rsidRPr="0089145E" w:rsidRDefault="0089145E">
            <w:pPr>
              <w:spacing w:after="0" w:line="240" w:lineRule="auto"/>
              <w:rPr>
                <w:ins w:id="1054" w:author="Stefanie Lane" w:date="2022-05-11T11:20:00Z"/>
                <w:rFonts w:ascii="Times New Roman" w:eastAsia="Times New Roman" w:hAnsi="Times New Roman" w:cs="Times New Roman"/>
                <w:sz w:val="20"/>
                <w:szCs w:val="20"/>
                <w:rPrChange w:id="1055" w:author="Stefanie Lane" w:date="2022-05-11T11:20:00Z">
                  <w:rPr>
                    <w:ins w:id="1056" w:author="Stefanie Lane" w:date="2022-05-11T11:20:00Z"/>
                  </w:rPr>
                </w:rPrChange>
              </w:rPr>
              <w:pPrChange w:id="1057" w:author="Stefanie Lane" w:date="2022-05-11T11:20:00Z">
                <w:pPr/>
              </w:pPrChange>
            </w:pPr>
          </w:p>
        </w:tc>
        <w:tc>
          <w:tcPr>
            <w:tcW w:w="920" w:type="dxa"/>
            <w:tcBorders>
              <w:top w:val="nil"/>
              <w:left w:val="nil"/>
              <w:bottom w:val="nil"/>
              <w:right w:val="nil"/>
            </w:tcBorders>
            <w:shd w:val="clear" w:color="auto" w:fill="auto"/>
            <w:noWrap/>
            <w:vAlign w:val="bottom"/>
            <w:hideMark/>
            <w:tcPrChange w:id="1058" w:author="Stefanie Lane" w:date="2022-05-11T11:20:00Z">
              <w:tcPr>
                <w:tcW w:w="920" w:type="dxa"/>
                <w:tcBorders>
                  <w:top w:val="nil"/>
                  <w:left w:val="nil"/>
                  <w:bottom w:val="nil"/>
                  <w:right w:val="nil"/>
                </w:tcBorders>
                <w:shd w:val="clear" w:color="auto" w:fill="auto"/>
                <w:noWrap/>
                <w:vAlign w:val="bottom"/>
                <w:hideMark/>
              </w:tcPr>
            </w:tcPrChange>
          </w:tcPr>
          <w:p w14:paraId="6197A445" w14:textId="77777777" w:rsidR="0089145E" w:rsidRPr="0089145E" w:rsidRDefault="0089145E">
            <w:pPr>
              <w:spacing w:after="0" w:line="240" w:lineRule="auto"/>
              <w:rPr>
                <w:ins w:id="1059" w:author="Stefanie Lane" w:date="2022-05-11T11:20:00Z"/>
                <w:rFonts w:ascii="Times New Roman" w:eastAsia="Times New Roman" w:hAnsi="Times New Roman" w:cs="Times New Roman"/>
                <w:sz w:val="20"/>
                <w:szCs w:val="20"/>
                <w:rPrChange w:id="1060" w:author="Stefanie Lane" w:date="2022-05-11T11:20:00Z">
                  <w:rPr>
                    <w:ins w:id="1061" w:author="Stefanie Lane" w:date="2022-05-11T11:20:00Z"/>
                  </w:rPr>
                </w:rPrChange>
              </w:rPr>
              <w:pPrChange w:id="1062" w:author="Stefanie Lane" w:date="2022-05-11T11:20:00Z">
                <w:pPr/>
              </w:pPrChange>
            </w:pPr>
          </w:p>
        </w:tc>
        <w:tc>
          <w:tcPr>
            <w:tcW w:w="920" w:type="dxa"/>
            <w:tcBorders>
              <w:top w:val="nil"/>
              <w:left w:val="nil"/>
              <w:bottom w:val="nil"/>
              <w:right w:val="nil"/>
            </w:tcBorders>
            <w:shd w:val="clear" w:color="auto" w:fill="auto"/>
            <w:noWrap/>
            <w:vAlign w:val="bottom"/>
            <w:hideMark/>
            <w:tcPrChange w:id="1063" w:author="Stefanie Lane" w:date="2022-05-11T11:20:00Z">
              <w:tcPr>
                <w:tcW w:w="920" w:type="dxa"/>
                <w:tcBorders>
                  <w:top w:val="nil"/>
                  <w:left w:val="nil"/>
                  <w:bottom w:val="nil"/>
                  <w:right w:val="nil"/>
                </w:tcBorders>
                <w:shd w:val="clear" w:color="auto" w:fill="auto"/>
                <w:noWrap/>
                <w:vAlign w:val="bottom"/>
                <w:hideMark/>
              </w:tcPr>
            </w:tcPrChange>
          </w:tcPr>
          <w:p w14:paraId="1185E4D4" w14:textId="77777777" w:rsidR="0089145E" w:rsidRPr="0089145E" w:rsidRDefault="0089145E">
            <w:pPr>
              <w:spacing w:after="0" w:line="240" w:lineRule="auto"/>
              <w:rPr>
                <w:ins w:id="1064" w:author="Stefanie Lane" w:date="2022-05-11T11:20:00Z"/>
                <w:rFonts w:ascii="Times New Roman" w:eastAsia="Times New Roman" w:hAnsi="Times New Roman" w:cs="Times New Roman"/>
                <w:sz w:val="20"/>
                <w:szCs w:val="20"/>
                <w:rPrChange w:id="1065" w:author="Stefanie Lane" w:date="2022-05-11T11:20:00Z">
                  <w:rPr>
                    <w:ins w:id="1066" w:author="Stefanie Lane" w:date="2022-05-11T11:20:00Z"/>
                  </w:rPr>
                </w:rPrChange>
              </w:rPr>
              <w:pPrChange w:id="1067" w:author="Stefanie Lane" w:date="2022-05-11T11:20:00Z">
                <w:pPr/>
              </w:pPrChange>
            </w:pPr>
          </w:p>
        </w:tc>
        <w:tc>
          <w:tcPr>
            <w:tcW w:w="900" w:type="dxa"/>
            <w:tcBorders>
              <w:top w:val="nil"/>
              <w:left w:val="nil"/>
              <w:bottom w:val="nil"/>
              <w:right w:val="nil"/>
            </w:tcBorders>
            <w:shd w:val="clear" w:color="auto" w:fill="auto"/>
            <w:noWrap/>
            <w:vAlign w:val="bottom"/>
            <w:hideMark/>
            <w:tcPrChange w:id="1068" w:author="Stefanie Lane" w:date="2022-05-11T11:20:00Z">
              <w:tcPr>
                <w:tcW w:w="900" w:type="dxa"/>
                <w:tcBorders>
                  <w:top w:val="nil"/>
                  <w:left w:val="nil"/>
                  <w:bottom w:val="nil"/>
                  <w:right w:val="nil"/>
                </w:tcBorders>
                <w:shd w:val="clear" w:color="auto" w:fill="auto"/>
                <w:noWrap/>
                <w:vAlign w:val="bottom"/>
                <w:hideMark/>
              </w:tcPr>
            </w:tcPrChange>
          </w:tcPr>
          <w:p w14:paraId="58A852DC" w14:textId="77777777" w:rsidR="0089145E" w:rsidRPr="0089145E" w:rsidRDefault="0089145E">
            <w:pPr>
              <w:spacing w:after="0" w:line="240" w:lineRule="auto"/>
              <w:rPr>
                <w:ins w:id="1069" w:author="Stefanie Lane" w:date="2022-05-11T11:20:00Z"/>
                <w:rFonts w:ascii="Times New Roman" w:eastAsia="Times New Roman" w:hAnsi="Times New Roman" w:cs="Times New Roman"/>
                <w:sz w:val="20"/>
                <w:szCs w:val="20"/>
                <w:rPrChange w:id="1070" w:author="Stefanie Lane" w:date="2022-05-11T11:20:00Z">
                  <w:rPr>
                    <w:ins w:id="1071" w:author="Stefanie Lane" w:date="2022-05-11T11:20:00Z"/>
                  </w:rPr>
                </w:rPrChange>
              </w:rPr>
              <w:pPrChange w:id="1072" w:author="Stefanie Lane" w:date="2022-05-11T11:20:00Z">
                <w:pPr/>
              </w:pPrChange>
            </w:pPr>
          </w:p>
        </w:tc>
      </w:tr>
      <w:tr w:rsidR="0089145E" w:rsidRPr="0089145E" w14:paraId="039B629D" w14:textId="77777777" w:rsidTr="0089145E">
        <w:trPr>
          <w:trHeight w:val="290"/>
          <w:jc w:val="center"/>
          <w:ins w:id="1073" w:author="Stefanie Lane" w:date="2022-05-11T11:20:00Z"/>
          <w:trPrChange w:id="1074" w:author="Stefanie Lane" w:date="2022-05-11T11:20:00Z">
            <w:trPr>
              <w:trHeight w:val="290"/>
            </w:trPr>
          </w:trPrChange>
        </w:trPr>
        <w:tc>
          <w:tcPr>
            <w:tcW w:w="1180" w:type="dxa"/>
            <w:tcBorders>
              <w:top w:val="nil"/>
              <w:left w:val="nil"/>
              <w:bottom w:val="nil"/>
              <w:right w:val="nil"/>
            </w:tcBorders>
            <w:shd w:val="clear" w:color="auto" w:fill="auto"/>
            <w:noWrap/>
            <w:vAlign w:val="bottom"/>
            <w:hideMark/>
            <w:tcPrChange w:id="1075" w:author="Stefanie Lane" w:date="2022-05-11T11:20:00Z">
              <w:tcPr>
                <w:tcW w:w="1180" w:type="dxa"/>
                <w:tcBorders>
                  <w:top w:val="nil"/>
                  <w:left w:val="nil"/>
                  <w:bottom w:val="nil"/>
                  <w:right w:val="nil"/>
                </w:tcBorders>
                <w:shd w:val="clear" w:color="auto" w:fill="auto"/>
                <w:noWrap/>
                <w:vAlign w:val="bottom"/>
                <w:hideMark/>
              </w:tcPr>
            </w:tcPrChange>
          </w:tcPr>
          <w:p w14:paraId="57D4CA82" w14:textId="77777777" w:rsidR="0089145E" w:rsidRPr="0089145E" w:rsidRDefault="0089145E">
            <w:pPr>
              <w:spacing w:after="0" w:line="240" w:lineRule="auto"/>
              <w:rPr>
                <w:ins w:id="1076" w:author="Stefanie Lane" w:date="2022-05-11T11:20:00Z"/>
                <w:rFonts w:ascii="Calibri" w:eastAsia="Times New Roman" w:hAnsi="Calibri" w:cs="Calibri"/>
                <w:b/>
                <w:bCs/>
                <w:color w:val="000000"/>
                <w:rPrChange w:id="1077" w:author="Stefanie Lane" w:date="2022-05-11T11:20:00Z">
                  <w:rPr>
                    <w:ins w:id="1078" w:author="Stefanie Lane" w:date="2022-05-11T11:20:00Z"/>
                  </w:rPr>
                </w:rPrChange>
              </w:rPr>
              <w:pPrChange w:id="1079" w:author="Stefanie Lane" w:date="2022-05-11T11:20:00Z">
                <w:pPr/>
              </w:pPrChange>
            </w:pPr>
            <w:ins w:id="1080" w:author="Stefanie Lane" w:date="2022-05-11T11:20:00Z">
              <w:r w:rsidRPr="0089145E">
                <w:rPr>
                  <w:rFonts w:ascii="Calibri" w:eastAsia="Times New Roman" w:hAnsi="Calibri" w:cs="Calibri"/>
                  <w:b/>
                  <w:bCs/>
                  <w:color w:val="000000"/>
                  <w:rPrChange w:id="1081" w:author="Stefanie Lane" w:date="2022-05-11T11:20:00Z">
                    <w:rPr/>
                  </w:rPrChange>
                </w:rPr>
                <w:t>Total</w:t>
              </w:r>
            </w:ins>
          </w:p>
        </w:tc>
        <w:tc>
          <w:tcPr>
            <w:tcW w:w="960" w:type="dxa"/>
            <w:tcBorders>
              <w:top w:val="nil"/>
              <w:left w:val="nil"/>
              <w:bottom w:val="nil"/>
              <w:right w:val="nil"/>
            </w:tcBorders>
            <w:shd w:val="clear" w:color="auto" w:fill="auto"/>
            <w:noWrap/>
            <w:vAlign w:val="bottom"/>
            <w:hideMark/>
            <w:tcPrChange w:id="1082" w:author="Stefanie Lane" w:date="2022-05-11T11:20:00Z">
              <w:tcPr>
                <w:tcW w:w="960" w:type="dxa"/>
                <w:tcBorders>
                  <w:top w:val="nil"/>
                  <w:left w:val="nil"/>
                  <w:bottom w:val="nil"/>
                  <w:right w:val="nil"/>
                </w:tcBorders>
                <w:shd w:val="clear" w:color="auto" w:fill="auto"/>
                <w:noWrap/>
                <w:vAlign w:val="bottom"/>
                <w:hideMark/>
              </w:tcPr>
            </w:tcPrChange>
          </w:tcPr>
          <w:p w14:paraId="1969CB4D" w14:textId="77777777" w:rsidR="0089145E" w:rsidRPr="0089145E" w:rsidRDefault="0089145E">
            <w:pPr>
              <w:spacing w:after="0" w:line="240" w:lineRule="auto"/>
              <w:rPr>
                <w:ins w:id="1083" w:author="Stefanie Lane" w:date="2022-05-11T11:20:00Z"/>
                <w:rFonts w:ascii="Calibri" w:eastAsia="Times New Roman" w:hAnsi="Calibri" w:cs="Calibri"/>
                <w:b/>
                <w:bCs/>
                <w:color w:val="000000"/>
                <w:rPrChange w:id="1084" w:author="Stefanie Lane" w:date="2022-05-11T11:20:00Z">
                  <w:rPr>
                    <w:ins w:id="1085" w:author="Stefanie Lane" w:date="2022-05-11T11:20:00Z"/>
                  </w:rPr>
                </w:rPrChange>
              </w:rPr>
              <w:pPrChange w:id="1086" w:author="Stefanie Lane" w:date="2022-05-11T11:20:00Z">
                <w:pPr/>
              </w:pPrChange>
            </w:pPr>
          </w:p>
        </w:tc>
        <w:tc>
          <w:tcPr>
            <w:tcW w:w="960" w:type="dxa"/>
            <w:tcBorders>
              <w:top w:val="nil"/>
              <w:left w:val="nil"/>
              <w:bottom w:val="nil"/>
              <w:right w:val="nil"/>
            </w:tcBorders>
            <w:shd w:val="clear" w:color="auto" w:fill="auto"/>
            <w:noWrap/>
            <w:vAlign w:val="bottom"/>
            <w:hideMark/>
            <w:tcPrChange w:id="1087" w:author="Stefanie Lane" w:date="2022-05-11T11:20:00Z">
              <w:tcPr>
                <w:tcW w:w="960" w:type="dxa"/>
                <w:tcBorders>
                  <w:top w:val="nil"/>
                  <w:left w:val="nil"/>
                  <w:bottom w:val="nil"/>
                  <w:right w:val="nil"/>
                </w:tcBorders>
                <w:shd w:val="clear" w:color="auto" w:fill="auto"/>
                <w:noWrap/>
                <w:vAlign w:val="bottom"/>
                <w:hideMark/>
              </w:tcPr>
            </w:tcPrChange>
          </w:tcPr>
          <w:p w14:paraId="0AA8F5EF" w14:textId="77777777" w:rsidR="0089145E" w:rsidRPr="0089145E" w:rsidRDefault="0089145E">
            <w:pPr>
              <w:spacing w:after="0" w:line="240" w:lineRule="auto"/>
              <w:rPr>
                <w:ins w:id="1088" w:author="Stefanie Lane" w:date="2022-05-11T11:20:00Z"/>
                <w:rFonts w:ascii="Times New Roman" w:eastAsia="Times New Roman" w:hAnsi="Times New Roman" w:cs="Times New Roman"/>
                <w:sz w:val="20"/>
                <w:szCs w:val="20"/>
                <w:rPrChange w:id="1089" w:author="Stefanie Lane" w:date="2022-05-11T11:20:00Z">
                  <w:rPr>
                    <w:ins w:id="1090" w:author="Stefanie Lane" w:date="2022-05-11T11:20:00Z"/>
                  </w:rPr>
                </w:rPrChange>
              </w:rPr>
              <w:pPrChange w:id="1091" w:author="Stefanie Lane" w:date="2022-05-11T11:20:00Z">
                <w:pPr/>
              </w:pPrChange>
            </w:pPr>
          </w:p>
        </w:tc>
        <w:tc>
          <w:tcPr>
            <w:tcW w:w="300" w:type="dxa"/>
            <w:tcBorders>
              <w:top w:val="nil"/>
              <w:left w:val="nil"/>
              <w:bottom w:val="nil"/>
              <w:right w:val="nil"/>
            </w:tcBorders>
            <w:shd w:val="clear" w:color="auto" w:fill="auto"/>
            <w:noWrap/>
            <w:vAlign w:val="bottom"/>
            <w:hideMark/>
            <w:tcPrChange w:id="1092" w:author="Stefanie Lane" w:date="2022-05-11T11:20:00Z">
              <w:tcPr>
                <w:tcW w:w="300" w:type="dxa"/>
                <w:tcBorders>
                  <w:top w:val="nil"/>
                  <w:left w:val="nil"/>
                  <w:bottom w:val="nil"/>
                  <w:right w:val="nil"/>
                </w:tcBorders>
                <w:shd w:val="clear" w:color="auto" w:fill="auto"/>
                <w:noWrap/>
                <w:vAlign w:val="bottom"/>
                <w:hideMark/>
              </w:tcPr>
            </w:tcPrChange>
          </w:tcPr>
          <w:p w14:paraId="0EEF84B4" w14:textId="77777777" w:rsidR="0089145E" w:rsidRPr="0089145E" w:rsidRDefault="0089145E">
            <w:pPr>
              <w:spacing w:after="0" w:line="240" w:lineRule="auto"/>
              <w:rPr>
                <w:ins w:id="1093" w:author="Stefanie Lane" w:date="2022-05-11T11:20:00Z"/>
                <w:rFonts w:ascii="Times New Roman" w:eastAsia="Times New Roman" w:hAnsi="Times New Roman" w:cs="Times New Roman"/>
                <w:sz w:val="20"/>
                <w:szCs w:val="20"/>
                <w:rPrChange w:id="1094" w:author="Stefanie Lane" w:date="2022-05-11T11:20:00Z">
                  <w:rPr>
                    <w:ins w:id="1095" w:author="Stefanie Lane" w:date="2022-05-11T11:20:00Z"/>
                  </w:rPr>
                </w:rPrChange>
              </w:rPr>
              <w:pPrChange w:id="1096" w:author="Stefanie Lane" w:date="2022-05-11T11:20:00Z">
                <w:pPr/>
              </w:pPrChange>
            </w:pPr>
          </w:p>
        </w:tc>
        <w:tc>
          <w:tcPr>
            <w:tcW w:w="920" w:type="dxa"/>
            <w:tcBorders>
              <w:top w:val="nil"/>
              <w:left w:val="nil"/>
              <w:bottom w:val="nil"/>
              <w:right w:val="nil"/>
            </w:tcBorders>
            <w:shd w:val="clear" w:color="auto" w:fill="auto"/>
            <w:noWrap/>
            <w:vAlign w:val="bottom"/>
            <w:hideMark/>
            <w:tcPrChange w:id="1097" w:author="Stefanie Lane" w:date="2022-05-11T11:20:00Z">
              <w:tcPr>
                <w:tcW w:w="920" w:type="dxa"/>
                <w:tcBorders>
                  <w:top w:val="nil"/>
                  <w:left w:val="nil"/>
                  <w:bottom w:val="nil"/>
                  <w:right w:val="nil"/>
                </w:tcBorders>
                <w:shd w:val="clear" w:color="auto" w:fill="auto"/>
                <w:noWrap/>
                <w:vAlign w:val="bottom"/>
                <w:hideMark/>
              </w:tcPr>
            </w:tcPrChange>
          </w:tcPr>
          <w:p w14:paraId="15C2ADAF" w14:textId="77777777" w:rsidR="0089145E" w:rsidRPr="0089145E" w:rsidRDefault="0089145E">
            <w:pPr>
              <w:spacing w:after="0" w:line="240" w:lineRule="auto"/>
              <w:rPr>
                <w:ins w:id="1098" w:author="Stefanie Lane" w:date="2022-05-11T11:20:00Z"/>
                <w:rFonts w:ascii="Times New Roman" w:eastAsia="Times New Roman" w:hAnsi="Times New Roman" w:cs="Times New Roman"/>
                <w:sz w:val="20"/>
                <w:szCs w:val="20"/>
                <w:rPrChange w:id="1099" w:author="Stefanie Lane" w:date="2022-05-11T11:20:00Z">
                  <w:rPr>
                    <w:ins w:id="1100" w:author="Stefanie Lane" w:date="2022-05-11T11:20:00Z"/>
                  </w:rPr>
                </w:rPrChange>
              </w:rPr>
              <w:pPrChange w:id="1101" w:author="Stefanie Lane" w:date="2022-05-11T11:20:00Z">
                <w:pPr/>
              </w:pPrChange>
            </w:pPr>
          </w:p>
        </w:tc>
        <w:tc>
          <w:tcPr>
            <w:tcW w:w="920" w:type="dxa"/>
            <w:tcBorders>
              <w:top w:val="nil"/>
              <w:left w:val="nil"/>
              <w:bottom w:val="nil"/>
              <w:right w:val="nil"/>
            </w:tcBorders>
            <w:shd w:val="clear" w:color="auto" w:fill="auto"/>
            <w:noWrap/>
            <w:vAlign w:val="bottom"/>
            <w:hideMark/>
            <w:tcPrChange w:id="1102" w:author="Stefanie Lane" w:date="2022-05-11T11:20:00Z">
              <w:tcPr>
                <w:tcW w:w="920" w:type="dxa"/>
                <w:tcBorders>
                  <w:top w:val="nil"/>
                  <w:left w:val="nil"/>
                  <w:bottom w:val="nil"/>
                  <w:right w:val="nil"/>
                </w:tcBorders>
                <w:shd w:val="clear" w:color="auto" w:fill="auto"/>
                <w:noWrap/>
                <w:vAlign w:val="bottom"/>
                <w:hideMark/>
              </w:tcPr>
            </w:tcPrChange>
          </w:tcPr>
          <w:p w14:paraId="688DC034" w14:textId="77777777" w:rsidR="0089145E" w:rsidRPr="0089145E" w:rsidRDefault="0089145E">
            <w:pPr>
              <w:spacing w:after="0" w:line="240" w:lineRule="auto"/>
              <w:rPr>
                <w:ins w:id="1103" w:author="Stefanie Lane" w:date="2022-05-11T11:20:00Z"/>
                <w:rFonts w:ascii="Times New Roman" w:eastAsia="Times New Roman" w:hAnsi="Times New Roman" w:cs="Times New Roman"/>
                <w:sz w:val="20"/>
                <w:szCs w:val="20"/>
                <w:rPrChange w:id="1104" w:author="Stefanie Lane" w:date="2022-05-11T11:20:00Z">
                  <w:rPr>
                    <w:ins w:id="1105" w:author="Stefanie Lane" w:date="2022-05-11T11:20:00Z"/>
                  </w:rPr>
                </w:rPrChange>
              </w:rPr>
              <w:pPrChange w:id="1106" w:author="Stefanie Lane" w:date="2022-05-11T11:20:00Z">
                <w:pPr/>
              </w:pPrChange>
            </w:pPr>
          </w:p>
        </w:tc>
        <w:tc>
          <w:tcPr>
            <w:tcW w:w="900" w:type="dxa"/>
            <w:tcBorders>
              <w:top w:val="nil"/>
              <w:left w:val="nil"/>
              <w:bottom w:val="nil"/>
              <w:right w:val="nil"/>
            </w:tcBorders>
            <w:shd w:val="clear" w:color="auto" w:fill="auto"/>
            <w:noWrap/>
            <w:vAlign w:val="bottom"/>
            <w:hideMark/>
            <w:tcPrChange w:id="1107" w:author="Stefanie Lane" w:date="2022-05-11T11:20:00Z">
              <w:tcPr>
                <w:tcW w:w="900" w:type="dxa"/>
                <w:tcBorders>
                  <w:top w:val="nil"/>
                  <w:left w:val="nil"/>
                  <w:bottom w:val="nil"/>
                  <w:right w:val="nil"/>
                </w:tcBorders>
                <w:shd w:val="clear" w:color="auto" w:fill="auto"/>
                <w:noWrap/>
                <w:vAlign w:val="bottom"/>
                <w:hideMark/>
              </w:tcPr>
            </w:tcPrChange>
          </w:tcPr>
          <w:p w14:paraId="21137C7C" w14:textId="77777777" w:rsidR="0089145E" w:rsidRPr="0089145E" w:rsidRDefault="0089145E">
            <w:pPr>
              <w:spacing w:after="0" w:line="240" w:lineRule="auto"/>
              <w:rPr>
                <w:ins w:id="1108" w:author="Stefanie Lane" w:date="2022-05-11T11:20:00Z"/>
                <w:rFonts w:ascii="Times New Roman" w:eastAsia="Times New Roman" w:hAnsi="Times New Roman" w:cs="Times New Roman"/>
                <w:sz w:val="20"/>
                <w:szCs w:val="20"/>
                <w:rPrChange w:id="1109" w:author="Stefanie Lane" w:date="2022-05-11T11:20:00Z">
                  <w:rPr>
                    <w:ins w:id="1110" w:author="Stefanie Lane" w:date="2022-05-11T11:20:00Z"/>
                  </w:rPr>
                </w:rPrChange>
              </w:rPr>
              <w:pPrChange w:id="1111" w:author="Stefanie Lane" w:date="2022-05-11T11:20:00Z">
                <w:pPr/>
              </w:pPrChange>
            </w:pPr>
          </w:p>
        </w:tc>
      </w:tr>
      <w:tr w:rsidR="0089145E" w:rsidRPr="0089145E" w14:paraId="7FC52FD7" w14:textId="77777777" w:rsidTr="0089145E">
        <w:trPr>
          <w:trHeight w:val="290"/>
          <w:jc w:val="center"/>
          <w:ins w:id="1112" w:author="Stefanie Lane" w:date="2022-05-11T11:20:00Z"/>
          <w:trPrChange w:id="1113" w:author="Stefanie Lane" w:date="2022-05-11T11:20:00Z">
            <w:trPr>
              <w:trHeight w:val="290"/>
            </w:trPr>
          </w:trPrChange>
        </w:trPr>
        <w:tc>
          <w:tcPr>
            <w:tcW w:w="1180" w:type="dxa"/>
            <w:tcBorders>
              <w:top w:val="single" w:sz="4" w:space="0" w:color="auto"/>
              <w:left w:val="nil"/>
              <w:bottom w:val="single" w:sz="4" w:space="0" w:color="auto"/>
              <w:right w:val="nil"/>
            </w:tcBorders>
            <w:shd w:val="clear" w:color="auto" w:fill="auto"/>
            <w:noWrap/>
            <w:vAlign w:val="bottom"/>
            <w:hideMark/>
            <w:tcPrChange w:id="1114" w:author="Stefanie Lane" w:date="2022-05-11T11:20:00Z">
              <w:tcPr>
                <w:tcW w:w="1180" w:type="dxa"/>
                <w:tcBorders>
                  <w:top w:val="single" w:sz="4" w:space="0" w:color="auto"/>
                  <w:left w:val="nil"/>
                  <w:bottom w:val="single" w:sz="4" w:space="0" w:color="auto"/>
                  <w:right w:val="nil"/>
                </w:tcBorders>
                <w:shd w:val="clear" w:color="auto" w:fill="auto"/>
                <w:noWrap/>
                <w:vAlign w:val="bottom"/>
                <w:hideMark/>
              </w:tcPr>
            </w:tcPrChange>
          </w:tcPr>
          <w:p w14:paraId="7B22D209" w14:textId="77777777" w:rsidR="0089145E" w:rsidRPr="0089145E" w:rsidRDefault="0089145E">
            <w:pPr>
              <w:spacing w:after="0" w:line="240" w:lineRule="auto"/>
              <w:jc w:val="right"/>
              <w:rPr>
                <w:ins w:id="1115" w:author="Stefanie Lane" w:date="2022-05-11T11:20:00Z"/>
                <w:rFonts w:ascii="Calibri" w:eastAsia="Times New Roman" w:hAnsi="Calibri" w:cs="Calibri"/>
                <w:color w:val="000000"/>
                <w:rPrChange w:id="1116" w:author="Stefanie Lane" w:date="2022-05-11T11:20:00Z">
                  <w:rPr>
                    <w:ins w:id="1117" w:author="Stefanie Lane" w:date="2022-05-11T11:20:00Z"/>
                  </w:rPr>
                </w:rPrChange>
              </w:rPr>
              <w:pPrChange w:id="1118" w:author="Stefanie Lane" w:date="2022-05-11T11:20:00Z">
                <w:pPr>
                  <w:jc w:val="right"/>
                </w:pPr>
              </w:pPrChange>
            </w:pPr>
            <w:ins w:id="1119" w:author="Stefanie Lane" w:date="2022-05-11T11:20:00Z">
              <w:r w:rsidRPr="0089145E">
                <w:rPr>
                  <w:rFonts w:ascii="Calibri" w:eastAsia="Times New Roman" w:hAnsi="Calibri" w:cs="Calibri"/>
                  <w:color w:val="000000"/>
                  <w:rPrChange w:id="1120" w:author="Stefanie Lane" w:date="2022-05-11T11:20: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Change w:id="1121" w:author="Stefanie Lane" w:date="2022-05-11T11:20:00Z">
              <w:tcPr>
                <w:tcW w:w="960" w:type="dxa"/>
                <w:tcBorders>
                  <w:top w:val="single" w:sz="4" w:space="0" w:color="auto"/>
                  <w:left w:val="nil"/>
                  <w:bottom w:val="single" w:sz="4" w:space="0" w:color="auto"/>
                  <w:right w:val="nil"/>
                </w:tcBorders>
                <w:shd w:val="clear" w:color="auto" w:fill="auto"/>
                <w:noWrap/>
                <w:vAlign w:val="bottom"/>
                <w:hideMark/>
              </w:tcPr>
            </w:tcPrChange>
          </w:tcPr>
          <w:p w14:paraId="01E09B89" w14:textId="77777777" w:rsidR="0089145E" w:rsidRPr="0089145E" w:rsidRDefault="0089145E">
            <w:pPr>
              <w:spacing w:after="0" w:line="240" w:lineRule="auto"/>
              <w:jc w:val="center"/>
              <w:rPr>
                <w:ins w:id="1122" w:author="Stefanie Lane" w:date="2022-05-11T11:20:00Z"/>
                <w:rFonts w:ascii="Calibri" w:eastAsia="Times New Roman" w:hAnsi="Calibri" w:cs="Calibri"/>
                <w:color w:val="000000"/>
                <w:rPrChange w:id="1123" w:author="Stefanie Lane" w:date="2022-05-11T11:20:00Z">
                  <w:rPr>
                    <w:ins w:id="1124" w:author="Stefanie Lane" w:date="2022-05-11T11:20:00Z"/>
                  </w:rPr>
                </w:rPrChange>
              </w:rPr>
              <w:pPrChange w:id="1125" w:author="Stefanie Lane" w:date="2022-05-11T11:20:00Z">
                <w:pPr>
                  <w:jc w:val="center"/>
                </w:pPr>
              </w:pPrChange>
            </w:pPr>
            <w:ins w:id="1126" w:author="Stefanie Lane" w:date="2022-05-11T11:20:00Z">
              <w:r w:rsidRPr="0089145E">
                <w:rPr>
                  <w:rFonts w:ascii="Calibri" w:eastAsia="Times New Roman" w:hAnsi="Calibri" w:cs="Calibri"/>
                  <w:color w:val="000000"/>
                  <w:rPrChange w:id="1127" w:author="Stefanie Lane" w:date="2022-05-11T11:20:00Z">
                    <w:rPr/>
                  </w:rPrChange>
                </w:rPr>
                <w:t>82</w:t>
              </w:r>
            </w:ins>
          </w:p>
        </w:tc>
        <w:tc>
          <w:tcPr>
            <w:tcW w:w="960" w:type="dxa"/>
            <w:tcBorders>
              <w:top w:val="single" w:sz="4" w:space="0" w:color="auto"/>
              <w:left w:val="nil"/>
              <w:bottom w:val="single" w:sz="4" w:space="0" w:color="auto"/>
              <w:right w:val="nil"/>
            </w:tcBorders>
            <w:shd w:val="clear" w:color="auto" w:fill="auto"/>
            <w:noWrap/>
            <w:vAlign w:val="bottom"/>
            <w:hideMark/>
            <w:tcPrChange w:id="1128" w:author="Stefanie Lane" w:date="2022-05-11T11:20:00Z">
              <w:tcPr>
                <w:tcW w:w="960" w:type="dxa"/>
                <w:tcBorders>
                  <w:top w:val="single" w:sz="4" w:space="0" w:color="auto"/>
                  <w:left w:val="nil"/>
                  <w:bottom w:val="single" w:sz="4" w:space="0" w:color="auto"/>
                  <w:right w:val="nil"/>
                </w:tcBorders>
                <w:shd w:val="clear" w:color="auto" w:fill="auto"/>
                <w:noWrap/>
                <w:vAlign w:val="bottom"/>
                <w:hideMark/>
              </w:tcPr>
            </w:tcPrChange>
          </w:tcPr>
          <w:p w14:paraId="20BB786A" w14:textId="77777777" w:rsidR="0089145E" w:rsidRPr="0089145E" w:rsidRDefault="0089145E">
            <w:pPr>
              <w:spacing w:after="0" w:line="240" w:lineRule="auto"/>
              <w:jc w:val="center"/>
              <w:rPr>
                <w:ins w:id="1129" w:author="Stefanie Lane" w:date="2022-05-11T11:20:00Z"/>
                <w:rFonts w:ascii="Calibri" w:eastAsia="Times New Roman" w:hAnsi="Calibri" w:cs="Calibri"/>
                <w:color w:val="000000"/>
                <w:rPrChange w:id="1130" w:author="Stefanie Lane" w:date="2022-05-11T11:20:00Z">
                  <w:rPr>
                    <w:ins w:id="1131" w:author="Stefanie Lane" w:date="2022-05-11T11:20:00Z"/>
                  </w:rPr>
                </w:rPrChange>
              </w:rPr>
              <w:pPrChange w:id="1132" w:author="Stefanie Lane" w:date="2022-05-11T11:20:00Z">
                <w:pPr>
                  <w:jc w:val="center"/>
                </w:pPr>
              </w:pPrChange>
            </w:pPr>
            <w:ins w:id="1133" w:author="Stefanie Lane" w:date="2022-05-11T11:20:00Z">
              <w:r w:rsidRPr="0089145E">
                <w:rPr>
                  <w:rFonts w:ascii="Calibri" w:eastAsia="Times New Roman" w:hAnsi="Calibri" w:cs="Calibri"/>
                  <w:color w:val="000000"/>
                  <w:rPrChange w:id="1134" w:author="Stefanie Lane" w:date="2022-05-11T11:20:00Z">
                    <w:rPr/>
                  </w:rPrChange>
                </w:rPr>
                <w:t>48</w:t>
              </w:r>
            </w:ins>
          </w:p>
        </w:tc>
        <w:tc>
          <w:tcPr>
            <w:tcW w:w="300" w:type="dxa"/>
            <w:tcBorders>
              <w:top w:val="nil"/>
              <w:left w:val="nil"/>
              <w:bottom w:val="nil"/>
              <w:right w:val="nil"/>
            </w:tcBorders>
            <w:shd w:val="clear" w:color="auto" w:fill="auto"/>
            <w:noWrap/>
            <w:vAlign w:val="bottom"/>
            <w:hideMark/>
            <w:tcPrChange w:id="1135" w:author="Stefanie Lane" w:date="2022-05-11T11:20:00Z">
              <w:tcPr>
                <w:tcW w:w="300" w:type="dxa"/>
                <w:tcBorders>
                  <w:top w:val="nil"/>
                  <w:left w:val="nil"/>
                  <w:bottom w:val="nil"/>
                  <w:right w:val="nil"/>
                </w:tcBorders>
                <w:shd w:val="clear" w:color="auto" w:fill="auto"/>
                <w:noWrap/>
                <w:vAlign w:val="bottom"/>
                <w:hideMark/>
              </w:tcPr>
            </w:tcPrChange>
          </w:tcPr>
          <w:p w14:paraId="53074357" w14:textId="77777777" w:rsidR="0089145E" w:rsidRPr="0089145E" w:rsidRDefault="0089145E">
            <w:pPr>
              <w:spacing w:after="0" w:line="240" w:lineRule="auto"/>
              <w:jc w:val="center"/>
              <w:rPr>
                <w:ins w:id="1136" w:author="Stefanie Lane" w:date="2022-05-11T11:20:00Z"/>
                <w:rFonts w:ascii="Calibri" w:eastAsia="Times New Roman" w:hAnsi="Calibri" w:cs="Calibri"/>
                <w:color w:val="000000"/>
                <w:rPrChange w:id="1137" w:author="Stefanie Lane" w:date="2022-05-11T11:20:00Z">
                  <w:rPr>
                    <w:ins w:id="1138" w:author="Stefanie Lane" w:date="2022-05-11T11:20:00Z"/>
                  </w:rPr>
                </w:rPrChange>
              </w:rPr>
              <w:pPrChange w:id="1139" w:author="Stefanie Lane" w:date="2022-05-11T11:20:00Z">
                <w:pPr>
                  <w:jc w:val="center"/>
                </w:pPr>
              </w:pPrChange>
            </w:pPr>
          </w:p>
        </w:tc>
        <w:tc>
          <w:tcPr>
            <w:tcW w:w="920" w:type="dxa"/>
            <w:tcBorders>
              <w:top w:val="single" w:sz="4" w:space="0" w:color="auto"/>
              <w:left w:val="nil"/>
              <w:bottom w:val="single" w:sz="4" w:space="0" w:color="auto"/>
              <w:right w:val="nil"/>
            </w:tcBorders>
            <w:shd w:val="clear" w:color="auto" w:fill="auto"/>
            <w:noWrap/>
            <w:vAlign w:val="bottom"/>
            <w:hideMark/>
            <w:tcPrChange w:id="1140" w:author="Stefanie Lane" w:date="2022-05-11T11:20:00Z">
              <w:tcPr>
                <w:tcW w:w="920" w:type="dxa"/>
                <w:tcBorders>
                  <w:top w:val="single" w:sz="4" w:space="0" w:color="auto"/>
                  <w:left w:val="nil"/>
                  <w:bottom w:val="single" w:sz="4" w:space="0" w:color="auto"/>
                  <w:right w:val="nil"/>
                </w:tcBorders>
                <w:shd w:val="clear" w:color="auto" w:fill="auto"/>
                <w:noWrap/>
                <w:vAlign w:val="bottom"/>
                <w:hideMark/>
              </w:tcPr>
            </w:tcPrChange>
          </w:tcPr>
          <w:p w14:paraId="58AF405D" w14:textId="77777777" w:rsidR="0089145E" w:rsidRPr="0089145E" w:rsidRDefault="0089145E">
            <w:pPr>
              <w:spacing w:after="0" w:line="240" w:lineRule="auto"/>
              <w:jc w:val="center"/>
              <w:rPr>
                <w:ins w:id="1141" w:author="Stefanie Lane" w:date="2022-05-11T11:20:00Z"/>
                <w:rFonts w:ascii="Calibri" w:eastAsia="Times New Roman" w:hAnsi="Calibri" w:cs="Calibri"/>
                <w:color w:val="000000"/>
                <w:rPrChange w:id="1142" w:author="Stefanie Lane" w:date="2022-05-11T11:20:00Z">
                  <w:rPr>
                    <w:ins w:id="1143" w:author="Stefanie Lane" w:date="2022-05-11T11:20:00Z"/>
                  </w:rPr>
                </w:rPrChange>
              </w:rPr>
              <w:pPrChange w:id="1144" w:author="Stefanie Lane" w:date="2022-05-11T11:20:00Z">
                <w:pPr>
                  <w:jc w:val="center"/>
                </w:pPr>
              </w:pPrChange>
            </w:pPr>
            <w:ins w:id="1145" w:author="Stefanie Lane" w:date="2022-05-11T11:20:00Z">
              <w:r w:rsidRPr="0089145E">
                <w:rPr>
                  <w:rFonts w:ascii="Calibri" w:eastAsia="Times New Roman" w:hAnsi="Calibri" w:cs="Calibri"/>
                  <w:color w:val="000000"/>
                  <w:rPrChange w:id="1146" w:author="Stefanie Lane" w:date="2022-05-11T11:20:00Z">
                    <w:rPr/>
                  </w:rPrChange>
                </w:rPr>
                <w:t>9.96</w:t>
              </w:r>
            </w:ins>
          </w:p>
        </w:tc>
        <w:tc>
          <w:tcPr>
            <w:tcW w:w="920" w:type="dxa"/>
            <w:tcBorders>
              <w:top w:val="single" w:sz="4" w:space="0" w:color="auto"/>
              <w:left w:val="nil"/>
              <w:bottom w:val="single" w:sz="4" w:space="0" w:color="auto"/>
              <w:right w:val="nil"/>
            </w:tcBorders>
            <w:shd w:val="clear" w:color="auto" w:fill="auto"/>
            <w:noWrap/>
            <w:vAlign w:val="bottom"/>
            <w:hideMark/>
            <w:tcPrChange w:id="1147" w:author="Stefanie Lane" w:date="2022-05-11T11:20:00Z">
              <w:tcPr>
                <w:tcW w:w="920" w:type="dxa"/>
                <w:tcBorders>
                  <w:top w:val="single" w:sz="4" w:space="0" w:color="auto"/>
                  <w:left w:val="nil"/>
                  <w:bottom w:val="single" w:sz="4" w:space="0" w:color="auto"/>
                  <w:right w:val="nil"/>
                </w:tcBorders>
                <w:shd w:val="clear" w:color="auto" w:fill="auto"/>
                <w:noWrap/>
                <w:vAlign w:val="bottom"/>
                <w:hideMark/>
              </w:tcPr>
            </w:tcPrChange>
          </w:tcPr>
          <w:p w14:paraId="56450EDE" w14:textId="77777777" w:rsidR="0089145E" w:rsidRPr="0089145E" w:rsidRDefault="0089145E">
            <w:pPr>
              <w:spacing w:after="0" w:line="240" w:lineRule="auto"/>
              <w:jc w:val="center"/>
              <w:rPr>
                <w:ins w:id="1148" w:author="Stefanie Lane" w:date="2022-05-11T11:20:00Z"/>
                <w:rFonts w:ascii="Calibri" w:eastAsia="Times New Roman" w:hAnsi="Calibri" w:cs="Calibri"/>
                <w:color w:val="000000"/>
                <w:rPrChange w:id="1149" w:author="Stefanie Lane" w:date="2022-05-11T11:20:00Z">
                  <w:rPr>
                    <w:ins w:id="1150" w:author="Stefanie Lane" w:date="2022-05-11T11:20:00Z"/>
                  </w:rPr>
                </w:rPrChange>
              </w:rPr>
              <w:pPrChange w:id="1151" w:author="Stefanie Lane" w:date="2022-05-11T11:20:00Z">
                <w:pPr>
                  <w:jc w:val="center"/>
                </w:pPr>
              </w:pPrChange>
            </w:pPr>
            <w:ins w:id="1152" w:author="Stefanie Lane" w:date="2022-05-11T11:20:00Z">
              <w:r w:rsidRPr="0089145E">
                <w:rPr>
                  <w:rFonts w:ascii="Calibri" w:eastAsia="Times New Roman" w:hAnsi="Calibri" w:cs="Calibri"/>
                  <w:color w:val="000000"/>
                  <w:rPrChange w:id="1153" w:author="Stefanie Lane" w:date="2022-05-11T11:20:00Z">
                    <w:rPr/>
                  </w:rPrChange>
                </w:rPr>
                <w:t>3.41</w:t>
              </w:r>
            </w:ins>
          </w:p>
        </w:tc>
        <w:tc>
          <w:tcPr>
            <w:tcW w:w="900" w:type="dxa"/>
            <w:tcBorders>
              <w:top w:val="single" w:sz="4" w:space="0" w:color="auto"/>
              <w:left w:val="nil"/>
              <w:bottom w:val="single" w:sz="4" w:space="0" w:color="auto"/>
              <w:right w:val="nil"/>
            </w:tcBorders>
            <w:shd w:val="clear" w:color="auto" w:fill="auto"/>
            <w:noWrap/>
            <w:vAlign w:val="bottom"/>
            <w:hideMark/>
            <w:tcPrChange w:id="1154" w:author="Stefanie Lane" w:date="2022-05-11T11:20:00Z">
              <w:tcPr>
                <w:tcW w:w="900" w:type="dxa"/>
                <w:tcBorders>
                  <w:top w:val="single" w:sz="4" w:space="0" w:color="auto"/>
                  <w:left w:val="nil"/>
                  <w:bottom w:val="single" w:sz="4" w:space="0" w:color="auto"/>
                  <w:right w:val="nil"/>
                </w:tcBorders>
                <w:shd w:val="clear" w:color="auto" w:fill="auto"/>
                <w:noWrap/>
                <w:vAlign w:val="bottom"/>
                <w:hideMark/>
              </w:tcPr>
            </w:tcPrChange>
          </w:tcPr>
          <w:p w14:paraId="325847BF" w14:textId="77777777" w:rsidR="0089145E" w:rsidRPr="0089145E" w:rsidRDefault="0089145E">
            <w:pPr>
              <w:spacing w:after="0" w:line="240" w:lineRule="auto"/>
              <w:jc w:val="center"/>
              <w:rPr>
                <w:ins w:id="1155" w:author="Stefanie Lane" w:date="2022-05-11T11:20:00Z"/>
                <w:rFonts w:ascii="Calibri" w:eastAsia="Times New Roman" w:hAnsi="Calibri" w:cs="Calibri"/>
                <w:color w:val="000000"/>
                <w:rPrChange w:id="1156" w:author="Stefanie Lane" w:date="2022-05-11T11:20:00Z">
                  <w:rPr>
                    <w:ins w:id="1157" w:author="Stefanie Lane" w:date="2022-05-11T11:20:00Z"/>
                  </w:rPr>
                </w:rPrChange>
              </w:rPr>
              <w:pPrChange w:id="1158" w:author="Stefanie Lane" w:date="2022-05-11T11:20:00Z">
                <w:pPr>
                  <w:jc w:val="center"/>
                </w:pPr>
              </w:pPrChange>
            </w:pPr>
            <w:ins w:id="1159" w:author="Stefanie Lane" w:date="2022-05-11T11:20:00Z">
              <w:r w:rsidRPr="0089145E">
                <w:rPr>
                  <w:rFonts w:ascii="Calibri" w:eastAsia="Times New Roman" w:hAnsi="Calibri" w:cs="Calibri"/>
                  <w:color w:val="000000"/>
                  <w:rPrChange w:id="1160" w:author="Stefanie Lane" w:date="2022-05-11T11:20:00Z">
                    <w:rPr/>
                  </w:rPrChange>
                </w:rPr>
                <w:t>4.82</w:t>
              </w:r>
            </w:ins>
          </w:p>
        </w:tc>
      </w:tr>
      <w:tr w:rsidR="0089145E" w:rsidRPr="0089145E" w14:paraId="0C4AF434" w14:textId="77777777" w:rsidTr="0089145E">
        <w:trPr>
          <w:trHeight w:val="290"/>
          <w:jc w:val="center"/>
          <w:ins w:id="1161" w:author="Stefanie Lane" w:date="2022-05-11T11:20:00Z"/>
          <w:trPrChange w:id="1162" w:author="Stefanie Lane" w:date="2022-05-11T11:20:00Z">
            <w:trPr>
              <w:trHeight w:val="290"/>
            </w:trPr>
          </w:trPrChange>
        </w:trPr>
        <w:tc>
          <w:tcPr>
            <w:tcW w:w="1180" w:type="dxa"/>
            <w:tcBorders>
              <w:top w:val="nil"/>
              <w:left w:val="nil"/>
              <w:bottom w:val="nil"/>
              <w:right w:val="nil"/>
            </w:tcBorders>
            <w:shd w:val="clear" w:color="auto" w:fill="auto"/>
            <w:noWrap/>
            <w:vAlign w:val="bottom"/>
            <w:hideMark/>
            <w:tcPrChange w:id="1163" w:author="Stefanie Lane" w:date="2022-05-11T11:20:00Z">
              <w:tcPr>
                <w:tcW w:w="1180" w:type="dxa"/>
                <w:tcBorders>
                  <w:top w:val="nil"/>
                  <w:left w:val="nil"/>
                  <w:bottom w:val="nil"/>
                  <w:right w:val="nil"/>
                </w:tcBorders>
                <w:shd w:val="clear" w:color="auto" w:fill="auto"/>
                <w:noWrap/>
                <w:vAlign w:val="bottom"/>
                <w:hideMark/>
              </w:tcPr>
            </w:tcPrChange>
          </w:tcPr>
          <w:p w14:paraId="4AC959EB" w14:textId="77777777" w:rsidR="0089145E" w:rsidRPr="0089145E" w:rsidRDefault="0089145E">
            <w:pPr>
              <w:spacing w:after="0" w:line="240" w:lineRule="auto"/>
              <w:jc w:val="right"/>
              <w:rPr>
                <w:ins w:id="1164" w:author="Stefanie Lane" w:date="2022-05-11T11:20:00Z"/>
                <w:rFonts w:ascii="Calibri" w:eastAsia="Times New Roman" w:hAnsi="Calibri" w:cs="Calibri"/>
                <w:color w:val="000000"/>
                <w:rPrChange w:id="1165" w:author="Stefanie Lane" w:date="2022-05-11T11:20:00Z">
                  <w:rPr>
                    <w:ins w:id="1166" w:author="Stefanie Lane" w:date="2022-05-11T11:20:00Z"/>
                  </w:rPr>
                </w:rPrChange>
              </w:rPr>
              <w:pPrChange w:id="1167" w:author="Stefanie Lane" w:date="2022-05-11T11:20:00Z">
                <w:pPr>
                  <w:jc w:val="right"/>
                </w:pPr>
              </w:pPrChange>
            </w:pPr>
            <w:ins w:id="1168" w:author="Stefanie Lane" w:date="2022-05-11T11:20:00Z">
              <w:r w:rsidRPr="0089145E">
                <w:rPr>
                  <w:rFonts w:ascii="Calibri" w:eastAsia="Times New Roman" w:hAnsi="Calibri" w:cs="Calibri"/>
                  <w:color w:val="000000"/>
                  <w:rPrChange w:id="1169" w:author="Stefanie Lane" w:date="2022-05-11T11:20:00Z">
                    <w:rPr/>
                  </w:rPrChange>
                </w:rPr>
                <w:t>1999</w:t>
              </w:r>
            </w:ins>
          </w:p>
        </w:tc>
        <w:tc>
          <w:tcPr>
            <w:tcW w:w="960" w:type="dxa"/>
            <w:tcBorders>
              <w:top w:val="nil"/>
              <w:left w:val="nil"/>
              <w:bottom w:val="single" w:sz="4" w:space="0" w:color="auto"/>
              <w:right w:val="nil"/>
            </w:tcBorders>
            <w:shd w:val="clear" w:color="auto" w:fill="auto"/>
            <w:noWrap/>
            <w:vAlign w:val="bottom"/>
            <w:hideMark/>
            <w:tcPrChange w:id="1170" w:author="Stefanie Lane" w:date="2022-05-11T11:20:00Z">
              <w:tcPr>
                <w:tcW w:w="960" w:type="dxa"/>
                <w:tcBorders>
                  <w:top w:val="nil"/>
                  <w:left w:val="nil"/>
                  <w:bottom w:val="single" w:sz="4" w:space="0" w:color="auto"/>
                  <w:right w:val="nil"/>
                </w:tcBorders>
                <w:shd w:val="clear" w:color="auto" w:fill="auto"/>
                <w:noWrap/>
                <w:vAlign w:val="bottom"/>
                <w:hideMark/>
              </w:tcPr>
            </w:tcPrChange>
          </w:tcPr>
          <w:p w14:paraId="298B6E4E" w14:textId="77777777" w:rsidR="0089145E" w:rsidRPr="0089145E" w:rsidRDefault="0089145E">
            <w:pPr>
              <w:spacing w:after="0" w:line="240" w:lineRule="auto"/>
              <w:jc w:val="center"/>
              <w:rPr>
                <w:ins w:id="1171" w:author="Stefanie Lane" w:date="2022-05-11T11:20:00Z"/>
                <w:rFonts w:ascii="Calibri" w:eastAsia="Times New Roman" w:hAnsi="Calibri" w:cs="Calibri"/>
                <w:color w:val="000000"/>
                <w:rPrChange w:id="1172" w:author="Stefanie Lane" w:date="2022-05-11T11:20:00Z">
                  <w:rPr>
                    <w:ins w:id="1173" w:author="Stefanie Lane" w:date="2022-05-11T11:20:00Z"/>
                  </w:rPr>
                </w:rPrChange>
              </w:rPr>
              <w:pPrChange w:id="1174" w:author="Stefanie Lane" w:date="2022-05-11T11:20:00Z">
                <w:pPr>
                  <w:jc w:val="center"/>
                </w:pPr>
              </w:pPrChange>
            </w:pPr>
            <w:ins w:id="1175" w:author="Stefanie Lane" w:date="2022-05-11T11:20:00Z">
              <w:r w:rsidRPr="0089145E">
                <w:rPr>
                  <w:rFonts w:ascii="Calibri" w:eastAsia="Times New Roman" w:hAnsi="Calibri" w:cs="Calibri"/>
                  <w:color w:val="000000"/>
                  <w:rPrChange w:id="1176" w:author="Stefanie Lane" w:date="2022-05-11T11:20:00Z">
                    <w:rPr/>
                  </w:rPrChange>
                </w:rPr>
                <w:t>82</w:t>
              </w:r>
            </w:ins>
          </w:p>
        </w:tc>
        <w:tc>
          <w:tcPr>
            <w:tcW w:w="960" w:type="dxa"/>
            <w:tcBorders>
              <w:top w:val="nil"/>
              <w:left w:val="nil"/>
              <w:bottom w:val="nil"/>
              <w:right w:val="nil"/>
            </w:tcBorders>
            <w:shd w:val="clear" w:color="auto" w:fill="auto"/>
            <w:noWrap/>
            <w:vAlign w:val="bottom"/>
            <w:hideMark/>
            <w:tcPrChange w:id="1177" w:author="Stefanie Lane" w:date="2022-05-11T11:20:00Z">
              <w:tcPr>
                <w:tcW w:w="960" w:type="dxa"/>
                <w:tcBorders>
                  <w:top w:val="nil"/>
                  <w:left w:val="nil"/>
                  <w:bottom w:val="nil"/>
                  <w:right w:val="nil"/>
                </w:tcBorders>
                <w:shd w:val="clear" w:color="auto" w:fill="auto"/>
                <w:noWrap/>
                <w:vAlign w:val="bottom"/>
                <w:hideMark/>
              </w:tcPr>
            </w:tcPrChange>
          </w:tcPr>
          <w:p w14:paraId="65136952" w14:textId="77777777" w:rsidR="0089145E" w:rsidRPr="0089145E" w:rsidRDefault="0089145E">
            <w:pPr>
              <w:spacing w:after="0" w:line="240" w:lineRule="auto"/>
              <w:jc w:val="center"/>
              <w:rPr>
                <w:ins w:id="1178" w:author="Stefanie Lane" w:date="2022-05-11T11:20:00Z"/>
                <w:rFonts w:ascii="Calibri" w:eastAsia="Times New Roman" w:hAnsi="Calibri" w:cs="Calibri"/>
                <w:color w:val="000000"/>
                <w:rPrChange w:id="1179" w:author="Stefanie Lane" w:date="2022-05-11T11:20:00Z">
                  <w:rPr>
                    <w:ins w:id="1180" w:author="Stefanie Lane" w:date="2022-05-11T11:20:00Z"/>
                  </w:rPr>
                </w:rPrChange>
              </w:rPr>
              <w:pPrChange w:id="1181" w:author="Stefanie Lane" w:date="2022-05-11T11:20:00Z">
                <w:pPr>
                  <w:jc w:val="center"/>
                </w:pPr>
              </w:pPrChange>
            </w:pPr>
            <w:ins w:id="1182" w:author="Stefanie Lane" w:date="2022-05-11T11:20:00Z">
              <w:r w:rsidRPr="0089145E">
                <w:rPr>
                  <w:rFonts w:ascii="Calibri" w:eastAsia="Times New Roman" w:hAnsi="Calibri" w:cs="Calibri"/>
                  <w:color w:val="000000"/>
                  <w:rPrChange w:id="1183" w:author="Stefanie Lane" w:date="2022-05-11T11:20:00Z">
                    <w:rPr/>
                  </w:rPrChange>
                </w:rPr>
                <w:t>45</w:t>
              </w:r>
            </w:ins>
          </w:p>
        </w:tc>
        <w:tc>
          <w:tcPr>
            <w:tcW w:w="300" w:type="dxa"/>
            <w:tcBorders>
              <w:top w:val="nil"/>
              <w:left w:val="nil"/>
              <w:bottom w:val="nil"/>
              <w:right w:val="nil"/>
            </w:tcBorders>
            <w:shd w:val="clear" w:color="auto" w:fill="auto"/>
            <w:noWrap/>
            <w:vAlign w:val="bottom"/>
            <w:hideMark/>
            <w:tcPrChange w:id="1184" w:author="Stefanie Lane" w:date="2022-05-11T11:20:00Z">
              <w:tcPr>
                <w:tcW w:w="300" w:type="dxa"/>
                <w:tcBorders>
                  <w:top w:val="nil"/>
                  <w:left w:val="nil"/>
                  <w:bottom w:val="nil"/>
                  <w:right w:val="nil"/>
                </w:tcBorders>
                <w:shd w:val="clear" w:color="auto" w:fill="auto"/>
                <w:noWrap/>
                <w:vAlign w:val="bottom"/>
                <w:hideMark/>
              </w:tcPr>
            </w:tcPrChange>
          </w:tcPr>
          <w:p w14:paraId="34BC5777" w14:textId="77777777" w:rsidR="0089145E" w:rsidRPr="0089145E" w:rsidRDefault="0089145E">
            <w:pPr>
              <w:spacing w:after="0" w:line="240" w:lineRule="auto"/>
              <w:jc w:val="center"/>
              <w:rPr>
                <w:ins w:id="1185" w:author="Stefanie Lane" w:date="2022-05-11T11:20:00Z"/>
                <w:rFonts w:ascii="Calibri" w:eastAsia="Times New Roman" w:hAnsi="Calibri" w:cs="Calibri"/>
                <w:color w:val="000000"/>
                <w:rPrChange w:id="1186" w:author="Stefanie Lane" w:date="2022-05-11T11:20:00Z">
                  <w:rPr>
                    <w:ins w:id="1187" w:author="Stefanie Lane" w:date="2022-05-11T11:20:00Z"/>
                  </w:rPr>
                </w:rPrChange>
              </w:rPr>
              <w:pPrChange w:id="1188" w:author="Stefanie Lane" w:date="2022-05-11T11:20:00Z">
                <w:pPr>
                  <w:jc w:val="center"/>
                </w:pPr>
              </w:pPrChange>
            </w:pPr>
          </w:p>
        </w:tc>
        <w:tc>
          <w:tcPr>
            <w:tcW w:w="920" w:type="dxa"/>
            <w:tcBorders>
              <w:top w:val="nil"/>
              <w:left w:val="nil"/>
              <w:bottom w:val="nil"/>
              <w:right w:val="nil"/>
            </w:tcBorders>
            <w:shd w:val="clear" w:color="auto" w:fill="auto"/>
            <w:noWrap/>
            <w:vAlign w:val="bottom"/>
            <w:hideMark/>
            <w:tcPrChange w:id="1189" w:author="Stefanie Lane" w:date="2022-05-11T11:20:00Z">
              <w:tcPr>
                <w:tcW w:w="920" w:type="dxa"/>
                <w:tcBorders>
                  <w:top w:val="nil"/>
                  <w:left w:val="nil"/>
                  <w:bottom w:val="nil"/>
                  <w:right w:val="nil"/>
                </w:tcBorders>
                <w:shd w:val="clear" w:color="auto" w:fill="auto"/>
                <w:noWrap/>
                <w:vAlign w:val="bottom"/>
                <w:hideMark/>
              </w:tcPr>
            </w:tcPrChange>
          </w:tcPr>
          <w:p w14:paraId="3874408E" w14:textId="77777777" w:rsidR="0089145E" w:rsidRPr="0089145E" w:rsidRDefault="0089145E">
            <w:pPr>
              <w:spacing w:after="0" w:line="240" w:lineRule="auto"/>
              <w:jc w:val="center"/>
              <w:rPr>
                <w:ins w:id="1190" w:author="Stefanie Lane" w:date="2022-05-11T11:20:00Z"/>
                <w:rFonts w:ascii="Calibri" w:eastAsia="Times New Roman" w:hAnsi="Calibri" w:cs="Calibri"/>
                <w:color w:val="000000"/>
                <w:rPrChange w:id="1191" w:author="Stefanie Lane" w:date="2022-05-11T11:20:00Z">
                  <w:rPr>
                    <w:ins w:id="1192" w:author="Stefanie Lane" w:date="2022-05-11T11:20:00Z"/>
                  </w:rPr>
                </w:rPrChange>
              </w:rPr>
              <w:pPrChange w:id="1193" w:author="Stefanie Lane" w:date="2022-05-11T11:20:00Z">
                <w:pPr>
                  <w:jc w:val="center"/>
                </w:pPr>
              </w:pPrChange>
            </w:pPr>
            <w:ins w:id="1194" w:author="Stefanie Lane" w:date="2022-05-11T11:20:00Z">
              <w:r w:rsidRPr="0089145E">
                <w:rPr>
                  <w:rFonts w:ascii="Calibri" w:eastAsia="Times New Roman" w:hAnsi="Calibri" w:cs="Calibri"/>
                  <w:color w:val="000000"/>
                  <w:rPrChange w:id="1195" w:author="Stefanie Lane" w:date="2022-05-11T11:20:00Z">
                    <w:rPr/>
                  </w:rPrChange>
                </w:rPr>
                <w:t>9.55</w:t>
              </w:r>
            </w:ins>
          </w:p>
        </w:tc>
        <w:tc>
          <w:tcPr>
            <w:tcW w:w="920" w:type="dxa"/>
            <w:tcBorders>
              <w:top w:val="nil"/>
              <w:left w:val="nil"/>
              <w:bottom w:val="nil"/>
              <w:right w:val="nil"/>
            </w:tcBorders>
            <w:shd w:val="clear" w:color="auto" w:fill="auto"/>
            <w:noWrap/>
            <w:vAlign w:val="bottom"/>
            <w:hideMark/>
            <w:tcPrChange w:id="1196" w:author="Stefanie Lane" w:date="2022-05-11T11:20:00Z">
              <w:tcPr>
                <w:tcW w:w="920" w:type="dxa"/>
                <w:tcBorders>
                  <w:top w:val="nil"/>
                  <w:left w:val="nil"/>
                  <w:bottom w:val="nil"/>
                  <w:right w:val="nil"/>
                </w:tcBorders>
                <w:shd w:val="clear" w:color="auto" w:fill="auto"/>
                <w:noWrap/>
                <w:vAlign w:val="bottom"/>
                <w:hideMark/>
              </w:tcPr>
            </w:tcPrChange>
          </w:tcPr>
          <w:p w14:paraId="5EDD56A2" w14:textId="77777777" w:rsidR="0089145E" w:rsidRPr="0089145E" w:rsidRDefault="0089145E">
            <w:pPr>
              <w:spacing w:after="0" w:line="240" w:lineRule="auto"/>
              <w:jc w:val="center"/>
              <w:rPr>
                <w:ins w:id="1197" w:author="Stefanie Lane" w:date="2022-05-11T11:20:00Z"/>
                <w:rFonts w:ascii="Calibri" w:eastAsia="Times New Roman" w:hAnsi="Calibri" w:cs="Calibri"/>
                <w:color w:val="000000"/>
                <w:rPrChange w:id="1198" w:author="Stefanie Lane" w:date="2022-05-11T11:20:00Z">
                  <w:rPr>
                    <w:ins w:id="1199" w:author="Stefanie Lane" w:date="2022-05-11T11:20:00Z"/>
                  </w:rPr>
                </w:rPrChange>
              </w:rPr>
              <w:pPrChange w:id="1200" w:author="Stefanie Lane" w:date="2022-05-11T11:20:00Z">
                <w:pPr>
                  <w:jc w:val="center"/>
                </w:pPr>
              </w:pPrChange>
            </w:pPr>
            <w:ins w:id="1201" w:author="Stefanie Lane" w:date="2022-05-11T11:20:00Z">
              <w:r w:rsidRPr="0089145E">
                <w:rPr>
                  <w:rFonts w:ascii="Calibri" w:eastAsia="Times New Roman" w:hAnsi="Calibri" w:cs="Calibri"/>
                  <w:color w:val="000000"/>
                  <w:rPrChange w:id="1202" w:author="Stefanie Lane" w:date="2022-05-11T11:20:00Z">
                    <w:rPr/>
                  </w:rPrChange>
                </w:rPr>
                <w:t>3.30</w:t>
              </w:r>
            </w:ins>
          </w:p>
        </w:tc>
        <w:tc>
          <w:tcPr>
            <w:tcW w:w="900" w:type="dxa"/>
            <w:tcBorders>
              <w:top w:val="nil"/>
              <w:left w:val="nil"/>
              <w:bottom w:val="nil"/>
              <w:right w:val="nil"/>
            </w:tcBorders>
            <w:shd w:val="clear" w:color="auto" w:fill="auto"/>
            <w:noWrap/>
            <w:vAlign w:val="bottom"/>
            <w:hideMark/>
            <w:tcPrChange w:id="1203" w:author="Stefanie Lane" w:date="2022-05-11T11:20:00Z">
              <w:tcPr>
                <w:tcW w:w="900" w:type="dxa"/>
                <w:tcBorders>
                  <w:top w:val="nil"/>
                  <w:left w:val="nil"/>
                  <w:bottom w:val="nil"/>
                  <w:right w:val="nil"/>
                </w:tcBorders>
                <w:shd w:val="clear" w:color="auto" w:fill="auto"/>
                <w:noWrap/>
                <w:vAlign w:val="bottom"/>
                <w:hideMark/>
              </w:tcPr>
            </w:tcPrChange>
          </w:tcPr>
          <w:p w14:paraId="6C5176E4" w14:textId="77777777" w:rsidR="0089145E" w:rsidRPr="0089145E" w:rsidRDefault="0089145E">
            <w:pPr>
              <w:spacing w:after="0" w:line="240" w:lineRule="auto"/>
              <w:jc w:val="center"/>
              <w:rPr>
                <w:ins w:id="1204" w:author="Stefanie Lane" w:date="2022-05-11T11:20:00Z"/>
                <w:rFonts w:ascii="Calibri" w:eastAsia="Times New Roman" w:hAnsi="Calibri" w:cs="Calibri"/>
                <w:color w:val="000000"/>
                <w:rPrChange w:id="1205" w:author="Stefanie Lane" w:date="2022-05-11T11:20:00Z">
                  <w:rPr>
                    <w:ins w:id="1206" w:author="Stefanie Lane" w:date="2022-05-11T11:20:00Z"/>
                  </w:rPr>
                </w:rPrChange>
              </w:rPr>
              <w:pPrChange w:id="1207" w:author="Stefanie Lane" w:date="2022-05-11T11:20:00Z">
                <w:pPr>
                  <w:jc w:val="center"/>
                </w:pPr>
              </w:pPrChange>
            </w:pPr>
            <w:ins w:id="1208" w:author="Stefanie Lane" w:date="2022-05-11T11:20:00Z">
              <w:r w:rsidRPr="0089145E">
                <w:rPr>
                  <w:rFonts w:ascii="Calibri" w:eastAsia="Times New Roman" w:hAnsi="Calibri" w:cs="Calibri"/>
                  <w:color w:val="000000"/>
                  <w:rPrChange w:id="1209" w:author="Stefanie Lane" w:date="2022-05-11T11:20:00Z">
                    <w:rPr/>
                  </w:rPrChange>
                </w:rPr>
                <w:t>4.71</w:t>
              </w:r>
            </w:ins>
          </w:p>
        </w:tc>
      </w:tr>
      <w:tr w:rsidR="0089145E" w:rsidRPr="0089145E" w14:paraId="6AD05394" w14:textId="77777777" w:rsidTr="0089145E">
        <w:trPr>
          <w:trHeight w:val="290"/>
          <w:jc w:val="center"/>
          <w:ins w:id="1210" w:author="Stefanie Lane" w:date="2022-05-11T11:20:00Z"/>
          <w:trPrChange w:id="1211" w:author="Stefanie Lane" w:date="2022-05-11T11:20:00Z">
            <w:trPr>
              <w:trHeight w:val="290"/>
            </w:trPr>
          </w:trPrChange>
        </w:trPr>
        <w:tc>
          <w:tcPr>
            <w:tcW w:w="1180" w:type="dxa"/>
            <w:tcBorders>
              <w:top w:val="single" w:sz="4" w:space="0" w:color="auto"/>
              <w:left w:val="nil"/>
              <w:bottom w:val="single" w:sz="4" w:space="0" w:color="auto"/>
              <w:right w:val="nil"/>
            </w:tcBorders>
            <w:shd w:val="clear" w:color="auto" w:fill="auto"/>
            <w:noWrap/>
            <w:vAlign w:val="bottom"/>
            <w:hideMark/>
            <w:tcPrChange w:id="1212" w:author="Stefanie Lane" w:date="2022-05-11T11:20:00Z">
              <w:tcPr>
                <w:tcW w:w="1180" w:type="dxa"/>
                <w:tcBorders>
                  <w:top w:val="single" w:sz="4" w:space="0" w:color="auto"/>
                  <w:left w:val="nil"/>
                  <w:bottom w:val="single" w:sz="4" w:space="0" w:color="auto"/>
                  <w:right w:val="nil"/>
                </w:tcBorders>
                <w:shd w:val="clear" w:color="auto" w:fill="auto"/>
                <w:noWrap/>
                <w:vAlign w:val="bottom"/>
                <w:hideMark/>
              </w:tcPr>
            </w:tcPrChange>
          </w:tcPr>
          <w:p w14:paraId="32872D9B" w14:textId="77777777" w:rsidR="0089145E" w:rsidRPr="0089145E" w:rsidRDefault="0089145E">
            <w:pPr>
              <w:spacing w:after="0" w:line="240" w:lineRule="auto"/>
              <w:jc w:val="right"/>
              <w:rPr>
                <w:ins w:id="1213" w:author="Stefanie Lane" w:date="2022-05-11T11:20:00Z"/>
                <w:rFonts w:ascii="Calibri" w:eastAsia="Times New Roman" w:hAnsi="Calibri" w:cs="Calibri"/>
                <w:color w:val="000000"/>
                <w:rPrChange w:id="1214" w:author="Stefanie Lane" w:date="2022-05-11T11:20:00Z">
                  <w:rPr>
                    <w:ins w:id="1215" w:author="Stefanie Lane" w:date="2022-05-11T11:20:00Z"/>
                  </w:rPr>
                </w:rPrChange>
              </w:rPr>
              <w:pPrChange w:id="1216" w:author="Stefanie Lane" w:date="2022-05-11T11:20:00Z">
                <w:pPr>
                  <w:jc w:val="right"/>
                </w:pPr>
              </w:pPrChange>
            </w:pPr>
            <w:ins w:id="1217" w:author="Stefanie Lane" w:date="2022-05-11T11:20:00Z">
              <w:r w:rsidRPr="0089145E">
                <w:rPr>
                  <w:rFonts w:ascii="Calibri" w:eastAsia="Times New Roman" w:hAnsi="Calibri" w:cs="Calibri"/>
                  <w:color w:val="000000"/>
                  <w:rPrChange w:id="1218" w:author="Stefanie Lane" w:date="2022-05-11T11:20:00Z">
                    <w:rPr/>
                  </w:rPrChange>
                </w:rPr>
                <w:t>2019</w:t>
              </w:r>
            </w:ins>
          </w:p>
        </w:tc>
        <w:tc>
          <w:tcPr>
            <w:tcW w:w="960" w:type="dxa"/>
            <w:tcBorders>
              <w:top w:val="nil"/>
              <w:left w:val="nil"/>
              <w:bottom w:val="single" w:sz="4" w:space="0" w:color="auto"/>
              <w:right w:val="nil"/>
            </w:tcBorders>
            <w:shd w:val="clear" w:color="auto" w:fill="auto"/>
            <w:noWrap/>
            <w:vAlign w:val="bottom"/>
            <w:hideMark/>
            <w:tcPrChange w:id="1219" w:author="Stefanie Lane" w:date="2022-05-11T11:20:00Z">
              <w:tcPr>
                <w:tcW w:w="960" w:type="dxa"/>
                <w:tcBorders>
                  <w:top w:val="nil"/>
                  <w:left w:val="nil"/>
                  <w:bottom w:val="single" w:sz="4" w:space="0" w:color="auto"/>
                  <w:right w:val="nil"/>
                </w:tcBorders>
                <w:shd w:val="clear" w:color="auto" w:fill="auto"/>
                <w:noWrap/>
                <w:vAlign w:val="bottom"/>
                <w:hideMark/>
              </w:tcPr>
            </w:tcPrChange>
          </w:tcPr>
          <w:p w14:paraId="06ED6E6D" w14:textId="77777777" w:rsidR="0089145E" w:rsidRPr="0089145E" w:rsidRDefault="0089145E">
            <w:pPr>
              <w:spacing w:after="0" w:line="240" w:lineRule="auto"/>
              <w:jc w:val="center"/>
              <w:rPr>
                <w:ins w:id="1220" w:author="Stefanie Lane" w:date="2022-05-11T11:20:00Z"/>
                <w:rFonts w:ascii="Calibri" w:eastAsia="Times New Roman" w:hAnsi="Calibri" w:cs="Calibri"/>
                <w:color w:val="000000"/>
                <w:rPrChange w:id="1221" w:author="Stefanie Lane" w:date="2022-05-11T11:20:00Z">
                  <w:rPr>
                    <w:ins w:id="1222" w:author="Stefanie Lane" w:date="2022-05-11T11:20:00Z"/>
                  </w:rPr>
                </w:rPrChange>
              </w:rPr>
              <w:pPrChange w:id="1223" w:author="Stefanie Lane" w:date="2022-05-11T11:20:00Z">
                <w:pPr>
                  <w:jc w:val="center"/>
                </w:pPr>
              </w:pPrChange>
            </w:pPr>
            <w:ins w:id="1224" w:author="Stefanie Lane" w:date="2022-05-11T11:20:00Z">
              <w:r w:rsidRPr="0089145E">
                <w:rPr>
                  <w:rFonts w:ascii="Calibri" w:eastAsia="Times New Roman" w:hAnsi="Calibri" w:cs="Calibri"/>
                  <w:color w:val="000000"/>
                  <w:rPrChange w:id="1225" w:author="Stefanie Lane" w:date="2022-05-11T11:20:00Z">
                    <w:rPr/>
                  </w:rPrChange>
                </w:rPr>
                <w:t>74</w:t>
              </w:r>
            </w:ins>
          </w:p>
        </w:tc>
        <w:tc>
          <w:tcPr>
            <w:tcW w:w="960" w:type="dxa"/>
            <w:tcBorders>
              <w:top w:val="single" w:sz="4" w:space="0" w:color="auto"/>
              <w:left w:val="nil"/>
              <w:bottom w:val="single" w:sz="4" w:space="0" w:color="auto"/>
              <w:right w:val="nil"/>
            </w:tcBorders>
            <w:shd w:val="clear" w:color="auto" w:fill="auto"/>
            <w:noWrap/>
            <w:vAlign w:val="bottom"/>
            <w:hideMark/>
            <w:tcPrChange w:id="1226" w:author="Stefanie Lane" w:date="2022-05-11T11:20:00Z">
              <w:tcPr>
                <w:tcW w:w="960" w:type="dxa"/>
                <w:tcBorders>
                  <w:top w:val="single" w:sz="4" w:space="0" w:color="auto"/>
                  <w:left w:val="nil"/>
                  <w:bottom w:val="single" w:sz="4" w:space="0" w:color="auto"/>
                  <w:right w:val="nil"/>
                </w:tcBorders>
                <w:shd w:val="clear" w:color="auto" w:fill="auto"/>
                <w:noWrap/>
                <w:vAlign w:val="bottom"/>
                <w:hideMark/>
              </w:tcPr>
            </w:tcPrChange>
          </w:tcPr>
          <w:p w14:paraId="5DB1FA47" w14:textId="77777777" w:rsidR="0089145E" w:rsidRPr="0089145E" w:rsidRDefault="0089145E">
            <w:pPr>
              <w:spacing w:after="0" w:line="240" w:lineRule="auto"/>
              <w:jc w:val="center"/>
              <w:rPr>
                <w:ins w:id="1227" w:author="Stefanie Lane" w:date="2022-05-11T11:20:00Z"/>
                <w:rFonts w:ascii="Calibri" w:eastAsia="Times New Roman" w:hAnsi="Calibri" w:cs="Calibri"/>
                <w:color w:val="000000"/>
                <w:rPrChange w:id="1228" w:author="Stefanie Lane" w:date="2022-05-11T11:20:00Z">
                  <w:rPr>
                    <w:ins w:id="1229" w:author="Stefanie Lane" w:date="2022-05-11T11:20:00Z"/>
                  </w:rPr>
                </w:rPrChange>
              </w:rPr>
              <w:pPrChange w:id="1230" w:author="Stefanie Lane" w:date="2022-05-11T11:20:00Z">
                <w:pPr>
                  <w:jc w:val="center"/>
                </w:pPr>
              </w:pPrChange>
            </w:pPr>
            <w:ins w:id="1231" w:author="Stefanie Lane" w:date="2022-05-11T11:20:00Z">
              <w:r w:rsidRPr="0089145E">
                <w:rPr>
                  <w:rFonts w:ascii="Calibri" w:eastAsia="Times New Roman" w:hAnsi="Calibri" w:cs="Calibri"/>
                  <w:color w:val="000000"/>
                  <w:rPrChange w:id="1232" w:author="Stefanie Lane" w:date="2022-05-11T11:20:00Z">
                    <w:rPr/>
                  </w:rPrChange>
                </w:rPr>
                <w:t>43</w:t>
              </w:r>
            </w:ins>
          </w:p>
        </w:tc>
        <w:tc>
          <w:tcPr>
            <w:tcW w:w="300" w:type="dxa"/>
            <w:tcBorders>
              <w:top w:val="nil"/>
              <w:left w:val="nil"/>
              <w:bottom w:val="nil"/>
              <w:right w:val="nil"/>
            </w:tcBorders>
            <w:shd w:val="clear" w:color="auto" w:fill="auto"/>
            <w:noWrap/>
            <w:vAlign w:val="bottom"/>
            <w:hideMark/>
            <w:tcPrChange w:id="1233" w:author="Stefanie Lane" w:date="2022-05-11T11:20:00Z">
              <w:tcPr>
                <w:tcW w:w="300" w:type="dxa"/>
                <w:tcBorders>
                  <w:top w:val="nil"/>
                  <w:left w:val="nil"/>
                  <w:bottom w:val="nil"/>
                  <w:right w:val="nil"/>
                </w:tcBorders>
                <w:shd w:val="clear" w:color="auto" w:fill="auto"/>
                <w:noWrap/>
                <w:vAlign w:val="bottom"/>
                <w:hideMark/>
              </w:tcPr>
            </w:tcPrChange>
          </w:tcPr>
          <w:p w14:paraId="0FDB55DB" w14:textId="77777777" w:rsidR="0089145E" w:rsidRPr="0089145E" w:rsidRDefault="0089145E">
            <w:pPr>
              <w:spacing w:after="0" w:line="240" w:lineRule="auto"/>
              <w:jc w:val="center"/>
              <w:rPr>
                <w:ins w:id="1234" w:author="Stefanie Lane" w:date="2022-05-11T11:20:00Z"/>
                <w:rFonts w:ascii="Calibri" w:eastAsia="Times New Roman" w:hAnsi="Calibri" w:cs="Calibri"/>
                <w:color w:val="000000"/>
                <w:rPrChange w:id="1235" w:author="Stefanie Lane" w:date="2022-05-11T11:20:00Z">
                  <w:rPr>
                    <w:ins w:id="1236" w:author="Stefanie Lane" w:date="2022-05-11T11:20:00Z"/>
                  </w:rPr>
                </w:rPrChange>
              </w:rPr>
              <w:pPrChange w:id="1237" w:author="Stefanie Lane" w:date="2022-05-11T11:20:00Z">
                <w:pPr>
                  <w:jc w:val="center"/>
                </w:pPr>
              </w:pPrChange>
            </w:pPr>
          </w:p>
        </w:tc>
        <w:tc>
          <w:tcPr>
            <w:tcW w:w="920" w:type="dxa"/>
            <w:tcBorders>
              <w:top w:val="single" w:sz="4" w:space="0" w:color="auto"/>
              <w:left w:val="nil"/>
              <w:bottom w:val="single" w:sz="4" w:space="0" w:color="auto"/>
              <w:right w:val="nil"/>
            </w:tcBorders>
            <w:shd w:val="clear" w:color="auto" w:fill="auto"/>
            <w:noWrap/>
            <w:vAlign w:val="bottom"/>
            <w:hideMark/>
            <w:tcPrChange w:id="1238" w:author="Stefanie Lane" w:date="2022-05-11T11:20:00Z">
              <w:tcPr>
                <w:tcW w:w="920" w:type="dxa"/>
                <w:tcBorders>
                  <w:top w:val="single" w:sz="4" w:space="0" w:color="auto"/>
                  <w:left w:val="nil"/>
                  <w:bottom w:val="single" w:sz="4" w:space="0" w:color="auto"/>
                  <w:right w:val="nil"/>
                </w:tcBorders>
                <w:shd w:val="clear" w:color="auto" w:fill="auto"/>
                <w:noWrap/>
                <w:vAlign w:val="bottom"/>
                <w:hideMark/>
              </w:tcPr>
            </w:tcPrChange>
          </w:tcPr>
          <w:p w14:paraId="6C7960C9" w14:textId="77777777" w:rsidR="0089145E" w:rsidRPr="0089145E" w:rsidRDefault="0089145E">
            <w:pPr>
              <w:spacing w:after="0" w:line="240" w:lineRule="auto"/>
              <w:jc w:val="center"/>
              <w:rPr>
                <w:ins w:id="1239" w:author="Stefanie Lane" w:date="2022-05-11T11:20:00Z"/>
                <w:rFonts w:ascii="Calibri" w:eastAsia="Times New Roman" w:hAnsi="Calibri" w:cs="Calibri"/>
                <w:color w:val="000000"/>
                <w:rPrChange w:id="1240" w:author="Stefanie Lane" w:date="2022-05-11T11:20:00Z">
                  <w:rPr>
                    <w:ins w:id="1241" w:author="Stefanie Lane" w:date="2022-05-11T11:20:00Z"/>
                  </w:rPr>
                </w:rPrChange>
              </w:rPr>
              <w:pPrChange w:id="1242" w:author="Stefanie Lane" w:date="2022-05-11T11:20:00Z">
                <w:pPr>
                  <w:jc w:val="center"/>
                </w:pPr>
              </w:pPrChange>
            </w:pPr>
            <w:ins w:id="1243" w:author="Stefanie Lane" w:date="2022-05-11T11:20:00Z">
              <w:r w:rsidRPr="0089145E">
                <w:rPr>
                  <w:rFonts w:ascii="Calibri" w:eastAsia="Times New Roman" w:hAnsi="Calibri" w:cs="Calibri"/>
                  <w:color w:val="000000"/>
                  <w:rPrChange w:id="1244" w:author="Stefanie Lane" w:date="2022-05-11T11:20:00Z">
                    <w:rPr/>
                  </w:rPrChange>
                </w:rPr>
                <w:t>8.36</w:t>
              </w:r>
            </w:ins>
          </w:p>
        </w:tc>
        <w:tc>
          <w:tcPr>
            <w:tcW w:w="920" w:type="dxa"/>
            <w:tcBorders>
              <w:top w:val="single" w:sz="4" w:space="0" w:color="auto"/>
              <w:left w:val="nil"/>
              <w:bottom w:val="single" w:sz="4" w:space="0" w:color="auto"/>
              <w:right w:val="nil"/>
            </w:tcBorders>
            <w:shd w:val="clear" w:color="auto" w:fill="auto"/>
            <w:noWrap/>
            <w:vAlign w:val="bottom"/>
            <w:hideMark/>
            <w:tcPrChange w:id="1245" w:author="Stefanie Lane" w:date="2022-05-11T11:20:00Z">
              <w:tcPr>
                <w:tcW w:w="920" w:type="dxa"/>
                <w:tcBorders>
                  <w:top w:val="single" w:sz="4" w:space="0" w:color="auto"/>
                  <w:left w:val="nil"/>
                  <w:bottom w:val="single" w:sz="4" w:space="0" w:color="auto"/>
                  <w:right w:val="nil"/>
                </w:tcBorders>
                <w:shd w:val="clear" w:color="auto" w:fill="auto"/>
                <w:noWrap/>
                <w:vAlign w:val="bottom"/>
                <w:hideMark/>
              </w:tcPr>
            </w:tcPrChange>
          </w:tcPr>
          <w:p w14:paraId="078301FF" w14:textId="77777777" w:rsidR="0089145E" w:rsidRPr="0089145E" w:rsidRDefault="0089145E">
            <w:pPr>
              <w:spacing w:after="0" w:line="240" w:lineRule="auto"/>
              <w:jc w:val="center"/>
              <w:rPr>
                <w:ins w:id="1246" w:author="Stefanie Lane" w:date="2022-05-11T11:20:00Z"/>
                <w:rFonts w:ascii="Calibri" w:eastAsia="Times New Roman" w:hAnsi="Calibri" w:cs="Calibri"/>
                <w:color w:val="000000"/>
                <w:rPrChange w:id="1247" w:author="Stefanie Lane" w:date="2022-05-11T11:20:00Z">
                  <w:rPr>
                    <w:ins w:id="1248" w:author="Stefanie Lane" w:date="2022-05-11T11:20:00Z"/>
                  </w:rPr>
                </w:rPrChange>
              </w:rPr>
              <w:pPrChange w:id="1249" w:author="Stefanie Lane" w:date="2022-05-11T11:20:00Z">
                <w:pPr>
                  <w:jc w:val="center"/>
                </w:pPr>
              </w:pPrChange>
            </w:pPr>
            <w:ins w:id="1250" w:author="Stefanie Lane" w:date="2022-05-11T11:20:00Z">
              <w:r w:rsidRPr="0089145E">
                <w:rPr>
                  <w:rFonts w:ascii="Calibri" w:eastAsia="Times New Roman" w:hAnsi="Calibri" w:cs="Calibri"/>
                  <w:color w:val="000000"/>
                  <w:rPrChange w:id="1251" w:author="Stefanie Lane" w:date="2022-05-11T11:20:00Z">
                    <w:rPr/>
                  </w:rPrChange>
                </w:rPr>
                <w:t>3.03</w:t>
              </w:r>
            </w:ins>
          </w:p>
        </w:tc>
        <w:tc>
          <w:tcPr>
            <w:tcW w:w="900" w:type="dxa"/>
            <w:tcBorders>
              <w:top w:val="single" w:sz="4" w:space="0" w:color="auto"/>
              <w:left w:val="nil"/>
              <w:bottom w:val="single" w:sz="4" w:space="0" w:color="auto"/>
              <w:right w:val="nil"/>
            </w:tcBorders>
            <w:shd w:val="clear" w:color="auto" w:fill="auto"/>
            <w:noWrap/>
            <w:vAlign w:val="bottom"/>
            <w:hideMark/>
            <w:tcPrChange w:id="1252" w:author="Stefanie Lane" w:date="2022-05-11T11:20:00Z">
              <w:tcPr>
                <w:tcW w:w="900" w:type="dxa"/>
                <w:tcBorders>
                  <w:top w:val="single" w:sz="4" w:space="0" w:color="auto"/>
                  <w:left w:val="nil"/>
                  <w:bottom w:val="single" w:sz="4" w:space="0" w:color="auto"/>
                  <w:right w:val="nil"/>
                </w:tcBorders>
                <w:shd w:val="clear" w:color="auto" w:fill="auto"/>
                <w:noWrap/>
                <w:vAlign w:val="bottom"/>
                <w:hideMark/>
              </w:tcPr>
            </w:tcPrChange>
          </w:tcPr>
          <w:p w14:paraId="47F05A98" w14:textId="77777777" w:rsidR="0089145E" w:rsidRPr="0089145E" w:rsidRDefault="0089145E">
            <w:pPr>
              <w:spacing w:after="0" w:line="240" w:lineRule="auto"/>
              <w:jc w:val="center"/>
              <w:rPr>
                <w:ins w:id="1253" w:author="Stefanie Lane" w:date="2022-05-11T11:20:00Z"/>
                <w:rFonts w:ascii="Calibri" w:eastAsia="Times New Roman" w:hAnsi="Calibri" w:cs="Calibri"/>
                <w:color w:val="000000"/>
                <w:rPrChange w:id="1254" w:author="Stefanie Lane" w:date="2022-05-11T11:20:00Z">
                  <w:rPr>
                    <w:ins w:id="1255" w:author="Stefanie Lane" w:date="2022-05-11T11:20:00Z"/>
                  </w:rPr>
                </w:rPrChange>
              </w:rPr>
              <w:pPrChange w:id="1256" w:author="Stefanie Lane" w:date="2022-05-11T11:20:00Z">
                <w:pPr>
                  <w:jc w:val="center"/>
                </w:pPr>
              </w:pPrChange>
            </w:pPr>
            <w:ins w:id="1257" w:author="Stefanie Lane" w:date="2022-05-11T11:20:00Z">
              <w:r w:rsidRPr="0089145E">
                <w:rPr>
                  <w:rFonts w:ascii="Calibri" w:eastAsia="Times New Roman" w:hAnsi="Calibri" w:cs="Calibri"/>
                  <w:color w:val="000000"/>
                  <w:rPrChange w:id="1258" w:author="Stefanie Lane" w:date="2022-05-11T11:20:00Z">
                    <w:rPr/>
                  </w:rPrChange>
                </w:rPr>
                <w:t>5.14</w:t>
              </w:r>
            </w:ins>
          </w:p>
        </w:tc>
      </w:tr>
    </w:tbl>
    <w:p w14:paraId="07FF81FA" w14:textId="4FB32858" w:rsidR="0054108C" w:rsidRDefault="0089145E" w:rsidP="00D81CB7">
      <w:pPr>
        <w:rPr>
          <w:ins w:id="1259" w:author="Stefanie Lane" w:date="2022-05-10T13:25:00Z"/>
        </w:rPr>
      </w:pPr>
      <w:ins w:id="1260" w:author="Stefanie Lane" w:date="2022-05-11T11:20:00Z">
        <w:r>
          <w:fldChar w:fldCharType="end"/>
        </w:r>
      </w:ins>
    </w:p>
    <w:p w14:paraId="16CCA436" w14:textId="1C5ADD0A" w:rsidR="00BA28BB" w:rsidRDefault="00BA28BB" w:rsidP="00D81CB7"/>
    <w:p w14:paraId="6886E8B1" w14:textId="16929155" w:rsidR="00673842" w:rsidRDefault="00CE544C" w:rsidP="00673842">
      <w:pPr>
        <w:pStyle w:val="Caption"/>
        <w:keepNext/>
      </w:pPr>
      <w:bookmarkStart w:id="1261" w:name="_Ref94197100"/>
      <w:bookmarkStart w:id="1262" w:name="_Ref94197081"/>
      <w:r>
        <w:rPr>
          <w:noProof/>
        </w:rPr>
        <w:drawing>
          <wp:anchor distT="0" distB="0" distL="114300" distR="114300" simplePos="0" relativeHeight="251660288" behindDoc="0" locked="0" layoutInCell="1" allowOverlap="1" wp14:anchorId="67501CB9" wp14:editId="1EA4C16A">
            <wp:simplePos x="0" y="0"/>
            <wp:positionH relativeFrom="margin">
              <wp:align>center</wp:align>
            </wp:positionH>
            <wp:positionV relativeFrom="paragraph">
              <wp:posOffset>297180</wp:posOffset>
            </wp:positionV>
            <wp:extent cx="5800090" cy="1711325"/>
            <wp:effectExtent l="0" t="0" r="0" b="317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800090" cy="1711325"/>
                    </a:xfrm>
                    <a:prstGeom prst="rect">
                      <a:avLst/>
                    </a:prstGeom>
                  </pic:spPr>
                </pic:pic>
              </a:graphicData>
            </a:graphic>
          </wp:anchor>
        </w:drawing>
      </w:r>
      <w:r w:rsidR="00673842">
        <w:t xml:space="preserve">Table </w:t>
      </w:r>
      <w:fldSimple w:instr=" SEQ Table \* ARABIC ">
        <w:ins w:id="1263" w:author="Stefanie Lane" w:date="2022-05-11T12:52:00Z">
          <w:r w:rsidR="006601E5">
            <w:rPr>
              <w:noProof/>
            </w:rPr>
            <w:t>2</w:t>
          </w:r>
        </w:ins>
        <w:del w:id="1264" w:author="Stefanie Lane" w:date="2022-05-10T13:26:00Z">
          <w:r w:rsidR="004B5482" w:rsidDel="00231BAA">
            <w:rPr>
              <w:noProof/>
            </w:rPr>
            <w:delText>1</w:delText>
          </w:r>
        </w:del>
      </w:fldSimple>
      <w:bookmarkEnd w:id="1261"/>
      <w:r w:rsidR="00673842">
        <w:t xml:space="preserve">. </w:t>
      </w:r>
      <w:r w:rsidR="00516504">
        <w:t xml:space="preserve">Greater </w:t>
      </w:r>
      <w:r w:rsidR="00A04088">
        <w:t>proportions</w:t>
      </w:r>
      <w:r w:rsidR="00516504">
        <w:t xml:space="preserve"> of species </w:t>
      </w:r>
      <w:r w:rsidR="00350D7F">
        <w:t xml:space="preserve">were </w:t>
      </w:r>
      <w:r w:rsidR="00516504">
        <w:t xml:space="preserve">lost </w:t>
      </w:r>
      <w:r w:rsidR="00832709">
        <w:t>from</w:t>
      </w:r>
      <w:r w:rsidR="00516504">
        <w:t xml:space="preserve"> </w:t>
      </w:r>
      <w:r w:rsidR="00350D7F">
        <w:t>all three assemblages in 2019, however more specie</w:t>
      </w:r>
      <w:r w:rsidR="00832709">
        <w:t xml:space="preserve">s were gained in 2019 than in 1999 in the </w:t>
      </w:r>
      <w:r w:rsidR="00FD7BB5">
        <w:t>Sedge</w:t>
      </w:r>
      <w:r w:rsidR="00832709">
        <w:t xml:space="preserve"> assemblage</w:t>
      </w:r>
      <w:r w:rsidR="00A057AC">
        <w:t>.</w:t>
      </w:r>
      <w:bookmarkEnd w:id="1262"/>
      <w:r w:rsidR="00A057AC">
        <w:t xml:space="preserve"> </w:t>
      </w:r>
    </w:p>
    <w:p w14:paraId="389C3AD9" w14:textId="4C32875C" w:rsidR="00B112D7" w:rsidRDefault="00B112D7" w:rsidP="00D81CB7"/>
    <w:p w14:paraId="3BB9E573" w14:textId="412F1895" w:rsidR="001C33F4" w:rsidDel="00F031D4" w:rsidRDefault="001C33F4" w:rsidP="00CE544C">
      <w:pPr>
        <w:rPr>
          <w:del w:id="1265" w:author="Stefanie Lane" w:date="2022-05-11T14:34:00Z"/>
        </w:rPr>
      </w:pPr>
    </w:p>
    <w:p w14:paraId="4C29746C" w14:textId="15FCE271" w:rsidR="00B112D7" w:rsidRDefault="00C661EE" w:rsidP="00D81CB7">
      <w:del w:id="1266" w:author="Stefanie Lane" w:date="2022-05-04T17:02:00Z">
        <w:r w:rsidDel="004D4202">
          <w:rPr>
            <w:noProof/>
          </w:rPr>
          <mc:AlternateContent>
            <mc:Choice Requires="wpg">
              <w:drawing>
                <wp:anchor distT="0" distB="0" distL="114300" distR="114300" simplePos="0" relativeHeight="251658240" behindDoc="0" locked="0" layoutInCell="1" allowOverlap="1" wp14:anchorId="50B854FF" wp14:editId="2187D0C2">
                  <wp:simplePos x="0" y="0"/>
                  <wp:positionH relativeFrom="column">
                    <wp:posOffset>5316</wp:posOffset>
                  </wp:positionH>
                  <wp:positionV relativeFrom="paragraph">
                    <wp:posOffset>254428</wp:posOffset>
                  </wp:positionV>
                  <wp:extent cx="6429375" cy="6368903"/>
                  <wp:effectExtent l="0" t="0" r="9525" b="0"/>
                  <wp:wrapSquare wrapText="bothSides"/>
                  <wp:docPr id="12" name="Group 12"/>
                  <wp:cNvGraphicFramePr/>
                  <a:graphic xmlns:a="http://schemas.openxmlformats.org/drawingml/2006/main">
                    <a:graphicData uri="http://schemas.microsoft.com/office/word/2010/wordprocessingGroup">
                      <wpg:wgp>
                        <wpg:cNvGrpSpPr/>
                        <wpg:grpSpPr>
                          <a:xfrm>
                            <a:off x="0" y="0"/>
                            <a:ext cx="6429375" cy="6368903"/>
                            <a:chOff x="0" y="0"/>
                            <a:chExt cx="6429375" cy="6368903"/>
                          </a:xfrm>
                        </wpg:grpSpPr>
                        <wpg:grpSp>
                          <wpg:cNvPr id="9" name="Group 9"/>
                          <wpg:cNvGrpSpPr/>
                          <wpg:grpSpPr>
                            <a:xfrm>
                              <a:off x="0" y="0"/>
                              <a:ext cx="6235700" cy="5353050"/>
                              <a:chOff x="-1" y="0"/>
                              <a:chExt cx="6710767" cy="5762625"/>
                            </a:xfrm>
                          </wpg:grpSpPr>
                          <pic:pic xmlns:pic="http://schemas.openxmlformats.org/drawingml/2006/picture">
                            <pic:nvPicPr>
                              <pic:cNvPr id="4" name="Picture 3">
                                <a:extLst>
                                  <a:ext uri="{FF2B5EF4-FFF2-40B4-BE49-F238E27FC236}">
                                    <a16:creationId xmlns:a16="http://schemas.microsoft.com/office/drawing/2014/main" id="{0987862F-5CAB-4C32-B3C1-46F5BE788A83}"/>
                                  </a:ext>
                                </a:extLst>
                              </pic:cNvPr>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161925" y="19050"/>
                                <a:ext cx="2994025" cy="2847975"/>
                              </a:xfrm>
                              <a:prstGeom prst="rect">
                                <a:avLst/>
                              </a:prstGeom>
                            </pic:spPr>
                          </pic:pic>
                          <pic:pic xmlns:pic="http://schemas.openxmlformats.org/drawingml/2006/picture">
                            <pic:nvPicPr>
                              <pic:cNvPr id="14" name="Picture 2">
                                <a:extLst>
                                  <a:ext uri="{FF2B5EF4-FFF2-40B4-BE49-F238E27FC236}">
                                    <a16:creationId xmlns:a16="http://schemas.microsoft.com/office/drawing/2014/main" id="{2FB7E4EE-9705-4E3E-BB25-1FFD7925CB40}"/>
                                  </a:ext>
                                </a:extLst>
                              </pic:cNvPr>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3383829" y="0"/>
                                <a:ext cx="3326937" cy="2800350"/>
                              </a:xfrm>
                              <a:prstGeom prst="rect">
                                <a:avLst/>
                              </a:prstGeom>
                            </pic:spPr>
                          </pic:pic>
                          <pic:pic xmlns:pic="http://schemas.openxmlformats.org/drawingml/2006/picture">
                            <pic:nvPicPr>
                              <pic:cNvPr id="15" name="Picture 1">
                                <a:extLst>
                                  <a:ext uri="{FF2B5EF4-FFF2-40B4-BE49-F238E27FC236}">
                                    <a16:creationId xmlns:a16="http://schemas.microsoft.com/office/drawing/2014/main" id="{6C354018-D0BA-46B1-812C-71383418C11E}"/>
                                  </a:ext>
                                </a:extLst>
                              </pic:cNvPr>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1" y="3133725"/>
                                <a:ext cx="3767875" cy="2628900"/>
                              </a:xfrm>
                              <a:prstGeom prst="rect">
                                <a:avLst/>
                              </a:prstGeom>
                            </pic:spPr>
                          </pic:pic>
                        </wpg:grpSp>
                        <wps:wsp>
                          <wps:cNvPr id="10" name="Text Box 10"/>
                          <wps:cNvSpPr txBox="1"/>
                          <wps:spPr>
                            <a:xfrm>
                              <a:off x="3552825" y="2762250"/>
                              <a:ext cx="2876550" cy="3606653"/>
                            </a:xfrm>
                            <a:prstGeom prst="rect">
                              <a:avLst/>
                            </a:prstGeom>
                            <a:solidFill>
                              <a:prstClr val="white"/>
                            </a:solidFill>
                            <a:ln>
                              <a:noFill/>
                            </a:ln>
                          </wps:spPr>
                          <wps:txbx>
                            <w:txbxContent>
                              <w:p w14:paraId="12EC2264" w14:textId="01A4326B" w:rsidR="007A5898" w:rsidRDefault="007A5898" w:rsidP="006D50AD">
                                <w:pPr>
                                  <w:pStyle w:val="Caption"/>
                                </w:pPr>
                                <w:bookmarkStart w:id="1267" w:name="_Ref94197130"/>
                                <w:r>
                                  <w:t xml:space="preserve">Figure </w:t>
                                </w:r>
                                <w:fldSimple w:instr=" SEQ Figure \* ARABIC ">
                                  <w:ins w:id="1268" w:author="Stefanie Lane" w:date="2022-05-11T12:38:00Z">
                                    <w:r>
                                      <w:rPr>
                                        <w:noProof/>
                                      </w:rPr>
                                      <w:t>4</w:t>
                                    </w:r>
                                  </w:ins>
                                  <w:del w:id="1269" w:author="Stefanie Lane" w:date="2022-03-08T12:07:00Z">
                                    <w:r w:rsidDel="001B46DC">
                                      <w:rPr>
                                        <w:noProof/>
                                      </w:rPr>
                                      <w:delText>3</w:delText>
                                    </w:r>
                                  </w:del>
                                </w:fldSimple>
                                <w:bookmarkEnd w:id="1267"/>
                                <w:r>
                                  <w:t>.</w:t>
                                </w:r>
                                <w:r w:rsidRPr="006D50AD">
                                  <w:rPr>
                                    <w:i w:val="0"/>
                                    <w:iCs w:val="0"/>
                                    <w:color w:val="auto"/>
                                    <w:sz w:val="22"/>
                                    <w:szCs w:val="22"/>
                                  </w:rPr>
                                  <w:t xml:space="preserve"> </w:t>
                                </w:r>
                                <w:r w:rsidRPr="006D50AD">
                                  <w:t>Rank abundance clocks</w:t>
                                </w:r>
                                <w:r>
                                  <w:t xml:space="preserve"> visualize the changing abundance (y-axis values) of a given species from center of the plot (0) along a radius extending from the center. Oldest timepoints are in the 12 o’clock position, and observation timepoints proceed clockwise, ending at the 11:59 position. </w:t>
                                </w:r>
                                <w:r w:rsidRPr="006D50AD">
                                  <w:t xml:space="preserve"> </w:t>
                                </w:r>
                                <w:r>
                                  <w:t xml:space="preserve">Clockwise from lower left: </w:t>
                                </w:r>
                              </w:p>
                              <w:p w14:paraId="3F78DFF2" w14:textId="5E394B05" w:rsidR="007A5898" w:rsidRPr="00A65C46" w:rsidRDefault="007A5898" w:rsidP="00A65C46">
                                <w:pPr>
                                  <w:pStyle w:val="Caption"/>
                                  <w:rPr>
                                    <w:noProof/>
                                  </w:rPr>
                                </w:pPr>
                                <w:r w:rsidRPr="006D50AD">
                                  <w:t xml:space="preserve">Bogbean assemblage is consistently dominated by </w:t>
                                </w:r>
                                <w:r w:rsidRPr="002B346B">
                                  <w:rPr>
                                    <w:i w:val="0"/>
                                  </w:rPr>
                                  <w:t>Menyanthes trifoliata</w:t>
                                </w:r>
                                <w:r w:rsidRPr="006D50AD">
                                  <w:t xml:space="preserve">, however non-native </w:t>
                                </w:r>
                                <w:r w:rsidRPr="002B346B">
                                  <w:rPr>
                                    <w:i w:val="0"/>
                                  </w:rPr>
                                  <w:t>Mentha aquatica</w:t>
                                </w:r>
                                <w:r w:rsidRPr="006D50AD">
                                  <w:t xml:space="preserve"> becomes increasingly dominant while dominance of </w:t>
                                </w:r>
                                <w:r w:rsidRPr="002B346B">
                                  <w:rPr>
                                    <w:i w:val="0"/>
                                  </w:rPr>
                                  <w:t>Equisetum fluviatile</w:t>
                                </w:r>
                                <w:r w:rsidRPr="006D50AD">
                                  <w:t xml:space="preserve"> decreases.</w:t>
                                </w:r>
                              </w:p>
                              <w:p w14:paraId="2169B658" w14:textId="77777777" w:rsidR="007A5898" w:rsidRDefault="007A5898" w:rsidP="006D50AD">
                                <w:pPr>
                                  <w:pStyle w:val="Caption"/>
                                </w:pPr>
                                <w:r w:rsidRPr="006D50AD">
                                  <w:t xml:space="preserve">In the </w:t>
                                </w:r>
                                <w:r>
                                  <w:t>Sedge</w:t>
                                </w:r>
                                <w:r w:rsidRPr="006D50AD">
                                  <w:t xml:space="preserve"> assemblage, </w:t>
                                </w:r>
                                <w:r w:rsidRPr="00330735">
                                  <w:rPr>
                                    <w:i w:val="0"/>
                                  </w:rPr>
                                  <w:t>Carex lyngbyei</w:t>
                                </w:r>
                                <w:r w:rsidRPr="006D50AD">
                                  <w:t xml:space="preserve"> becomes less dominant over time, while dominance of non-native species </w:t>
                                </w:r>
                                <w:r w:rsidRPr="002B346B">
                                  <w:rPr>
                                    <w:i w:val="0"/>
                                  </w:rPr>
                                  <w:t>Agrostis stolonifera</w:t>
                                </w:r>
                                <w:r w:rsidRPr="006D50AD">
                                  <w:t xml:space="preserve"> remains nearly constant. </w:t>
                                </w:r>
                              </w:p>
                              <w:p w14:paraId="5D27DD7D" w14:textId="77777777" w:rsidR="007A5898" w:rsidRDefault="007A5898" w:rsidP="006D50AD">
                                <w:pPr>
                                  <w:pStyle w:val="Caption"/>
                                </w:pPr>
                                <w:r w:rsidRPr="006D50AD">
                                  <w:t xml:space="preserve">Fescue assemblage is consistently occupied by </w:t>
                                </w:r>
                                <w:r w:rsidRPr="00330735">
                                  <w:rPr>
                                    <w:i w:val="0"/>
                                  </w:rPr>
                                  <w:t>Agrostis stolonifera</w:t>
                                </w:r>
                                <w:r>
                                  <w:rPr>
                                    <w:i w:val="0"/>
                                  </w:rPr>
                                  <w:t xml:space="preserve">, </w:t>
                                </w:r>
                                <w:r>
                                  <w:t xml:space="preserve">while </w:t>
                                </w:r>
                                <w:r>
                                  <w:rPr>
                                    <w:i w:val="0"/>
                                  </w:rPr>
                                  <w:t xml:space="preserve">Festuca arundinaceae </w:t>
                                </w:r>
                                <w:r>
                                  <w:t xml:space="preserve">is gradually replaced by </w:t>
                                </w:r>
                                <w:r>
                                  <w:rPr>
                                    <w:i w:val="0"/>
                                  </w:rPr>
                                  <w:t>Phalaris arundinaceae</w:t>
                                </w:r>
                                <w:r>
                                  <w:t xml:space="preserve"> in overall dominance</w:t>
                                </w:r>
                                <w:r w:rsidRPr="006D50AD">
                                  <w:t xml:space="preserve">; apparent loss of </w:t>
                                </w:r>
                                <w:r w:rsidRPr="00330735">
                                  <w:rPr>
                                    <w:i w:val="0"/>
                                  </w:rPr>
                                  <w:t>Poa palustris</w:t>
                                </w:r>
                                <w:r w:rsidRPr="006D50AD">
                                  <w:t xml:space="preserve"> may be due to misattribution of the species to </w:t>
                                </w:r>
                                <w:r w:rsidRPr="002B346B">
                                  <w:rPr>
                                    <w:i w:val="0"/>
                                  </w:rPr>
                                  <w:t>Agrostis stolonifera</w:t>
                                </w:r>
                                <w:r>
                                  <w:rPr>
                                    <w:i w:val="0"/>
                                  </w:rPr>
                                  <w:t>.</w:t>
                                </w:r>
                                <w:r w:rsidRPr="006D50AD">
                                  <w:t xml:space="preserve"> Phalaris arundinaceae dominates Fescue assemblage after 1999.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0B854FF" id="Group 12" o:spid="_x0000_s1026" style="position:absolute;margin-left:.4pt;margin-top:20.05pt;width:506.25pt;height:501.5pt;z-index:251658240;mso-height-relative:margin" coordsize="64293,636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">
                  <v:group id="Group 9" o:spid="_x0000_s1027" style="position:absolute;width:62357;height:53530" coordorigin="" coordsize="67107,57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left:1619;top:190;width:29940;height:28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">
                      <v:imagedata r:id="rId22" o:title=""/>
                    </v:shape>
                    <v:shape id="Picture 2" o:spid="_x0000_s1029" type="#_x0000_t75" style="position:absolute;left:33838;width:33269;height:28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">
                      <v:imagedata r:id="rId23" o:title=""/>
                    </v:shape>
                    <v:shape id="Picture 1" o:spid="_x0000_s1030" type="#_x0000_t75" style="position:absolute;top:31337;width:37678;height:262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">
                      <v:imagedata r:id="rId24" o:title=""/>
                    </v:shape>
                  </v:group>
                  <v:shapetype id="_x0000_t202" coordsize="21600,21600" o:spt="202" path="m,l,21600r21600,l21600,xe">
                    <v:stroke joinstyle="miter"/>
                    <v:path gradientshapeok="t" o:connecttype="rect"/>
                  </v:shapetype>
                  <v:shape id="Text Box 10" o:spid="_x0000_s1031" type="#_x0000_t202" style="position:absolute;left:35528;top:27622;width:28765;height:360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12EC2264" w14:textId="01A4326B" w:rsidR="007A5898" w:rsidRDefault="007A5898" w:rsidP="006D50AD">
                          <w:pPr>
                            <w:pStyle w:val="Caption"/>
                          </w:pPr>
                          <w:bookmarkStart w:id="1270" w:name="_Ref94197130"/>
                          <w:r>
                            <w:t xml:space="preserve">Figure </w:t>
                          </w:r>
                          <w:fldSimple w:instr=" SEQ Figure \* ARABIC ">
                            <w:ins w:id="1271" w:author="Stefanie Lane" w:date="2022-05-11T12:38:00Z">
                              <w:r>
                                <w:rPr>
                                  <w:noProof/>
                                </w:rPr>
                                <w:t>4</w:t>
                              </w:r>
                            </w:ins>
                            <w:del w:id="1272" w:author="Stefanie Lane" w:date="2022-03-08T12:07:00Z">
                              <w:r w:rsidDel="001B46DC">
                                <w:rPr>
                                  <w:noProof/>
                                </w:rPr>
                                <w:delText>3</w:delText>
                              </w:r>
                            </w:del>
                          </w:fldSimple>
                          <w:bookmarkEnd w:id="1270"/>
                          <w:r>
                            <w:t>.</w:t>
                          </w:r>
                          <w:r w:rsidRPr="006D50AD">
                            <w:rPr>
                              <w:i w:val="0"/>
                              <w:iCs w:val="0"/>
                              <w:color w:val="auto"/>
                              <w:sz w:val="22"/>
                              <w:szCs w:val="22"/>
                            </w:rPr>
                            <w:t xml:space="preserve"> </w:t>
                          </w:r>
                          <w:r w:rsidRPr="006D50AD">
                            <w:t>Rank abundance clocks</w:t>
                          </w:r>
                          <w:r>
                            <w:t xml:space="preserve"> visualize the changing abundance (y-axis values) of a given species from center of the plot (0) along a radius extending from the center. Oldest timepoints are in the 12 o’clock position, and observation timepoints proceed clockwise, ending at the 11:59 position. </w:t>
                          </w:r>
                          <w:r w:rsidRPr="006D50AD">
                            <w:t xml:space="preserve"> </w:t>
                          </w:r>
                          <w:r>
                            <w:t xml:space="preserve">Clockwise from lower left: </w:t>
                          </w:r>
                        </w:p>
                        <w:p w14:paraId="3F78DFF2" w14:textId="5E394B05" w:rsidR="007A5898" w:rsidRPr="00A65C46" w:rsidRDefault="007A5898" w:rsidP="00A65C46">
                          <w:pPr>
                            <w:pStyle w:val="Caption"/>
                            <w:rPr>
                              <w:noProof/>
                            </w:rPr>
                          </w:pPr>
                          <w:r w:rsidRPr="006D50AD">
                            <w:t xml:space="preserve">Bogbean assemblage is consistently dominated by </w:t>
                          </w:r>
                          <w:r w:rsidRPr="002B346B">
                            <w:rPr>
                              <w:i w:val="0"/>
                            </w:rPr>
                            <w:t>Menyanthes trifoliata</w:t>
                          </w:r>
                          <w:r w:rsidRPr="006D50AD">
                            <w:t xml:space="preserve">, however non-native </w:t>
                          </w:r>
                          <w:r w:rsidRPr="002B346B">
                            <w:rPr>
                              <w:i w:val="0"/>
                            </w:rPr>
                            <w:t>Mentha aquatica</w:t>
                          </w:r>
                          <w:r w:rsidRPr="006D50AD">
                            <w:t xml:space="preserve"> becomes increasingly dominant while dominance of </w:t>
                          </w:r>
                          <w:r w:rsidRPr="002B346B">
                            <w:rPr>
                              <w:i w:val="0"/>
                            </w:rPr>
                            <w:t>Equisetum fluviatile</w:t>
                          </w:r>
                          <w:r w:rsidRPr="006D50AD">
                            <w:t xml:space="preserve"> decreases.</w:t>
                          </w:r>
                        </w:p>
                        <w:p w14:paraId="2169B658" w14:textId="77777777" w:rsidR="007A5898" w:rsidRDefault="007A5898" w:rsidP="006D50AD">
                          <w:pPr>
                            <w:pStyle w:val="Caption"/>
                          </w:pPr>
                          <w:r w:rsidRPr="006D50AD">
                            <w:t xml:space="preserve">In the </w:t>
                          </w:r>
                          <w:r>
                            <w:t>Sedge</w:t>
                          </w:r>
                          <w:r w:rsidRPr="006D50AD">
                            <w:t xml:space="preserve"> assemblage, </w:t>
                          </w:r>
                          <w:r w:rsidRPr="00330735">
                            <w:rPr>
                              <w:i w:val="0"/>
                            </w:rPr>
                            <w:t>Carex lyngbyei</w:t>
                          </w:r>
                          <w:r w:rsidRPr="006D50AD">
                            <w:t xml:space="preserve"> becomes less dominant over time, while dominance of non-native species </w:t>
                          </w:r>
                          <w:r w:rsidRPr="002B346B">
                            <w:rPr>
                              <w:i w:val="0"/>
                            </w:rPr>
                            <w:t>Agrostis stolonifera</w:t>
                          </w:r>
                          <w:r w:rsidRPr="006D50AD">
                            <w:t xml:space="preserve"> remains nearly constant. </w:t>
                          </w:r>
                        </w:p>
                        <w:p w14:paraId="5D27DD7D" w14:textId="77777777" w:rsidR="007A5898" w:rsidRDefault="007A5898" w:rsidP="006D50AD">
                          <w:pPr>
                            <w:pStyle w:val="Caption"/>
                          </w:pPr>
                          <w:r w:rsidRPr="006D50AD">
                            <w:t xml:space="preserve">Fescue assemblage is consistently occupied by </w:t>
                          </w:r>
                          <w:r w:rsidRPr="00330735">
                            <w:rPr>
                              <w:i w:val="0"/>
                            </w:rPr>
                            <w:t>Agrostis stolonifera</w:t>
                          </w:r>
                          <w:r>
                            <w:rPr>
                              <w:i w:val="0"/>
                            </w:rPr>
                            <w:t xml:space="preserve">, </w:t>
                          </w:r>
                          <w:r>
                            <w:t xml:space="preserve">while </w:t>
                          </w:r>
                          <w:r>
                            <w:rPr>
                              <w:i w:val="0"/>
                            </w:rPr>
                            <w:t xml:space="preserve">Festuca arundinaceae </w:t>
                          </w:r>
                          <w:r>
                            <w:t xml:space="preserve">is gradually replaced by </w:t>
                          </w:r>
                          <w:r>
                            <w:rPr>
                              <w:i w:val="0"/>
                            </w:rPr>
                            <w:t>Phalaris arundinaceae</w:t>
                          </w:r>
                          <w:r>
                            <w:t xml:space="preserve"> in overall dominance</w:t>
                          </w:r>
                          <w:r w:rsidRPr="006D50AD">
                            <w:t xml:space="preserve">; apparent loss of </w:t>
                          </w:r>
                          <w:r w:rsidRPr="00330735">
                            <w:rPr>
                              <w:i w:val="0"/>
                            </w:rPr>
                            <w:t>Poa palustris</w:t>
                          </w:r>
                          <w:r w:rsidRPr="006D50AD">
                            <w:t xml:space="preserve"> may be due to misattribution of the species to </w:t>
                          </w:r>
                          <w:r w:rsidRPr="002B346B">
                            <w:rPr>
                              <w:i w:val="0"/>
                            </w:rPr>
                            <w:t>Agrostis stolonifera</w:t>
                          </w:r>
                          <w:r>
                            <w:rPr>
                              <w:i w:val="0"/>
                            </w:rPr>
                            <w:t>.</w:t>
                          </w:r>
                          <w:r w:rsidRPr="006D50AD">
                            <w:t xml:space="preserve"> Phalaris arundinaceae dominates Fescue assemblage after 1999. </w:t>
                          </w:r>
                        </w:p>
                      </w:txbxContent>
                    </v:textbox>
                  </v:shape>
                  <w10:wrap type="square"/>
                </v:group>
              </w:pict>
            </mc:Fallback>
          </mc:AlternateContent>
        </w:r>
      </w:del>
    </w:p>
    <w:p w14:paraId="13DD43C5" w14:textId="6E771163" w:rsidR="00B112D7" w:rsidRDefault="00B112D7" w:rsidP="00D81CB7"/>
    <w:p w14:paraId="0896A70D" w14:textId="77777777" w:rsidR="00183E18" w:rsidRDefault="00183E18">
      <w:pPr>
        <w:rPr>
          <w:rFonts w:asciiTheme="majorHAnsi" w:eastAsiaTheme="majorEastAsia" w:hAnsiTheme="majorHAnsi" w:cstheme="majorBidi"/>
          <w:color w:val="2F5496" w:themeColor="accent1" w:themeShade="BF"/>
          <w:sz w:val="32"/>
          <w:szCs w:val="32"/>
        </w:rPr>
      </w:pPr>
      <w:r>
        <w:br w:type="page"/>
      </w:r>
    </w:p>
    <w:p w14:paraId="36087870" w14:textId="25855EE8" w:rsidR="00D81CB7" w:rsidRDefault="00D81CB7" w:rsidP="00D81CB7">
      <w:pPr>
        <w:pStyle w:val="Heading1"/>
      </w:pPr>
      <w:r>
        <w:lastRenderedPageBreak/>
        <w:t>Discussion</w:t>
      </w:r>
    </w:p>
    <w:p w14:paraId="6FAB275B" w14:textId="302977C8" w:rsidR="0020057A" w:rsidDel="00050B97" w:rsidRDefault="003A3518">
      <w:pPr>
        <w:rPr>
          <w:del w:id="1273" w:author="Stefanie Lane" w:date="2022-05-12T11:45:00Z"/>
        </w:rPr>
        <w:pPrChange w:id="1274" w:author="Stefanie Lane" w:date="2022-05-12T14:42:00Z">
          <w:pPr>
            <w:ind w:firstLine="720"/>
          </w:pPr>
        </w:pPrChange>
      </w:pPr>
      <w:r>
        <w:tab/>
      </w:r>
      <w:r w:rsidR="005A45E0">
        <w:t xml:space="preserve">In this </w:t>
      </w:r>
      <w:commentRangeStart w:id="1275"/>
      <w:r w:rsidR="005A45E0">
        <w:t xml:space="preserve">study </w:t>
      </w:r>
      <w:commentRangeEnd w:id="1275"/>
      <w:r w:rsidR="00B5630D">
        <w:rPr>
          <w:rStyle w:val="CommentReference"/>
        </w:rPr>
        <w:commentReference w:id="1275"/>
      </w:r>
      <w:del w:id="1276" w:author="Stefanie Lane" w:date="2022-05-12T10:53:00Z">
        <w:r w:rsidR="005A45E0" w:rsidDel="005B1812">
          <w:delText>I</w:delText>
        </w:r>
      </w:del>
      <w:ins w:id="1277" w:author="Stefanie Lane" w:date="2022-05-12T10:53:00Z">
        <w:r w:rsidR="005B1812">
          <w:t>we</w:t>
        </w:r>
      </w:ins>
      <w:r w:rsidR="005A45E0">
        <w:t xml:space="preserve"> </w:t>
      </w:r>
      <w:r w:rsidR="00C03394">
        <w:t xml:space="preserve">wanted to identify whether assemblages may be characterized by the same dominant species over time, whether </w:t>
      </w:r>
      <w:ins w:id="1278" w:author="Stefanie Lane" w:date="2022-05-11T14:48:00Z">
        <w:r w:rsidR="006146EA">
          <w:t xml:space="preserve">measures of species diversity were </w:t>
        </w:r>
      </w:ins>
      <w:del w:id="1279" w:author="Stefanie Lane" w:date="2022-05-11T14:48:00Z">
        <w:r w:rsidR="00C03394" w:rsidDel="006146EA">
          <w:delText xml:space="preserve">species abundance was </w:delText>
        </w:r>
      </w:del>
      <w:r w:rsidR="00C03394">
        <w:t xml:space="preserve">stable within and between assemblage types, and </w:t>
      </w:r>
      <w:r w:rsidR="00F22952">
        <w:t>whether turnover may be driven by increasing invasive species abundance</w:t>
      </w:r>
      <w:r w:rsidR="002C3C8D">
        <w:t>.</w:t>
      </w:r>
      <w:r>
        <w:t xml:space="preserve"> </w:t>
      </w:r>
      <w:del w:id="1280" w:author="Stefanie Lane" w:date="2022-05-12T10:53:00Z">
        <w:r w:rsidR="00F22952" w:rsidDel="005B1812">
          <w:delText>I</w:delText>
        </w:r>
      </w:del>
      <w:ins w:id="1281" w:author="Stefanie Lane" w:date="2022-05-12T10:53:00Z">
        <w:r w:rsidR="005B1812">
          <w:t>We</w:t>
        </w:r>
      </w:ins>
      <w:r w:rsidR="00F22952">
        <w:t xml:space="preserve"> found t</w:t>
      </w:r>
      <w:r w:rsidR="005A45E0">
        <w:t xml:space="preserve">he three main assemblages have consistently been defined by the same species over the past 40 years, supporting </w:t>
      </w:r>
      <w:del w:id="1282" w:author="Stefanie Lane" w:date="2022-05-12T10:53:00Z">
        <w:r w:rsidR="005A45E0" w:rsidDel="005B1812">
          <w:delText xml:space="preserve">my </w:delText>
        </w:r>
      </w:del>
      <w:ins w:id="1283" w:author="Stefanie Lane" w:date="2022-05-12T10:53:00Z">
        <w:r w:rsidR="005B1812">
          <w:t xml:space="preserve">our </w:t>
        </w:r>
      </w:ins>
      <w:r w:rsidR="005A45E0">
        <w:t xml:space="preserve">expectation that </w:t>
      </w:r>
      <w:r w:rsidR="004215E5">
        <w:t>these characteristic</w:t>
      </w:r>
      <w:r w:rsidR="005A45E0">
        <w:t xml:space="preserve"> species should not change in the absence of significant environmental disturbance.</w:t>
      </w:r>
      <w:ins w:id="1284" w:author="Stefanie Lane" w:date="2022-05-12T11:44:00Z">
        <w:r w:rsidR="0020057A">
          <w:t xml:space="preserve"> </w:t>
        </w:r>
      </w:ins>
    </w:p>
    <w:p w14:paraId="4065CD53" w14:textId="77777777" w:rsidR="00050B97" w:rsidRDefault="00050B97">
      <w:pPr>
        <w:rPr>
          <w:ins w:id="1285" w:author="Stefanie Lane" w:date="2022-05-12T13:19:00Z"/>
        </w:rPr>
      </w:pPr>
    </w:p>
    <w:p w14:paraId="77B42AC7" w14:textId="03799C71" w:rsidR="003D3366" w:rsidRDefault="00D75DA9">
      <w:pPr>
        <w:ind w:firstLine="720"/>
        <w:rPr>
          <w:ins w:id="1286" w:author="Stefanie Lane" w:date="2022-05-12T14:41:00Z"/>
        </w:rPr>
      </w:pPr>
      <w:ins w:id="1287" w:author="Stefanie Lane" w:date="2022-05-12T14:46:00Z">
        <w:r>
          <w:t xml:space="preserve">In their 1982 publication, Bradfield and Porter indicated assemblage occurrence was largely driven by edaphic factors, with the Bogbean assemblage occurring in poorly drained areas, Sedge assemblage occurring in regularly flooded and drained areas, and Fescue assemblage along slightly elevated channel edges.  </w:t>
        </w:r>
        <w:r>
          <w:rPr>
            <w:i/>
          </w:rPr>
          <w:t>Menyanthes trifoliata</w:t>
        </w:r>
        <w:r>
          <w:t xml:space="preserve"> (bogbean) and </w:t>
        </w:r>
        <w:r>
          <w:rPr>
            <w:i/>
          </w:rPr>
          <w:t>Mentha aquatica</w:t>
        </w:r>
        <w:r>
          <w:t xml:space="preserve"> are highly adapted to aquatic or poorly drained habitats, and the increased prevalence of plots clustered in the Bogbean assemblage within Ladner Marsh may be indicative of changing edaphic factors such as marsh subsidence.</w:t>
        </w:r>
      </w:ins>
      <w:ins w:id="1288" w:author="Stefanie Lane" w:date="2022-05-12T14:47:00Z">
        <w:r w:rsidR="002A21CB">
          <w:t xml:space="preserve"> </w:t>
        </w:r>
      </w:ins>
      <w:ins w:id="1289" w:author="Stefanie Lane" w:date="2022-05-12T14:46:00Z">
        <w:r>
          <w:t xml:space="preserve">In addition to highly saturated soils, the densely rhizomatous cover of these species may be precluding establishment of new species. </w:t>
        </w:r>
      </w:ins>
      <w:ins w:id="1290" w:author="Stefanie Lane" w:date="2022-05-12T14:48:00Z">
        <w:r w:rsidR="002A21CB" w:rsidRPr="00321C4A">
          <w:t xml:space="preserve">Although the Bogbean assemblage had a high abundance of non-native </w:t>
        </w:r>
        <w:r w:rsidR="002A21CB" w:rsidRPr="00321C4A">
          <w:rPr>
            <w:i/>
          </w:rPr>
          <w:t>Mentha aquatica</w:t>
        </w:r>
        <w:r w:rsidR="002A21CB" w:rsidRPr="00321C4A">
          <w:t xml:space="preserve"> cover, it also had the highest</w:t>
        </w:r>
        <w:r w:rsidR="002A21CB" w:rsidRPr="00376B7F">
          <w:t xml:space="preserve"> </w:t>
        </w:r>
        <w:r w:rsidR="002A21CB" w:rsidRPr="00321C4A">
          <w:rPr>
            <w:rFonts w:cstheme="minorHAnsi"/>
          </w:rPr>
          <w:t>α</w:t>
        </w:r>
        <w:r w:rsidR="002A21CB" w:rsidRPr="00321C4A">
          <w:t>-d</w:t>
        </w:r>
        <w:r w:rsidR="002A21CB">
          <w:t xml:space="preserve">iversity, and lowest </w:t>
        </w:r>
        <w:r w:rsidR="002A21CB">
          <w:rPr>
            <w:rFonts w:cstheme="minorHAnsi"/>
          </w:rPr>
          <w:t>β</w:t>
        </w:r>
        <w:r w:rsidR="002A21CB">
          <w:t xml:space="preserve">-diversity over time. </w:t>
        </w:r>
      </w:ins>
      <w:del w:id="1291" w:author="Stefanie Lane" w:date="2022-05-11T14:55:00Z">
        <w:r w:rsidR="00F22952" w:rsidDel="00A4533D">
          <w:delText xml:space="preserve">Species abundance </w:delText>
        </w:r>
        <w:r w:rsidR="009A70CC" w:rsidDel="00A4533D">
          <w:delText>was</w:delText>
        </w:r>
        <w:r w:rsidR="00D95CDE" w:rsidDel="00A4533D">
          <w:delText xml:space="preserve"> most</w:delText>
        </w:r>
        <w:r w:rsidR="009A70CC" w:rsidDel="00A4533D">
          <w:delText xml:space="preserve"> stable in the Bogbean and Sedge assemblages, but not in the Fescue assemblage. Contrary to my expectation, the average community-wide stability was not greater than each assemblage individually.</w:delText>
        </w:r>
        <w:r w:rsidR="00DE3CCB" w:rsidDel="00A4533D">
          <w:delText xml:space="preserve"> </w:delText>
        </w:r>
      </w:del>
      <w:ins w:id="1292" w:author="Stefanie Lane" w:date="2022-05-11T14:55:00Z">
        <w:r w:rsidR="00461840">
          <w:t xml:space="preserve">The Fescue assemblage had the greatest loss of </w:t>
        </w:r>
        <w:r w:rsidR="00461840">
          <w:rPr>
            <w:rFonts w:cstheme="minorHAnsi"/>
          </w:rPr>
          <w:t>α</w:t>
        </w:r>
        <w:r w:rsidR="00461840">
          <w:t>-diversity,</w:t>
        </w:r>
      </w:ins>
      <w:ins w:id="1293" w:author="Stefanie Lane" w:date="2022-05-11T14:56:00Z">
        <w:r w:rsidR="00461840">
          <w:t xml:space="preserve"> and greatest</w:t>
        </w:r>
      </w:ins>
      <w:ins w:id="1294" w:author="Stefanie Lane" w:date="2022-05-12T10:54:00Z">
        <w:r w:rsidR="005B1812">
          <w:t xml:space="preserve"> increase in</w:t>
        </w:r>
      </w:ins>
      <w:ins w:id="1295" w:author="Stefanie Lane" w:date="2022-05-11T14:56:00Z">
        <w:r w:rsidR="00461840">
          <w:t xml:space="preserve"> </w:t>
        </w:r>
        <w:r w:rsidR="00461840">
          <w:rPr>
            <w:rFonts w:cstheme="minorHAnsi"/>
          </w:rPr>
          <w:t>β</w:t>
        </w:r>
        <w:r w:rsidR="00461840">
          <w:t>-diversity.</w:t>
        </w:r>
      </w:ins>
      <w:ins w:id="1296" w:author="Stefanie Lane" w:date="2022-05-11T15:17:00Z">
        <w:r w:rsidR="001A11D6">
          <w:t xml:space="preserve"> Of note is the introduction and greatly </w:t>
        </w:r>
        <w:r w:rsidR="0033682E">
          <w:t>increased</w:t>
        </w:r>
        <w:r w:rsidR="001A11D6">
          <w:t xml:space="preserve"> abundance of </w:t>
        </w:r>
        <w:r w:rsidR="0033682E">
          <w:rPr>
            <w:i/>
          </w:rPr>
          <w:t>Phalaris</w:t>
        </w:r>
        <w:r w:rsidR="001A11D6">
          <w:rPr>
            <w:i/>
          </w:rPr>
          <w:t xml:space="preserve"> arundinaceae</w:t>
        </w:r>
        <w:r w:rsidR="001A11D6">
          <w:t>, an</w:t>
        </w:r>
      </w:ins>
      <w:ins w:id="1297" w:author="Stefanie Lane" w:date="2022-05-11T14:56:00Z">
        <w:r w:rsidR="00461840">
          <w:t xml:space="preserve"> </w:t>
        </w:r>
      </w:ins>
      <w:ins w:id="1298" w:author="Stefanie Lane" w:date="2022-05-11T15:18:00Z">
        <w:r w:rsidR="0033682E">
          <w:t>invasive species of management concern due to its ability to establish near-monocultures in wetland environments (</w:t>
        </w:r>
        <w:r w:rsidR="0033682E" w:rsidRPr="00DD7D83">
          <w:rPr>
            <w:highlight w:val="cyan"/>
            <w:rPrChange w:id="1299" w:author="Stefanie Lane" w:date="2022-05-11T15:20:00Z">
              <w:rPr/>
            </w:rPrChange>
          </w:rPr>
          <w:t>cite</w:t>
        </w:r>
        <w:r w:rsidR="0033682E">
          <w:t xml:space="preserve">). </w:t>
        </w:r>
      </w:ins>
      <w:ins w:id="1300" w:author="Stefanie Lane" w:date="2022-05-11T15:19:00Z">
        <w:r w:rsidR="00AE3431">
          <w:t xml:space="preserve">The </w:t>
        </w:r>
      </w:ins>
      <w:ins w:id="1301" w:author="Stefanie Lane" w:date="2022-05-11T15:18:00Z">
        <w:r w:rsidR="0033682E">
          <w:t xml:space="preserve">overall loss of species, and higher </w:t>
        </w:r>
      </w:ins>
      <w:ins w:id="1302" w:author="Stefanie Lane" w:date="2022-05-11T15:19:00Z">
        <w:r w:rsidR="00C24AE9">
          <w:t xml:space="preserve">variation between plots in this assemblage </w:t>
        </w:r>
      </w:ins>
      <w:ins w:id="1303" w:author="Stefanie Lane" w:date="2022-05-11T14:56:00Z">
        <w:r w:rsidR="00461840">
          <w:t xml:space="preserve">may be indicative </w:t>
        </w:r>
      </w:ins>
      <w:del w:id="1304" w:author="Stefanie Lane" w:date="2022-05-11T14:56:00Z">
        <w:r w:rsidR="009F2497" w:rsidDel="00461840">
          <w:delText>Instab</w:delText>
        </w:r>
      </w:del>
      <w:ins w:id="1305" w:author="Stefanie Lane" w:date="2022-05-11T14:56:00Z">
        <w:r w:rsidR="009B0066">
          <w:t>of</w:t>
        </w:r>
      </w:ins>
      <w:del w:id="1306" w:author="Stefanie Lane" w:date="2022-05-11T14:56:00Z">
        <w:r w:rsidR="009F2497" w:rsidDel="00461840">
          <w:delText>ility of Fescue assemblage points</w:delText>
        </w:r>
        <w:r w:rsidR="009F2497" w:rsidDel="009B0066">
          <w:delText xml:space="preserve"> to</w:delText>
        </w:r>
      </w:del>
      <w:r w:rsidR="009F2497">
        <w:t xml:space="preserve"> potential loss of resilience, and</w:t>
      </w:r>
      <w:r w:rsidR="00D8669D">
        <w:t xml:space="preserve"> </w:t>
      </w:r>
      <w:ins w:id="1307" w:author="Stefanie Lane" w:date="2022-05-11T15:11:00Z">
        <w:r w:rsidR="0086027D">
          <w:t xml:space="preserve">increased </w:t>
        </w:r>
      </w:ins>
      <w:del w:id="1308" w:author="Stefanie Lane" w:date="2022-05-11T14:56:00Z">
        <w:r w:rsidR="00D8669D" w:rsidDel="009B0066">
          <w:delText xml:space="preserve">may be most prone </w:delText>
        </w:r>
      </w:del>
      <w:ins w:id="1309" w:author="Stefanie Lane" w:date="2022-05-11T14:56:00Z">
        <w:r w:rsidR="009B0066">
          <w:t xml:space="preserve">susceptibility </w:t>
        </w:r>
      </w:ins>
      <w:r w:rsidR="00D8669D">
        <w:t>to invasio</w:t>
      </w:r>
      <w:r w:rsidR="00D8669D" w:rsidRPr="00321C4A">
        <w:t>n</w:t>
      </w:r>
      <w:r w:rsidR="00843FAB" w:rsidRPr="00321C4A">
        <w:t xml:space="preserve">. </w:t>
      </w:r>
      <w:del w:id="1310" w:author="Stefanie Lane" w:date="2022-05-11T14:57:00Z">
        <w:r w:rsidR="00843FAB" w:rsidRPr="00321C4A" w:rsidDel="009B0066">
          <w:delText>However,</w:delText>
        </w:r>
        <w:r w:rsidR="00F436E7" w:rsidRPr="00321C4A" w:rsidDel="009B0066">
          <w:delText xml:space="preserve"> increased abundance of non-native species does not indicate instability. </w:delText>
        </w:r>
      </w:del>
      <w:del w:id="1311" w:author="Stefanie Lane" w:date="2022-05-12T14:47:00Z">
        <w:r w:rsidR="00F436E7" w:rsidRPr="00321C4A" w:rsidDel="002A21CB">
          <w:delText>A</w:delText>
        </w:r>
        <w:r w:rsidR="000425A4" w:rsidRPr="00321C4A" w:rsidDel="002A21CB">
          <w:delText>lthough</w:delText>
        </w:r>
        <w:r w:rsidR="00D8669D" w:rsidRPr="00321C4A" w:rsidDel="002A21CB">
          <w:delText xml:space="preserve"> </w:delText>
        </w:r>
        <w:r w:rsidR="00F436E7" w:rsidRPr="00321C4A" w:rsidDel="002A21CB">
          <w:delText xml:space="preserve">the </w:delText>
        </w:r>
        <w:r w:rsidR="00D8669D" w:rsidRPr="00321C4A" w:rsidDel="002A21CB">
          <w:delText xml:space="preserve">Bogbean assemblage </w:delText>
        </w:r>
      </w:del>
      <w:del w:id="1312" w:author="Stefanie Lane" w:date="2022-05-11T14:50:00Z">
        <w:r w:rsidR="000425A4" w:rsidRPr="00321C4A" w:rsidDel="007B267B">
          <w:delText xml:space="preserve">has </w:delText>
        </w:r>
      </w:del>
      <w:del w:id="1313" w:author="Stefanie Lane" w:date="2022-05-12T14:47:00Z">
        <w:r w:rsidR="000425A4" w:rsidRPr="00321C4A" w:rsidDel="002A21CB">
          <w:delText xml:space="preserve">a high abundance of non-native </w:delText>
        </w:r>
        <w:r w:rsidR="000425A4" w:rsidRPr="00321C4A" w:rsidDel="002A21CB">
          <w:rPr>
            <w:i/>
          </w:rPr>
          <w:delText>Mentha aquatica</w:delText>
        </w:r>
        <w:r w:rsidR="000425A4" w:rsidRPr="00321C4A" w:rsidDel="002A21CB">
          <w:delText xml:space="preserve"> cover, </w:delText>
        </w:r>
        <w:r w:rsidR="00F436E7" w:rsidRPr="00321C4A" w:rsidDel="002A21CB">
          <w:delText>it also had the highest</w:delText>
        </w:r>
      </w:del>
      <w:del w:id="1314" w:author="Stefanie Lane" w:date="2022-05-11T14:58:00Z">
        <w:r w:rsidR="00F436E7" w:rsidRPr="00321C4A" w:rsidDel="00321C4A">
          <w:delText xml:space="preserve"> stability.</w:delText>
        </w:r>
      </w:del>
    </w:p>
    <w:p w14:paraId="63CAD1F9" w14:textId="764299D6" w:rsidR="005E629B" w:rsidDel="00AE4E82" w:rsidRDefault="00F436E7">
      <w:pPr>
        <w:ind w:firstLine="720"/>
        <w:rPr>
          <w:del w:id="1315" w:author="Stefanie Lane" w:date="2022-05-12T14:43:00Z"/>
        </w:rPr>
      </w:pPr>
      <w:del w:id="1316" w:author="Stefanie Lane" w:date="2022-05-11T14:58:00Z">
        <w:r w:rsidDel="00321C4A">
          <w:delText xml:space="preserve"> </w:delText>
        </w:r>
      </w:del>
      <w:del w:id="1317" w:author="Stefanie Lane" w:date="2022-05-11T15:06:00Z">
        <w:r w:rsidR="00BD2EEF" w:rsidDel="00C16D36">
          <w:fldChar w:fldCharType="begin"/>
        </w:r>
        <w:r w:rsidR="00BD2EEF" w:rsidDel="00C16D36">
          <w:delInstrText xml:space="preserve"> ADDIN ZOTERO_ITEM CSL_CITATION {"citationID":"3x4AqUq6","properties":{"formattedCitation":"(Hewett, 1964)","plainCitation":"(Hewett, 1964)","noteIndex":0},"citationItems":[{"id":15,"uris":["http://zotero.org/users/6092945/items/LYEWC98A"],"itemData":{"id":15,"type":"article-journal","archive":"JSTOR","container-title":"Journal of Ecology","DOI":"10.2307/2257858","ISSN":"0022-0477","issue":"3","page":"723-735","source":"JSTOR","title":"Menyanthes Trifoliata L.","volume":"52","author":[{"family":"Hewett","given":"D. G."}],"issued":{"date-parts":[["1964"]]}}}],"schema":"https://github.com/citation-style-language/schema/raw/master/csl-citation.json"} </w:delInstrText>
        </w:r>
        <w:r w:rsidR="00BD2EEF" w:rsidDel="00C16D36">
          <w:fldChar w:fldCharType="separate"/>
        </w:r>
        <w:r w:rsidR="00BD2EEF" w:rsidRPr="00BD2EEF" w:rsidDel="00C16D36">
          <w:rPr>
            <w:rFonts w:ascii="Calibri" w:hAnsi="Calibri" w:cs="Calibri"/>
          </w:rPr>
          <w:delText>(Hewett, 1964)</w:delText>
        </w:r>
        <w:r w:rsidR="00BD2EEF" w:rsidDel="00C16D36">
          <w:fldChar w:fldCharType="end"/>
        </w:r>
      </w:del>
      <w:commentRangeStart w:id="1318"/>
      <w:del w:id="1319" w:author="Stefanie Lane" w:date="2022-05-11T14:59:00Z">
        <w:r w:rsidR="0043333B" w:rsidDel="00B3220D">
          <w:delText>T</w:delText>
        </w:r>
        <w:r w:rsidR="000425A4" w:rsidDel="00B3220D">
          <w:delText xml:space="preserve">his </w:delText>
        </w:r>
        <w:commentRangeEnd w:id="1318"/>
        <w:r w:rsidR="0054211F" w:rsidDel="00B3220D">
          <w:rPr>
            <w:rStyle w:val="CommentReference"/>
          </w:rPr>
          <w:commentReference w:id="1318"/>
        </w:r>
        <w:r w:rsidR="000425A4" w:rsidDel="00B3220D">
          <w:delText xml:space="preserve">may </w:delText>
        </w:r>
      </w:del>
      <w:del w:id="1320" w:author="Stefanie Lane" w:date="2022-05-11T15:09:00Z">
        <w:r w:rsidR="000425A4" w:rsidDel="00DE3142">
          <w:delText xml:space="preserve">indicate </w:delText>
        </w:r>
        <w:r w:rsidR="0043333B" w:rsidDel="00DE3142">
          <w:delText xml:space="preserve">lower </w:delText>
        </w:r>
        <w:r w:rsidR="000425A4" w:rsidDel="00DE3142">
          <w:delText>potential for new species to become established</w:delText>
        </w:r>
        <w:r w:rsidR="0043333B" w:rsidDel="00DE3142">
          <w:delText xml:space="preserve"> due to </w:delText>
        </w:r>
        <w:r w:rsidR="00843FAB" w:rsidDel="00DE3142">
          <w:delText>rhizomatous cover of</w:delText>
        </w:r>
        <w:r w:rsidR="0043333B" w:rsidDel="00DE3142">
          <w:delText xml:space="preserve"> dominant species </w:delText>
        </w:r>
        <w:r w:rsidR="0043333B" w:rsidRPr="0043333B" w:rsidDel="00DE3142">
          <w:rPr>
            <w:i/>
          </w:rPr>
          <w:delText xml:space="preserve">Menyanthes trifoliata </w:delText>
        </w:r>
        <w:r w:rsidR="0043333B" w:rsidDel="00DE3142">
          <w:delText>and</w:delText>
        </w:r>
        <w:r w:rsidR="00843FAB" w:rsidDel="00DE3142">
          <w:delText xml:space="preserve"> </w:delText>
        </w:r>
        <w:r w:rsidR="00843FAB" w:rsidRPr="0043333B" w:rsidDel="00DE3142">
          <w:rPr>
            <w:i/>
          </w:rPr>
          <w:delText>Mentha aquatica</w:delText>
        </w:r>
        <w:r w:rsidR="0043333B" w:rsidDel="00DE3142">
          <w:delText xml:space="preserve"> </w:delText>
        </w:r>
      </w:del>
      <w:del w:id="1321" w:author="Stefanie Lane" w:date="2022-05-12T14:43:00Z">
        <w:r w:rsidR="0043333B" w:rsidDel="00AE4E82">
          <w:delText xml:space="preserve">precluding </w:delText>
        </w:r>
        <w:r w:rsidR="00D95CDE" w:rsidDel="00AE4E82">
          <w:delText>establishment of new species.</w:delText>
        </w:r>
      </w:del>
    </w:p>
    <w:p w14:paraId="15EDA52C" w14:textId="787123CA" w:rsidR="00853200" w:rsidRDefault="00EA13DD" w:rsidP="005F7C5D">
      <w:pPr>
        <w:ind w:firstLine="720"/>
        <w:rPr>
          <w:ins w:id="1322" w:author="Stefanie Lane" w:date="2022-05-12T14:43:00Z"/>
        </w:rPr>
      </w:pPr>
      <w:r>
        <w:t>T</w:t>
      </w:r>
      <w:r w:rsidR="006F225A">
        <w:t xml:space="preserve">otal </w:t>
      </w:r>
      <w:commentRangeStart w:id="1323"/>
      <w:commentRangeStart w:id="1324"/>
      <w:r w:rsidR="006F225A">
        <w:t>t</w:t>
      </w:r>
      <w:r>
        <w:t xml:space="preserve">urnover </w:t>
      </w:r>
      <w:commentRangeEnd w:id="1323"/>
      <w:r w:rsidR="000C13F0">
        <w:rPr>
          <w:rStyle w:val="CommentReference"/>
        </w:rPr>
        <w:commentReference w:id="1323"/>
      </w:r>
      <w:commentRangeEnd w:id="1324"/>
      <w:r w:rsidR="00A4761F">
        <w:rPr>
          <w:rStyle w:val="CommentReference"/>
        </w:rPr>
        <w:commentReference w:id="1324"/>
      </w:r>
      <w:r>
        <w:t xml:space="preserve">was higher in 2019 than 1999, </w:t>
      </w:r>
      <w:r w:rsidR="006F225A">
        <w:t xml:space="preserve">and only the Sedge assemblage gained more species in 2019 than in 1999. </w:t>
      </w:r>
      <w:r>
        <w:t xml:space="preserve"> However, greater rates of species lost are concerning for total biodiversity of the habitat.</w:t>
      </w:r>
      <w:r w:rsidR="00993730">
        <w:t xml:space="preserve"> This is especially evident by e</w:t>
      </w:r>
      <w:r w:rsidR="00232AF1">
        <w:t>ncroachment of invasive species in the Fescue and Bogbean assemblages</w:t>
      </w:r>
      <w:r w:rsidR="009A68C5">
        <w:t>.</w:t>
      </w:r>
      <w:r w:rsidR="00993730">
        <w:t xml:space="preserve"> </w:t>
      </w:r>
      <w:r w:rsidR="00232AF1">
        <w:t>The Fescue assemblage has historically been defined by a non-native species</w:t>
      </w:r>
      <w:ins w:id="1325" w:author="Stefanie Lane" w:date="2022-05-12T14:44:00Z">
        <w:r w:rsidR="00CE5059">
          <w:t xml:space="preserve"> (</w:t>
        </w:r>
        <w:r w:rsidR="00CE5059">
          <w:rPr>
            <w:i/>
          </w:rPr>
          <w:t>Festuca arundinaceae</w:t>
        </w:r>
      </w:ins>
      <w:ins w:id="1326" w:author="Stefanie Lane" w:date="2022-05-12T14:45:00Z">
        <w:r w:rsidR="007F10E6">
          <w:t>)</w:t>
        </w:r>
      </w:ins>
      <w:r w:rsidR="00232AF1">
        <w:t xml:space="preserve">, however abundance of </w:t>
      </w:r>
      <w:r w:rsidR="00232AF1" w:rsidRPr="00993730">
        <w:rPr>
          <w:i/>
        </w:rPr>
        <w:t xml:space="preserve">Festuca arundinaceae </w:t>
      </w:r>
      <w:r w:rsidR="00232AF1">
        <w:t xml:space="preserve">is being overtaken by </w:t>
      </w:r>
      <w:r w:rsidR="00232AF1" w:rsidRPr="00993730">
        <w:rPr>
          <w:i/>
        </w:rPr>
        <w:t>Phalaris arundinaceae</w:t>
      </w:r>
      <w:r w:rsidR="00232AF1">
        <w:t xml:space="preserve">, or reed canary grass (RCG). </w:t>
      </w:r>
      <w:r w:rsidR="00993730">
        <w:t>This presents a m</w:t>
      </w:r>
      <w:r w:rsidR="00232AF1">
        <w:t>anagement concern</w:t>
      </w:r>
      <w:r w:rsidR="00993730">
        <w:t xml:space="preserve"> for </w:t>
      </w:r>
      <w:r w:rsidR="00A812C3">
        <w:t>Ladner Marsh</w:t>
      </w:r>
      <w:r w:rsidR="00232AF1">
        <w:t xml:space="preserve">, as </w:t>
      </w:r>
      <w:r w:rsidR="00A812C3">
        <w:t xml:space="preserve">RCG </w:t>
      </w:r>
      <w:r w:rsidR="00232AF1">
        <w:t xml:space="preserve">can be a monoculture-forming species, </w:t>
      </w:r>
      <w:r w:rsidR="005D63D3">
        <w:t xml:space="preserve">further reducing species diversity within the community. Similarly, the Bogbean assemblage is increasingly dominated by non-native </w:t>
      </w:r>
      <w:r w:rsidR="005D63D3">
        <w:rPr>
          <w:i/>
        </w:rPr>
        <w:t>Mentha aquatica</w:t>
      </w:r>
      <w:ins w:id="1327" w:author="Stefanie Lane" w:date="2022-05-12T15:04:00Z">
        <w:r w:rsidR="000178FD">
          <w:t xml:space="preserve">, however this assemblage did not lose as much floristic richness as </w:t>
        </w:r>
      </w:ins>
      <w:ins w:id="1328" w:author="Stefanie Lane" w:date="2022-05-12T15:05:00Z">
        <w:r w:rsidR="000178FD">
          <w:t>the Fescue assemblage did (</w:t>
        </w:r>
        <w:r w:rsidR="000178FD">
          <w:fldChar w:fldCharType="begin"/>
        </w:r>
        <w:r w:rsidR="000178FD">
          <w:instrText xml:space="preserve"> REF _Ref103170147 \h </w:instrText>
        </w:r>
      </w:ins>
      <w:r w:rsidR="000178FD">
        <w:fldChar w:fldCharType="separate"/>
      </w:r>
      <w:ins w:id="1329" w:author="Stefanie Lane" w:date="2022-05-12T15:05:00Z">
        <w:r w:rsidR="000178FD">
          <w:t xml:space="preserve">Table </w:t>
        </w:r>
        <w:r w:rsidR="000178FD">
          <w:rPr>
            <w:noProof/>
          </w:rPr>
          <w:t>4</w:t>
        </w:r>
        <w:r w:rsidR="000178FD">
          <w:fldChar w:fldCharType="end"/>
        </w:r>
        <w:r w:rsidR="000178FD">
          <w:t xml:space="preserve">, </w:t>
        </w:r>
        <w:r w:rsidR="00847E0E">
          <w:t>S</w:t>
        </w:r>
        <w:r w:rsidR="000178FD">
          <w:t>upplemental)</w:t>
        </w:r>
      </w:ins>
      <w:r w:rsidR="005D63D3">
        <w:t xml:space="preserve">. While this </w:t>
      </w:r>
      <w:ins w:id="1330" w:author="Stefanie Lane" w:date="2022-05-12T15:04:00Z">
        <w:r w:rsidR="00927ACF">
          <w:t xml:space="preserve">species </w:t>
        </w:r>
      </w:ins>
      <w:r w:rsidR="005D63D3">
        <w:t xml:space="preserve">may have some pollinator value, its </w:t>
      </w:r>
      <w:r w:rsidR="005E629B">
        <w:t xml:space="preserve">vigorous </w:t>
      </w:r>
      <w:r w:rsidR="005D63D3">
        <w:t xml:space="preserve">rhizomatous spreading habit and dense canopy may </w:t>
      </w:r>
      <w:r w:rsidR="005E629B">
        <w:t xml:space="preserve">be driving the decline of other native species. </w:t>
      </w:r>
      <w:r w:rsidR="00827EE2">
        <w:t>Higher t</w:t>
      </w:r>
      <w:commentRangeStart w:id="1331"/>
      <w:r w:rsidR="00827EE2">
        <w:t>urnover</w:t>
      </w:r>
      <w:commentRangeEnd w:id="1331"/>
      <w:r w:rsidR="00827EE2">
        <w:rPr>
          <w:rStyle w:val="CommentReference"/>
        </w:rPr>
        <w:commentReference w:id="1331"/>
      </w:r>
      <w:r w:rsidR="00827EE2">
        <w:t xml:space="preserve">, especially greater rates of species disappearance since 1999, indicates loss of biodiversity, which may indicate loss of functional traits and greater susceptibility to invasive species (Tilman, 1999).  </w:t>
      </w:r>
      <w:r w:rsidR="009A68C5">
        <w:t xml:space="preserve">Increasing abundance of non-native species, paired with cluster analysis showing greater similarity within plots of each assemblage, supports </w:t>
      </w:r>
      <w:del w:id="1332" w:author="Stefanie Lane" w:date="2022-05-12T14:45:00Z">
        <w:r w:rsidR="009A68C5" w:rsidDel="007F10E6">
          <w:delText xml:space="preserve">my </w:delText>
        </w:r>
      </w:del>
      <w:ins w:id="1333" w:author="Stefanie Lane" w:date="2022-05-12T14:45:00Z">
        <w:r w:rsidR="007F10E6">
          <w:t xml:space="preserve">our </w:t>
        </w:r>
      </w:ins>
      <w:r w:rsidR="009A68C5">
        <w:t xml:space="preserve">expectation that </w:t>
      </w:r>
      <w:r w:rsidR="00853200">
        <w:t xml:space="preserve">homogenization of species composition is being driven by proliferation of non-native species. </w:t>
      </w:r>
    </w:p>
    <w:p w14:paraId="1FE25706" w14:textId="067AB0ED" w:rsidR="00AE4E82" w:rsidDel="00D75DA9" w:rsidRDefault="00AE4E82">
      <w:pPr>
        <w:ind w:firstLine="720"/>
        <w:rPr>
          <w:del w:id="1334" w:author="Stefanie Lane" w:date="2022-05-12T14:46:00Z"/>
        </w:rPr>
      </w:pPr>
    </w:p>
    <w:p w14:paraId="6AD16E34" w14:textId="265AFF9A" w:rsidR="00623488" w:rsidRDefault="003A3518" w:rsidP="003F3E2D">
      <w:r>
        <w:tab/>
      </w:r>
      <w:r w:rsidR="00451D10">
        <w:t xml:space="preserve">Maintaining these transitional </w:t>
      </w:r>
      <w:r>
        <w:t xml:space="preserve">estuarine </w:t>
      </w:r>
      <w:r w:rsidR="00451D10">
        <w:t xml:space="preserve">habitats is important for salmon population stability. Therefore, importance of </w:t>
      </w:r>
      <w:r w:rsidR="004313B8">
        <w:t>conservation and restoration</w:t>
      </w:r>
      <w:r w:rsidR="00140BDF">
        <w:t xml:space="preserve"> projects will lik</w:t>
      </w:r>
      <w:r w:rsidR="00451D10">
        <w:t xml:space="preserve">ely increase as sea levels rise. Understanding </w:t>
      </w:r>
      <w:r w:rsidR="00715E10">
        <w:t>historical</w:t>
      </w:r>
      <w:r w:rsidR="00D1108B">
        <w:t xml:space="preserve"> trends in</w:t>
      </w:r>
      <w:r w:rsidR="00451D10">
        <w:t xml:space="preserve"> </w:t>
      </w:r>
      <w:r w:rsidR="00074139">
        <w:t xml:space="preserve">species composition and assemblage heterogeneity </w:t>
      </w:r>
      <w:r w:rsidR="00715E10">
        <w:t>is critical for defining measures of success</w:t>
      </w:r>
      <w:r w:rsidR="004313B8">
        <w:t xml:space="preserve"> in restoration projects,</w:t>
      </w:r>
      <w:r w:rsidR="00715E10">
        <w:t xml:space="preserve"> and for conserving ecological processes</w:t>
      </w:r>
      <w:r w:rsidR="004313B8">
        <w:t xml:space="preserve"> that have yet to be identified. </w:t>
      </w:r>
      <w:r w:rsidR="00D1108B">
        <w:t xml:space="preserve">In the absence of </w:t>
      </w:r>
      <w:r w:rsidR="009D132B">
        <w:t>ideal</w:t>
      </w:r>
      <w:r w:rsidR="00FD41DF">
        <w:t xml:space="preserve"> reference conditions, u</w:t>
      </w:r>
      <w:r w:rsidR="004313B8">
        <w:t>se of historical datasets</w:t>
      </w:r>
      <w:r w:rsidR="00623488">
        <w:t xml:space="preserve"> to define target conditions may be </w:t>
      </w:r>
      <w:r w:rsidR="00FD41DF">
        <w:t>used in place of or in addition to</w:t>
      </w:r>
      <w:r w:rsidR="00623488">
        <w:t xml:space="preserve"> current-day assessments of community composition</w:t>
      </w:r>
      <w:r w:rsidR="00FD41DF">
        <w:t xml:space="preserve"> to determine ecologically meaningful benchmarks. </w:t>
      </w:r>
      <w:r w:rsidR="003F3E2D">
        <w:t xml:space="preserve">Using </w:t>
      </w:r>
      <w:r w:rsidR="00FD41DF">
        <w:t>historical conditions</w:t>
      </w:r>
      <w:r w:rsidR="003F3E2D">
        <w:t xml:space="preserve"> can provide greater understanding of </w:t>
      </w:r>
      <w:r w:rsidR="00623488">
        <w:t>species diversity with respect to functional redundancy, as th</w:t>
      </w:r>
      <w:r w:rsidR="00E60FB9">
        <w:t xml:space="preserve">ese community attributes relate to resistance to disturbance and resilience. </w:t>
      </w:r>
    </w:p>
    <w:p w14:paraId="6B2D3678" w14:textId="2814A078" w:rsidR="00B142F5" w:rsidRDefault="00B142F5" w:rsidP="005F7C5D">
      <w:pPr>
        <w:pStyle w:val="Heading2"/>
      </w:pPr>
      <w:r>
        <w:lastRenderedPageBreak/>
        <w:t>Study limitations</w:t>
      </w:r>
    </w:p>
    <w:p w14:paraId="568EA03E" w14:textId="011C4C66" w:rsidR="00B24004" w:rsidRDefault="00A11AF9" w:rsidP="005F7C5D">
      <w:pPr>
        <w:ind w:firstLine="720"/>
      </w:pPr>
      <w:r>
        <w:t>T</w:t>
      </w:r>
      <w:r w:rsidR="00793D97">
        <w:t xml:space="preserve">hese data do </w:t>
      </w:r>
      <w:r w:rsidR="00FD40DC">
        <w:t xml:space="preserve">not show variation in population dynamics over time, thus inferences of </w:t>
      </w:r>
      <w:r>
        <w:t xml:space="preserve">interannual </w:t>
      </w:r>
      <w:r w:rsidR="00FD40DC">
        <w:t xml:space="preserve">trends in species gained/lost cannot be explicitly made. However, this snapshot is useful for observing coarse patterns of species shifts, and can be used to refine future questions such as identifying </w:t>
      </w:r>
      <w:ins w:id="1335" w:author="Stefanie Lane" w:date="2022-05-12T14:35:00Z">
        <w:r w:rsidR="003E0877">
          <w:t xml:space="preserve">whether </w:t>
        </w:r>
        <w:r w:rsidR="00C204B2">
          <w:t>high-</w:t>
        </w:r>
      </w:ins>
      <w:ins w:id="1336" w:author="Stefanie Lane" w:date="2022-05-12T14:36:00Z">
        <w:r w:rsidR="00C204B2">
          <w:t>diversity assemblages</w:t>
        </w:r>
      </w:ins>
      <w:ins w:id="1337" w:author="Stefanie Lane" w:date="2022-05-12T14:35:00Z">
        <w:r w:rsidR="00C204B2">
          <w:t>, such as the Bogbean assemblage, may be more resistant to invasive species (and thus more stabl</w:t>
        </w:r>
      </w:ins>
      <w:ins w:id="1338" w:author="Stefanie Lane" w:date="2022-05-12T14:36:00Z">
        <w:r w:rsidR="00C204B2">
          <w:t xml:space="preserve">e). </w:t>
        </w:r>
      </w:ins>
      <w:del w:id="1339" w:author="Stefanie Lane" w:date="2022-05-12T14:36:00Z">
        <w:r w:rsidR="00FD40DC" w:rsidDel="00C204B2">
          <w:delText xml:space="preserve">which assemblages may have </w:delText>
        </w:r>
        <w:r w:rsidR="00FD40DC" w:rsidRPr="00064ACC" w:rsidDel="00C204B2">
          <w:rPr>
            <w:highlight w:val="cyan"/>
            <w:rPrChange w:id="1340" w:author="Stefanie Lane" w:date="2022-05-12T14:32:00Z">
              <w:rPr/>
            </w:rPrChange>
          </w:rPr>
          <w:delText>greater turnover variability</w:delText>
        </w:r>
        <w:r w:rsidR="00FD40DC" w:rsidDel="00C204B2">
          <w:delText xml:space="preserve">. </w:delText>
        </w:r>
      </w:del>
      <w:r w:rsidR="00793D97">
        <w:t xml:space="preserve">Additionally, because permanent </w:t>
      </w:r>
      <w:del w:id="1341" w:author="Stefanie Lane" w:date="2022-05-12T15:06:00Z">
        <w:r w:rsidR="00793D97" w:rsidDel="007868FB">
          <w:delText xml:space="preserve">transects </w:delText>
        </w:r>
      </w:del>
      <w:ins w:id="1342" w:author="Stefanie Lane" w:date="2022-05-12T15:07:00Z">
        <w:r w:rsidR="00920A98">
          <w:t>transects</w:t>
        </w:r>
      </w:ins>
      <w:ins w:id="1343" w:author="Stefanie Lane" w:date="2022-05-12T15:06:00Z">
        <w:r w:rsidR="007868FB">
          <w:t xml:space="preserve"> </w:t>
        </w:r>
      </w:ins>
      <w:r w:rsidR="00793D97">
        <w:t xml:space="preserve">were not </w:t>
      </w:r>
      <w:r w:rsidR="00076FA5">
        <w:t xml:space="preserve">used, </w:t>
      </w:r>
      <w:r w:rsidR="00793D97">
        <w:t>transect relocation and sampling method likely alters results</w:t>
      </w:r>
      <w:r w:rsidR="00076FA5">
        <w:t xml:space="preserve">. </w:t>
      </w:r>
      <w:r w:rsidR="00B24004">
        <w:t>Plots were subjectively placed based on perceived changes in species composition, or every 10 m when no change was discernable</w:t>
      </w:r>
      <w:ins w:id="1344" w:author="Stefanie Lane" w:date="2022-05-12T14:32:00Z">
        <w:r w:rsidR="00064ACC">
          <w:t>, following the original methods of Bradfield &amp;</w:t>
        </w:r>
      </w:ins>
      <w:ins w:id="1345" w:author="Stefanie Lane" w:date="2022-05-12T14:33:00Z">
        <w:r w:rsidR="00064ACC">
          <w:t xml:space="preserve"> Porter (1982)</w:t>
        </w:r>
      </w:ins>
      <w:r w:rsidR="00B24004">
        <w:t xml:space="preserve">. This means that assemblages characterized by key species, such as the Fescue </w:t>
      </w:r>
      <w:del w:id="1346" w:author="Stefanie Lane" w:date="2022-05-12T14:33:00Z">
        <w:r w:rsidR="00B24004" w:rsidDel="00DB1300">
          <w:delText>group</w:delText>
        </w:r>
      </w:del>
      <w:ins w:id="1347" w:author="Stefanie Lane" w:date="2022-05-12T14:33:00Z">
        <w:r w:rsidR="00DB1300">
          <w:t>assemblage</w:t>
        </w:r>
      </w:ins>
      <w:r w:rsidR="00B24004">
        <w:t>, should be proportionately represented in the data</w:t>
      </w:r>
      <w:ins w:id="1348" w:author="Stefanie Lane" w:date="2022-05-12T15:07:00Z">
        <w:r w:rsidR="00920A98">
          <w:t xml:space="preserve"> if assemblage types remain constant within the community</w:t>
        </w:r>
      </w:ins>
      <w:r w:rsidR="00B24004">
        <w:t xml:space="preserve">. If plots were laid strictly at the same distance along the tape (as was done in 1999), proportional representation of assemblages may be skewed depending on spatial shifts. </w:t>
      </w:r>
    </w:p>
    <w:p w14:paraId="287112D1" w14:textId="2420D1C1" w:rsidR="00C73D34" w:rsidRDefault="00DB1300" w:rsidP="00A11AF9">
      <w:ins w:id="1349" w:author="Stefanie Lane" w:date="2022-05-12T14:33:00Z">
        <w:r>
          <w:t>M</w:t>
        </w:r>
      </w:ins>
      <w:del w:id="1350" w:author="Stefanie Lane" w:date="2022-05-12T14:33:00Z">
        <w:r w:rsidR="0029656F" w:rsidDel="00DB1300">
          <w:delText>m</w:delText>
        </w:r>
      </w:del>
      <w:r w:rsidR="00B24004">
        <w:t xml:space="preserve">echanistic processes to explain </w:t>
      </w:r>
      <w:r w:rsidR="00954FB4">
        <w:t>changes in species composition or site factors were not tested. However, likely driving factors can be inferred to generate new tests of mechanistic changes in in community stability. Specifically: e</w:t>
      </w:r>
      <w:r w:rsidR="00C73D34">
        <w:t>daphic factors may be driving species selection by adaptation to saturation or drainage between assemblage patches, more strictly partitioning the diversity of species that can occupy an assemblage. Additionally, recruitment of new diverse individuals into the assemblage may be limited</w:t>
      </w:r>
      <w:r w:rsidR="001A0EA3">
        <w:t xml:space="preserve"> due to dispersal or recruitment limitation</w:t>
      </w:r>
      <w:r w:rsidR="00C73D34">
        <w:t xml:space="preserve">. </w:t>
      </w:r>
    </w:p>
    <w:p w14:paraId="58F75E11" w14:textId="4873E60B" w:rsidR="00B142F5" w:rsidRDefault="00B142F5" w:rsidP="005F7C5D">
      <w:pPr>
        <w:pStyle w:val="Heading2"/>
      </w:pPr>
      <w:r>
        <w:t>Potential mechanisms</w:t>
      </w:r>
    </w:p>
    <w:p w14:paraId="12F7B9B9" w14:textId="2927BE42" w:rsidR="00810720" w:rsidRDefault="00AA74D5" w:rsidP="005F7C5D">
      <w:pPr>
        <w:ind w:firstLine="720"/>
      </w:pPr>
      <w:r>
        <w:t xml:space="preserve">A key abiotic driver </w:t>
      </w:r>
      <w:r w:rsidR="00C56866">
        <w:t>of tidal marsh development</w:t>
      </w:r>
      <w:r>
        <w:t xml:space="preserve"> include</w:t>
      </w:r>
      <w:r w:rsidR="00C56866">
        <w:t>s</w:t>
      </w:r>
      <w:r>
        <w:t xml:space="preserve"> sediment</w:t>
      </w:r>
      <w:r w:rsidR="00FC7C7B">
        <w:t xml:space="preserve"> deposition </w:t>
      </w:r>
      <w:r>
        <w:t xml:space="preserve">that allows plant communities to compensate for changing inundation rates due to sea level rise </w:t>
      </w:r>
      <w:r>
        <w:fldChar w:fldCharType="begin"/>
      </w:r>
      <w:r w:rsidR="00BD2EEF">
        <w:instrText xml:space="preserve"> ADDIN ZOTERO_ITEM CSL_CITATION {"citationID":"yJqjcYax","properties":{"formattedCitation":"(Marijnissen, Kok, Kroeze, &amp; van Loon-Steensma, 2020)","plainCitation":"(Marijnissen, Kok, Kroeze, &amp; van Loon-Steensma, 2020)","dontUpdate":true,"noteIndex":0},"citationItems":[{"id":102,"uris":["http://zotero.org/users/6092945/items/PYLYV238"],"itemData":{"id":102,"type":"article-journal","abstract":"Integrating natural components in flood defence infrastructure can add resilience to sea-level rise. Natural foreshores can keep pace with sea-level rise by accumulating sediment and attenuate waves before reaching the adjacent flood defences. In this study we address how natural foreshores affect the future need for dike heightening. A simplified model of vertical marsh accretion was combined with a wave model and a probabilistic evaluation of dike failure by overtopping. The sensitivity of a marsh-dike system was evaluated in relation to a combination of processes: (1) sea-level rise, (2) changes in sediment concentration, (3) a retreat of the marsh edge, and (4) compaction of the marsh. Results indicate that foreshore processes considerably affect the need for dike heightening in the future. At a low sea-level rise rate, the marshes can accrete such that dike heightening is partially mitigated. But with sea-level rise accelerating, a threshold is reached where dike heightening needs to compensate for the loss of marshes, and for increasing water levels. The level of the threshold depends mostly on the delivery of sediment and degree of compaction on the marsh; with sufficient width of the marsh, lateral erosion only has a minor effect. The study shows how processes and practices that hamper or enhance marsh development today exacerbate or alleviate the challenge of flood protection posed by accelerated sea-level rise.","container-title":"Journal of Marine Science and Engineering","DOI":"10.3390/jmse8010042","issue":"1","language":"en","page":"42","source":"www.mdpi.com","title":"The Sensitivity of a Dike-Marsh System to Sea-Level Rise—A Model-Based Exploration","volume":"8","author":[{"family":"Marijnissen","given":"Richard"},{"family":"Kok","given":"Matthijs"},{"family":"Kroeze","given":"Carolien"},{"family":"Loon-Steensma","given":"Jantsje","non-dropping-particle":"van"}],"issued":{"date-parts":[["2020",1]]}}}],"schema":"https://github.com/citation-style-language/schema/raw/master/csl-citation.json"} </w:instrText>
      </w:r>
      <w:r>
        <w:fldChar w:fldCharType="separate"/>
      </w:r>
      <w:r w:rsidRPr="00F431E3">
        <w:rPr>
          <w:rFonts w:ascii="Calibri" w:hAnsi="Calibri" w:cs="Calibri"/>
        </w:rPr>
        <w:t xml:space="preserve">(Marijnissen, </w:t>
      </w:r>
      <w:r>
        <w:rPr>
          <w:rFonts w:ascii="Calibri" w:hAnsi="Calibri" w:cs="Calibri"/>
        </w:rPr>
        <w:t>et al.</w:t>
      </w:r>
      <w:r w:rsidRPr="00F431E3">
        <w:rPr>
          <w:rFonts w:ascii="Calibri" w:hAnsi="Calibri" w:cs="Calibri"/>
        </w:rPr>
        <w:t>, 2020)</w:t>
      </w:r>
      <w:r>
        <w:fldChar w:fldCharType="end"/>
      </w:r>
      <w:r>
        <w:t xml:space="preserve">. Sediment delivered by river transport is trapped by vegetation, creating a feedback loop of rising tidal marsh platforms, increased vegetation growth, and increased sediment trapping capacity </w:t>
      </w:r>
      <w:r>
        <w:fldChar w:fldCharType="begin"/>
      </w:r>
      <w:r w:rsidR="00BD2EEF">
        <w:instrText xml:space="preserve"> ADDIN ZOTERO_ITEM CSL_CITATION {"citationID":"p7oUpuHN","properties":{"formattedCitation":"(Corenblit et al., 2015; Peteet et al., 2018)","plainCitation":"(Corenblit et al., 2015; Peteet et al., 2018)","noteIndex":0},"citationItems":[{"id":248,"uris":["http://zotero.org/users/6092945/items/RW6P9677"],"itemData":{"id":248,"type":"article-journal","abstract":"Aim Within fluvial and coastal ecosystems world-wide, flows of water, wind and sediment generate a shifting landscape mosaic composed of bare substrate and pioneer and mature vegetation successional stages. Pioneer plant species that colonize these ecosystems at the land–water interface have developed specific traits in response to environmental constraints (response traits) and are able to modify habitat conditions by modulating geomorphic processes (effect traits). Changes in the geomorphic environment under the control of engineer plants often feed back to organism traits (feedback traits), and thereby ecosystem functioning, leading to eco-evolutionary dynamics. Here we explain the joint foundations of fluvial and coastal ecosystems according to feedback between plants and the geomorphic environment. Location Dynamic fluvial and coastal ecosystems world-wide. Method Drawing from a pre-existing model of ‘fluvial biogeomorphic succession’, we propose a conceptual framework showing that fluvial and coastal ‘biogeomorphic ecosystems’ are functionally similar due to eco-evolutionary feedbacks between plants and geomorphology. Results The relationships between plant traits and their geomorphic environments within different fluvial and coastal biogeomorphic ecosystems are identified and classified within a framework of biogeomorphic functional similarity according to three criteria: (1) pioneer plants develop specific responses to the geomorphic environment; (2) engineer plants modulate the geomorphic environment; (3) geomorphic changes under biotic control within biogeomorphic ecosystems feed back to organisms. Main conclusions The conceptual framework of functional similarity proposed here will improve our capacity to analyse, compare, manage and restore fluvial and coastal biogeomorphic ecosystems world-wide by using the same protocols based on the three criteria and four phases of the biogeomorphic succession model.","container-title":"Global Ecology and Biogeography","DOI":"10.1111/geb.12373","ISSN":"1466-8238","issue":"12","language":"en","page":"1363-1376","source":"Wiley Online Library","title":"Engineer pioneer plants respond to and affect geomorphic constraints similarly along water–terrestrial interfaces world-wide","volume":"24","author":[{"family":"Corenblit","given":"Dov"},{"family":"Baas","given":"Andreas"},{"family":"Balke","given":"Thorsten"},{"family":"Bouma","given":"Tjeerd"},{"family":"Fromard","given":"François"},{"family":"Garófano‐Gómez","given":"Virginia"},{"family":"González","given":"Eduardo"},{"family":"Gurnell","given":"Angela M."},{"family":"Hortobágyi","given":"Borbála"},{"family":"Julien","given":"Frédéric"},{"family":"Kim","given":"Daehyun"},{"family":"Lambs","given":"Luc"},{"family":"Stallins","given":"J. Anthony"},{"family":"Steiger","given":"Johannes"},{"family":"Tabacchi","given":"Eric"},{"family":"Walcker","given":"Romain"}],"issued":{"date-parts":[["2015"]]}}},{"id":464,"uris":["http://zotero.org/users/6092945/items/84RI2WFG"],"itemData":{"id":464,"type":"article-journal","abstract":"New York City (NYC) is representative of many vulnerable coastal urban populations, infrastructures, and economies threatened by global sea level rise. The steady loss of marshes in NYC’s Jamaica Bay is typical of many urban estuaries worldwide. Essential to the restoration and preservation of these key wetlands is an understanding of their sedimentation. Here we present a reconstruction of the history of mineral and organic sediment fluxes in Jamaica Bay marshes over three centuries, using a combination of density measurements and a detailed accretion model. Accretion rate is calculated using historical land use and pollution markers, through a wide variety of sediment core analyses including geochemical, isotopic, and paleobotanical analyses. We find that, since 1800 CE, urban development dramatically reduced the input of marsh-stabilizing mineral sediment. However, as mineral flux decreased, organic matter flux increased. While this organic accumulation increase allowed vertical accumulation to outpace sea level, reduced mineral content causes structural weakness and edge failure. Marsh integrity now requires mineral sediment addition to both marshes and subsurface channels and borrow pits, a solution applicable to drowning estuaries worldwide. Integration of marsh mineral/organic accretion history with modeling provides parameters for marsh preservation at specific locales with sea level rise.","container-title":"Proceedings of the National Academy of Sciences","DOI":"10.1073/pnas.1715392115","ISSN":"0027-8424, 1091-6490","issue":"41","journalAbbreviation":"PNAS","language":"en","note":"publisher: National Academy of Sciences\nsection: Physical Sciences\nPMID: 30249641","page":"10281-10286","source":"www.pnas.org","title":"Sediment starvation destroys New York City marshes’ resistance to sea level rise","volume":"115","author":[{"family":"Peteet","given":"Dorothy M."},{"family":"Nichols","given":"Jonathan"},{"family":"Kenna","given":"Timothy"},{"family":"Chang","given":"Clara"},{"family":"Browne","given":"James"},{"family":"Reza","given":"Mohammad"},{"family":"Kovari","given":"Stephen"},{"family":"Liberman","given":"Louisa"},{"family":"Stern-Protz","given":"Stephanie"}],"issued":{"date-parts":[["2018",10,9]]}}}],"schema":"https://github.com/citation-style-language/schema/raw/master/csl-citation.json"} </w:instrText>
      </w:r>
      <w:r>
        <w:fldChar w:fldCharType="separate"/>
      </w:r>
      <w:r w:rsidRPr="00F3106E">
        <w:rPr>
          <w:rFonts w:ascii="Calibri" w:hAnsi="Calibri" w:cs="Calibri"/>
        </w:rPr>
        <w:t>(Corenblit et al., 2015; Peteet et al., 2018)</w:t>
      </w:r>
      <w:r>
        <w:fldChar w:fldCharType="end"/>
      </w:r>
      <w:r>
        <w:t xml:space="preserve">. </w:t>
      </w:r>
      <w:r w:rsidR="000F3F96">
        <w:t xml:space="preserve">Sediment starvation in the marsh may be contributing to landform subsidence and/or loss of sediment accretion. </w:t>
      </w:r>
      <w:r w:rsidR="00D74EE0">
        <w:t xml:space="preserve">Loss of sediment within the Lower Fraser River reaches is driven by a combination of factors, such as increased impervious cover and channel dredging. </w:t>
      </w:r>
      <w:r w:rsidR="005E4258">
        <w:t>Disentangling</w:t>
      </w:r>
      <w:r w:rsidR="00D74EE0">
        <w:t xml:space="preserve"> explicit causes for loss of sediment</w:t>
      </w:r>
      <w:r w:rsidR="005E4258">
        <w:t xml:space="preserve"> would be difficult, however long-term monitoring of sediment accretion and changes in elevation using a total GPS station would identify which process is</w:t>
      </w:r>
      <w:r w:rsidR="00880A48">
        <w:t xml:space="preserve"> </w:t>
      </w:r>
      <w:r w:rsidR="0020507B">
        <w:t>occurring</w:t>
      </w:r>
      <w:r w:rsidR="005E4258">
        <w:t>.</w:t>
      </w:r>
      <w:r w:rsidR="00D74EE0">
        <w:t xml:space="preserve"> </w:t>
      </w:r>
      <w:r w:rsidR="000F3F96">
        <w:t xml:space="preserve">Effects from either of these processes would lead to more saturated patches within the marsh, which would drive prevalence of Bogbean assemblage. </w:t>
      </w:r>
      <w:r w:rsidR="0029656F">
        <w:t xml:space="preserve">Because </w:t>
      </w:r>
      <w:r w:rsidR="000F3F96">
        <w:t xml:space="preserve">Bogbean was the only assemblage with greater number of plots identified by cluster analysis in 2019, </w:t>
      </w:r>
      <w:r w:rsidR="0029656F">
        <w:t xml:space="preserve">this suggests </w:t>
      </w:r>
      <w:r w:rsidR="000F3F96">
        <w:t xml:space="preserve">that marsh-wide prevalence of this assemblage could be increasing. </w:t>
      </w:r>
      <w:r w:rsidR="0029656F">
        <w:t>E</w:t>
      </w:r>
      <w:r w:rsidR="008246B7">
        <w:t xml:space="preserve">daphic shifts may also be driving homogenization and disappearance of species </w:t>
      </w:r>
      <w:r w:rsidR="002A3848">
        <w:t>across all</w:t>
      </w:r>
      <w:r w:rsidR="008246B7">
        <w:t xml:space="preserve"> assemblages, as fewer species are able to tolerate increasingly saturated conditions. </w:t>
      </w:r>
      <w:r w:rsidR="000F3F96">
        <w:t xml:space="preserve"> </w:t>
      </w:r>
    </w:p>
    <w:p w14:paraId="3CCB2F74" w14:textId="2165FD3E" w:rsidR="00AA24C1" w:rsidRDefault="00B142F5" w:rsidP="005F7C5D">
      <w:r>
        <w:tab/>
      </w:r>
      <w:r w:rsidR="00E1495F">
        <w:t>Recruitment of new species is dependent on many factors. Regional pools of propagules</w:t>
      </w:r>
      <w:r w:rsidR="00D57B41">
        <w:t xml:space="preserve"> (seeds, clonal fragments)</w:t>
      </w:r>
      <w:r w:rsidR="00E1495F">
        <w:t xml:space="preserve"> are required to disperse into a site</w:t>
      </w:r>
      <w:r w:rsidR="00D57B41">
        <w:t>, and suitable conditions must exist to recruit the propagules into the population</w:t>
      </w:r>
      <w:r w:rsidR="00E1495F">
        <w:t xml:space="preserve">. </w:t>
      </w:r>
      <w:r w:rsidR="00D57B41">
        <w:t xml:space="preserve">If remnant habitats such as Ladner Marsh are becoming more homogenous, species diversity is being lost from the dispersal network. </w:t>
      </w:r>
      <w:r w:rsidR="00AA24C1">
        <w:t xml:space="preserve">If edaphic processes are limiting the habitat heterogeneity and </w:t>
      </w:r>
      <w:r w:rsidR="00CB1338">
        <w:t xml:space="preserve">conditions sufficient for propagule grounding and recruitment into the community, then </w:t>
      </w:r>
      <w:r w:rsidR="00DD287F">
        <w:t xml:space="preserve">diverse species composition is not possible, even if propagules are present. </w:t>
      </w:r>
    </w:p>
    <w:p w14:paraId="3A479FCB" w14:textId="1D6863E5" w:rsidR="004D0D10" w:rsidRDefault="00B142F5" w:rsidP="005F7C5D">
      <w:pPr>
        <w:pStyle w:val="Heading2"/>
      </w:pPr>
      <w:r>
        <w:t>Broader impacts &amp; recommendations</w:t>
      </w:r>
    </w:p>
    <w:p w14:paraId="297E46DF" w14:textId="6F3D141E" w:rsidR="004D0D10" w:rsidRDefault="004D0D10" w:rsidP="005F7C5D">
      <w:pPr>
        <w:ind w:firstLine="720"/>
      </w:pPr>
      <w:r>
        <w:t xml:space="preserve">Management initiatives such as Canada’s Coastal Restoration Fund or British Columbia’s Salmon Restoration and Innovation Fund or Sea Level Rise Adaptation programs target successes on </w:t>
      </w:r>
      <w:proofErr w:type="gramStart"/>
      <w:r>
        <w:t>50-100 year</w:t>
      </w:r>
      <w:proofErr w:type="gramEnd"/>
      <w:r>
        <w:t xml:space="preserve"> horizons</w:t>
      </w:r>
      <w:r w:rsidR="00AA74D5">
        <w:t>. U</w:t>
      </w:r>
      <w:r>
        <w:t xml:space="preserve">nderstanding what </w:t>
      </w:r>
      <w:r w:rsidR="009D132B">
        <w:t>community stability looks like</w:t>
      </w:r>
      <w:r>
        <w:t xml:space="preserve"> within this timescale is </w:t>
      </w:r>
      <w:r w:rsidR="009D132B">
        <w:t>useful</w:t>
      </w:r>
      <w:r>
        <w:t xml:space="preserve"> to agency managers </w:t>
      </w:r>
      <w:r>
        <w:lastRenderedPageBreak/>
        <w:t xml:space="preserve">wanting to maintain or create shoreline communities for immediate habitat conservation or floodwater protection initiatives. </w:t>
      </w:r>
    </w:p>
    <w:p w14:paraId="117067AE" w14:textId="44A37FDA" w:rsidR="00161052" w:rsidRDefault="00F754EB" w:rsidP="005F7C5D">
      <w:pPr>
        <w:ind w:firstLine="720"/>
      </w:pPr>
      <w:r>
        <w:t>In the absence</w:t>
      </w:r>
      <w:r w:rsidR="00687A8E">
        <w:t xml:space="preserve"> of ideal reference conditions, s</w:t>
      </w:r>
      <w:r w:rsidR="00161052">
        <w:t xml:space="preserve">ites with a longer conservation history, such as the South Arm Marshes WMA </w:t>
      </w:r>
      <w:r>
        <w:t>may be</w:t>
      </w:r>
      <w:r w:rsidR="00161052">
        <w:t xml:space="preserve"> used as ‘reference’ conditions for evaluating restoration success. </w:t>
      </w:r>
      <w:r w:rsidR="00687A8E">
        <w:t xml:space="preserve">Before selecting </w:t>
      </w:r>
      <w:r w:rsidR="00A4417A">
        <w:t xml:space="preserve">sites to use as benchmarks, it is important to understand rates of change within the site, and </w:t>
      </w:r>
      <w:r w:rsidR="00161052">
        <w:t>whether</w:t>
      </w:r>
      <w:r w:rsidR="00A4417A">
        <w:t xml:space="preserve"> site</w:t>
      </w:r>
      <w:del w:id="1351" w:author="Stefanie Lane" w:date="2022-05-12T13:44:00Z">
        <w:r w:rsidR="00A4417A" w:rsidDel="0033085B">
          <w:delText>s</w:delText>
        </w:r>
        <w:r w:rsidR="00161052" w:rsidDel="0033085B">
          <w:delText xml:space="preserve"> are persisting</w:delText>
        </w:r>
      </w:del>
      <w:ins w:id="1352" w:author="Stefanie Lane" w:date="2022-05-12T13:44:00Z">
        <w:r w:rsidR="0033085B">
          <w:t xml:space="preserve"> </w:t>
        </w:r>
        <w:r w:rsidR="00355BBB">
          <w:t>characteristics are constant</w:t>
        </w:r>
      </w:ins>
      <w:r w:rsidR="00161052">
        <w:t xml:space="preserve"> over </w:t>
      </w:r>
      <w:r w:rsidR="00A4417A">
        <w:t>decadal</w:t>
      </w:r>
      <w:r w:rsidR="00161052">
        <w:t xml:space="preserve"> timescales.</w:t>
      </w:r>
      <w:r w:rsidR="009243D5">
        <w:t xml:space="preserve"> Relatively undisturbed sites may be the best extant examples of expected ecological conditions. Wherever these sites exist, land managers should prioritize monitoring to preserve </w:t>
      </w:r>
      <w:r w:rsidR="00297FBE">
        <w:t xml:space="preserve">reference to historical conditions, and establish mechanistic explanations for changes over time. </w:t>
      </w:r>
    </w:p>
    <w:p w14:paraId="604BC7D3" w14:textId="77777777" w:rsidR="00E15E1A" w:rsidRDefault="00E15E1A" w:rsidP="0066777E"/>
    <w:p w14:paraId="15780FA7" w14:textId="77777777" w:rsidR="00C71566" w:rsidRDefault="00C71566" w:rsidP="00C71566">
      <w:pPr>
        <w:pStyle w:val="Heading1"/>
      </w:pPr>
      <w:r>
        <w:t>Acknowledgements</w:t>
      </w:r>
    </w:p>
    <w:p w14:paraId="033C2949" w14:textId="186BEE8F" w:rsidR="00340BB0" w:rsidRDefault="00C71566" w:rsidP="00C71566">
      <w:r>
        <w:t xml:space="preserve">The author would like to thank </w:t>
      </w:r>
      <w:commentRangeStart w:id="1353"/>
      <w:r>
        <w:t>G. Bradfield, G. Porter, M. Denoth, and J. Myers for sharing existing datasets;</w:t>
      </w:r>
      <w:commentRangeEnd w:id="1353"/>
      <w:r w:rsidR="004E41B7">
        <w:rPr>
          <w:rStyle w:val="CommentReference"/>
        </w:rPr>
        <w:commentReference w:id="1353"/>
      </w:r>
      <w:r>
        <w:t xml:space="preserve"> Z. Davis for providing R programming advice; P. Roper for field assistance; B. </w:t>
      </w:r>
      <w:proofErr w:type="spellStart"/>
      <w:r>
        <w:t>Staines</w:t>
      </w:r>
      <w:proofErr w:type="spellEnd"/>
      <w:r>
        <w:t xml:space="preserve"> </w:t>
      </w:r>
      <w:r w:rsidRPr="00853903">
        <w:t xml:space="preserve">(Ladner </w:t>
      </w:r>
      <w:proofErr w:type="spellStart"/>
      <w:r w:rsidRPr="00853903">
        <w:t>Harbour</w:t>
      </w:r>
      <w:proofErr w:type="spellEnd"/>
      <w:r w:rsidRPr="00853903">
        <w:t xml:space="preserve"> Authority) for providing watercraft </w:t>
      </w:r>
      <w:r>
        <w:t>use</w:t>
      </w:r>
      <w:r w:rsidRPr="00853903">
        <w:t>.</w:t>
      </w:r>
      <w:r>
        <w:t xml:space="preserve"> </w:t>
      </w:r>
      <w:r w:rsidRPr="009454D9">
        <w:rPr>
          <w:rFonts w:cstheme="minorHAnsi"/>
        </w:rPr>
        <w:t xml:space="preserve">Support was provided by </w:t>
      </w:r>
      <w:r w:rsidRPr="009454D9">
        <w:rPr>
          <w:rFonts w:cstheme="minorHAnsi"/>
          <w:iCs/>
        </w:rPr>
        <w:t>Natural Sciences and Engineering Research Council</w:t>
      </w:r>
      <w:r w:rsidRPr="009454D9">
        <w:rPr>
          <w:rFonts w:cstheme="minorHAnsi"/>
        </w:rPr>
        <w:t xml:space="preserve"> of Canada Discovery Grant RGPIN-2018-03838</w:t>
      </w:r>
      <w:ins w:id="1354" w:author="Stefanie Lane" w:date="2022-05-12T14:31:00Z">
        <w:r w:rsidR="00370EED">
          <w:rPr>
            <w:rFonts w:cstheme="minorHAnsi"/>
          </w:rPr>
          <w:t xml:space="preserve"> to J. Richardson</w:t>
        </w:r>
      </w:ins>
      <w:r w:rsidRPr="009454D9">
        <w:rPr>
          <w:rFonts w:cstheme="minorHAnsi"/>
        </w:rPr>
        <w:t xml:space="preserve">, and research access was granted by The Ministry of Forests, Lands, Natural Resource Operations and Rural Development. </w:t>
      </w:r>
    </w:p>
    <w:p w14:paraId="412BAA96" w14:textId="77777777" w:rsidR="00C71566" w:rsidRDefault="00C71566">
      <w:pPr>
        <w:rPr>
          <w:rFonts w:asciiTheme="majorHAnsi" w:eastAsiaTheme="majorEastAsia" w:hAnsiTheme="majorHAnsi" w:cstheme="majorBidi"/>
          <w:color w:val="2F5496" w:themeColor="accent1" w:themeShade="BF"/>
          <w:sz w:val="32"/>
          <w:szCs w:val="32"/>
        </w:rPr>
      </w:pPr>
      <w:r>
        <w:br w:type="page"/>
      </w:r>
    </w:p>
    <w:p w14:paraId="527F62BB" w14:textId="05AFB7D2" w:rsidR="00D81CB7" w:rsidRDefault="00340BB0" w:rsidP="00340BB0">
      <w:pPr>
        <w:pStyle w:val="Heading1"/>
      </w:pPr>
      <w:r>
        <w:lastRenderedPageBreak/>
        <w:t>Literature Cited</w:t>
      </w:r>
    </w:p>
    <w:p w14:paraId="51314971" w14:textId="77777777" w:rsidR="00BB7C99" w:rsidRPr="00BB7C99" w:rsidRDefault="00E8167E" w:rsidP="00BB7C99">
      <w:pPr>
        <w:pStyle w:val="Bibliography"/>
        <w:rPr>
          <w:rFonts w:ascii="Calibri" w:hAnsi="Calibri" w:cs="Calibri"/>
        </w:rPr>
      </w:pPr>
      <w:r>
        <w:rPr>
          <w:rFonts w:ascii="Calibri" w:hAnsi="Calibri" w:cs="Calibri"/>
        </w:rPr>
        <w:fldChar w:fldCharType="begin"/>
      </w:r>
      <w:r>
        <w:rPr>
          <w:rFonts w:ascii="Calibri" w:hAnsi="Calibri" w:cs="Calibri"/>
        </w:rPr>
        <w:instrText xml:space="preserve"> ADDIN ZOTERO_BIBL {"uncited":[],"omitted":[],"custom":[]} CSL_BIBLIOGRAPHY </w:instrText>
      </w:r>
      <w:r>
        <w:rPr>
          <w:rFonts w:ascii="Calibri" w:hAnsi="Calibri" w:cs="Calibri"/>
        </w:rPr>
        <w:fldChar w:fldCharType="separate"/>
      </w:r>
      <w:r w:rsidR="00BB7C99" w:rsidRPr="00BB7C99">
        <w:rPr>
          <w:rFonts w:ascii="Calibri" w:hAnsi="Calibri" w:cs="Calibri"/>
        </w:rPr>
        <w:t xml:space="preserve">Bradfield, G. E., &amp; Porter, G. L. (1982). Vegetation structure and diversity components of a Fraser estuary tidal marsh. </w:t>
      </w:r>
      <w:r w:rsidR="00BB7C99" w:rsidRPr="00BB7C99">
        <w:rPr>
          <w:rFonts w:ascii="Calibri" w:hAnsi="Calibri" w:cs="Calibri"/>
          <w:i/>
          <w:iCs/>
        </w:rPr>
        <w:t>Canadian Journal of Botany</w:t>
      </w:r>
      <w:r w:rsidR="00BB7C99" w:rsidRPr="00BB7C99">
        <w:rPr>
          <w:rFonts w:ascii="Calibri" w:hAnsi="Calibri" w:cs="Calibri"/>
        </w:rPr>
        <w:t xml:space="preserve">, </w:t>
      </w:r>
      <w:r w:rsidR="00BB7C99" w:rsidRPr="00BB7C99">
        <w:rPr>
          <w:rFonts w:ascii="Calibri" w:hAnsi="Calibri" w:cs="Calibri"/>
          <w:i/>
          <w:iCs/>
        </w:rPr>
        <w:t>60</w:t>
      </w:r>
      <w:r w:rsidR="00BB7C99" w:rsidRPr="00BB7C99">
        <w:rPr>
          <w:rFonts w:ascii="Calibri" w:hAnsi="Calibri" w:cs="Calibri"/>
        </w:rPr>
        <w:t>, 440–451.</w:t>
      </w:r>
    </w:p>
    <w:p w14:paraId="6ADB438C" w14:textId="77777777" w:rsidR="00BB7C99" w:rsidRPr="00BB7C99" w:rsidRDefault="00BB7C99" w:rsidP="00BB7C99">
      <w:pPr>
        <w:pStyle w:val="Bibliography"/>
        <w:rPr>
          <w:rFonts w:ascii="Calibri" w:hAnsi="Calibri" w:cs="Calibri"/>
        </w:rPr>
      </w:pPr>
      <w:r w:rsidRPr="00BB7C99">
        <w:rPr>
          <w:rFonts w:ascii="Calibri" w:hAnsi="Calibri" w:cs="Calibri"/>
        </w:rPr>
        <w:t xml:space="preserve">Brophy, L. S., Greene, C. M., Hare, V. C., Holycross, B., Lanier, A., Heady, W. N., … Dana, R. (2019). Insights into estuary habitat loss in the western United States using a new method for mapping maximum extent of tidal wetlands. </w:t>
      </w:r>
      <w:r w:rsidRPr="00BB7C99">
        <w:rPr>
          <w:rFonts w:ascii="Calibri" w:hAnsi="Calibri" w:cs="Calibri"/>
          <w:i/>
          <w:iCs/>
        </w:rPr>
        <w:t>PLOS ONE</w:t>
      </w:r>
      <w:r w:rsidRPr="00BB7C99">
        <w:rPr>
          <w:rFonts w:ascii="Calibri" w:hAnsi="Calibri" w:cs="Calibri"/>
        </w:rPr>
        <w:t xml:space="preserve">, </w:t>
      </w:r>
      <w:r w:rsidRPr="00BB7C99">
        <w:rPr>
          <w:rFonts w:ascii="Calibri" w:hAnsi="Calibri" w:cs="Calibri"/>
          <w:i/>
          <w:iCs/>
        </w:rPr>
        <w:t>14</w:t>
      </w:r>
      <w:r w:rsidRPr="00BB7C99">
        <w:rPr>
          <w:rFonts w:ascii="Calibri" w:hAnsi="Calibri" w:cs="Calibri"/>
        </w:rPr>
        <w:t>, e0218558.</w:t>
      </w:r>
    </w:p>
    <w:p w14:paraId="78BB4758" w14:textId="77777777" w:rsidR="00BB7C99" w:rsidRPr="00BB7C99" w:rsidRDefault="00BB7C99" w:rsidP="00BB7C99">
      <w:pPr>
        <w:pStyle w:val="Bibliography"/>
        <w:rPr>
          <w:rFonts w:ascii="Calibri" w:hAnsi="Calibri" w:cs="Calibri"/>
        </w:rPr>
      </w:pPr>
      <w:r w:rsidRPr="00BB7C99">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BB7C99">
        <w:rPr>
          <w:rFonts w:ascii="Calibri" w:hAnsi="Calibri" w:cs="Calibri"/>
          <w:i/>
          <w:iCs/>
        </w:rPr>
        <w:t>Marine Ecology Progress Series</w:t>
      </w:r>
      <w:r w:rsidRPr="00BB7C99">
        <w:rPr>
          <w:rFonts w:ascii="Calibri" w:hAnsi="Calibri" w:cs="Calibri"/>
        </w:rPr>
        <w:t xml:space="preserve">, </w:t>
      </w:r>
      <w:r w:rsidRPr="00BB7C99">
        <w:rPr>
          <w:rFonts w:ascii="Calibri" w:hAnsi="Calibri" w:cs="Calibri"/>
          <w:i/>
          <w:iCs/>
        </w:rPr>
        <w:t>625</w:t>
      </w:r>
      <w:r w:rsidRPr="00BB7C99">
        <w:rPr>
          <w:rFonts w:ascii="Calibri" w:hAnsi="Calibri" w:cs="Calibri"/>
        </w:rPr>
        <w:t>, 145–162.</w:t>
      </w:r>
    </w:p>
    <w:p w14:paraId="43ACF3FA" w14:textId="77777777" w:rsidR="00BB7C99" w:rsidRPr="00BB7C99" w:rsidRDefault="00BB7C99" w:rsidP="00BB7C99">
      <w:pPr>
        <w:pStyle w:val="Bibliography"/>
        <w:rPr>
          <w:rFonts w:ascii="Calibri" w:hAnsi="Calibri" w:cs="Calibri"/>
        </w:rPr>
      </w:pPr>
      <w:r w:rsidRPr="00BB7C99">
        <w:rPr>
          <w:rFonts w:ascii="Calibri" w:hAnsi="Calibri" w:cs="Calibri"/>
        </w:rPr>
        <w:t xml:space="preserve">Corenblit, D., Baas, A., Balke, T., Bouma, T., Fromard, F., Garófano‐Gómez, V., … Walcker, R. (2015). Engineer pioneer plants respond to and affect geomorphic constraints similarly along water–terrestrial interfaces world-wide. </w:t>
      </w:r>
      <w:r w:rsidRPr="00BB7C99">
        <w:rPr>
          <w:rFonts w:ascii="Calibri" w:hAnsi="Calibri" w:cs="Calibri"/>
          <w:i/>
          <w:iCs/>
        </w:rPr>
        <w:t>Global Ecology and Biogeography</w:t>
      </w:r>
      <w:r w:rsidRPr="00BB7C99">
        <w:rPr>
          <w:rFonts w:ascii="Calibri" w:hAnsi="Calibri" w:cs="Calibri"/>
        </w:rPr>
        <w:t xml:space="preserve">, </w:t>
      </w:r>
      <w:r w:rsidRPr="00BB7C99">
        <w:rPr>
          <w:rFonts w:ascii="Calibri" w:hAnsi="Calibri" w:cs="Calibri"/>
          <w:i/>
          <w:iCs/>
        </w:rPr>
        <w:t>24</w:t>
      </w:r>
      <w:r w:rsidRPr="00BB7C99">
        <w:rPr>
          <w:rFonts w:ascii="Calibri" w:hAnsi="Calibri" w:cs="Calibri"/>
        </w:rPr>
        <w:t>, 1363–1376.</w:t>
      </w:r>
    </w:p>
    <w:p w14:paraId="5D18A525" w14:textId="77777777" w:rsidR="00BB7C99" w:rsidRPr="00BB7C99" w:rsidRDefault="00BB7C99" w:rsidP="00BB7C99">
      <w:pPr>
        <w:pStyle w:val="Bibliography"/>
        <w:rPr>
          <w:rFonts w:ascii="Calibri" w:hAnsi="Calibri" w:cs="Calibri"/>
        </w:rPr>
      </w:pPr>
      <w:r w:rsidRPr="00BB7C99">
        <w:rPr>
          <w:rFonts w:ascii="Calibri" w:hAnsi="Calibri" w:cs="Calibri"/>
        </w:rPr>
        <w:t xml:space="preserve">Davis, M. J., Woo, I., Ellings, C. S., Hodgson, S., Beauchamp, D. A., Nakai, G., &amp; De La Cruz, S. E. W. (2021). A climate-mediated shift in the estuarine habitat mosaic limits prey availability and reduces nursery quality for juvenile salmon. </w:t>
      </w:r>
      <w:r w:rsidRPr="00BB7C99">
        <w:rPr>
          <w:rFonts w:ascii="Calibri" w:hAnsi="Calibri" w:cs="Calibri"/>
          <w:i/>
          <w:iCs/>
        </w:rPr>
        <w:t>Estuaries and Coasts</w:t>
      </w:r>
      <w:r w:rsidRPr="00BB7C99">
        <w:rPr>
          <w:rFonts w:ascii="Calibri" w:hAnsi="Calibri" w:cs="Calibri"/>
        </w:rPr>
        <w:t>. https://doi.org/10.1007/s12237-021-01003-3</w:t>
      </w:r>
    </w:p>
    <w:p w14:paraId="158468CA" w14:textId="77777777" w:rsidR="00BB7C99" w:rsidRPr="00BB7C99" w:rsidRDefault="00BB7C99" w:rsidP="00BB7C99">
      <w:pPr>
        <w:pStyle w:val="Bibliography"/>
        <w:rPr>
          <w:rFonts w:ascii="Calibri" w:hAnsi="Calibri" w:cs="Calibri"/>
        </w:rPr>
      </w:pPr>
      <w:r w:rsidRPr="00BB7C99">
        <w:rPr>
          <w:rFonts w:ascii="Calibri" w:hAnsi="Calibri" w:cs="Calibri"/>
        </w:rPr>
        <w:t xml:space="preserve">De Cáceres, M., &amp; Jansen, F. (2016). </w:t>
      </w:r>
      <w:r w:rsidRPr="00BB7C99">
        <w:rPr>
          <w:rFonts w:ascii="Calibri" w:hAnsi="Calibri" w:cs="Calibri"/>
          <w:i/>
          <w:iCs/>
        </w:rPr>
        <w:t>Indicspecies</w:t>
      </w:r>
      <w:r w:rsidRPr="00BB7C99">
        <w:rPr>
          <w:rFonts w:ascii="Calibri" w:hAnsi="Calibri" w:cs="Calibri"/>
        </w:rPr>
        <w:t>. Retrieved from http://r.meteo.uni.wroc.pl/web/packages/indicspecies/indicspecies.pdf</w:t>
      </w:r>
    </w:p>
    <w:p w14:paraId="13B4D9E3" w14:textId="77777777" w:rsidR="00BB7C99" w:rsidRPr="00BB7C99" w:rsidRDefault="00BB7C99" w:rsidP="00BB7C99">
      <w:pPr>
        <w:pStyle w:val="Bibliography"/>
        <w:rPr>
          <w:rFonts w:ascii="Calibri" w:hAnsi="Calibri" w:cs="Calibri"/>
        </w:rPr>
      </w:pPr>
      <w:r w:rsidRPr="00BB7C99">
        <w:rPr>
          <w:rFonts w:ascii="Calibri" w:hAnsi="Calibri" w:cs="Calibri"/>
        </w:rPr>
        <w:t xml:space="preserve">Denoth, M., &amp; Myers, J. H. (2007). Competition between Lythrum salicaria and a rare species: Combining evidence from experiments and long-term monitoring. </w:t>
      </w:r>
      <w:r w:rsidRPr="00BB7C99">
        <w:rPr>
          <w:rFonts w:ascii="Calibri" w:hAnsi="Calibri" w:cs="Calibri"/>
          <w:i/>
          <w:iCs/>
        </w:rPr>
        <w:t>Plant Ecology</w:t>
      </w:r>
      <w:r w:rsidRPr="00BB7C99">
        <w:rPr>
          <w:rFonts w:ascii="Calibri" w:hAnsi="Calibri" w:cs="Calibri"/>
        </w:rPr>
        <w:t xml:space="preserve">, </w:t>
      </w:r>
      <w:r w:rsidRPr="00BB7C99">
        <w:rPr>
          <w:rFonts w:ascii="Calibri" w:hAnsi="Calibri" w:cs="Calibri"/>
          <w:i/>
          <w:iCs/>
        </w:rPr>
        <w:t>191</w:t>
      </w:r>
      <w:r w:rsidRPr="00BB7C99">
        <w:rPr>
          <w:rFonts w:ascii="Calibri" w:hAnsi="Calibri" w:cs="Calibri"/>
        </w:rPr>
        <w:t>, 153–161.</w:t>
      </w:r>
    </w:p>
    <w:p w14:paraId="1C179E67" w14:textId="77777777" w:rsidR="00BB7C99" w:rsidRPr="00BB7C99" w:rsidRDefault="00BB7C99" w:rsidP="00BB7C99">
      <w:pPr>
        <w:pStyle w:val="Bibliography"/>
        <w:rPr>
          <w:rFonts w:ascii="Calibri" w:hAnsi="Calibri" w:cs="Calibri"/>
        </w:rPr>
      </w:pPr>
      <w:r w:rsidRPr="00BB7C99">
        <w:rPr>
          <w:rFonts w:ascii="Calibri" w:hAnsi="Calibri" w:cs="Calibri"/>
        </w:rPr>
        <w:t xml:space="preserve">Donohue, I., Hillebrand, H., Montoya, J. M., Petchey, O. L., Pimm, S. L., Fowler, M. S., … Yang, Q. (2016). Navigating the complexity of ecological stability. </w:t>
      </w:r>
      <w:r w:rsidRPr="00BB7C99">
        <w:rPr>
          <w:rFonts w:ascii="Calibri" w:hAnsi="Calibri" w:cs="Calibri"/>
          <w:i/>
          <w:iCs/>
        </w:rPr>
        <w:t>Ecology Letters</w:t>
      </w:r>
      <w:r w:rsidRPr="00BB7C99">
        <w:rPr>
          <w:rFonts w:ascii="Calibri" w:hAnsi="Calibri" w:cs="Calibri"/>
        </w:rPr>
        <w:t xml:space="preserve">, </w:t>
      </w:r>
      <w:r w:rsidRPr="00BB7C99">
        <w:rPr>
          <w:rFonts w:ascii="Calibri" w:hAnsi="Calibri" w:cs="Calibri"/>
          <w:i/>
          <w:iCs/>
        </w:rPr>
        <w:t>19</w:t>
      </w:r>
      <w:r w:rsidRPr="00BB7C99">
        <w:rPr>
          <w:rFonts w:ascii="Calibri" w:hAnsi="Calibri" w:cs="Calibri"/>
        </w:rPr>
        <w:t>, 1172–1185.</w:t>
      </w:r>
    </w:p>
    <w:p w14:paraId="51248D17" w14:textId="77777777" w:rsidR="00BB7C99" w:rsidRPr="00BB7C99" w:rsidRDefault="00BB7C99" w:rsidP="00BB7C99">
      <w:pPr>
        <w:pStyle w:val="Bibliography"/>
        <w:rPr>
          <w:rFonts w:ascii="Calibri" w:hAnsi="Calibri" w:cs="Calibri"/>
        </w:rPr>
      </w:pPr>
      <w:r w:rsidRPr="00BB7C99">
        <w:rPr>
          <w:rFonts w:ascii="Calibri" w:hAnsi="Calibri" w:cs="Calibri"/>
        </w:rPr>
        <w:t xml:space="preserve">Emmett, R., Llansó, R., Newton, J., Thom, R., Hornberger, M., Morgan, C., … Fishman, P. (2000). Geographic signatures of North American West Coast estuaries. </w:t>
      </w:r>
      <w:r w:rsidRPr="00BB7C99">
        <w:rPr>
          <w:rFonts w:ascii="Calibri" w:hAnsi="Calibri" w:cs="Calibri"/>
          <w:i/>
          <w:iCs/>
        </w:rPr>
        <w:t>Estuaries</w:t>
      </w:r>
      <w:r w:rsidRPr="00BB7C99">
        <w:rPr>
          <w:rFonts w:ascii="Calibri" w:hAnsi="Calibri" w:cs="Calibri"/>
        </w:rPr>
        <w:t xml:space="preserve">, </w:t>
      </w:r>
      <w:r w:rsidRPr="00BB7C99">
        <w:rPr>
          <w:rFonts w:ascii="Calibri" w:hAnsi="Calibri" w:cs="Calibri"/>
          <w:i/>
          <w:iCs/>
        </w:rPr>
        <w:t>23</w:t>
      </w:r>
      <w:r w:rsidRPr="00BB7C99">
        <w:rPr>
          <w:rFonts w:ascii="Calibri" w:hAnsi="Calibri" w:cs="Calibri"/>
        </w:rPr>
        <w:t>, 765–792.</w:t>
      </w:r>
    </w:p>
    <w:p w14:paraId="024583A0" w14:textId="77777777" w:rsidR="00BB7C99" w:rsidRPr="00BB7C99" w:rsidRDefault="00BB7C99" w:rsidP="00BB7C99">
      <w:pPr>
        <w:pStyle w:val="Bibliography"/>
        <w:rPr>
          <w:rFonts w:ascii="Calibri" w:hAnsi="Calibri" w:cs="Calibri"/>
        </w:rPr>
      </w:pPr>
      <w:r w:rsidRPr="00BB7C99">
        <w:rPr>
          <w:rFonts w:ascii="Calibri" w:hAnsi="Calibri" w:cs="Calibri"/>
        </w:rPr>
        <w:t xml:space="preserve">Hallett, L. M., Jones, S. K., MacDonald, A. A. M., Jones, M. B., Flynn, D. F. B., Ripplinger, J., … Collins, S. L. (2016). codyn: An r package of community dynamics metrics. </w:t>
      </w:r>
      <w:r w:rsidRPr="00BB7C99">
        <w:rPr>
          <w:rFonts w:ascii="Calibri" w:hAnsi="Calibri" w:cs="Calibri"/>
          <w:i/>
          <w:iCs/>
        </w:rPr>
        <w:t>Methods in Ecology and Evolution</w:t>
      </w:r>
      <w:r w:rsidRPr="00BB7C99">
        <w:rPr>
          <w:rFonts w:ascii="Calibri" w:hAnsi="Calibri" w:cs="Calibri"/>
        </w:rPr>
        <w:t xml:space="preserve">, </w:t>
      </w:r>
      <w:r w:rsidRPr="00BB7C99">
        <w:rPr>
          <w:rFonts w:ascii="Calibri" w:hAnsi="Calibri" w:cs="Calibri"/>
          <w:i/>
          <w:iCs/>
        </w:rPr>
        <w:t>7</w:t>
      </w:r>
      <w:r w:rsidRPr="00BB7C99">
        <w:rPr>
          <w:rFonts w:ascii="Calibri" w:hAnsi="Calibri" w:cs="Calibri"/>
        </w:rPr>
        <w:t>, 1146–1151.</w:t>
      </w:r>
    </w:p>
    <w:p w14:paraId="3FD7438D" w14:textId="77777777" w:rsidR="00BB7C99" w:rsidRPr="00BB7C99" w:rsidRDefault="00BB7C99" w:rsidP="00BB7C99">
      <w:pPr>
        <w:pStyle w:val="Bibliography"/>
        <w:rPr>
          <w:rFonts w:ascii="Calibri" w:hAnsi="Calibri" w:cs="Calibri"/>
        </w:rPr>
      </w:pPr>
      <w:r w:rsidRPr="00BB7C99">
        <w:rPr>
          <w:rFonts w:ascii="Calibri" w:hAnsi="Calibri" w:cs="Calibri"/>
        </w:rPr>
        <w:lastRenderedPageBreak/>
        <w:t xml:space="preserve">Hitchcock, C. L., &amp; Cronquist, A. (1973). </w:t>
      </w:r>
      <w:r w:rsidRPr="00BB7C99">
        <w:rPr>
          <w:rFonts w:ascii="Calibri" w:hAnsi="Calibri" w:cs="Calibri"/>
          <w:i/>
          <w:iCs/>
        </w:rPr>
        <w:t>Flora of the Pacific Northwest, an illustrated manual</w:t>
      </w:r>
      <w:r w:rsidRPr="00BB7C99">
        <w:rPr>
          <w:rFonts w:ascii="Calibri" w:hAnsi="Calibri" w:cs="Calibri"/>
        </w:rPr>
        <w:t>. Seattle and London: University of Washington Press.</w:t>
      </w:r>
    </w:p>
    <w:p w14:paraId="40475B6E" w14:textId="77777777" w:rsidR="00BB7C99" w:rsidRPr="00BB7C99" w:rsidRDefault="00BB7C99" w:rsidP="00BB7C99">
      <w:pPr>
        <w:pStyle w:val="Bibliography"/>
        <w:rPr>
          <w:rFonts w:ascii="Calibri" w:hAnsi="Calibri" w:cs="Calibri"/>
        </w:rPr>
      </w:pPr>
      <w:r w:rsidRPr="00BB7C99">
        <w:rPr>
          <w:rFonts w:ascii="Calibri" w:hAnsi="Calibri" w:cs="Calibri"/>
        </w:rPr>
        <w:t xml:space="preserve">Holling, C. S. (1973). Resilience and Stability of Ecological Systems. </w:t>
      </w:r>
      <w:r w:rsidRPr="00BB7C99">
        <w:rPr>
          <w:rFonts w:ascii="Calibri" w:hAnsi="Calibri" w:cs="Calibri"/>
          <w:i/>
          <w:iCs/>
        </w:rPr>
        <w:t>Annual Review of Ecology and Systematics</w:t>
      </w:r>
      <w:r w:rsidRPr="00BB7C99">
        <w:rPr>
          <w:rFonts w:ascii="Calibri" w:hAnsi="Calibri" w:cs="Calibri"/>
        </w:rPr>
        <w:t xml:space="preserve">, </w:t>
      </w:r>
      <w:r w:rsidRPr="00BB7C99">
        <w:rPr>
          <w:rFonts w:ascii="Calibri" w:hAnsi="Calibri" w:cs="Calibri"/>
          <w:i/>
          <w:iCs/>
        </w:rPr>
        <w:t>4</w:t>
      </w:r>
      <w:r w:rsidRPr="00BB7C99">
        <w:rPr>
          <w:rFonts w:ascii="Calibri" w:hAnsi="Calibri" w:cs="Calibri"/>
        </w:rPr>
        <w:t>, 1–23.</w:t>
      </w:r>
    </w:p>
    <w:p w14:paraId="0C8B6853" w14:textId="77777777" w:rsidR="00BB7C99" w:rsidRPr="00BB7C99" w:rsidRDefault="00BB7C99" w:rsidP="00BB7C99">
      <w:pPr>
        <w:pStyle w:val="Bibliography"/>
        <w:rPr>
          <w:rFonts w:ascii="Calibri" w:hAnsi="Calibri" w:cs="Calibri"/>
        </w:rPr>
      </w:pPr>
      <w:r w:rsidRPr="00BB7C99">
        <w:rPr>
          <w:rFonts w:ascii="Calibri" w:hAnsi="Calibri" w:cs="Calibri"/>
        </w:rPr>
        <w:t xml:space="preserve">Kopecký, M., &amp; Macek, M. (2015). Vegetation resurvey is robust to plot location uncertainty. </w:t>
      </w:r>
      <w:r w:rsidRPr="00BB7C99">
        <w:rPr>
          <w:rFonts w:ascii="Calibri" w:hAnsi="Calibri" w:cs="Calibri"/>
          <w:i/>
          <w:iCs/>
        </w:rPr>
        <w:t>Diversity and Distributions</w:t>
      </w:r>
      <w:r w:rsidRPr="00BB7C99">
        <w:rPr>
          <w:rFonts w:ascii="Calibri" w:hAnsi="Calibri" w:cs="Calibri"/>
        </w:rPr>
        <w:t xml:space="preserve">, </w:t>
      </w:r>
      <w:r w:rsidRPr="00BB7C99">
        <w:rPr>
          <w:rFonts w:ascii="Calibri" w:hAnsi="Calibri" w:cs="Calibri"/>
          <w:i/>
          <w:iCs/>
        </w:rPr>
        <w:t>21</w:t>
      </w:r>
      <w:r w:rsidRPr="00BB7C99">
        <w:rPr>
          <w:rFonts w:ascii="Calibri" w:hAnsi="Calibri" w:cs="Calibri"/>
        </w:rPr>
        <w:t>, 322–330.</w:t>
      </w:r>
    </w:p>
    <w:p w14:paraId="5B2DF811" w14:textId="77777777" w:rsidR="00BB7C99" w:rsidRPr="00BB7C99" w:rsidRDefault="00BB7C99" w:rsidP="00BB7C99">
      <w:pPr>
        <w:pStyle w:val="Bibliography"/>
        <w:rPr>
          <w:rFonts w:ascii="Calibri" w:hAnsi="Calibri" w:cs="Calibri"/>
        </w:rPr>
      </w:pPr>
      <w:r w:rsidRPr="00BB7C99">
        <w:rPr>
          <w:rFonts w:ascii="Calibri" w:hAnsi="Calibri" w:cs="Calibri"/>
        </w:rPr>
        <w:t xml:space="preserve">Legendre, P., &amp; Legendre, L. (2012). </w:t>
      </w:r>
      <w:r w:rsidRPr="00BB7C99">
        <w:rPr>
          <w:rFonts w:ascii="Calibri" w:hAnsi="Calibri" w:cs="Calibri"/>
          <w:i/>
          <w:iCs/>
        </w:rPr>
        <w:t>Numerical Ecology</w:t>
      </w:r>
      <w:r w:rsidRPr="00BB7C99">
        <w:rPr>
          <w:rFonts w:ascii="Calibri" w:hAnsi="Calibri" w:cs="Calibri"/>
        </w:rPr>
        <w:t xml:space="preserve"> (3rd ed., Vol. 24). Elsevier.</w:t>
      </w:r>
    </w:p>
    <w:p w14:paraId="0D927BB2" w14:textId="77777777" w:rsidR="00BB7C99" w:rsidRPr="00BB7C99" w:rsidRDefault="00BB7C99" w:rsidP="00BB7C99">
      <w:pPr>
        <w:pStyle w:val="Bibliography"/>
        <w:rPr>
          <w:rFonts w:ascii="Calibri" w:hAnsi="Calibri" w:cs="Calibri"/>
        </w:rPr>
      </w:pPr>
      <w:r w:rsidRPr="00BB7C99">
        <w:rPr>
          <w:rFonts w:ascii="Calibri" w:hAnsi="Calibri" w:cs="Calibri"/>
        </w:rPr>
        <w:t xml:space="preserve">Marijnissen, R., Kok, M., Kroeze, C., &amp; van Loon-Steensma, J. (2020). The Sensitivity of a Dike-Marsh System to Sea-Level Rise—A Model-Based Exploration. </w:t>
      </w:r>
      <w:r w:rsidRPr="00BB7C99">
        <w:rPr>
          <w:rFonts w:ascii="Calibri" w:hAnsi="Calibri" w:cs="Calibri"/>
          <w:i/>
          <w:iCs/>
        </w:rPr>
        <w:t>Journal of Marine Science and Engineering</w:t>
      </w:r>
      <w:r w:rsidRPr="00BB7C99">
        <w:rPr>
          <w:rFonts w:ascii="Calibri" w:hAnsi="Calibri" w:cs="Calibri"/>
        </w:rPr>
        <w:t xml:space="preserve">, </w:t>
      </w:r>
      <w:r w:rsidRPr="00BB7C99">
        <w:rPr>
          <w:rFonts w:ascii="Calibri" w:hAnsi="Calibri" w:cs="Calibri"/>
          <w:i/>
          <w:iCs/>
        </w:rPr>
        <w:t>8</w:t>
      </w:r>
      <w:r w:rsidRPr="00BB7C99">
        <w:rPr>
          <w:rFonts w:ascii="Calibri" w:hAnsi="Calibri" w:cs="Calibri"/>
        </w:rPr>
        <w:t>, 42.</w:t>
      </w:r>
    </w:p>
    <w:p w14:paraId="47A01522" w14:textId="77777777" w:rsidR="00BB7C99" w:rsidRPr="00BB7C99" w:rsidRDefault="00BB7C99" w:rsidP="00BB7C99">
      <w:pPr>
        <w:pStyle w:val="Bibliography"/>
        <w:rPr>
          <w:rFonts w:ascii="Calibri" w:hAnsi="Calibri" w:cs="Calibri"/>
        </w:rPr>
      </w:pPr>
      <w:r w:rsidRPr="00BB7C99">
        <w:rPr>
          <w:rFonts w:ascii="Calibri" w:hAnsi="Calibri" w:cs="Calibri"/>
        </w:rPr>
        <w:t xml:space="preserve">Ovaskainen, O., Rybicki, J., &amp; Abrego, N. (2019). What can observational data reveal about metacommunity processes? </w:t>
      </w:r>
      <w:r w:rsidRPr="00BB7C99">
        <w:rPr>
          <w:rFonts w:ascii="Calibri" w:hAnsi="Calibri" w:cs="Calibri"/>
          <w:i/>
          <w:iCs/>
        </w:rPr>
        <w:t>Ecography</w:t>
      </w:r>
      <w:r w:rsidRPr="00BB7C99">
        <w:rPr>
          <w:rFonts w:ascii="Calibri" w:hAnsi="Calibri" w:cs="Calibri"/>
        </w:rPr>
        <w:t xml:space="preserve">, </w:t>
      </w:r>
      <w:r w:rsidRPr="00BB7C99">
        <w:rPr>
          <w:rFonts w:ascii="Calibri" w:hAnsi="Calibri" w:cs="Calibri"/>
          <w:i/>
          <w:iCs/>
        </w:rPr>
        <w:t>42</w:t>
      </w:r>
      <w:r w:rsidRPr="00BB7C99">
        <w:rPr>
          <w:rFonts w:ascii="Calibri" w:hAnsi="Calibri" w:cs="Calibri"/>
        </w:rPr>
        <w:t>, 1877–1886.</w:t>
      </w:r>
    </w:p>
    <w:p w14:paraId="63579F67" w14:textId="77777777" w:rsidR="00BB7C99" w:rsidRPr="00BB7C99" w:rsidRDefault="00BB7C99" w:rsidP="00BB7C99">
      <w:pPr>
        <w:pStyle w:val="Bibliography"/>
        <w:rPr>
          <w:rFonts w:ascii="Calibri" w:hAnsi="Calibri" w:cs="Calibri"/>
        </w:rPr>
      </w:pPr>
      <w:r w:rsidRPr="00BB7C99">
        <w:rPr>
          <w:rFonts w:ascii="Calibri" w:hAnsi="Calibri" w:cs="Calibri"/>
        </w:rPr>
        <w:t xml:space="preserve">Pasternack, G. B. (2009). Chapter 3. Hydrogeomorphology and sedimentation in tidal freshwater wetlands. In A. Barendregt, D. F. Whigham, &amp; A. H. Baldwin (Eds.), </w:t>
      </w:r>
      <w:r w:rsidRPr="00BB7C99">
        <w:rPr>
          <w:rFonts w:ascii="Calibri" w:hAnsi="Calibri" w:cs="Calibri"/>
          <w:i/>
          <w:iCs/>
        </w:rPr>
        <w:t>Tidal Freshwater Wetlands</w:t>
      </w:r>
      <w:r w:rsidRPr="00BB7C99">
        <w:rPr>
          <w:rFonts w:ascii="Calibri" w:hAnsi="Calibri" w:cs="Calibri"/>
        </w:rPr>
        <w:t xml:space="preserve"> (pp. 31–40). Leiden, The Netherlands: Backhuys Publishers.</w:t>
      </w:r>
    </w:p>
    <w:p w14:paraId="338B1B65" w14:textId="77777777" w:rsidR="00BB7C99" w:rsidRPr="00BB7C99" w:rsidRDefault="00BB7C99" w:rsidP="00BB7C99">
      <w:pPr>
        <w:pStyle w:val="Bibliography"/>
        <w:rPr>
          <w:rFonts w:ascii="Calibri" w:hAnsi="Calibri" w:cs="Calibri"/>
        </w:rPr>
      </w:pPr>
      <w:r w:rsidRPr="00BB7C99">
        <w:rPr>
          <w:rFonts w:ascii="Calibri" w:hAnsi="Calibri" w:cs="Calibri"/>
        </w:rPr>
        <w:t xml:space="preserve">Peteet, D. M., Nichols, J., Kenna, T., Chang, C., Browne, J., Reza, M., … Stern-Protz, S. (2018). Sediment starvation destroys New York City marshes’ resistance to sea level rise. </w:t>
      </w:r>
      <w:r w:rsidRPr="00BB7C99">
        <w:rPr>
          <w:rFonts w:ascii="Calibri" w:hAnsi="Calibri" w:cs="Calibri"/>
          <w:i/>
          <w:iCs/>
        </w:rPr>
        <w:t>Proceedings of the National Academy of Sciences</w:t>
      </w:r>
      <w:r w:rsidRPr="00BB7C99">
        <w:rPr>
          <w:rFonts w:ascii="Calibri" w:hAnsi="Calibri" w:cs="Calibri"/>
        </w:rPr>
        <w:t xml:space="preserve">, </w:t>
      </w:r>
      <w:r w:rsidRPr="00BB7C99">
        <w:rPr>
          <w:rFonts w:ascii="Calibri" w:hAnsi="Calibri" w:cs="Calibri"/>
          <w:i/>
          <w:iCs/>
        </w:rPr>
        <w:t>115</w:t>
      </w:r>
      <w:r w:rsidRPr="00BB7C99">
        <w:rPr>
          <w:rFonts w:ascii="Calibri" w:hAnsi="Calibri" w:cs="Calibri"/>
        </w:rPr>
        <w:t>, 10281–10286.</w:t>
      </w:r>
    </w:p>
    <w:p w14:paraId="7AA6B785" w14:textId="77777777" w:rsidR="00BB7C99" w:rsidRPr="00BB7C99" w:rsidRDefault="00BB7C99" w:rsidP="00BB7C99">
      <w:pPr>
        <w:pStyle w:val="Bibliography"/>
        <w:rPr>
          <w:rFonts w:ascii="Calibri" w:hAnsi="Calibri" w:cs="Calibri"/>
        </w:rPr>
      </w:pPr>
      <w:r w:rsidRPr="00BB7C99">
        <w:rPr>
          <w:rFonts w:ascii="Calibri" w:hAnsi="Calibri" w:cs="Calibri"/>
        </w:rPr>
        <w:t xml:space="preserve">Schaefer, V. (2004). Ecological setting of the Fraser River delta and its urban estuary. In B. J. Groulx, D. C. Mosher, J. L. Luternauer, &amp; D. E. Bilderback (Eds.), </w:t>
      </w:r>
      <w:r w:rsidRPr="00BB7C99">
        <w:rPr>
          <w:rFonts w:ascii="Calibri" w:hAnsi="Calibri" w:cs="Calibri"/>
          <w:i/>
          <w:iCs/>
        </w:rPr>
        <w:t>Fraser River Delta, British Columbia: Issues of an Urban Estuary</w:t>
      </w:r>
      <w:r w:rsidRPr="00BB7C99">
        <w:rPr>
          <w:rFonts w:ascii="Calibri" w:hAnsi="Calibri" w:cs="Calibri"/>
        </w:rPr>
        <w:t xml:space="preserve"> (pp. 147–172). Geological Survey of Canada, Bulletin 547.</w:t>
      </w:r>
    </w:p>
    <w:p w14:paraId="68DB749B" w14:textId="77777777" w:rsidR="00BB7C99" w:rsidRPr="00BB7C99" w:rsidRDefault="00BB7C99" w:rsidP="00BB7C99">
      <w:pPr>
        <w:pStyle w:val="Bibliography"/>
        <w:rPr>
          <w:rFonts w:ascii="Calibri" w:hAnsi="Calibri" w:cs="Calibri"/>
        </w:rPr>
      </w:pPr>
      <w:r w:rsidRPr="00BB7C99">
        <w:rPr>
          <w:rFonts w:ascii="Calibri" w:hAnsi="Calibri" w:cs="Calibri"/>
        </w:rPr>
        <w:t xml:space="preserve">Sinks, I. A., Borde, A. B., Diefenderfer, H. L., &amp; Karnezis, J. P. (2021). Assessment of Methods to Control Invasive Reed Canarygrass (Phalaris arundinacea) in Tidal Freshwater Wetlands. </w:t>
      </w:r>
      <w:r w:rsidRPr="00BB7C99">
        <w:rPr>
          <w:rFonts w:ascii="Calibri" w:hAnsi="Calibri" w:cs="Calibri"/>
          <w:i/>
          <w:iCs/>
        </w:rPr>
        <w:t>Natural Areas Journal</w:t>
      </w:r>
      <w:r w:rsidRPr="00BB7C99">
        <w:rPr>
          <w:rFonts w:ascii="Calibri" w:hAnsi="Calibri" w:cs="Calibri"/>
        </w:rPr>
        <w:t xml:space="preserve">, </w:t>
      </w:r>
      <w:r w:rsidRPr="00BB7C99">
        <w:rPr>
          <w:rFonts w:ascii="Calibri" w:hAnsi="Calibri" w:cs="Calibri"/>
          <w:i/>
          <w:iCs/>
        </w:rPr>
        <w:t>41</w:t>
      </w:r>
      <w:r w:rsidRPr="00BB7C99">
        <w:rPr>
          <w:rFonts w:ascii="Calibri" w:hAnsi="Calibri" w:cs="Calibri"/>
        </w:rPr>
        <w:t>, 172–185.</w:t>
      </w:r>
    </w:p>
    <w:p w14:paraId="461551EC" w14:textId="77777777" w:rsidR="00BB7C99" w:rsidRPr="00BB7C99" w:rsidRDefault="00BB7C99" w:rsidP="00BB7C99">
      <w:pPr>
        <w:pStyle w:val="Bibliography"/>
        <w:rPr>
          <w:rFonts w:ascii="Calibri" w:hAnsi="Calibri" w:cs="Calibri"/>
        </w:rPr>
      </w:pPr>
      <w:r w:rsidRPr="00BB7C99">
        <w:rPr>
          <w:rFonts w:ascii="Calibri" w:hAnsi="Calibri" w:cs="Calibri"/>
        </w:rPr>
        <w:lastRenderedPageBreak/>
        <w:t xml:space="preserve">Underwood, A. J., Chapman, M. G., &amp; Connell, S. D. (2000). Observations in ecology: You can’t make progress on processes without understanding the patterns. </w:t>
      </w:r>
      <w:r w:rsidRPr="00BB7C99">
        <w:rPr>
          <w:rFonts w:ascii="Calibri" w:hAnsi="Calibri" w:cs="Calibri"/>
          <w:i/>
          <w:iCs/>
        </w:rPr>
        <w:t>Journal of Experimental Marine Biology and Ecology</w:t>
      </w:r>
      <w:r w:rsidRPr="00BB7C99">
        <w:rPr>
          <w:rFonts w:ascii="Calibri" w:hAnsi="Calibri" w:cs="Calibri"/>
        </w:rPr>
        <w:t xml:space="preserve">, </w:t>
      </w:r>
      <w:r w:rsidRPr="00BB7C99">
        <w:rPr>
          <w:rFonts w:ascii="Calibri" w:hAnsi="Calibri" w:cs="Calibri"/>
          <w:i/>
          <w:iCs/>
        </w:rPr>
        <w:t>250</w:t>
      </w:r>
      <w:r w:rsidRPr="00BB7C99">
        <w:rPr>
          <w:rFonts w:ascii="Calibri" w:hAnsi="Calibri" w:cs="Calibri"/>
        </w:rPr>
        <w:t>, 97–115.</w:t>
      </w:r>
    </w:p>
    <w:p w14:paraId="3AF4AEFD" w14:textId="77777777" w:rsidR="00BB7C99" w:rsidRPr="00BB7C99" w:rsidRDefault="00BB7C99" w:rsidP="00BB7C99">
      <w:pPr>
        <w:pStyle w:val="Bibliography"/>
        <w:rPr>
          <w:rFonts w:ascii="Calibri" w:hAnsi="Calibri" w:cs="Calibri"/>
        </w:rPr>
      </w:pPr>
      <w:r w:rsidRPr="00BB7C99">
        <w:rPr>
          <w:rFonts w:ascii="Calibri" w:hAnsi="Calibri" w:cs="Calibri"/>
        </w:rPr>
        <w:t xml:space="preserve">Whittaker, R. H. (1975). </w:t>
      </w:r>
      <w:r w:rsidRPr="00BB7C99">
        <w:rPr>
          <w:rFonts w:ascii="Calibri" w:hAnsi="Calibri" w:cs="Calibri"/>
          <w:i/>
          <w:iCs/>
        </w:rPr>
        <w:t>Communities and Ecosystems</w:t>
      </w:r>
      <w:r w:rsidRPr="00BB7C99">
        <w:rPr>
          <w:rFonts w:ascii="Calibri" w:hAnsi="Calibri" w:cs="Calibri"/>
        </w:rPr>
        <w:t xml:space="preserve"> (2nd ed.). New York, NY: Macmillan.</w:t>
      </w:r>
    </w:p>
    <w:p w14:paraId="1CE4119A" w14:textId="4652CA18" w:rsidR="00340BB0" w:rsidRDefault="00E8167E" w:rsidP="00340BB0">
      <w:r>
        <w:rPr>
          <w:rFonts w:ascii="Calibri" w:hAnsi="Calibri" w:cs="Calibri"/>
        </w:rPr>
        <w:fldChar w:fldCharType="end"/>
      </w:r>
    </w:p>
    <w:p w14:paraId="63C82C9E" w14:textId="1164A7A8" w:rsidR="007D7FC0" w:rsidRDefault="007D7FC0" w:rsidP="00340BB0"/>
    <w:p w14:paraId="7DD2B655" w14:textId="6596A3DF" w:rsidR="007D7FC0" w:rsidRDefault="007D7FC0"/>
    <w:p w14:paraId="4B285698" w14:textId="77777777" w:rsidR="00E24A76" w:rsidRDefault="00E24A76">
      <w:pPr>
        <w:rPr>
          <w:ins w:id="1355" w:author="Stefanie Lane" w:date="2022-05-12T15:08:00Z"/>
          <w:rFonts w:asciiTheme="majorHAnsi" w:eastAsiaTheme="majorEastAsia" w:hAnsiTheme="majorHAnsi" w:cstheme="majorBidi"/>
          <w:color w:val="2F5496" w:themeColor="accent1" w:themeShade="BF"/>
          <w:sz w:val="32"/>
          <w:szCs w:val="32"/>
        </w:rPr>
      </w:pPr>
      <w:ins w:id="1356" w:author="Stefanie Lane" w:date="2022-05-12T15:08:00Z">
        <w:r>
          <w:br w:type="page"/>
        </w:r>
      </w:ins>
    </w:p>
    <w:p w14:paraId="6A634515" w14:textId="2D2DA539" w:rsidR="007D7FC0" w:rsidRDefault="007D7FC0" w:rsidP="007D7FC0">
      <w:pPr>
        <w:pStyle w:val="Heading1"/>
      </w:pPr>
      <w:r>
        <w:lastRenderedPageBreak/>
        <w:t>Supplemental</w:t>
      </w:r>
    </w:p>
    <w:p w14:paraId="4EC95476" w14:textId="1CBA151A" w:rsidR="00F222C0" w:rsidRDefault="00F222C0" w:rsidP="00F222C0"/>
    <w:p w14:paraId="29C83EF1" w14:textId="02237BBF" w:rsidR="00F222C0" w:rsidRDefault="00F222C0" w:rsidP="00F222C0"/>
    <w:p w14:paraId="264EF9D9" w14:textId="272BDF10" w:rsidR="00F222C0" w:rsidRDefault="00F222C0" w:rsidP="00F222C0">
      <w:pPr>
        <w:pStyle w:val="Caption"/>
        <w:keepNext/>
      </w:pPr>
      <w:bookmarkStart w:id="1357" w:name="_Ref102639740"/>
      <w:r>
        <w:t xml:space="preserve">Table </w:t>
      </w:r>
      <w:fldSimple w:instr=" SEQ Table \* ARABIC ">
        <w:ins w:id="1358" w:author="Stefanie Lane" w:date="2022-05-11T12:52:00Z">
          <w:r w:rsidR="006601E5">
            <w:rPr>
              <w:noProof/>
            </w:rPr>
            <w:t>3</w:t>
          </w:r>
        </w:ins>
        <w:del w:id="1359" w:author="Stefanie Lane" w:date="2022-05-10T13:26:00Z">
          <w:r w:rsidR="004B5482" w:rsidDel="00231BAA">
            <w:rPr>
              <w:noProof/>
            </w:rPr>
            <w:delText>2</w:delText>
          </w:r>
        </w:del>
      </w:fldSimple>
      <w:bookmarkEnd w:id="1357"/>
      <w:r>
        <w:t>. Species indicator analysis identifies the same dominant species in each assemblage type (</w:t>
      </w:r>
      <w:r w:rsidR="00FD7BB5">
        <w:t>Sedge</w:t>
      </w:r>
      <w:r>
        <w:t xml:space="preserve">, </w:t>
      </w:r>
      <w:r w:rsidR="00FD7BB5">
        <w:t>Fescue</w:t>
      </w:r>
      <w:r>
        <w:t xml:space="preserve">, </w:t>
      </w:r>
      <w:r w:rsidR="00FD7BB5">
        <w:t>Bogbean</w:t>
      </w:r>
      <w:r>
        <w:t xml:space="preserve">) as significantly driving clustering of assemblages over time. </w:t>
      </w:r>
    </w:p>
    <w:p w14:paraId="5BB20118" w14:textId="61CEACC6" w:rsidR="00F222C0" w:rsidRDefault="007B228A" w:rsidP="00F222C0">
      <w:pPr>
        <w:rPr>
          <w:ins w:id="1360" w:author="Stefanie Lane" w:date="2022-05-05T12:57:00Z"/>
        </w:rPr>
      </w:pPr>
      <w:ins w:id="1361" w:author="Stefanie Lane" w:date="2022-05-11T12:55:00Z">
        <w:r w:rsidRPr="007B228A">
          <w:rPr>
            <w:noProof/>
          </w:rPr>
          <w:drawing>
            <wp:inline distT="0" distB="0" distL="0" distR="0" wp14:anchorId="1DC35A15" wp14:editId="0F0A7831">
              <wp:extent cx="6386732" cy="2856649"/>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400008" cy="2862587"/>
                      </a:xfrm>
                      <a:prstGeom prst="rect">
                        <a:avLst/>
                      </a:prstGeom>
                      <a:noFill/>
                      <a:ln>
                        <a:noFill/>
                      </a:ln>
                    </pic:spPr>
                  </pic:pic>
                </a:graphicData>
              </a:graphic>
            </wp:inline>
          </w:drawing>
        </w:r>
        <w:r w:rsidRPr="007B228A" w:rsidDel="007B228A">
          <w:t xml:space="preserve"> </w:t>
        </w:r>
      </w:ins>
      <w:del w:id="1362" w:author="Stefanie Lane" w:date="2022-05-11T12:55:00Z">
        <w:r w:rsidR="0074150F" w:rsidDel="007B228A">
          <w:rPr>
            <w:noProof/>
          </w:rPr>
          <mc:AlternateContent>
            <mc:Choice Requires="wps">
              <w:drawing>
                <wp:anchor distT="0" distB="0" distL="114300" distR="114300" simplePos="0" relativeHeight="251679744" behindDoc="0" locked="0" layoutInCell="1" allowOverlap="1" wp14:anchorId="334B632C" wp14:editId="1E0A797E">
                  <wp:simplePos x="0" y="0"/>
                  <wp:positionH relativeFrom="column">
                    <wp:posOffset>19050</wp:posOffset>
                  </wp:positionH>
                  <wp:positionV relativeFrom="paragraph">
                    <wp:posOffset>2414270</wp:posOffset>
                  </wp:positionV>
                  <wp:extent cx="600075" cy="333375"/>
                  <wp:effectExtent l="19050" t="19050" r="28575" b="28575"/>
                  <wp:wrapNone/>
                  <wp:docPr id="7" name="Rectangle 7"/>
                  <wp:cNvGraphicFramePr/>
                  <a:graphic xmlns:a="http://schemas.openxmlformats.org/drawingml/2006/main">
                    <a:graphicData uri="http://schemas.microsoft.com/office/word/2010/wordprocessingShape">
                      <wps:wsp>
                        <wps:cNvSpPr/>
                        <wps:spPr>
                          <a:xfrm>
                            <a:off x="0" y="0"/>
                            <a:ext cx="600075" cy="333375"/>
                          </a:xfrm>
                          <a:prstGeom prst="rect">
                            <a:avLst/>
                          </a:prstGeom>
                          <a:noFill/>
                          <a:ln w="3810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C7C60C" id="Rectangle 7" o:spid="_x0000_s1026" style="position:absolute;margin-left:1.5pt;margin-top:190.1pt;width:47.25pt;height:26.2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" filled="f" strokecolor="#4472c4 [3204]" strokeweight="3pt"/>
              </w:pict>
            </mc:Fallback>
          </mc:AlternateContent>
        </w:r>
        <w:r w:rsidR="0074150F" w:rsidDel="007B228A">
          <w:rPr>
            <w:noProof/>
          </w:rPr>
          <mc:AlternateContent>
            <mc:Choice Requires="wps">
              <w:drawing>
                <wp:anchor distT="0" distB="0" distL="114300" distR="114300" simplePos="0" relativeHeight="251678720" behindDoc="0" locked="0" layoutInCell="1" allowOverlap="1" wp14:anchorId="7454C52A" wp14:editId="683111DC">
                  <wp:simplePos x="0" y="0"/>
                  <wp:positionH relativeFrom="column">
                    <wp:posOffset>38100</wp:posOffset>
                  </wp:positionH>
                  <wp:positionV relativeFrom="paragraph">
                    <wp:posOffset>1252220</wp:posOffset>
                  </wp:positionV>
                  <wp:extent cx="600075" cy="333375"/>
                  <wp:effectExtent l="19050" t="19050" r="28575" b="28575"/>
                  <wp:wrapNone/>
                  <wp:docPr id="6" name="Rectangle 6"/>
                  <wp:cNvGraphicFramePr/>
                  <a:graphic xmlns:a="http://schemas.openxmlformats.org/drawingml/2006/main">
                    <a:graphicData uri="http://schemas.microsoft.com/office/word/2010/wordprocessingShape">
                      <wps:wsp>
                        <wps:cNvSpPr/>
                        <wps:spPr>
                          <a:xfrm>
                            <a:off x="0" y="0"/>
                            <a:ext cx="600075" cy="333375"/>
                          </a:xfrm>
                          <a:prstGeom prst="rect">
                            <a:avLst/>
                          </a:prstGeom>
                          <a:noFill/>
                          <a:ln w="38100">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DD5321E" id="Rectangle 6" o:spid="_x0000_s1026" style="position:absolute;margin-left:3pt;margin-top:98.6pt;width:47.25pt;height:26.2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" filled="f" strokecolor="#ffc000 [3207]" strokeweight="3pt"/>
              </w:pict>
            </mc:Fallback>
          </mc:AlternateContent>
        </w:r>
        <w:r w:rsidR="0074150F" w:rsidDel="007B228A">
          <w:rPr>
            <w:noProof/>
          </w:rPr>
          <mc:AlternateContent>
            <mc:Choice Requires="wps">
              <w:drawing>
                <wp:anchor distT="0" distB="0" distL="114300" distR="114300" simplePos="0" relativeHeight="251677696" behindDoc="0" locked="0" layoutInCell="1" allowOverlap="1" wp14:anchorId="6CE0D2B0" wp14:editId="267FC53D">
                  <wp:simplePos x="0" y="0"/>
                  <wp:positionH relativeFrom="column">
                    <wp:posOffset>28575</wp:posOffset>
                  </wp:positionH>
                  <wp:positionV relativeFrom="paragraph">
                    <wp:posOffset>499745</wp:posOffset>
                  </wp:positionV>
                  <wp:extent cx="600075" cy="333375"/>
                  <wp:effectExtent l="19050" t="19050" r="28575" b="28575"/>
                  <wp:wrapNone/>
                  <wp:docPr id="1" name="Rectangle 1"/>
                  <wp:cNvGraphicFramePr/>
                  <a:graphic xmlns:a="http://schemas.openxmlformats.org/drawingml/2006/main">
                    <a:graphicData uri="http://schemas.microsoft.com/office/word/2010/wordprocessingShape">
                      <wps:wsp>
                        <wps:cNvSpPr/>
                        <wps:spPr>
                          <a:xfrm>
                            <a:off x="0" y="0"/>
                            <a:ext cx="600075" cy="333375"/>
                          </a:xfrm>
                          <a:prstGeom prst="rect">
                            <a:avLst/>
                          </a:prstGeom>
                          <a:noFill/>
                          <a:ln w="38100">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8872EF5" id="Rectangle 1" o:spid="_x0000_s1026" style="position:absolute;margin-left:2.25pt;margin-top:39.35pt;width:47.25pt;height:26.2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" filled="f" strokecolor="#70ad47 [3209]" strokeweight="3pt"/>
              </w:pict>
            </mc:Fallback>
          </mc:AlternateContent>
        </w:r>
        <w:r w:rsidR="00F222C0" w:rsidRPr="004120DE" w:rsidDel="007B228A">
          <w:rPr>
            <w:noProof/>
          </w:rPr>
          <w:drawing>
            <wp:inline distT="0" distB="0" distL="0" distR="0" wp14:anchorId="0BEBB714" wp14:editId="2EE0B413">
              <wp:extent cx="6400800" cy="31693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6400800" cy="3169365"/>
                      </a:xfrm>
                      <a:prstGeom prst="rect">
                        <a:avLst/>
                      </a:prstGeom>
                      <a:noFill/>
                      <a:ln>
                        <a:noFill/>
                      </a:ln>
                    </pic:spPr>
                  </pic:pic>
                </a:graphicData>
              </a:graphic>
            </wp:inline>
          </w:drawing>
        </w:r>
      </w:del>
    </w:p>
    <w:p w14:paraId="62862706" w14:textId="5B3090BF" w:rsidR="00163B51" w:rsidRDefault="00163B51" w:rsidP="00F222C0">
      <w:pPr>
        <w:rPr>
          <w:ins w:id="1363" w:author="Stefanie Lane" w:date="2022-05-05T12:57:00Z"/>
        </w:rPr>
      </w:pPr>
    </w:p>
    <w:p w14:paraId="712DC51A" w14:textId="3945C80D" w:rsidR="00163B51" w:rsidRDefault="00163B51" w:rsidP="00F222C0">
      <w:pPr>
        <w:rPr>
          <w:ins w:id="1364" w:author="Stefanie Lane" w:date="2022-05-05T12:57:00Z"/>
        </w:rPr>
      </w:pPr>
    </w:p>
    <w:p w14:paraId="45185DC9" w14:textId="1B0A2AC3" w:rsidR="00163B51" w:rsidRDefault="00163B51" w:rsidP="00F222C0">
      <w:pPr>
        <w:rPr>
          <w:ins w:id="1365" w:author="Stefanie Lane" w:date="2022-05-05T12:57:00Z"/>
        </w:rPr>
      </w:pPr>
    </w:p>
    <w:p w14:paraId="70173B5A" w14:textId="6A64CBB6" w:rsidR="00163B51" w:rsidRDefault="00163B51">
      <w:pPr>
        <w:rPr>
          <w:ins w:id="1366" w:author="Stefanie Lane" w:date="2022-05-05T12:57:00Z"/>
        </w:rPr>
      </w:pPr>
      <w:ins w:id="1367" w:author="Stefanie Lane" w:date="2022-05-05T12:57:00Z">
        <w:r>
          <w:br w:type="page"/>
        </w:r>
      </w:ins>
    </w:p>
    <w:p w14:paraId="642BD8B9" w14:textId="2B8A5DBC" w:rsidR="00163B51" w:rsidRDefault="006601E5" w:rsidP="004E715D">
      <w:pPr>
        <w:pStyle w:val="Caption"/>
        <w:rPr>
          <w:ins w:id="1368" w:author="Stefanie Lane" w:date="2022-05-12T12:10:00Z"/>
        </w:rPr>
      </w:pPr>
      <w:bookmarkStart w:id="1369" w:name="_Ref103170147"/>
      <w:ins w:id="1370" w:author="Stefanie Lane" w:date="2022-05-11T12:52:00Z">
        <w:r>
          <w:lastRenderedPageBreak/>
          <w:t xml:space="preserve">Table </w:t>
        </w:r>
        <w:r>
          <w:fldChar w:fldCharType="begin"/>
        </w:r>
        <w:r>
          <w:instrText xml:space="preserve"> SEQ Table \* ARABIC </w:instrText>
        </w:r>
      </w:ins>
      <w:r>
        <w:fldChar w:fldCharType="separate"/>
      </w:r>
      <w:ins w:id="1371" w:author="Stefanie Lane" w:date="2022-05-11T12:52:00Z">
        <w:r>
          <w:rPr>
            <w:noProof/>
          </w:rPr>
          <w:t>4</w:t>
        </w:r>
        <w:r>
          <w:fldChar w:fldCharType="end"/>
        </w:r>
        <w:bookmarkEnd w:id="1369"/>
        <w:r>
          <w:t xml:space="preserve">. </w:t>
        </w:r>
        <w:r w:rsidRPr="003F7745">
          <w:t xml:space="preserve">Percent </w:t>
        </w:r>
        <w:commentRangeStart w:id="1372"/>
        <w:r w:rsidRPr="003F7745">
          <w:t xml:space="preserve">change </w:t>
        </w:r>
      </w:ins>
      <w:commentRangeEnd w:id="1372"/>
      <w:ins w:id="1373" w:author="Stefanie Lane" w:date="2022-05-12T13:00:00Z">
        <w:r w:rsidR="002D0061">
          <w:rPr>
            <w:rStyle w:val="CommentReference"/>
            <w:i w:val="0"/>
            <w:iCs w:val="0"/>
            <w:color w:val="auto"/>
          </w:rPr>
          <w:commentReference w:id="1372"/>
        </w:r>
      </w:ins>
      <w:ins w:id="1374" w:author="Stefanie Lane" w:date="2022-05-11T12:52:00Z">
        <w:r w:rsidRPr="003F7745">
          <w:t xml:space="preserve">in mean </w:t>
        </w:r>
        <w:r w:rsidR="007D4F72">
          <w:t>abundance (</w:t>
        </w:r>
        <w:r w:rsidRPr="003F7745">
          <w:t>cover class</w:t>
        </w:r>
        <w:r w:rsidR="007D4F72">
          <w:t>)</w:t>
        </w:r>
        <w:r w:rsidRPr="003F7745">
          <w:t xml:space="preserve"> between 1979</w:t>
        </w:r>
        <w:r w:rsidR="00A20DBD">
          <w:t>, 1999</w:t>
        </w:r>
      </w:ins>
      <w:ins w:id="1375" w:author="Stefanie Lane" w:date="2022-05-11T12:53:00Z">
        <w:r w:rsidR="00A20DBD">
          <w:t xml:space="preserve">, </w:t>
        </w:r>
      </w:ins>
      <w:ins w:id="1376" w:author="Stefanie Lane" w:date="2022-05-11T12:52:00Z">
        <w:r w:rsidRPr="003F7745">
          <w:t>and 2019 datasets for species observed in each assemblage</w:t>
        </w:r>
      </w:ins>
      <w:ins w:id="1377" w:author="Stefanie Lane" w:date="2022-05-12T12:10:00Z">
        <w:r w:rsidR="004F6583">
          <w:t xml:space="preserve">. New species appearances from 1979 to 2019 indicated by </w:t>
        </w:r>
      </w:ins>
      <w:ins w:id="1378" w:author="Stefanie Lane" w:date="2022-05-12T12:11:00Z">
        <w:r w:rsidR="004F6583">
          <w:t xml:space="preserve">(+). </w:t>
        </w:r>
      </w:ins>
    </w:p>
    <w:tbl>
      <w:tblPr>
        <w:tblW w:w="9500" w:type="dxa"/>
        <w:tblLook w:val="04A0" w:firstRow="1" w:lastRow="0" w:firstColumn="1" w:lastColumn="0" w:noHBand="0" w:noVBand="1"/>
      </w:tblPr>
      <w:tblGrid>
        <w:gridCol w:w="1700"/>
        <w:gridCol w:w="3160"/>
        <w:gridCol w:w="960"/>
        <w:gridCol w:w="960"/>
        <w:gridCol w:w="960"/>
        <w:gridCol w:w="1760"/>
      </w:tblGrid>
      <w:tr w:rsidR="004F6583" w:rsidRPr="004F6583" w14:paraId="10E85980" w14:textId="77777777" w:rsidTr="004F6583">
        <w:trPr>
          <w:trHeight w:val="580"/>
          <w:ins w:id="1379" w:author="Stefanie Lane" w:date="2022-05-12T12:10:00Z"/>
        </w:trPr>
        <w:tc>
          <w:tcPr>
            <w:tcW w:w="1700" w:type="dxa"/>
            <w:tcBorders>
              <w:top w:val="single" w:sz="4" w:space="0" w:color="auto"/>
              <w:left w:val="nil"/>
              <w:bottom w:val="single" w:sz="4" w:space="0" w:color="auto"/>
              <w:right w:val="nil"/>
            </w:tcBorders>
            <w:shd w:val="clear" w:color="auto" w:fill="auto"/>
            <w:vAlign w:val="center"/>
            <w:hideMark/>
          </w:tcPr>
          <w:p w14:paraId="5BE925FE" w14:textId="77777777" w:rsidR="004F6583" w:rsidRPr="004F6583" w:rsidRDefault="004F6583" w:rsidP="004F6583">
            <w:pPr>
              <w:spacing w:after="0" w:line="240" w:lineRule="auto"/>
              <w:jc w:val="center"/>
              <w:rPr>
                <w:ins w:id="1380" w:author="Stefanie Lane" w:date="2022-05-12T12:10:00Z"/>
                <w:rFonts w:ascii="Calibri" w:eastAsia="Times New Roman" w:hAnsi="Calibri" w:cs="Calibri"/>
                <w:b/>
                <w:bCs/>
                <w:color w:val="000000"/>
              </w:rPr>
            </w:pPr>
            <w:ins w:id="1381" w:author="Stefanie Lane" w:date="2022-05-12T12:10:00Z">
              <w:r w:rsidRPr="004F6583">
                <w:rPr>
                  <w:rFonts w:ascii="Calibri" w:eastAsia="Times New Roman" w:hAnsi="Calibri" w:cs="Calibri"/>
                  <w:b/>
                  <w:bCs/>
                  <w:color w:val="000000"/>
                </w:rPr>
                <w:t>Assemblage</w:t>
              </w:r>
            </w:ins>
          </w:p>
        </w:tc>
        <w:tc>
          <w:tcPr>
            <w:tcW w:w="3160" w:type="dxa"/>
            <w:tcBorders>
              <w:top w:val="single" w:sz="4" w:space="0" w:color="auto"/>
              <w:left w:val="nil"/>
              <w:bottom w:val="single" w:sz="4" w:space="0" w:color="auto"/>
              <w:right w:val="nil"/>
            </w:tcBorders>
            <w:shd w:val="clear" w:color="auto" w:fill="auto"/>
            <w:vAlign w:val="center"/>
            <w:hideMark/>
          </w:tcPr>
          <w:p w14:paraId="1A635D24" w14:textId="77777777" w:rsidR="004F6583" w:rsidRPr="004F6583" w:rsidRDefault="004F6583" w:rsidP="004F6583">
            <w:pPr>
              <w:spacing w:after="0" w:line="240" w:lineRule="auto"/>
              <w:jc w:val="center"/>
              <w:rPr>
                <w:ins w:id="1382" w:author="Stefanie Lane" w:date="2022-05-12T12:10:00Z"/>
                <w:rFonts w:ascii="Calibri" w:eastAsia="Times New Roman" w:hAnsi="Calibri" w:cs="Calibri"/>
                <w:b/>
                <w:bCs/>
                <w:color w:val="000000"/>
              </w:rPr>
            </w:pPr>
            <w:ins w:id="1383" w:author="Stefanie Lane" w:date="2022-05-12T12:10:00Z">
              <w:r w:rsidRPr="004F6583">
                <w:rPr>
                  <w:rFonts w:ascii="Calibri" w:eastAsia="Times New Roman" w:hAnsi="Calibri" w:cs="Calibri"/>
                  <w:b/>
                  <w:bCs/>
                  <w:color w:val="000000"/>
                </w:rPr>
                <w:t>Species</w:t>
              </w:r>
            </w:ins>
          </w:p>
        </w:tc>
        <w:tc>
          <w:tcPr>
            <w:tcW w:w="960" w:type="dxa"/>
            <w:tcBorders>
              <w:top w:val="single" w:sz="4" w:space="0" w:color="auto"/>
              <w:left w:val="nil"/>
              <w:bottom w:val="single" w:sz="4" w:space="0" w:color="auto"/>
              <w:right w:val="nil"/>
            </w:tcBorders>
            <w:shd w:val="clear" w:color="auto" w:fill="auto"/>
            <w:vAlign w:val="center"/>
            <w:hideMark/>
          </w:tcPr>
          <w:p w14:paraId="70F8ECB7" w14:textId="77777777" w:rsidR="004F6583" w:rsidRPr="004F6583" w:rsidRDefault="004F6583" w:rsidP="004F6583">
            <w:pPr>
              <w:spacing w:after="0" w:line="240" w:lineRule="auto"/>
              <w:jc w:val="center"/>
              <w:rPr>
                <w:ins w:id="1384" w:author="Stefanie Lane" w:date="2022-05-12T12:10:00Z"/>
                <w:rFonts w:ascii="Calibri" w:eastAsia="Times New Roman" w:hAnsi="Calibri" w:cs="Calibri"/>
                <w:b/>
                <w:bCs/>
                <w:color w:val="000000"/>
              </w:rPr>
            </w:pPr>
            <w:ins w:id="1385" w:author="Stefanie Lane" w:date="2022-05-12T12:10:00Z">
              <w:r w:rsidRPr="004F6583">
                <w:rPr>
                  <w:rFonts w:ascii="Calibri" w:eastAsia="Times New Roman" w:hAnsi="Calibri" w:cs="Calibri"/>
                  <w:b/>
                  <w:bCs/>
                  <w:color w:val="000000"/>
                </w:rPr>
                <w:t>1979</w:t>
              </w:r>
            </w:ins>
          </w:p>
        </w:tc>
        <w:tc>
          <w:tcPr>
            <w:tcW w:w="960" w:type="dxa"/>
            <w:tcBorders>
              <w:top w:val="single" w:sz="4" w:space="0" w:color="auto"/>
              <w:left w:val="nil"/>
              <w:bottom w:val="single" w:sz="4" w:space="0" w:color="auto"/>
              <w:right w:val="nil"/>
            </w:tcBorders>
            <w:shd w:val="clear" w:color="auto" w:fill="auto"/>
            <w:vAlign w:val="center"/>
            <w:hideMark/>
          </w:tcPr>
          <w:p w14:paraId="189E22FE" w14:textId="77777777" w:rsidR="004F6583" w:rsidRPr="004F6583" w:rsidRDefault="004F6583" w:rsidP="004F6583">
            <w:pPr>
              <w:spacing w:after="0" w:line="240" w:lineRule="auto"/>
              <w:jc w:val="center"/>
              <w:rPr>
                <w:ins w:id="1386" w:author="Stefanie Lane" w:date="2022-05-12T12:10:00Z"/>
                <w:rFonts w:ascii="Calibri" w:eastAsia="Times New Roman" w:hAnsi="Calibri" w:cs="Calibri"/>
                <w:b/>
                <w:bCs/>
                <w:color w:val="000000"/>
              </w:rPr>
            </w:pPr>
            <w:ins w:id="1387" w:author="Stefanie Lane" w:date="2022-05-12T12:10:00Z">
              <w:r w:rsidRPr="004F6583">
                <w:rPr>
                  <w:rFonts w:ascii="Calibri" w:eastAsia="Times New Roman" w:hAnsi="Calibri" w:cs="Calibri"/>
                  <w:b/>
                  <w:bCs/>
                  <w:color w:val="000000"/>
                </w:rPr>
                <w:t>1999</w:t>
              </w:r>
            </w:ins>
          </w:p>
        </w:tc>
        <w:tc>
          <w:tcPr>
            <w:tcW w:w="960" w:type="dxa"/>
            <w:tcBorders>
              <w:top w:val="single" w:sz="4" w:space="0" w:color="auto"/>
              <w:left w:val="nil"/>
              <w:bottom w:val="single" w:sz="4" w:space="0" w:color="auto"/>
              <w:right w:val="nil"/>
            </w:tcBorders>
            <w:shd w:val="clear" w:color="auto" w:fill="auto"/>
            <w:vAlign w:val="center"/>
            <w:hideMark/>
          </w:tcPr>
          <w:p w14:paraId="05B11D27" w14:textId="77777777" w:rsidR="004F6583" w:rsidRPr="004F6583" w:rsidRDefault="004F6583" w:rsidP="004F6583">
            <w:pPr>
              <w:spacing w:after="0" w:line="240" w:lineRule="auto"/>
              <w:jc w:val="center"/>
              <w:rPr>
                <w:ins w:id="1388" w:author="Stefanie Lane" w:date="2022-05-12T12:10:00Z"/>
                <w:rFonts w:ascii="Calibri" w:eastAsia="Times New Roman" w:hAnsi="Calibri" w:cs="Calibri"/>
                <w:b/>
                <w:bCs/>
                <w:color w:val="000000"/>
              </w:rPr>
            </w:pPr>
            <w:ins w:id="1389" w:author="Stefanie Lane" w:date="2022-05-12T12:10:00Z">
              <w:r w:rsidRPr="004F6583">
                <w:rPr>
                  <w:rFonts w:ascii="Calibri" w:eastAsia="Times New Roman" w:hAnsi="Calibri" w:cs="Calibri"/>
                  <w:b/>
                  <w:bCs/>
                  <w:color w:val="000000"/>
                </w:rPr>
                <w:t>2019</w:t>
              </w:r>
            </w:ins>
          </w:p>
        </w:tc>
        <w:tc>
          <w:tcPr>
            <w:tcW w:w="1760" w:type="dxa"/>
            <w:tcBorders>
              <w:top w:val="single" w:sz="4" w:space="0" w:color="auto"/>
              <w:left w:val="nil"/>
              <w:bottom w:val="single" w:sz="4" w:space="0" w:color="auto"/>
              <w:right w:val="nil"/>
            </w:tcBorders>
            <w:shd w:val="clear" w:color="auto" w:fill="auto"/>
            <w:vAlign w:val="center"/>
            <w:hideMark/>
          </w:tcPr>
          <w:p w14:paraId="76B82174" w14:textId="77777777" w:rsidR="004F6583" w:rsidRPr="004F6583" w:rsidRDefault="004F6583" w:rsidP="004F6583">
            <w:pPr>
              <w:spacing w:after="0" w:line="240" w:lineRule="auto"/>
              <w:jc w:val="center"/>
              <w:rPr>
                <w:ins w:id="1390" w:author="Stefanie Lane" w:date="2022-05-12T12:10:00Z"/>
                <w:rFonts w:ascii="Calibri" w:eastAsia="Times New Roman" w:hAnsi="Calibri" w:cs="Calibri"/>
                <w:b/>
                <w:bCs/>
                <w:color w:val="000000"/>
              </w:rPr>
            </w:pPr>
            <w:ins w:id="1391" w:author="Stefanie Lane" w:date="2022-05-12T12:10:00Z">
              <w:r w:rsidRPr="004F6583">
                <w:rPr>
                  <w:rFonts w:ascii="Calibri" w:eastAsia="Times New Roman" w:hAnsi="Calibri" w:cs="Calibri"/>
                  <w:b/>
                  <w:bCs/>
                  <w:color w:val="000000"/>
                </w:rPr>
                <w:t>Percent Change 1979-2019</w:t>
              </w:r>
            </w:ins>
          </w:p>
        </w:tc>
      </w:tr>
      <w:tr w:rsidR="004F6583" w:rsidRPr="004F6583" w14:paraId="560687FB" w14:textId="77777777" w:rsidTr="004F6583">
        <w:trPr>
          <w:trHeight w:val="290"/>
          <w:ins w:id="1392" w:author="Stefanie Lane" w:date="2022-05-12T12:10:00Z"/>
        </w:trPr>
        <w:tc>
          <w:tcPr>
            <w:tcW w:w="1700" w:type="dxa"/>
            <w:vMerge w:val="restart"/>
            <w:tcBorders>
              <w:top w:val="nil"/>
              <w:left w:val="nil"/>
              <w:bottom w:val="single" w:sz="4" w:space="0" w:color="000000"/>
              <w:right w:val="nil"/>
            </w:tcBorders>
            <w:shd w:val="clear" w:color="auto" w:fill="auto"/>
            <w:noWrap/>
            <w:vAlign w:val="center"/>
            <w:hideMark/>
          </w:tcPr>
          <w:p w14:paraId="3CBE4ECE" w14:textId="77777777" w:rsidR="004F6583" w:rsidRPr="004F6583" w:rsidRDefault="004F6583" w:rsidP="004F6583">
            <w:pPr>
              <w:spacing w:after="0" w:line="240" w:lineRule="auto"/>
              <w:jc w:val="center"/>
              <w:rPr>
                <w:ins w:id="1393" w:author="Stefanie Lane" w:date="2022-05-12T12:10:00Z"/>
                <w:rFonts w:ascii="Calibri" w:eastAsia="Times New Roman" w:hAnsi="Calibri" w:cs="Calibri"/>
                <w:color w:val="000000"/>
              </w:rPr>
            </w:pPr>
            <w:ins w:id="1394" w:author="Stefanie Lane" w:date="2022-05-12T12:10:00Z">
              <w:r w:rsidRPr="004F6583">
                <w:rPr>
                  <w:rFonts w:ascii="Calibri" w:eastAsia="Times New Roman" w:hAnsi="Calibri" w:cs="Calibri"/>
                  <w:color w:val="000000"/>
                </w:rPr>
                <w:t>Bogbean</w:t>
              </w:r>
            </w:ins>
          </w:p>
        </w:tc>
        <w:tc>
          <w:tcPr>
            <w:tcW w:w="3160" w:type="dxa"/>
            <w:tcBorders>
              <w:top w:val="nil"/>
              <w:left w:val="nil"/>
              <w:bottom w:val="nil"/>
              <w:right w:val="nil"/>
            </w:tcBorders>
            <w:shd w:val="clear" w:color="auto" w:fill="auto"/>
            <w:noWrap/>
            <w:vAlign w:val="bottom"/>
            <w:hideMark/>
          </w:tcPr>
          <w:p w14:paraId="6BE1FD5D" w14:textId="77777777" w:rsidR="004F6583" w:rsidRPr="004F6583" w:rsidRDefault="004F6583" w:rsidP="004F6583">
            <w:pPr>
              <w:spacing w:after="0" w:line="240" w:lineRule="auto"/>
              <w:rPr>
                <w:ins w:id="1395" w:author="Stefanie Lane" w:date="2022-05-12T12:10:00Z"/>
                <w:rFonts w:ascii="Arial" w:eastAsia="Times New Roman" w:hAnsi="Arial" w:cs="Arial"/>
                <w:i/>
                <w:iCs/>
                <w:sz w:val="20"/>
                <w:szCs w:val="20"/>
              </w:rPr>
            </w:pPr>
            <w:proofErr w:type="spellStart"/>
            <w:ins w:id="1396" w:author="Stefanie Lane" w:date="2022-05-12T12:10:00Z">
              <w:r w:rsidRPr="004F6583">
                <w:rPr>
                  <w:rFonts w:ascii="Arial" w:eastAsia="Times New Roman" w:hAnsi="Arial" w:cs="Arial"/>
                  <w:i/>
                  <w:iCs/>
                  <w:sz w:val="20"/>
                  <w:szCs w:val="20"/>
                </w:rPr>
                <w:t>Alism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plantago</w:t>
              </w:r>
              <w:proofErr w:type="spellEnd"/>
              <w:r w:rsidRPr="004F6583">
                <w:rPr>
                  <w:rFonts w:ascii="Arial" w:eastAsia="Times New Roman" w:hAnsi="Arial" w:cs="Arial"/>
                  <w:i/>
                  <w:iCs/>
                  <w:sz w:val="20"/>
                  <w:szCs w:val="20"/>
                </w:rPr>
                <w:t xml:space="preserve"> aquatica</w:t>
              </w:r>
            </w:ins>
          </w:p>
        </w:tc>
        <w:tc>
          <w:tcPr>
            <w:tcW w:w="960" w:type="dxa"/>
            <w:tcBorders>
              <w:top w:val="nil"/>
              <w:left w:val="nil"/>
              <w:bottom w:val="nil"/>
              <w:right w:val="nil"/>
            </w:tcBorders>
            <w:shd w:val="clear" w:color="auto" w:fill="auto"/>
            <w:noWrap/>
            <w:vAlign w:val="bottom"/>
            <w:hideMark/>
          </w:tcPr>
          <w:p w14:paraId="57C1D265" w14:textId="77777777" w:rsidR="004F6583" w:rsidRPr="004F6583" w:rsidRDefault="004F6583" w:rsidP="004F6583">
            <w:pPr>
              <w:spacing w:after="0" w:line="240" w:lineRule="auto"/>
              <w:jc w:val="center"/>
              <w:rPr>
                <w:ins w:id="1397" w:author="Stefanie Lane" w:date="2022-05-12T12:10:00Z"/>
                <w:rFonts w:ascii="Calibri" w:eastAsia="Times New Roman" w:hAnsi="Calibri" w:cs="Calibri"/>
                <w:color w:val="000000"/>
              </w:rPr>
            </w:pPr>
            <w:ins w:id="1398" w:author="Stefanie Lane" w:date="2022-05-12T12:10:00Z">
              <w:r w:rsidRPr="004F6583">
                <w:rPr>
                  <w:rFonts w:ascii="Calibri" w:eastAsia="Times New Roman" w:hAnsi="Calibri" w:cs="Calibri"/>
                  <w:color w:val="000000"/>
                </w:rPr>
                <w:t>0.16</w:t>
              </w:r>
            </w:ins>
          </w:p>
        </w:tc>
        <w:tc>
          <w:tcPr>
            <w:tcW w:w="960" w:type="dxa"/>
            <w:tcBorders>
              <w:top w:val="nil"/>
              <w:left w:val="nil"/>
              <w:bottom w:val="nil"/>
              <w:right w:val="nil"/>
            </w:tcBorders>
            <w:shd w:val="clear" w:color="auto" w:fill="auto"/>
            <w:noWrap/>
            <w:vAlign w:val="bottom"/>
            <w:hideMark/>
          </w:tcPr>
          <w:p w14:paraId="41B13F0A" w14:textId="77777777" w:rsidR="004F6583" w:rsidRPr="004F6583" w:rsidRDefault="004F6583" w:rsidP="004F6583">
            <w:pPr>
              <w:spacing w:after="0" w:line="240" w:lineRule="auto"/>
              <w:jc w:val="center"/>
              <w:rPr>
                <w:ins w:id="1399" w:author="Stefanie Lane" w:date="2022-05-12T12:10:00Z"/>
                <w:rFonts w:ascii="Calibri" w:eastAsia="Times New Roman" w:hAnsi="Calibri" w:cs="Calibri"/>
                <w:color w:val="000000"/>
              </w:rPr>
            </w:pPr>
            <w:ins w:id="1400" w:author="Stefanie Lane" w:date="2022-05-12T12:10:00Z">
              <w:r w:rsidRPr="004F6583">
                <w:rPr>
                  <w:rFonts w:ascii="Calibri" w:eastAsia="Times New Roman" w:hAnsi="Calibri" w:cs="Calibri"/>
                  <w:color w:val="000000"/>
                </w:rPr>
                <w:t>0.11</w:t>
              </w:r>
            </w:ins>
          </w:p>
        </w:tc>
        <w:tc>
          <w:tcPr>
            <w:tcW w:w="960" w:type="dxa"/>
            <w:tcBorders>
              <w:top w:val="nil"/>
              <w:left w:val="nil"/>
              <w:bottom w:val="nil"/>
              <w:right w:val="nil"/>
            </w:tcBorders>
            <w:shd w:val="clear" w:color="auto" w:fill="auto"/>
            <w:noWrap/>
            <w:vAlign w:val="bottom"/>
            <w:hideMark/>
          </w:tcPr>
          <w:p w14:paraId="47CC2E03" w14:textId="77777777" w:rsidR="004F6583" w:rsidRPr="004F6583" w:rsidRDefault="004F6583" w:rsidP="004F6583">
            <w:pPr>
              <w:spacing w:after="0" w:line="240" w:lineRule="auto"/>
              <w:jc w:val="center"/>
              <w:rPr>
                <w:ins w:id="1401" w:author="Stefanie Lane" w:date="2022-05-12T12:10:00Z"/>
                <w:rFonts w:ascii="Calibri" w:eastAsia="Times New Roman" w:hAnsi="Calibri" w:cs="Calibri"/>
                <w:color w:val="000000"/>
              </w:rPr>
            </w:pPr>
            <w:ins w:id="1402" w:author="Stefanie Lane" w:date="2022-05-12T12:10:00Z">
              <w:r w:rsidRPr="004F6583">
                <w:rPr>
                  <w:rFonts w:ascii="Calibri" w:eastAsia="Times New Roman" w:hAnsi="Calibri" w:cs="Calibri"/>
                  <w:color w:val="000000"/>
                </w:rPr>
                <w:t>0.00</w:t>
              </w:r>
            </w:ins>
          </w:p>
        </w:tc>
        <w:tc>
          <w:tcPr>
            <w:tcW w:w="1760" w:type="dxa"/>
            <w:tcBorders>
              <w:top w:val="nil"/>
              <w:left w:val="nil"/>
              <w:bottom w:val="nil"/>
              <w:right w:val="nil"/>
            </w:tcBorders>
            <w:shd w:val="clear" w:color="auto" w:fill="auto"/>
            <w:noWrap/>
            <w:vAlign w:val="bottom"/>
            <w:hideMark/>
          </w:tcPr>
          <w:p w14:paraId="7F0DF896" w14:textId="77777777" w:rsidR="004F6583" w:rsidRPr="004F6583" w:rsidRDefault="004F6583" w:rsidP="004F6583">
            <w:pPr>
              <w:spacing w:after="0" w:line="240" w:lineRule="auto"/>
              <w:jc w:val="center"/>
              <w:rPr>
                <w:ins w:id="1403" w:author="Stefanie Lane" w:date="2022-05-12T12:10:00Z"/>
                <w:rFonts w:ascii="Calibri" w:eastAsia="Times New Roman" w:hAnsi="Calibri" w:cs="Calibri"/>
                <w:color w:val="000000"/>
              </w:rPr>
            </w:pPr>
            <w:ins w:id="1404" w:author="Stefanie Lane" w:date="2022-05-12T12:10:00Z">
              <w:r w:rsidRPr="004F6583">
                <w:rPr>
                  <w:rFonts w:ascii="Calibri" w:eastAsia="Times New Roman" w:hAnsi="Calibri" w:cs="Calibri"/>
                  <w:color w:val="000000"/>
                </w:rPr>
                <w:t>-100.00</w:t>
              </w:r>
            </w:ins>
          </w:p>
        </w:tc>
      </w:tr>
      <w:tr w:rsidR="004F6583" w:rsidRPr="004F6583" w14:paraId="5CFD8C01" w14:textId="77777777" w:rsidTr="004F6583">
        <w:trPr>
          <w:trHeight w:val="290"/>
          <w:ins w:id="1405" w:author="Stefanie Lane" w:date="2022-05-12T12:10:00Z"/>
        </w:trPr>
        <w:tc>
          <w:tcPr>
            <w:tcW w:w="1700" w:type="dxa"/>
            <w:vMerge/>
            <w:tcBorders>
              <w:top w:val="nil"/>
              <w:left w:val="nil"/>
              <w:bottom w:val="single" w:sz="4" w:space="0" w:color="000000"/>
              <w:right w:val="nil"/>
            </w:tcBorders>
            <w:vAlign w:val="center"/>
            <w:hideMark/>
          </w:tcPr>
          <w:p w14:paraId="539B7AD4" w14:textId="77777777" w:rsidR="004F6583" w:rsidRPr="004F6583" w:rsidRDefault="004F6583" w:rsidP="004F6583">
            <w:pPr>
              <w:spacing w:after="0" w:line="240" w:lineRule="auto"/>
              <w:rPr>
                <w:ins w:id="1406"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EC3FE45" w14:textId="77777777" w:rsidR="004F6583" w:rsidRPr="004F6583" w:rsidRDefault="004F6583" w:rsidP="004F6583">
            <w:pPr>
              <w:spacing w:after="0" w:line="240" w:lineRule="auto"/>
              <w:rPr>
                <w:ins w:id="1407" w:author="Stefanie Lane" w:date="2022-05-12T12:10:00Z"/>
                <w:rFonts w:ascii="Arial" w:eastAsia="Times New Roman" w:hAnsi="Arial" w:cs="Arial"/>
                <w:i/>
                <w:iCs/>
                <w:sz w:val="20"/>
                <w:szCs w:val="20"/>
              </w:rPr>
            </w:pPr>
            <w:ins w:id="1408" w:author="Stefanie Lane" w:date="2022-05-12T12:10:00Z">
              <w:r w:rsidRPr="004F6583">
                <w:rPr>
                  <w:rFonts w:ascii="Arial" w:eastAsia="Times New Roman" w:hAnsi="Arial" w:cs="Arial"/>
                  <w:i/>
                  <w:iCs/>
                  <w:sz w:val="20"/>
                  <w:szCs w:val="20"/>
                </w:rPr>
                <w:t xml:space="preserve">Alopecurus </w:t>
              </w:r>
              <w:proofErr w:type="spellStart"/>
              <w:r w:rsidRPr="004F6583">
                <w:rPr>
                  <w:rFonts w:ascii="Arial" w:eastAsia="Times New Roman" w:hAnsi="Arial" w:cs="Arial"/>
                  <w:i/>
                  <w:iCs/>
                  <w:sz w:val="20"/>
                  <w:szCs w:val="20"/>
                </w:rPr>
                <w:t>geniculatu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0FFE5C16" w14:textId="77777777" w:rsidR="004F6583" w:rsidRPr="004F6583" w:rsidRDefault="004F6583" w:rsidP="004F6583">
            <w:pPr>
              <w:spacing w:after="0" w:line="240" w:lineRule="auto"/>
              <w:jc w:val="center"/>
              <w:rPr>
                <w:ins w:id="1409" w:author="Stefanie Lane" w:date="2022-05-12T12:10:00Z"/>
                <w:rFonts w:ascii="Calibri" w:eastAsia="Times New Roman" w:hAnsi="Calibri" w:cs="Calibri"/>
                <w:color w:val="000000"/>
              </w:rPr>
            </w:pPr>
            <w:ins w:id="1410" w:author="Stefanie Lane" w:date="2022-05-12T12:10:00Z">
              <w:r w:rsidRPr="004F6583">
                <w:rPr>
                  <w:rFonts w:ascii="Calibri" w:eastAsia="Times New Roman" w:hAnsi="Calibri" w:cs="Calibri"/>
                  <w:color w:val="000000"/>
                </w:rPr>
                <w:t>0.05</w:t>
              </w:r>
            </w:ins>
          </w:p>
        </w:tc>
        <w:tc>
          <w:tcPr>
            <w:tcW w:w="960" w:type="dxa"/>
            <w:tcBorders>
              <w:top w:val="single" w:sz="4" w:space="0" w:color="auto"/>
              <w:left w:val="nil"/>
              <w:bottom w:val="single" w:sz="4" w:space="0" w:color="auto"/>
              <w:right w:val="nil"/>
            </w:tcBorders>
            <w:shd w:val="clear" w:color="auto" w:fill="auto"/>
            <w:noWrap/>
            <w:vAlign w:val="bottom"/>
            <w:hideMark/>
          </w:tcPr>
          <w:p w14:paraId="2C1F6241" w14:textId="77777777" w:rsidR="004F6583" w:rsidRPr="004F6583" w:rsidRDefault="004F6583" w:rsidP="004F6583">
            <w:pPr>
              <w:spacing w:after="0" w:line="240" w:lineRule="auto"/>
              <w:jc w:val="center"/>
              <w:rPr>
                <w:ins w:id="1411" w:author="Stefanie Lane" w:date="2022-05-12T12:10:00Z"/>
                <w:rFonts w:ascii="Calibri" w:eastAsia="Times New Roman" w:hAnsi="Calibri" w:cs="Calibri"/>
                <w:color w:val="000000"/>
              </w:rPr>
            </w:pPr>
            <w:ins w:id="1412"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4B091C2C" w14:textId="77777777" w:rsidR="004F6583" w:rsidRPr="004F6583" w:rsidRDefault="004F6583" w:rsidP="004F6583">
            <w:pPr>
              <w:spacing w:after="0" w:line="240" w:lineRule="auto"/>
              <w:jc w:val="center"/>
              <w:rPr>
                <w:ins w:id="1413" w:author="Stefanie Lane" w:date="2022-05-12T12:10:00Z"/>
                <w:rFonts w:ascii="Calibri" w:eastAsia="Times New Roman" w:hAnsi="Calibri" w:cs="Calibri"/>
                <w:color w:val="000000"/>
              </w:rPr>
            </w:pPr>
            <w:ins w:id="1414"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nil"/>
              <w:right w:val="nil"/>
            </w:tcBorders>
            <w:shd w:val="clear" w:color="auto" w:fill="auto"/>
            <w:noWrap/>
            <w:vAlign w:val="bottom"/>
            <w:hideMark/>
          </w:tcPr>
          <w:p w14:paraId="378AA58B" w14:textId="77777777" w:rsidR="004F6583" w:rsidRPr="004F6583" w:rsidRDefault="004F6583" w:rsidP="004F6583">
            <w:pPr>
              <w:spacing w:after="0" w:line="240" w:lineRule="auto"/>
              <w:jc w:val="center"/>
              <w:rPr>
                <w:ins w:id="1415" w:author="Stefanie Lane" w:date="2022-05-12T12:10:00Z"/>
                <w:rFonts w:ascii="Calibri" w:eastAsia="Times New Roman" w:hAnsi="Calibri" w:cs="Calibri"/>
                <w:color w:val="000000"/>
              </w:rPr>
            </w:pPr>
            <w:ins w:id="1416" w:author="Stefanie Lane" w:date="2022-05-12T12:10:00Z">
              <w:r w:rsidRPr="004F6583">
                <w:rPr>
                  <w:rFonts w:ascii="Calibri" w:eastAsia="Times New Roman" w:hAnsi="Calibri" w:cs="Calibri"/>
                  <w:color w:val="000000"/>
                </w:rPr>
                <w:t>-100.00</w:t>
              </w:r>
            </w:ins>
          </w:p>
        </w:tc>
      </w:tr>
      <w:tr w:rsidR="004F6583" w:rsidRPr="004F6583" w14:paraId="0A1D834E" w14:textId="77777777" w:rsidTr="004F6583">
        <w:trPr>
          <w:trHeight w:val="290"/>
          <w:ins w:id="1417" w:author="Stefanie Lane" w:date="2022-05-12T12:10:00Z"/>
        </w:trPr>
        <w:tc>
          <w:tcPr>
            <w:tcW w:w="1700" w:type="dxa"/>
            <w:vMerge/>
            <w:tcBorders>
              <w:top w:val="nil"/>
              <w:left w:val="nil"/>
              <w:bottom w:val="single" w:sz="4" w:space="0" w:color="000000"/>
              <w:right w:val="nil"/>
            </w:tcBorders>
            <w:vAlign w:val="center"/>
            <w:hideMark/>
          </w:tcPr>
          <w:p w14:paraId="05F0D949" w14:textId="77777777" w:rsidR="004F6583" w:rsidRPr="004F6583" w:rsidRDefault="004F6583" w:rsidP="004F6583">
            <w:pPr>
              <w:spacing w:after="0" w:line="240" w:lineRule="auto"/>
              <w:rPr>
                <w:ins w:id="1418"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3CC6D9C" w14:textId="77777777" w:rsidR="004F6583" w:rsidRPr="004F6583" w:rsidRDefault="004F6583" w:rsidP="004F6583">
            <w:pPr>
              <w:spacing w:after="0" w:line="240" w:lineRule="auto"/>
              <w:rPr>
                <w:ins w:id="1419" w:author="Stefanie Lane" w:date="2022-05-12T12:10:00Z"/>
                <w:rFonts w:ascii="Arial" w:eastAsia="Times New Roman" w:hAnsi="Arial" w:cs="Arial"/>
                <w:i/>
                <w:iCs/>
                <w:sz w:val="20"/>
                <w:szCs w:val="20"/>
              </w:rPr>
            </w:pPr>
            <w:proofErr w:type="spellStart"/>
            <w:ins w:id="1420" w:author="Stefanie Lane" w:date="2022-05-12T12:10:00Z">
              <w:r w:rsidRPr="004F6583">
                <w:rPr>
                  <w:rFonts w:ascii="Arial" w:eastAsia="Times New Roman" w:hAnsi="Arial" w:cs="Arial"/>
                  <w:i/>
                  <w:iCs/>
                  <w:sz w:val="20"/>
                  <w:szCs w:val="20"/>
                </w:rPr>
                <w:t>Deschampsi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aespitosa</w:t>
              </w:r>
              <w:proofErr w:type="spellEnd"/>
            </w:ins>
          </w:p>
        </w:tc>
        <w:tc>
          <w:tcPr>
            <w:tcW w:w="960" w:type="dxa"/>
            <w:tcBorders>
              <w:top w:val="nil"/>
              <w:left w:val="nil"/>
              <w:bottom w:val="nil"/>
              <w:right w:val="nil"/>
            </w:tcBorders>
            <w:shd w:val="clear" w:color="auto" w:fill="auto"/>
            <w:noWrap/>
            <w:vAlign w:val="bottom"/>
            <w:hideMark/>
          </w:tcPr>
          <w:p w14:paraId="5495B3F7" w14:textId="77777777" w:rsidR="004F6583" w:rsidRPr="004F6583" w:rsidRDefault="004F6583" w:rsidP="004F6583">
            <w:pPr>
              <w:spacing w:after="0" w:line="240" w:lineRule="auto"/>
              <w:jc w:val="center"/>
              <w:rPr>
                <w:ins w:id="1421" w:author="Stefanie Lane" w:date="2022-05-12T12:10:00Z"/>
                <w:rFonts w:ascii="Calibri" w:eastAsia="Times New Roman" w:hAnsi="Calibri" w:cs="Calibri"/>
                <w:color w:val="000000"/>
              </w:rPr>
            </w:pPr>
            <w:ins w:id="1422" w:author="Stefanie Lane" w:date="2022-05-12T12:10:00Z">
              <w:r w:rsidRPr="004F6583">
                <w:rPr>
                  <w:rFonts w:ascii="Calibri" w:eastAsia="Times New Roman" w:hAnsi="Calibri" w:cs="Calibri"/>
                  <w:color w:val="000000"/>
                </w:rPr>
                <w:t>0.26</w:t>
              </w:r>
            </w:ins>
          </w:p>
        </w:tc>
        <w:tc>
          <w:tcPr>
            <w:tcW w:w="960" w:type="dxa"/>
            <w:tcBorders>
              <w:top w:val="nil"/>
              <w:left w:val="nil"/>
              <w:bottom w:val="nil"/>
              <w:right w:val="nil"/>
            </w:tcBorders>
            <w:shd w:val="clear" w:color="auto" w:fill="auto"/>
            <w:noWrap/>
            <w:vAlign w:val="bottom"/>
            <w:hideMark/>
          </w:tcPr>
          <w:p w14:paraId="0E25F0B6" w14:textId="77777777" w:rsidR="004F6583" w:rsidRPr="004F6583" w:rsidRDefault="004F6583" w:rsidP="004F6583">
            <w:pPr>
              <w:spacing w:after="0" w:line="240" w:lineRule="auto"/>
              <w:jc w:val="center"/>
              <w:rPr>
                <w:ins w:id="1423" w:author="Stefanie Lane" w:date="2022-05-12T12:10:00Z"/>
                <w:rFonts w:ascii="Calibri" w:eastAsia="Times New Roman" w:hAnsi="Calibri" w:cs="Calibri"/>
                <w:color w:val="000000"/>
              </w:rPr>
            </w:pPr>
            <w:ins w:id="1424" w:author="Stefanie Lane" w:date="2022-05-12T12:10:00Z">
              <w:r w:rsidRPr="004F6583">
                <w:rPr>
                  <w:rFonts w:ascii="Calibri" w:eastAsia="Times New Roman" w:hAnsi="Calibri" w:cs="Calibri"/>
                  <w:color w:val="000000"/>
                </w:rPr>
                <w:t>0.22</w:t>
              </w:r>
            </w:ins>
          </w:p>
        </w:tc>
        <w:tc>
          <w:tcPr>
            <w:tcW w:w="960" w:type="dxa"/>
            <w:tcBorders>
              <w:top w:val="nil"/>
              <w:left w:val="nil"/>
              <w:bottom w:val="nil"/>
              <w:right w:val="nil"/>
            </w:tcBorders>
            <w:shd w:val="clear" w:color="auto" w:fill="auto"/>
            <w:noWrap/>
            <w:vAlign w:val="bottom"/>
            <w:hideMark/>
          </w:tcPr>
          <w:p w14:paraId="609031C2" w14:textId="77777777" w:rsidR="004F6583" w:rsidRPr="004F6583" w:rsidRDefault="004F6583" w:rsidP="004F6583">
            <w:pPr>
              <w:spacing w:after="0" w:line="240" w:lineRule="auto"/>
              <w:jc w:val="center"/>
              <w:rPr>
                <w:ins w:id="1425" w:author="Stefanie Lane" w:date="2022-05-12T12:10:00Z"/>
                <w:rFonts w:ascii="Calibri" w:eastAsia="Times New Roman" w:hAnsi="Calibri" w:cs="Calibri"/>
                <w:color w:val="000000"/>
              </w:rPr>
            </w:pPr>
            <w:ins w:id="1426"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nil"/>
              <w:right w:val="nil"/>
            </w:tcBorders>
            <w:shd w:val="clear" w:color="auto" w:fill="auto"/>
            <w:noWrap/>
            <w:vAlign w:val="bottom"/>
            <w:hideMark/>
          </w:tcPr>
          <w:p w14:paraId="16D1CFCC" w14:textId="77777777" w:rsidR="004F6583" w:rsidRPr="004F6583" w:rsidRDefault="004F6583" w:rsidP="004F6583">
            <w:pPr>
              <w:spacing w:after="0" w:line="240" w:lineRule="auto"/>
              <w:jc w:val="center"/>
              <w:rPr>
                <w:ins w:id="1427" w:author="Stefanie Lane" w:date="2022-05-12T12:10:00Z"/>
                <w:rFonts w:ascii="Calibri" w:eastAsia="Times New Roman" w:hAnsi="Calibri" w:cs="Calibri"/>
                <w:color w:val="000000"/>
              </w:rPr>
            </w:pPr>
            <w:ins w:id="1428" w:author="Stefanie Lane" w:date="2022-05-12T12:10:00Z">
              <w:r w:rsidRPr="004F6583">
                <w:rPr>
                  <w:rFonts w:ascii="Calibri" w:eastAsia="Times New Roman" w:hAnsi="Calibri" w:cs="Calibri"/>
                  <w:color w:val="000000"/>
                </w:rPr>
                <w:t>-100.00</w:t>
              </w:r>
            </w:ins>
          </w:p>
        </w:tc>
      </w:tr>
      <w:tr w:rsidR="004F6583" w:rsidRPr="004F6583" w14:paraId="0552F3B8" w14:textId="77777777" w:rsidTr="004F6583">
        <w:trPr>
          <w:trHeight w:val="290"/>
          <w:ins w:id="1429" w:author="Stefanie Lane" w:date="2022-05-12T12:10:00Z"/>
        </w:trPr>
        <w:tc>
          <w:tcPr>
            <w:tcW w:w="1700" w:type="dxa"/>
            <w:vMerge/>
            <w:tcBorders>
              <w:top w:val="nil"/>
              <w:left w:val="nil"/>
              <w:bottom w:val="single" w:sz="4" w:space="0" w:color="000000"/>
              <w:right w:val="nil"/>
            </w:tcBorders>
            <w:vAlign w:val="center"/>
            <w:hideMark/>
          </w:tcPr>
          <w:p w14:paraId="2942F1AC" w14:textId="77777777" w:rsidR="004F6583" w:rsidRPr="004F6583" w:rsidRDefault="004F6583" w:rsidP="004F6583">
            <w:pPr>
              <w:spacing w:after="0" w:line="240" w:lineRule="auto"/>
              <w:rPr>
                <w:ins w:id="1430"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83E1F04" w14:textId="77777777" w:rsidR="004F6583" w:rsidRPr="004F6583" w:rsidRDefault="004F6583" w:rsidP="004F6583">
            <w:pPr>
              <w:spacing w:after="0" w:line="240" w:lineRule="auto"/>
              <w:rPr>
                <w:ins w:id="1431" w:author="Stefanie Lane" w:date="2022-05-12T12:10:00Z"/>
                <w:rFonts w:ascii="Arial" w:eastAsia="Times New Roman" w:hAnsi="Arial" w:cs="Arial"/>
                <w:i/>
                <w:iCs/>
                <w:sz w:val="20"/>
                <w:szCs w:val="20"/>
              </w:rPr>
            </w:pPr>
            <w:ins w:id="1432" w:author="Stefanie Lane" w:date="2022-05-12T12:10:00Z">
              <w:r w:rsidRPr="004F6583">
                <w:rPr>
                  <w:rFonts w:ascii="Arial" w:eastAsia="Times New Roman" w:hAnsi="Arial" w:cs="Arial"/>
                  <w:i/>
                  <w:iCs/>
                  <w:sz w:val="20"/>
                  <w:szCs w:val="20"/>
                </w:rPr>
                <w:t>Equisetum fluviatile</w:t>
              </w:r>
            </w:ins>
          </w:p>
        </w:tc>
        <w:tc>
          <w:tcPr>
            <w:tcW w:w="960" w:type="dxa"/>
            <w:tcBorders>
              <w:top w:val="single" w:sz="4" w:space="0" w:color="auto"/>
              <w:left w:val="nil"/>
              <w:bottom w:val="single" w:sz="4" w:space="0" w:color="auto"/>
              <w:right w:val="nil"/>
            </w:tcBorders>
            <w:shd w:val="clear" w:color="auto" w:fill="auto"/>
            <w:noWrap/>
            <w:vAlign w:val="bottom"/>
            <w:hideMark/>
          </w:tcPr>
          <w:p w14:paraId="52389386" w14:textId="77777777" w:rsidR="004F6583" w:rsidRPr="004F6583" w:rsidRDefault="004F6583" w:rsidP="004F6583">
            <w:pPr>
              <w:spacing w:after="0" w:line="240" w:lineRule="auto"/>
              <w:jc w:val="center"/>
              <w:rPr>
                <w:ins w:id="1433" w:author="Stefanie Lane" w:date="2022-05-12T12:10:00Z"/>
                <w:rFonts w:ascii="Calibri" w:eastAsia="Times New Roman" w:hAnsi="Calibri" w:cs="Calibri"/>
                <w:color w:val="000000"/>
              </w:rPr>
            </w:pPr>
            <w:ins w:id="1434" w:author="Stefanie Lane" w:date="2022-05-12T12:10:00Z">
              <w:r w:rsidRPr="004F6583">
                <w:rPr>
                  <w:rFonts w:ascii="Calibri" w:eastAsia="Times New Roman" w:hAnsi="Calibri" w:cs="Calibri"/>
                  <w:color w:val="000000"/>
                </w:rPr>
                <w:t>1.37</w:t>
              </w:r>
            </w:ins>
          </w:p>
        </w:tc>
        <w:tc>
          <w:tcPr>
            <w:tcW w:w="960" w:type="dxa"/>
            <w:tcBorders>
              <w:top w:val="single" w:sz="4" w:space="0" w:color="auto"/>
              <w:left w:val="nil"/>
              <w:bottom w:val="single" w:sz="4" w:space="0" w:color="auto"/>
              <w:right w:val="nil"/>
            </w:tcBorders>
            <w:shd w:val="clear" w:color="auto" w:fill="auto"/>
            <w:noWrap/>
            <w:vAlign w:val="bottom"/>
            <w:hideMark/>
          </w:tcPr>
          <w:p w14:paraId="5F8068EC" w14:textId="77777777" w:rsidR="004F6583" w:rsidRPr="004F6583" w:rsidRDefault="004F6583" w:rsidP="004F6583">
            <w:pPr>
              <w:spacing w:after="0" w:line="240" w:lineRule="auto"/>
              <w:jc w:val="center"/>
              <w:rPr>
                <w:ins w:id="1435" w:author="Stefanie Lane" w:date="2022-05-12T12:10:00Z"/>
                <w:rFonts w:ascii="Calibri" w:eastAsia="Times New Roman" w:hAnsi="Calibri" w:cs="Calibri"/>
                <w:color w:val="000000"/>
              </w:rPr>
            </w:pPr>
            <w:ins w:id="1436" w:author="Stefanie Lane" w:date="2022-05-12T12:10:00Z">
              <w:r w:rsidRPr="004F6583">
                <w:rPr>
                  <w:rFonts w:ascii="Calibri" w:eastAsia="Times New Roman" w:hAnsi="Calibri" w:cs="Calibri"/>
                  <w:color w:val="000000"/>
                </w:rPr>
                <w:t>1.17</w:t>
              </w:r>
            </w:ins>
          </w:p>
        </w:tc>
        <w:tc>
          <w:tcPr>
            <w:tcW w:w="960" w:type="dxa"/>
            <w:tcBorders>
              <w:top w:val="single" w:sz="4" w:space="0" w:color="auto"/>
              <w:left w:val="nil"/>
              <w:bottom w:val="single" w:sz="4" w:space="0" w:color="auto"/>
              <w:right w:val="nil"/>
            </w:tcBorders>
            <w:shd w:val="clear" w:color="auto" w:fill="auto"/>
            <w:noWrap/>
            <w:vAlign w:val="bottom"/>
            <w:hideMark/>
          </w:tcPr>
          <w:p w14:paraId="5C461F7E" w14:textId="77777777" w:rsidR="004F6583" w:rsidRPr="004F6583" w:rsidRDefault="004F6583" w:rsidP="004F6583">
            <w:pPr>
              <w:spacing w:after="0" w:line="240" w:lineRule="auto"/>
              <w:jc w:val="center"/>
              <w:rPr>
                <w:ins w:id="1437" w:author="Stefanie Lane" w:date="2022-05-12T12:10:00Z"/>
                <w:rFonts w:ascii="Calibri" w:eastAsia="Times New Roman" w:hAnsi="Calibri" w:cs="Calibri"/>
                <w:color w:val="000000"/>
              </w:rPr>
            </w:pPr>
            <w:ins w:id="1438"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nil"/>
              <w:right w:val="nil"/>
            </w:tcBorders>
            <w:shd w:val="clear" w:color="auto" w:fill="auto"/>
            <w:noWrap/>
            <w:vAlign w:val="bottom"/>
            <w:hideMark/>
          </w:tcPr>
          <w:p w14:paraId="093304FC" w14:textId="77777777" w:rsidR="004F6583" w:rsidRPr="004F6583" w:rsidRDefault="004F6583" w:rsidP="004F6583">
            <w:pPr>
              <w:spacing w:after="0" w:line="240" w:lineRule="auto"/>
              <w:jc w:val="center"/>
              <w:rPr>
                <w:ins w:id="1439" w:author="Stefanie Lane" w:date="2022-05-12T12:10:00Z"/>
                <w:rFonts w:ascii="Calibri" w:eastAsia="Times New Roman" w:hAnsi="Calibri" w:cs="Calibri"/>
                <w:color w:val="000000"/>
              </w:rPr>
            </w:pPr>
            <w:ins w:id="1440" w:author="Stefanie Lane" w:date="2022-05-12T12:10:00Z">
              <w:r w:rsidRPr="004F6583">
                <w:rPr>
                  <w:rFonts w:ascii="Calibri" w:eastAsia="Times New Roman" w:hAnsi="Calibri" w:cs="Calibri"/>
                  <w:color w:val="000000"/>
                </w:rPr>
                <w:t>-100.00</w:t>
              </w:r>
            </w:ins>
          </w:p>
        </w:tc>
      </w:tr>
      <w:tr w:rsidR="004F6583" w:rsidRPr="004F6583" w14:paraId="5C5EA9FA" w14:textId="77777777" w:rsidTr="004F6583">
        <w:trPr>
          <w:trHeight w:val="290"/>
          <w:ins w:id="1441" w:author="Stefanie Lane" w:date="2022-05-12T12:10:00Z"/>
        </w:trPr>
        <w:tc>
          <w:tcPr>
            <w:tcW w:w="1700" w:type="dxa"/>
            <w:vMerge/>
            <w:tcBorders>
              <w:top w:val="nil"/>
              <w:left w:val="nil"/>
              <w:bottom w:val="single" w:sz="4" w:space="0" w:color="000000"/>
              <w:right w:val="nil"/>
            </w:tcBorders>
            <w:vAlign w:val="center"/>
            <w:hideMark/>
          </w:tcPr>
          <w:p w14:paraId="5A5C87D9" w14:textId="77777777" w:rsidR="004F6583" w:rsidRPr="004F6583" w:rsidRDefault="004F6583" w:rsidP="004F6583">
            <w:pPr>
              <w:spacing w:after="0" w:line="240" w:lineRule="auto"/>
              <w:rPr>
                <w:ins w:id="1442"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AD47DE7" w14:textId="77777777" w:rsidR="004F6583" w:rsidRPr="004F6583" w:rsidRDefault="004F6583" w:rsidP="004F6583">
            <w:pPr>
              <w:spacing w:after="0" w:line="240" w:lineRule="auto"/>
              <w:rPr>
                <w:ins w:id="1443" w:author="Stefanie Lane" w:date="2022-05-12T12:10:00Z"/>
                <w:rFonts w:ascii="Arial" w:eastAsia="Times New Roman" w:hAnsi="Arial" w:cs="Arial"/>
                <w:i/>
                <w:iCs/>
                <w:sz w:val="20"/>
                <w:szCs w:val="20"/>
              </w:rPr>
            </w:pPr>
            <w:proofErr w:type="spellStart"/>
            <w:ins w:id="1444" w:author="Stefanie Lane" w:date="2022-05-12T12:10:00Z">
              <w:r w:rsidRPr="004F6583">
                <w:rPr>
                  <w:rFonts w:ascii="Arial" w:eastAsia="Times New Roman" w:hAnsi="Arial" w:cs="Arial"/>
                  <w:i/>
                  <w:iCs/>
                  <w:sz w:val="20"/>
                  <w:szCs w:val="20"/>
                </w:rPr>
                <w:t>Leersi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ryzoides</w:t>
              </w:r>
              <w:proofErr w:type="spellEnd"/>
            </w:ins>
          </w:p>
        </w:tc>
        <w:tc>
          <w:tcPr>
            <w:tcW w:w="960" w:type="dxa"/>
            <w:tcBorders>
              <w:top w:val="nil"/>
              <w:left w:val="nil"/>
              <w:bottom w:val="nil"/>
              <w:right w:val="nil"/>
            </w:tcBorders>
            <w:shd w:val="clear" w:color="auto" w:fill="auto"/>
            <w:noWrap/>
            <w:vAlign w:val="bottom"/>
            <w:hideMark/>
          </w:tcPr>
          <w:p w14:paraId="34EEDA3D" w14:textId="77777777" w:rsidR="004F6583" w:rsidRPr="004F6583" w:rsidRDefault="004F6583" w:rsidP="004F6583">
            <w:pPr>
              <w:spacing w:after="0" w:line="240" w:lineRule="auto"/>
              <w:jc w:val="center"/>
              <w:rPr>
                <w:ins w:id="1445" w:author="Stefanie Lane" w:date="2022-05-12T12:10:00Z"/>
                <w:rFonts w:ascii="Calibri" w:eastAsia="Times New Roman" w:hAnsi="Calibri" w:cs="Calibri"/>
                <w:color w:val="000000"/>
              </w:rPr>
            </w:pPr>
            <w:ins w:id="1446" w:author="Stefanie Lane" w:date="2022-05-12T12:10:00Z">
              <w:r w:rsidRPr="004F6583">
                <w:rPr>
                  <w:rFonts w:ascii="Calibri" w:eastAsia="Times New Roman" w:hAnsi="Calibri" w:cs="Calibri"/>
                  <w:color w:val="000000"/>
                </w:rPr>
                <w:t>0.26</w:t>
              </w:r>
            </w:ins>
          </w:p>
        </w:tc>
        <w:tc>
          <w:tcPr>
            <w:tcW w:w="960" w:type="dxa"/>
            <w:tcBorders>
              <w:top w:val="nil"/>
              <w:left w:val="nil"/>
              <w:bottom w:val="nil"/>
              <w:right w:val="nil"/>
            </w:tcBorders>
            <w:shd w:val="clear" w:color="auto" w:fill="auto"/>
            <w:noWrap/>
            <w:vAlign w:val="bottom"/>
            <w:hideMark/>
          </w:tcPr>
          <w:p w14:paraId="4A372F66" w14:textId="77777777" w:rsidR="004F6583" w:rsidRPr="004F6583" w:rsidRDefault="004F6583" w:rsidP="004F6583">
            <w:pPr>
              <w:spacing w:after="0" w:line="240" w:lineRule="auto"/>
              <w:jc w:val="center"/>
              <w:rPr>
                <w:ins w:id="1447" w:author="Stefanie Lane" w:date="2022-05-12T12:10:00Z"/>
                <w:rFonts w:ascii="Calibri" w:eastAsia="Times New Roman" w:hAnsi="Calibri" w:cs="Calibri"/>
                <w:color w:val="000000"/>
              </w:rPr>
            </w:pPr>
            <w:ins w:id="1448" w:author="Stefanie Lane" w:date="2022-05-12T12:10:00Z">
              <w:r w:rsidRPr="004F6583">
                <w:rPr>
                  <w:rFonts w:ascii="Calibri" w:eastAsia="Times New Roman" w:hAnsi="Calibri" w:cs="Calibri"/>
                  <w:color w:val="000000"/>
                </w:rPr>
                <w:t>0.33</w:t>
              </w:r>
            </w:ins>
          </w:p>
        </w:tc>
        <w:tc>
          <w:tcPr>
            <w:tcW w:w="960" w:type="dxa"/>
            <w:tcBorders>
              <w:top w:val="nil"/>
              <w:left w:val="nil"/>
              <w:bottom w:val="nil"/>
              <w:right w:val="nil"/>
            </w:tcBorders>
            <w:shd w:val="clear" w:color="auto" w:fill="auto"/>
            <w:noWrap/>
            <w:vAlign w:val="bottom"/>
            <w:hideMark/>
          </w:tcPr>
          <w:p w14:paraId="422242B5" w14:textId="77777777" w:rsidR="004F6583" w:rsidRPr="004F6583" w:rsidRDefault="004F6583" w:rsidP="004F6583">
            <w:pPr>
              <w:spacing w:after="0" w:line="240" w:lineRule="auto"/>
              <w:jc w:val="center"/>
              <w:rPr>
                <w:ins w:id="1449" w:author="Stefanie Lane" w:date="2022-05-12T12:10:00Z"/>
                <w:rFonts w:ascii="Calibri" w:eastAsia="Times New Roman" w:hAnsi="Calibri" w:cs="Calibri"/>
                <w:color w:val="000000"/>
              </w:rPr>
            </w:pPr>
            <w:ins w:id="1450"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nil"/>
              <w:right w:val="nil"/>
            </w:tcBorders>
            <w:shd w:val="clear" w:color="auto" w:fill="auto"/>
            <w:noWrap/>
            <w:vAlign w:val="bottom"/>
            <w:hideMark/>
          </w:tcPr>
          <w:p w14:paraId="3765EDC0" w14:textId="77777777" w:rsidR="004F6583" w:rsidRPr="004F6583" w:rsidRDefault="004F6583" w:rsidP="004F6583">
            <w:pPr>
              <w:spacing w:after="0" w:line="240" w:lineRule="auto"/>
              <w:jc w:val="center"/>
              <w:rPr>
                <w:ins w:id="1451" w:author="Stefanie Lane" w:date="2022-05-12T12:10:00Z"/>
                <w:rFonts w:ascii="Calibri" w:eastAsia="Times New Roman" w:hAnsi="Calibri" w:cs="Calibri"/>
                <w:color w:val="000000"/>
              </w:rPr>
            </w:pPr>
            <w:ins w:id="1452" w:author="Stefanie Lane" w:date="2022-05-12T12:10:00Z">
              <w:r w:rsidRPr="004F6583">
                <w:rPr>
                  <w:rFonts w:ascii="Calibri" w:eastAsia="Times New Roman" w:hAnsi="Calibri" w:cs="Calibri"/>
                  <w:color w:val="000000"/>
                </w:rPr>
                <w:t>-100.00</w:t>
              </w:r>
            </w:ins>
          </w:p>
        </w:tc>
      </w:tr>
      <w:tr w:rsidR="004F6583" w:rsidRPr="004F6583" w14:paraId="798782FD" w14:textId="77777777" w:rsidTr="004F6583">
        <w:trPr>
          <w:trHeight w:val="290"/>
          <w:ins w:id="1453" w:author="Stefanie Lane" w:date="2022-05-12T12:10:00Z"/>
        </w:trPr>
        <w:tc>
          <w:tcPr>
            <w:tcW w:w="1700" w:type="dxa"/>
            <w:vMerge/>
            <w:tcBorders>
              <w:top w:val="nil"/>
              <w:left w:val="nil"/>
              <w:bottom w:val="single" w:sz="4" w:space="0" w:color="000000"/>
              <w:right w:val="nil"/>
            </w:tcBorders>
            <w:vAlign w:val="center"/>
            <w:hideMark/>
          </w:tcPr>
          <w:p w14:paraId="36ABC3BF" w14:textId="77777777" w:rsidR="004F6583" w:rsidRPr="004F6583" w:rsidRDefault="004F6583" w:rsidP="004F6583">
            <w:pPr>
              <w:spacing w:after="0" w:line="240" w:lineRule="auto"/>
              <w:rPr>
                <w:ins w:id="1454"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6814DC0" w14:textId="77777777" w:rsidR="004F6583" w:rsidRPr="004F6583" w:rsidRDefault="004F6583" w:rsidP="004F6583">
            <w:pPr>
              <w:spacing w:after="0" w:line="240" w:lineRule="auto"/>
              <w:rPr>
                <w:ins w:id="1455" w:author="Stefanie Lane" w:date="2022-05-12T12:10:00Z"/>
                <w:rFonts w:ascii="Arial" w:eastAsia="Times New Roman" w:hAnsi="Arial" w:cs="Arial"/>
                <w:i/>
                <w:iCs/>
                <w:sz w:val="20"/>
                <w:szCs w:val="20"/>
              </w:rPr>
            </w:pPr>
            <w:proofErr w:type="spellStart"/>
            <w:ins w:id="1456" w:author="Stefanie Lane" w:date="2022-05-12T12:10:00Z">
              <w:r w:rsidRPr="004F6583">
                <w:rPr>
                  <w:rFonts w:ascii="Arial" w:eastAsia="Times New Roman" w:hAnsi="Arial" w:cs="Arial"/>
                  <w:i/>
                  <w:iCs/>
                  <w:sz w:val="20"/>
                  <w:szCs w:val="20"/>
                </w:rPr>
                <w:t>Lilaeopsis</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ccidentali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5990B702" w14:textId="77777777" w:rsidR="004F6583" w:rsidRPr="004F6583" w:rsidRDefault="004F6583" w:rsidP="004F6583">
            <w:pPr>
              <w:spacing w:after="0" w:line="240" w:lineRule="auto"/>
              <w:jc w:val="center"/>
              <w:rPr>
                <w:ins w:id="1457" w:author="Stefanie Lane" w:date="2022-05-12T12:10:00Z"/>
                <w:rFonts w:ascii="Calibri" w:eastAsia="Times New Roman" w:hAnsi="Calibri" w:cs="Calibri"/>
                <w:color w:val="000000"/>
              </w:rPr>
            </w:pPr>
            <w:ins w:id="1458" w:author="Stefanie Lane" w:date="2022-05-12T12:10:00Z">
              <w:r w:rsidRPr="004F6583">
                <w:rPr>
                  <w:rFonts w:ascii="Calibri" w:eastAsia="Times New Roman" w:hAnsi="Calibri" w:cs="Calibri"/>
                  <w:color w:val="000000"/>
                </w:rPr>
                <w:t>0.21</w:t>
              </w:r>
            </w:ins>
          </w:p>
        </w:tc>
        <w:tc>
          <w:tcPr>
            <w:tcW w:w="960" w:type="dxa"/>
            <w:tcBorders>
              <w:top w:val="single" w:sz="4" w:space="0" w:color="auto"/>
              <w:left w:val="nil"/>
              <w:bottom w:val="single" w:sz="4" w:space="0" w:color="auto"/>
              <w:right w:val="nil"/>
            </w:tcBorders>
            <w:shd w:val="clear" w:color="auto" w:fill="auto"/>
            <w:noWrap/>
            <w:vAlign w:val="bottom"/>
            <w:hideMark/>
          </w:tcPr>
          <w:p w14:paraId="1FC9B619" w14:textId="77777777" w:rsidR="004F6583" w:rsidRPr="004F6583" w:rsidRDefault="004F6583" w:rsidP="004F6583">
            <w:pPr>
              <w:spacing w:after="0" w:line="240" w:lineRule="auto"/>
              <w:jc w:val="center"/>
              <w:rPr>
                <w:ins w:id="1459" w:author="Stefanie Lane" w:date="2022-05-12T12:10:00Z"/>
                <w:rFonts w:ascii="Calibri" w:eastAsia="Times New Roman" w:hAnsi="Calibri" w:cs="Calibri"/>
                <w:color w:val="000000"/>
              </w:rPr>
            </w:pPr>
            <w:ins w:id="1460"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185BA5EA" w14:textId="77777777" w:rsidR="004F6583" w:rsidRPr="004F6583" w:rsidRDefault="004F6583" w:rsidP="004F6583">
            <w:pPr>
              <w:spacing w:after="0" w:line="240" w:lineRule="auto"/>
              <w:jc w:val="center"/>
              <w:rPr>
                <w:ins w:id="1461" w:author="Stefanie Lane" w:date="2022-05-12T12:10:00Z"/>
                <w:rFonts w:ascii="Calibri" w:eastAsia="Times New Roman" w:hAnsi="Calibri" w:cs="Calibri"/>
                <w:color w:val="000000"/>
              </w:rPr>
            </w:pPr>
            <w:ins w:id="1462"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nil"/>
              <w:right w:val="nil"/>
            </w:tcBorders>
            <w:shd w:val="clear" w:color="auto" w:fill="auto"/>
            <w:noWrap/>
            <w:vAlign w:val="bottom"/>
            <w:hideMark/>
          </w:tcPr>
          <w:p w14:paraId="0EF8CAC4" w14:textId="77777777" w:rsidR="004F6583" w:rsidRPr="004F6583" w:rsidRDefault="004F6583" w:rsidP="004F6583">
            <w:pPr>
              <w:spacing w:after="0" w:line="240" w:lineRule="auto"/>
              <w:jc w:val="center"/>
              <w:rPr>
                <w:ins w:id="1463" w:author="Stefanie Lane" w:date="2022-05-12T12:10:00Z"/>
                <w:rFonts w:ascii="Calibri" w:eastAsia="Times New Roman" w:hAnsi="Calibri" w:cs="Calibri"/>
                <w:color w:val="000000"/>
              </w:rPr>
            </w:pPr>
            <w:ins w:id="1464" w:author="Stefanie Lane" w:date="2022-05-12T12:10:00Z">
              <w:r w:rsidRPr="004F6583">
                <w:rPr>
                  <w:rFonts w:ascii="Calibri" w:eastAsia="Times New Roman" w:hAnsi="Calibri" w:cs="Calibri"/>
                  <w:color w:val="000000"/>
                </w:rPr>
                <w:t>-100.00</w:t>
              </w:r>
            </w:ins>
          </w:p>
        </w:tc>
      </w:tr>
      <w:tr w:rsidR="004F6583" w:rsidRPr="004F6583" w14:paraId="1D2C78A4" w14:textId="77777777" w:rsidTr="004F6583">
        <w:trPr>
          <w:trHeight w:val="290"/>
          <w:ins w:id="1465" w:author="Stefanie Lane" w:date="2022-05-12T12:10:00Z"/>
        </w:trPr>
        <w:tc>
          <w:tcPr>
            <w:tcW w:w="1700" w:type="dxa"/>
            <w:vMerge/>
            <w:tcBorders>
              <w:top w:val="nil"/>
              <w:left w:val="nil"/>
              <w:bottom w:val="single" w:sz="4" w:space="0" w:color="000000"/>
              <w:right w:val="nil"/>
            </w:tcBorders>
            <w:vAlign w:val="center"/>
            <w:hideMark/>
          </w:tcPr>
          <w:p w14:paraId="5EB9102E" w14:textId="77777777" w:rsidR="004F6583" w:rsidRPr="004F6583" w:rsidRDefault="004F6583" w:rsidP="004F6583">
            <w:pPr>
              <w:spacing w:after="0" w:line="240" w:lineRule="auto"/>
              <w:rPr>
                <w:ins w:id="1466"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CAEA0AE" w14:textId="77777777" w:rsidR="004F6583" w:rsidRPr="004F6583" w:rsidRDefault="004F6583" w:rsidP="004F6583">
            <w:pPr>
              <w:spacing w:after="0" w:line="240" w:lineRule="auto"/>
              <w:rPr>
                <w:ins w:id="1467" w:author="Stefanie Lane" w:date="2022-05-12T12:10:00Z"/>
                <w:rFonts w:ascii="Arial" w:eastAsia="Times New Roman" w:hAnsi="Arial" w:cs="Arial"/>
                <w:i/>
                <w:iCs/>
                <w:sz w:val="20"/>
                <w:szCs w:val="20"/>
              </w:rPr>
            </w:pPr>
            <w:ins w:id="1468" w:author="Stefanie Lane" w:date="2022-05-12T12:10:00Z">
              <w:r w:rsidRPr="004F6583">
                <w:rPr>
                  <w:rFonts w:ascii="Arial" w:eastAsia="Times New Roman" w:hAnsi="Arial" w:cs="Arial"/>
                  <w:i/>
                  <w:iCs/>
                  <w:sz w:val="20"/>
                  <w:szCs w:val="20"/>
                </w:rPr>
                <w:t xml:space="preserve">Oenanthe </w:t>
              </w:r>
              <w:proofErr w:type="spellStart"/>
              <w:r w:rsidRPr="004F6583">
                <w:rPr>
                  <w:rFonts w:ascii="Arial" w:eastAsia="Times New Roman" w:hAnsi="Arial" w:cs="Arial"/>
                  <w:i/>
                  <w:iCs/>
                  <w:sz w:val="20"/>
                  <w:szCs w:val="20"/>
                </w:rPr>
                <w:t>sarmentosa</w:t>
              </w:r>
              <w:proofErr w:type="spellEnd"/>
            </w:ins>
          </w:p>
        </w:tc>
        <w:tc>
          <w:tcPr>
            <w:tcW w:w="960" w:type="dxa"/>
            <w:tcBorders>
              <w:top w:val="nil"/>
              <w:left w:val="nil"/>
              <w:bottom w:val="nil"/>
              <w:right w:val="nil"/>
            </w:tcBorders>
            <w:shd w:val="clear" w:color="auto" w:fill="auto"/>
            <w:noWrap/>
            <w:vAlign w:val="bottom"/>
            <w:hideMark/>
          </w:tcPr>
          <w:p w14:paraId="52572999" w14:textId="77777777" w:rsidR="004F6583" w:rsidRPr="004F6583" w:rsidRDefault="004F6583" w:rsidP="004F6583">
            <w:pPr>
              <w:spacing w:after="0" w:line="240" w:lineRule="auto"/>
              <w:jc w:val="center"/>
              <w:rPr>
                <w:ins w:id="1469" w:author="Stefanie Lane" w:date="2022-05-12T12:10:00Z"/>
                <w:rFonts w:ascii="Calibri" w:eastAsia="Times New Roman" w:hAnsi="Calibri" w:cs="Calibri"/>
                <w:color w:val="000000"/>
              </w:rPr>
            </w:pPr>
            <w:ins w:id="1470" w:author="Stefanie Lane" w:date="2022-05-12T12:10:00Z">
              <w:r w:rsidRPr="004F6583">
                <w:rPr>
                  <w:rFonts w:ascii="Calibri" w:eastAsia="Times New Roman" w:hAnsi="Calibri" w:cs="Calibri"/>
                  <w:color w:val="000000"/>
                </w:rPr>
                <w:t>0.63</w:t>
              </w:r>
            </w:ins>
          </w:p>
        </w:tc>
        <w:tc>
          <w:tcPr>
            <w:tcW w:w="960" w:type="dxa"/>
            <w:tcBorders>
              <w:top w:val="nil"/>
              <w:left w:val="nil"/>
              <w:bottom w:val="nil"/>
              <w:right w:val="nil"/>
            </w:tcBorders>
            <w:shd w:val="clear" w:color="auto" w:fill="auto"/>
            <w:noWrap/>
            <w:vAlign w:val="bottom"/>
            <w:hideMark/>
          </w:tcPr>
          <w:p w14:paraId="74E3AC1E" w14:textId="77777777" w:rsidR="004F6583" w:rsidRPr="004F6583" w:rsidRDefault="004F6583" w:rsidP="004F6583">
            <w:pPr>
              <w:spacing w:after="0" w:line="240" w:lineRule="auto"/>
              <w:jc w:val="center"/>
              <w:rPr>
                <w:ins w:id="1471" w:author="Stefanie Lane" w:date="2022-05-12T12:10:00Z"/>
                <w:rFonts w:ascii="Calibri" w:eastAsia="Times New Roman" w:hAnsi="Calibri" w:cs="Calibri"/>
                <w:color w:val="000000"/>
              </w:rPr>
            </w:pPr>
            <w:ins w:id="1472" w:author="Stefanie Lane" w:date="2022-05-12T12:10:00Z">
              <w:r w:rsidRPr="004F6583">
                <w:rPr>
                  <w:rFonts w:ascii="Calibri" w:eastAsia="Times New Roman" w:hAnsi="Calibri" w:cs="Calibri"/>
                  <w:color w:val="000000"/>
                </w:rPr>
                <w:t>0.11</w:t>
              </w:r>
            </w:ins>
          </w:p>
        </w:tc>
        <w:tc>
          <w:tcPr>
            <w:tcW w:w="960" w:type="dxa"/>
            <w:tcBorders>
              <w:top w:val="nil"/>
              <w:left w:val="nil"/>
              <w:bottom w:val="nil"/>
              <w:right w:val="nil"/>
            </w:tcBorders>
            <w:shd w:val="clear" w:color="auto" w:fill="auto"/>
            <w:noWrap/>
            <w:vAlign w:val="bottom"/>
            <w:hideMark/>
          </w:tcPr>
          <w:p w14:paraId="5D4EFD6C" w14:textId="77777777" w:rsidR="004F6583" w:rsidRPr="004F6583" w:rsidRDefault="004F6583" w:rsidP="004F6583">
            <w:pPr>
              <w:spacing w:after="0" w:line="240" w:lineRule="auto"/>
              <w:jc w:val="center"/>
              <w:rPr>
                <w:ins w:id="1473" w:author="Stefanie Lane" w:date="2022-05-12T12:10:00Z"/>
                <w:rFonts w:ascii="Calibri" w:eastAsia="Times New Roman" w:hAnsi="Calibri" w:cs="Calibri"/>
                <w:color w:val="000000"/>
              </w:rPr>
            </w:pPr>
            <w:ins w:id="1474"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nil"/>
              <w:right w:val="nil"/>
            </w:tcBorders>
            <w:shd w:val="clear" w:color="auto" w:fill="auto"/>
            <w:noWrap/>
            <w:vAlign w:val="bottom"/>
            <w:hideMark/>
          </w:tcPr>
          <w:p w14:paraId="3A5D0242" w14:textId="77777777" w:rsidR="004F6583" w:rsidRPr="004F6583" w:rsidRDefault="004F6583" w:rsidP="004F6583">
            <w:pPr>
              <w:spacing w:after="0" w:line="240" w:lineRule="auto"/>
              <w:jc w:val="center"/>
              <w:rPr>
                <w:ins w:id="1475" w:author="Stefanie Lane" w:date="2022-05-12T12:10:00Z"/>
                <w:rFonts w:ascii="Calibri" w:eastAsia="Times New Roman" w:hAnsi="Calibri" w:cs="Calibri"/>
                <w:color w:val="000000"/>
              </w:rPr>
            </w:pPr>
            <w:ins w:id="1476" w:author="Stefanie Lane" w:date="2022-05-12T12:10:00Z">
              <w:r w:rsidRPr="004F6583">
                <w:rPr>
                  <w:rFonts w:ascii="Calibri" w:eastAsia="Times New Roman" w:hAnsi="Calibri" w:cs="Calibri"/>
                  <w:color w:val="000000"/>
                </w:rPr>
                <w:t>-100.00</w:t>
              </w:r>
            </w:ins>
          </w:p>
        </w:tc>
      </w:tr>
      <w:tr w:rsidR="004F6583" w:rsidRPr="004F6583" w14:paraId="12BBEEB5" w14:textId="77777777" w:rsidTr="004F6583">
        <w:trPr>
          <w:trHeight w:val="290"/>
          <w:ins w:id="1477" w:author="Stefanie Lane" w:date="2022-05-12T12:10:00Z"/>
        </w:trPr>
        <w:tc>
          <w:tcPr>
            <w:tcW w:w="1700" w:type="dxa"/>
            <w:vMerge/>
            <w:tcBorders>
              <w:top w:val="nil"/>
              <w:left w:val="nil"/>
              <w:bottom w:val="single" w:sz="4" w:space="0" w:color="000000"/>
              <w:right w:val="nil"/>
            </w:tcBorders>
            <w:vAlign w:val="center"/>
            <w:hideMark/>
          </w:tcPr>
          <w:p w14:paraId="4E1CFD2D" w14:textId="77777777" w:rsidR="004F6583" w:rsidRPr="004F6583" w:rsidRDefault="004F6583" w:rsidP="004F6583">
            <w:pPr>
              <w:spacing w:after="0" w:line="240" w:lineRule="auto"/>
              <w:rPr>
                <w:ins w:id="1478"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92979C5" w14:textId="77777777" w:rsidR="004F6583" w:rsidRPr="004F6583" w:rsidRDefault="004F6583" w:rsidP="004F6583">
            <w:pPr>
              <w:spacing w:after="0" w:line="240" w:lineRule="auto"/>
              <w:rPr>
                <w:ins w:id="1479" w:author="Stefanie Lane" w:date="2022-05-12T12:10:00Z"/>
                <w:rFonts w:ascii="Arial" w:eastAsia="Times New Roman" w:hAnsi="Arial" w:cs="Arial"/>
                <w:i/>
                <w:iCs/>
                <w:sz w:val="20"/>
                <w:szCs w:val="20"/>
              </w:rPr>
            </w:pPr>
            <w:ins w:id="1480" w:author="Stefanie Lane" w:date="2022-05-12T12:10:00Z">
              <w:r w:rsidRPr="004F6583">
                <w:rPr>
                  <w:rFonts w:ascii="Arial" w:eastAsia="Times New Roman" w:hAnsi="Arial" w:cs="Arial"/>
                  <w:i/>
                  <w:iCs/>
                  <w:sz w:val="20"/>
                  <w:szCs w:val="20"/>
                </w:rPr>
                <w:t xml:space="preserve">Poa </w:t>
              </w:r>
              <w:proofErr w:type="spellStart"/>
              <w:r w:rsidRPr="004F6583">
                <w:rPr>
                  <w:rFonts w:ascii="Arial" w:eastAsia="Times New Roman" w:hAnsi="Arial" w:cs="Arial"/>
                  <w:i/>
                  <w:iCs/>
                  <w:sz w:val="20"/>
                  <w:szCs w:val="20"/>
                </w:rPr>
                <w:t>triviali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57314CE9" w14:textId="77777777" w:rsidR="004F6583" w:rsidRPr="004F6583" w:rsidRDefault="004F6583" w:rsidP="004F6583">
            <w:pPr>
              <w:spacing w:after="0" w:line="240" w:lineRule="auto"/>
              <w:jc w:val="center"/>
              <w:rPr>
                <w:ins w:id="1481" w:author="Stefanie Lane" w:date="2022-05-12T12:10:00Z"/>
                <w:rFonts w:ascii="Calibri" w:eastAsia="Times New Roman" w:hAnsi="Calibri" w:cs="Calibri"/>
                <w:color w:val="000000"/>
              </w:rPr>
            </w:pPr>
            <w:ins w:id="1482" w:author="Stefanie Lane" w:date="2022-05-12T12:10:00Z">
              <w:r w:rsidRPr="004F6583">
                <w:rPr>
                  <w:rFonts w:ascii="Calibri" w:eastAsia="Times New Roman" w:hAnsi="Calibri" w:cs="Calibri"/>
                  <w:color w:val="000000"/>
                </w:rPr>
                <w:t>0.11</w:t>
              </w:r>
            </w:ins>
          </w:p>
        </w:tc>
        <w:tc>
          <w:tcPr>
            <w:tcW w:w="960" w:type="dxa"/>
            <w:tcBorders>
              <w:top w:val="single" w:sz="4" w:space="0" w:color="auto"/>
              <w:left w:val="nil"/>
              <w:bottom w:val="single" w:sz="4" w:space="0" w:color="auto"/>
              <w:right w:val="nil"/>
            </w:tcBorders>
            <w:shd w:val="clear" w:color="auto" w:fill="auto"/>
            <w:noWrap/>
            <w:vAlign w:val="bottom"/>
            <w:hideMark/>
          </w:tcPr>
          <w:p w14:paraId="19607863" w14:textId="77777777" w:rsidR="004F6583" w:rsidRPr="004F6583" w:rsidRDefault="004F6583" w:rsidP="004F6583">
            <w:pPr>
              <w:spacing w:after="0" w:line="240" w:lineRule="auto"/>
              <w:jc w:val="center"/>
              <w:rPr>
                <w:ins w:id="1483" w:author="Stefanie Lane" w:date="2022-05-12T12:10:00Z"/>
                <w:rFonts w:ascii="Calibri" w:eastAsia="Times New Roman" w:hAnsi="Calibri" w:cs="Calibri"/>
                <w:color w:val="000000"/>
              </w:rPr>
            </w:pPr>
            <w:ins w:id="1484"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24F73D77" w14:textId="77777777" w:rsidR="004F6583" w:rsidRPr="004F6583" w:rsidRDefault="004F6583" w:rsidP="004F6583">
            <w:pPr>
              <w:spacing w:after="0" w:line="240" w:lineRule="auto"/>
              <w:jc w:val="center"/>
              <w:rPr>
                <w:ins w:id="1485" w:author="Stefanie Lane" w:date="2022-05-12T12:10:00Z"/>
                <w:rFonts w:ascii="Calibri" w:eastAsia="Times New Roman" w:hAnsi="Calibri" w:cs="Calibri"/>
                <w:color w:val="000000"/>
              </w:rPr>
            </w:pPr>
            <w:ins w:id="1486"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nil"/>
              <w:right w:val="nil"/>
            </w:tcBorders>
            <w:shd w:val="clear" w:color="auto" w:fill="auto"/>
            <w:noWrap/>
            <w:vAlign w:val="bottom"/>
            <w:hideMark/>
          </w:tcPr>
          <w:p w14:paraId="3BFDCD5B" w14:textId="77777777" w:rsidR="004F6583" w:rsidRPr="004F6583" w:rsidRDefault="004F6583" w:rsidP="004F6583">
            <w:pPr>
              <w:spacing w:after="0" w:line="240" w:lineRule="auto"/>
              <w:jc w:val="center"/>
              <w:rPr>
                <w:ins w:id="1487" w:author="Stefanie Lane" w:date="2022-05-12T12:10:00Z"/>
                <w:rFonts w:ascii="Calibri" w:eastAsia="Times New Roman" w:hAnsi="Calibri" w:cs="Calibri"/>
                <w:color w:val="000000"/>
              </w:rPr>
            </w:pPr>
            <w:ins w:id="1488" w:author="Stefanie Lane" w:date="2022-05-12T12:10:00Z">
              <w:r w:rsidRPr="004F6583">
                <w:rPr>
                  <w:rFonts w:ascii="Calibri" w:eastAsia="Times New Roman" w:hAnsi="Calibri" w:cs="Calibri"/>
                  <w:color w:val="000000"/>
                </w:rPr>
                <w:t>-100.00</w:t>
              </w:r>
            </w:ins>
          </w:p>
        </w:tc>
      </w:tr>
      <w:tr w:rsidR="004F6583" w:rsidRPr="004F6583" w14:paraId="075C7AA9" w14:textId="77777777" w:rsidTr="004F6583">
        <w:trPr>
          <w:trHeight w:val="290"/>
          <w:ins w:id="1489" w:author="Stefanie Lane" w:date="2022-05-12T12:10:00Z"/>
        </w:trPr>
        <w:tc>
          <w:tcPr>
            <w:tcW w:w="1700" w:type="dxa"/>
            <w:vMerge/>
            <w:tcBorders>
              <w:top w:val="nil"/>
              <w:left w:val="nil"/>
              <w:bottom w:val="single" w:sz="4" w:space="0" w:color="000000"/>
              <w:right w:val="nil"/>
            </w:tcBorders>
            <w:vAlign w:val="center"/>
            <w:hideMark/>
          </w:tcPr>
          <w:p w14:paraId="4EC156A4" w14:textId="77777777" w:rsidR="004F6583" w:rsidRPr="004F6583" w:rsidRDefault="004F6583" w:rsidP="004F6583">
            <w:pPr>
              <w:spacing w:after="0" w:line="240" w:lineRule="auto"/>
              <w:rPr>
                <w:ins w:id="1490"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A25B6F4" w14:textId="77777777" w:rsidR="004F6583" w:rsidRPr="004F6583" w:rsidRDefault="004F6583" w:rsidP="004F6583">
            <w:pPr>
              <w:spacing w:after="0" w:line="240" w:lineRule="auto"/>
              <w:rPr>
                <w:ins w:id="1491" w:author="Stefanie Lane" w:date="2022-05-12T12:10:00Z"/>
                <w:rFonts w:ascii="Arial" w:eastAsia="Times New Roman" w:hAnsi="Arial" w:cs="Arial"/>
                <w:i/>
                <w:iCs/>
                <w:sz w:val="20"/>
                <w:szCs w:val="20"/>
              </w:rPr>
            </w:pPr>
            <w:ins w:id="1492" w:author="Stefanie Lane" w:date="2022-05-12T12:10:00Z">
              <w:r w:rsidRPr="004F6583">
                <w:rPr>
                  <w:rFonts w:ascii="Arial" w:eastAsia="Times New Roman" w:hAnsi="Arial" w:cs="Arial"/>
                  <w:i/>
                  <w:iCs/>
                  <w:sz w:val="20"/>
                  <w:szCs w:val="20"/>
                </w:rPr>
                <w:t>Sium suave</w:t>
              </w:r>
            </w:ins>
          </w:p>
        </w:tc>
        <w:tc>
          <w:tcPr>
            <w:tcW w:w="960" w:type="dxa"/>
            <w:tcBorders>
              <w:top w:val="nil"/>
              <w:left w:val="nil"/>
              <w:bottom w:val="nil"/>
              <w:right w:val="nil"/>
            </w:tcBorders>
            <w:shd w:val="clear" w:color="auto" w:fill="auto"/>
            <w:noWrap/>
            <w:vAlign w:val="bottom"/>
            <w:hideMark/>
          </w:tcPr>
          <w:p w14:paraId="43E8A5A0" w14:textId="77777777" w:rsidR="004F6583" w:rsidRPr="004F6583" w:rsidRDefault="004F6583" w:rsidP="004F6583">
            <w:pPr>
              <w:spacing w:after="0" w:line="240" w:lineRule="auto"/>
              <w:jc w:val="center"/>
              <w:rPr>
                <w:ins w:id="1493" w:author="Stefanie Lane" w:date="2022-05-12T12:10:00Z"/>
                <w:rFonts w:ascii="Calibri" w:eastAsia="Times New Roman" w:hAnsi="Calibri" w:cs="Calibri"/>
                <w:color w:val="000000"/>
              </w:rPr>
            </w:pPr>
            <w:ins w:id="1494" w:author="Stefanie Lane" w:date="2022-05-12T12:10:00Z">
              <w:r w:rsidRPr="004F6583">
                <w:rPr>
                  <w:rFonts w:ascii="Calibri" w:eastAsia="Times New Roman" w:hAnsi="Calibri" w:cs="Calibri"/>
                  <w:color w:val="000000"/>
                </w:rPr>
                <w:t>0.63</w:t>
              </w:r>
            </w:ins>
          </w:p>
        </w:tc>
        <w:tc>
          <w:tcPr>
            <w:tcW w:w="960" w:type="dxa"/>
            <w:tcBorders>
              <w:top w:val="nil"/>
              <w:left w:val="nil"/>
              <w:bottom w:val="nil"/>
              <w:right w:val="nil"/>
            </w:tcBorders>
            <w:shd w:val="clear" w:color="auto" w:fill="auto"/>
            <w:noWrap/>
            <w:vAlign w:val="bottom"/>
            <w:hideMark/>
          </w:tcPr>
          <w:p w14:paraId="4F26D60C" w14:textId="77777777" w:rsidR="004F6583" w:rsidRPr="004F6583" w:rsidRDefault="004F6583" w:rsidP="004F6583">
            <w:pPr>
              <w:spacing w:after="0" w:line="240" w:lineRule="auto"/>
              <w:jc w:val="center"/>
              <w:rPr>
                <w:ins w:id="1495" w:author="Stefanie Lane" w:date="2022-05-12T12:10:00Z"/>
                <w:rFonts w:ascii="Calibri" w:eastAsia="Times New Roman" w:hAnsi="Calibri" w:cs="Calibri"/>
                <w:color w:val="000000"/>
              </w:rPr>
            </w:pPr>
            <w:ins w:id="1496" w:author="Stefanie Lane" w:date="2022-05-12T12:10:00Z">
              <w:r w:rsidRPr="004F6583">
                <w:rPr>
                  <w:rFonts w:ascii="Calibri" w:eastAsia="Times New Roman" w:hAnsi="Calibri" w:cs="Calibri"/>
                  <w:color w:val="000000"/>
                </w:rPr>
                <w:t>0.17</w:t>
              </w:r>
            </w:ins>
          </w:p>
        </w:tc>
        <w:tc>
          <w:tcPr>
            <w:tcW w:w="960" w:type="dxa"/>
            <w:tcBorders>
              <w:top w:val="nil"/>
              <w:left w:val="nil"/>
              <w:bottom w:val="nil"/>
              <w:right w:val="nil"/>
            </w:tcBorders>
            <w:shd w:val="clear" w:color="auto" w:fill="auto"/>
            <w:noWrap/>
            <w:vAlign w:val="bottom"/>
            <w:hideMark/>
          </w:tcPr>
          <w:p w14:paraId="1FEE6BEB" w14:textId="77777777" w:rsidR="004F6583" w:rsidRPr="004F6583" w:rsidRDefault="004F6583" w:rsidP="004F6583">
            <w:pPr>
              <w:spacing w:after="0" w:line="240" w:lineRule="auto"/>
              <w:jc w:val="center"/>
              <w:rPr>
                <w:ins w:id="1497" w:author="Stefanie Lane" w:date="2022-05-12T12:10:00Z"/>
                <w:rFonts w:ascii="Calibri" w:eastAsia="Times New Roman" w:hAnsi="Calibri" w:cs="Calibri"/>
                <w:color w:val="000000"/>
              </w:rPr>
            </w:pPr>
            <w:ins w:id="1498"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nil"/>
              <w:right w:val="nil"/>
            </w:tcBorders>
            <w:shd w:val="clear" w:color="auto" w:fill="auto"/>
            <w:noWrap/>
            <w:vAlign w:val="bottom"/>
            <w:hideMark/>
          </w:tcPr>
          <w:p w14:paraId="18AEDCE2" w14:textId="77777777" w:rsidR="004F6583" w:rsidRPr="004F6583" w:rsidRDefault="004F6583" w:rsidP="004F6583">
            <w:pPr>
              <w:spacing w:after="0" w:line="240" w:lineRule="auto"/>
              <w:jc w:val="center"/>
              <w:rPr>
                <w:ins w:id="1499" w:author="Stefanie Lane" w:date="2022-05-12T12:10:00Z"/>
                <w:rFonts w:ascii="Calibri" w:eastAsia="Times New Roman" w:hAnsi="Calibri" w:cs="Calibri"/>
                <w:color w:val="000000"/>
              </w:rPr>
            </w:pPr>
            <w:ins w:id="1500" w:author="Stefanie Lane" w:date="2022-05-12T12:10:00Z">
              <w:r w:rsidRPr="004F6583">
                <w:rPr>
                  <w:rFonts w:ascii="Calibri" w:eastAsia="Times New Roman" w:hAnsi="Calibri" w:cs="Calibri"/>
                  <w:color w:val="000000"/>
                </w:rPr>
                <w:t>-100.00</w:t>
              </w:r>
            </w:ins>
          </w:p>
        </w:tc>
      </w:tr>
      <w:tr w:rsidR="004F6583" w:rsidRPr="004F6583" w14:paraId="0267FCCC" w14:textId="77777777" w:rsidTr="004F6583">
        <w:trPr>
          <w:trHeight w:val="290"/>
          <w:ins w:id="1501" w:author="Stefanie Lane" w:date="2022-05-12T12:10:00Z"/>
        </w:trPr>
        <w:tc>
          <w:tcPr>
            <w:tcW w:w="1700" w:type="dxa"/>
            <w:vMerge/>
            <w:tcBorders>
              <w:top w:val="nil"/>
              <w:left w:val="nil"/>
              <w:bottom w:val="single" w:sz="4" w:space="0" w:color="000000"/>
              <w:right w:val="nil"/>
            </w:tcBorders>
            <w:vAlign w:val="center"/>
            <w:hideMark/>
          </w:tcPr>
          <w:p w14:paraId="01DA4D7C" w14:textId="77777777" w:rsidR="004F6583" w:rsidRPr="004F6583" w:rsidRDefault="004F6583" w:rsidP="004F6583">
            <w:pPr>
              <w:spacing w:after="0" w:line="240" w:lineRule="auto"/>
              <w:rPr>
                <w:ins w:id="1502"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EDB4858" w14:textId="77777777" w:rsidR="004F6583" w:rsidRPr="004F6583" w:rsidRDefault="004F6583" w:rsidP="004F6583">
            <w:pPr>
              <w:spacing w:after="0" w:line="240" w:lineRule="auto"/>
              <w:rPr>
                <w:ins w:id="1503" w:author="Stefanie Lane" w:date="2022-05-12T12:10:00Z"/>
                <w:rFonts w:ascii="Arial" w:eastAsia="Times New Roman" w:hAnsi="Arial" w:cs="Arial"/>
                <w:i/>
                <w:iCs/>
                <w:sz w:val="20"/>
                <w:szCs w:val="20"/>
              </w:rPr>
            </w:pPr>
            <w:ins w:id="1504" w:author="Stefanie Lane" w:date="2022-05-12T12:10:00Z">
              <w:r w:rsidRPr="004F6583">
                <w:rPr>
                  <w:rFonts w:ascii="Arial" w:eastAsia="Times New Roman" w:hAnsi="Arial" w:cs="Arial"/>
                  <w:i/>
                  <w:iCs/>
                  <w:sz w:val="20"/>
                  <w:szCs w:val="20"/>
                </w:rPr>
                <w:t xml:space="preserve">Juncus </w:t>
              </w:r>
              <w:proofErr w:type="spellStart"/>
              <w:r w:rsidRPr="004F6583">
                <w:rPr>
                  <w:rFonts w:ascii="Arial" w:eastAsia="Times New Roman" w:hAnsi="Arial" w:cs="Arial"/>
                  <w:i/>
                  <w:iCs/>
                  <w:sz w:val="20"/>
                  <w:szCs w:val="20"/>
                </w:rPr>
                <w:t>oxymeri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2D731796" w14:textId="77777777" w:rsidR="004F6583" w:rsidRPr="004F6583" w:rsidRDefault="004F6583" w:rsidP="004F6583">
            <w:pPr>
              <w:spacing w:after="0" w:line="240" w:lineRule="auto"/>
              <w:jc w:val="center"/>
              <w:rPr>
                <w:ins w:id="1505" w:author="Stefanie Lane" w:date="2022-05-12T12:10:00Z"/>
                <w:rFonts w:ascii="Calibri" w:eastAsia="Times New Roman" w:hAnsi="Calibri" w:cs="Calibri"/>
                <w:color w:val="000000"/>
              </w:rPr>
            </w:pPr>
            <w:ins w:id="1506" w:author="Stefanie Lane" w:date="2022-05-12T12:10:00Z">
              <w:r w:rsidRPr="004F6583">
                <w:rPr>
                  <w:rFonts w:ascii="Calibri" w:eastAsia="Times New Roman" w:hAnsi="Calibri" w:cs="Calibri"/>
                  <w:color w:val="000000"/>
                </w:rPr>
                <w:t>0.05</w:t>
              </w:r>
            </w:ins>
          </w:p>
        </w:tc>
        <w:tc>
          <w:tcPr>
            <w:tcW w:w="960" w:type="dxa"/>
            <w:tcBorders>
              <w:top w:val="single" w:sz="4" w:space="0" w:color="auto"/>
              <w:left w:val="nil"/>
              <w:bottom w:val="single" w:sz="4" w:space="0" w:color="auto"/>
              <w:right w:val="nil"/>
            </w:tcBorders>
            <w:shd w:val="clear" w:color="auto" w:fill="auto"/>
            <w:noWrap/>
            <w:vAlign w:val="bottom"/>
            <w:hideMark/>
          </w:tcPr>
          <w:p w14:paraId="335CA824" w14:textId="77777777" w:rsidR="004F6583" w:rsidRPr="004F6583" w:rsidRDefault="004F6583" w:rsidP="004F6583">
            <w:pPr>
              <w:spacing w:after="0" w:line="240" w:lineRule="auto"/>
              <w:jc w:val="center"/>
              <w:rPr>
                <w:ins w:id="1507" w:author="Stefanie Lane" w:date="2022-05-12T12:10:00Z"/>
                <w:rFonts w:ascii="Calibri" w:eastAsia="Times New Roman" w:hAnsi="Calibri" w:cs="Calibri"/>
                <w:color w:val="000000"/>
              </w:rPr>
            </w:pPr>
            <w:ins w:id="1508" w:author="Stefanie Lane" w:date="2022-05-12T12:10:00Z">
              <w:r w:rsidRPr="004F6583">
                <w:rPr>
                  <w:rFonts w:ascii="Calibri" w:eastAsia="Times New Roman" w:hAnsi="Calibri" w:cs="Calibri"/>
                  <w:color w:val="000000"/>
                </w:rPr>
                <w:t>0.11</w:t>
              </w:r>
            </w:ins>
          </w:p>
        </w:tc>
        <w:tc>
          <w:tcPr>
            <w:tcW w:w="960" w:type="dxa"/>
            <w:tcBorders>
              <w:top w:val="single" w:sz="4" w:space="0" w:color="auto"/>
              <w:left w:val="nil"/>
              <w:bottom w:val="single" w:sz="4" w:space="0" w:color="auto"/>
              <w:right w:val="nil"/>
            </w:tcBorders>
            <w:shd w:val="clear" w:color="auto" w:fill="auto"/>
            <w:noWrap/>
            <w:vAlign w:val="bottom"/>
            <w:hideMark/>
          </w:tcPr>
          <w:p w14:paraId="04AB2DF8" w14:textId="77777777" w:rsidR="004F6583" w:rsidRPr="004F6583" w:rsidRDefault="004F6583" w:rsidP="004F6583">
            <w:pPr>
              <w:spacing w:after="0" w:line="240" w:lineRule="auto"/>
              <w:jc w:val="center"/>
              <w:rPr>
                <w:ins w:id="1509" w:author="Stefanie Lane" w:date="2022-05-12T12:10:00Z"/>
                <w:rFonts w:ascii="Calibri" w:eastAsia="Times New Roman" w:hAnsi="Calibri" w:cs="Calibri"/>
                <w:color w:val="000000"/>
              </w:rPr>
            </w:pPr>
            <w:ins w:id="1510" w:author="Stefanie Lane" w:date="2022-05-12T12:10:00Z">
              <w:r w:rsidRPr="004F6583">
                <w:rPr>
                  <w:rFonts w:ascii="Calibri" w:eastAsia="Times New Roman" w:hAnsi="Calibri" w:cs="Calibri"/>
                  <w:color w:val="000000"/>
                </w:rPr>
                <w:t>0.04</w:t>
              </w:r>
            </w:ins>
          </w:p>
        </w:tc>
        <w:tc>
          <w:tcPr>
            <w:tcW w:w="1760" w:type="dxa"/>
            <w:tcBorders>
              <w:top w:val="single" w:sz="4" w:space="0" w:color="auto"/>
              <w:left w:val="nil"/>
              <w:bottom w:val="nil"/>
              <w:right w:val="nil"/>
            </w:tcBorders>
            <w:shd w:val="clear" w:color="auto" w:fill="auto"/>
            <w:noWrap/>
            <w:vAlign w:val="bottom"/>
            <w:hideMark/>
          </w:tcPr>
          <w:p w14:paraId="360F421C" w14:textId="77777777" w:rsidR="004F6583" w:rsidRPr="004F6583" w:rsidRDefault="004F6583" w:rsidP="004F6583">
            <w:pPr>
              <w:spacing w:after="0" w:line="240" w:lineRule="auto"/>
              <w:jc w:val="center"/>
              <w:rPr>
                <w:ins w:id="1511" w:author="Stefanie Lane" w:date="2022-05-12T12:10:00Z"/>
                <w:rFonts w:ascii="Calibri" w:eastAsia="Times New Roman" w:hAnsi="Calibri" w:cs="Calibri"/>
                <w:color w:val="000000"/>
              </w:rPr>
            </w:pPr>
            <w:ins w:id="1512" w:author="Stefanie Lane" w:date="2022-05-12T12:10:00Z">
              <w:r w:rsidRPr="004F6583">
                <w:rPr>
                  <w:rFonts w:ascii="Calibri" w:eastAsia="Times New Roman" w:hAnsi="Calibri" w:cs="Calibri"/>
                  <w:color w:val="000000"/>
                </w:rPr>
                <w:t>-96.43</w:t>
              </w:r>
            </w:ins>
          </w:p>
        </w:tc>
      </w:tr>
      <w:tr w:rsidR="004F6583" w:rsidRPr="004F6583" w14:paraId="052DC965" w14:textId="77777777" w:rsidTr="004F6583">
        <w:trPr>
          <w:trHeight w:val="290"/>
          <w:ins w:id="1513" w:author="Stefanie Lane" w:date="2022-05-12T12:10:00Z"/>
        </w:trPr>
        <w:tc>
          <w:tcPr>
            <w:tcW w:w="1700" w:type="dxa"/>
            <w:vMerge/>
            <w:tcBorders>
              <w:top w:val="nil"/>
              <w:left w:val="nil"/>
              <w:bottom w:val="single" w:sz="4" w:space="0" w:color="000000"/>
              <w:right w:val="nil"/>
            </w:tcBorders>
            <w:vAlign w:val="center"/>
            <w:hideMark/>
          </w:tcPr>
          <w:p w14:paraId="6A59E2AB" w14:textId="77777777" w:rsidR="004F6583" w:rsidRPr="004F6583" w:rsidRDefault="004F6583" w:rsidP="004F6583">
            <w:pPr>
              <w:spacing w:after="0" w:line="240" w:lineRule="auto"/>
              <w:rPr>
                <w:ins w:id="1514"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5599BAF" w14:textId="77777777" w:rsidR="004F6583" w:rsidRPr="004F6583" w:rsidRDefault="004F6583" w:rsidP="004F6583">
            <w:pPr>
              <w:spacing w:after="0" w:line="240" w:lineRule="auto"/>
              <w:rPr>
                <w:ins w:id="1515" w:author="Stefanie Lane" w:date="2022-05-12T12:10:00Z"/>
                <w:rFonts w:ascii="Arial" w:eastAsia="Times New Roman" w:hAnsi="Arial" w:cs="Arial"/>
                <w:i/>
                <w:iCs/>
                <w:sz w:val="20"/>
                <w:szCs w:val="20"/>
              </w:rPr>
            </w:pPr>
            <w:proofErr w:type="spellStart"/>
            <w:ins w:id="1516" w:author="Stefanie Lane" w:date="2022-05-12T12:10:00Z">
              <w:r w:rsidRPr="004F6583">
                <w:rPr>
                  <w:rFonts w:ascii="Arial" w:eastAsia="Times New Roman" w:hAnsi="Arial" w:cs="Arial"/>
                  <w:i/>
                  <w:iCs/>
                  <w:sz w:val="20"/>
                  <w:szCs w:val="20"/>
                </w:rPr>
                <w:t>Platanther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dilatata</w:t>
              </w:r>
              <w:proofErr w:type="spellEnd"/>
            </w:ins>
          </w:p>
        </w:tc>
        <w:tc>
          <w:tcPr>
            <w:tcW w:w="960" w:type="dxa"/>
            <w:tcBorders>
              <w:top w:val="nil"/>
              <w:left w:val="nil"/>
              <w:bottom w:val="nil"/>
              <w:right w:val="nil"/>
            </w:tcBorders>
            <w:shd w:val="clear" w:color="auto" w:fill="auto"/>
            <w:noWrap/>
            <w:vAlign w:val="bottom"/>
            <w:hideMark/>
          </w:tcPr>
          <w:p w14:paraId="29B63FB9" w14:textId="77777777" w:rsidR="004F6583" w:rsidRPr="004F6583" w:rsidRDefault="004F6583" w:rsidP="004F6583">
            <w:pPr>
              <w:spacing w:after="0" w:line="240" w:lineRule="auto"/>
              <w:jc w:val="center"/>
              <w:rPr>
                <w:ins w:id="1517" w:author="Stefanie Lane" w:date="2022-05-12T12:10:00Z"/>
                <w:rFonts w:ascii="Calibri" w:eastAsia="Times New Roman" w:hAnsi="Calibri" w:cs="Calibri"/>
                <w:color w:val="000000"/>
              </w:rPr>
            </w:pPr>
            <w:ins w:id="1518" w:author="Stefanie Lane" w:date="2022-05-12T12:10:00Z">
              <w:r w:rsidRPr="004F6583">
                <w:rPr>
                  <w:rFonts w:ascii="Calibri" w:eastAsia="Times New Roman" w:hAnsi="Calibri" w:cs="Calibri"/>
                  <w:color w:val="000000"/>
                </w:rPr>
                <w:t>0.05</w:t>
              </w:r>
            </w:ins>
          </w:p>
        </w:tc>
        <w:tc>
          <w:tcPr>
            <w:tcW w:w="960" w:type="dxa"/>
            <w:tcBorders>
              <w:top w:val="nil"/>
              <w:left w:val="nil"/>
              <w:bottom w:val="nil"/>
              <w:right w:val="nil"/>
            </w:tcBorders>
            <w:shd w:val="clear" w:color="auto" w:fill="auto"/>
            <w:noWrap/>
            <w:vAlign w:val="bottom"/>
            <w:hideMark/>
          </w:tcPr>
          <w:p w14:paraId="4FB76A0F" w14:textId="77777777" w:rsidR="004F6583" w:rsidRPr="004F6583" w:rsidRDefault="004F6583" w:rsidP="004F6583">
            <w:pPr>
              <w:spacing w:after="0" w:line="240" w:lineRule="auto"/>
              <w:jc w:val="center"/>
              <w:rPr>
                <w:ins w:id="1519" w:author="Stefanie Lane" w:date="2022-05-12T12:10:00Z"/>
                <w:rFonts w:ascii="Calibri" w:eastAsia="Times New Roman" w:hAnsi="Calibri" w:cs="Calibri"/>
                <w:color w:val="000000"/>
              </w:rPr>
            </w:pPr>
            <w:ins w:id="1520" w:author="Stefanie Lane" w:date="2022-05-12T12:10:00Z">
              <w:r w:rsidRPr="004F6583">
                <w:rPr>
                  <w:rFonts w:ascii="Calibri" w:eastAsia="Times New Roman" w:hAnsi="Calibri" w:cs="Calibri"/>
                  <w:color w:val="000000"/>
                </w:rPr>
                <w:t>0.06</w:t>
              </w:r>
            </w:ins>
          </w:p>
        </w:tc>
        <w:tc>
          <w:tcPr>
            <w:tcW w:w="960" w:type="dxa"/>
            <w:tcBorders>
              <w:top w:val="nil"/>
              <w:left w:val="nil"/>
              <w:bottom w:val="nil"/>
              <w:right w:val="nil"/>
            </w:tcBorders>
            <w:shd w:val="clear" w:color="auto" w:fill="auto"/>
            <w:noWrap/>
            <w:vAlign w:val="bottom"/>
            <w:hideMark/>
          </w:tcPr>
          <w:p w14:paraId="4A6C90B9" w14:textId="77777777" w:rsidR="004F6583" w:rsidRPr="004F6583" w:rsidRDefault="004F6583" w:rsidP="004F6583">
            <w:pPr>
              <w:spacing w:after="0" w:line="240" w:lineRule="auto"/>
              <w:jc w:val="center"/>
              <w:rPr>
                <w:ins w:id="1521" w:author="Stefanie Lane" w:date="2022-05-12T12:10:00Z"/>
                <w:rFonts w:ascii="Calibri" w:eastAsia="Times New Roman" w:hAnsi="Calibri" w:cs="Calibri"/>
                <w:color w:val="000000"/>
              </w:rPr>
            </w:pPr>
            <w:ins w:id="1522" w:author="Stefanie Lane" w:date="2022-05-12T12:10:00Z">
              <w:r w:rsidRPr="004F6583">
                <w:rPr>
                  <w:rFonts w:ascii="Calibri" w:eastAsia="Times New Roman" w:hAnsi="Calibri" w:cs="Calibri"/>
                  <w:color w:val="000000"/>
                </w:rPr>
                <w:t>0.04</w:t>
              </w:r>
            </w:ins>
          </w:p>
        </w:tc>
        <w:tc>
          <w:tcPr>
            <w:tcW w:w="1760" w:type="dxa"/>
            <w:tcBorders>
              <w:top w:val="single" w:sz="4" w:space="0" w:color="auto"/>
              <w:left w:val="nil"/>
              <w:bottom w:val="nil"/>
              <w:right w:val="nil"/>
            </w:tcBorders>
            <w:shd w:val="clear" w:color="auto" w:fill="auto"/>
            <w:noWrap/>
            <w:vAlign w:val="bottom"/>
            <w:hideMark/>
          </w:tcPr>
          <w:p w14:paraId="41F8E9CA" w14:textId="77777777" w:rsidR="004F6583" w:rsidRPr="004F6583" w:rsidRDefault="004F6583" w:rsidP="004F6583">
            <w:pPr>
              <w:spacing w:after="0" w:line="240" w:lineRule="auto"/>
              <w:jc w:val="center"/>
              <w:rPr>
                <w:ins w:id="1523" w:author="Stefanie Lane" w:date="2022-05-12T12:10:00Z"/>
                <w:rFonts w:ascii="Calibri" w:eastAsia="Times New Roman" w:hAnsi="Calibri" w:cs="Calibri"/>
                <w:color w:val="000000"/>
              </w:rPr>
            </w:pPr>
            <w:ins w:id="1524" w:author="Stefanie Lane" w:date="2022-05-12T12:10:00Z">
              <w:r w:rsidRPr="004F6583">
                <w:rPr>
                  <w:rFonts w:ascii="Calibri" w:eastAsia="Times New Roman" w:hAnsi="Calibri" w:cs="Calibri"/>
                  <w:color w:val="000000"/>
                </w:rPr>
                <w:t>-96.43</w:t>
              </w:r>
            </w:ins>
          </w:p>
        </w:tc>
      </w:tr>
      <w:tr w:rsidR="004F6583" w:rsidRPr="004F6583" w14:paraId="508B32DE" w14:textId="77777777" w:rsidTr="004F6583">
        <w:trPr>
          <w:trHeight w:val="290"/>
          <w:ins w:id="1525" w:author="Stefanie Lane" w:date="2022-05-12T12:10:00Z"/>
        </w:trPr>
        <w:tc>
          <w:tcPr>
            <w:tcW w:w="1700" w:type="dxa"/>
            <w:vMerge/>
            <w:tcBorders>
              <w:top w:val="nil"/>
              <w:left w:val="nil"/>
              <w:bottom w:val="single" w:sz="4" w:space="0" w:color="000000"/>
              <w:right w:val="nil"/>
            </w:tcBorders>
            <w:vAlign w:val="center"/>
            <w:hideMark/>
          </w:tcPr>
          <w:p w14:paraId="4893E775" w14:textId="77777777" w:rsidR="004F6583" w:rsidRPr="004F6583" w:rsidRDefault="004F6583" w:rsidP="004F6583">
            <w:pPr>
              <w:spacing w:after="0" w:line="240" w:lineRule="auto"/>
              <w:rPr>
                <w:ins w:id="1526"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D233D15" w14:textId="77777777" w:rsidR="004F6583" w:rsidRPr="004F6583" w:rsidRDefault="004F6583" w:rsidP="004F6583">
            <w:pPr>
              <w:spacing w:after="0" w:line="240" w:lineRule="auto"/>
              <w:rPr>
                <w:ins w:id="1527" w:author="Stefanie Lane" w:date="2022-05-12T12:10:00Z"/>
                <w:rFonts w:ascii="Arial" w:eastAsia="Times New Roman" w:hAnsi="Arial" w:cs="Arial"/>
                <w:i/>
                <w:iCs/>
                <w:sz w:val="20"/>
                <w:szCs w:val="20"/>
              </w:rPr>
            </w:pPr>
            <w:proofErr w:type="spellStart"/>
            <w:ins w:id="1528" w:author="Stefanie Lane" w:date="2022-05-12T12:10:00Z">
              <w:r w:rsidRPr="004F6583">
                <w:rPr>
                  <w:rFonts w:ascii="Arial" w:eastAsia="Times New Roman" w:hAnsi="Arial" w:cs="Arial"/>
                  <w:i/>
                  <w:iCs/>
                  <w:sz w:val="20"/>
                  <w:szCs w:val="20"/>
                </w:rPr>
                <w:t>Rumex</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onglomeratu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7BEB36B3" w14:textId="77777777" w:rsidR="004F6583" w:rsidRPr="004F6583" w:rsidRDefault="004F6583" w:rsidP="004F6583">
            <w:pPr>
              <w:spacing w:after="0" w:line="240" w:lineRule="auto"/>
              <w:jc w:val="center"/>
              <w:rPr>
                <w:ins w:id="1529" w:author="Stefanie Lane" w:date="2022-05-12T12:10:00Z"/>
                <w:rFonts w:ascii="Calibri" w:eastAsia="Times New Roman" w:hAnsi="Calibri" w:cs="Calibri"/>
                <w:color w:val="000000"/>
              </w:rPr>
            </w:pPr>
            <w:ins w:id="1530" w:author="Stefanie Lane" w:date="2022-05-12T12:10:00Z">
              <w:r w:rsidRPr="004F6583">
                <w:rPr>
                  <w:rFonts w:ascii="Calibri" w:eastAsia="Times New Roman" w:hAnsi="Calibri" w:cs="Calibri"/>
                  <w:color w:val="000000"/>
                </w:rPr>
                <w:t>0.05</w:t>
              </w:r>
            </w:ins>
          </w:p>
        </w:tc>
        <w:tc>
          <w:tcPr>
            <w:tcW w:w="960" w:type="dxa"/>
            <w:tcBorders>
              <w:top w:val="single" w:sz="4" w:space="0" w:color="auto"/>
              <w:left w:val="nil"/>
              <w:bottom w:val="single" w:sz="4" w:space="0" w:color="auto"/>
              <w:right w:val="nil"/>
            </w:tcBorders>
            <w:shd w:val="clear" w:color="auto" w:fill="auto"/>
            <w:noWrap/>
            <w:vAlign w:val="bottom"/>
            <w:hideMark/>
          </w:tcPr>
          <w:p w14:paraId="099E7CC6" w14:textId="77777777" w:rsidR="004F6583" w:rsidRPr="004F6583" w:rsidRDefault="004F6583" w:rsidP="004F6583">
            <w:pPr>
              <w:spacing w:after="0" w:line="240" w:lineRule="auto"/>
              <w:jc w:val="center"/>
              <w:rPr>
                <w:ins w:id="1531" w:author="Stefanie Lane" w:date="2022-05-12T12:10:00Z"/>
                <w:rFonts w:ascii="Calibri" w:eastAsia="Times New Roman" w:hAnsi="Calibri" w:cs="Calibri"/>
                <w:color w:val="000000"/>
              </w:rPr>
            </w:pPr>
            <w:ins w:id="1532"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20256244" w14:textId="77777777" w:rsidR="004F6583" w:rsidRPr="004F6583" w:rsidRDefault="004F6583" w:rsidP="004F6583">
            <w:pPr>
              <w:spacing w:after="0" w:line="240" w:lineRule="auto"/>
              <w:jc w:val="center"/>
              <w:rPr>
                <w:ins w:id="1533" w:author="Stefanie Lane" w:date="2022-05-12T12:10:00Z"/>
                <w:rFonts w:ascii="Calibri" w:eastAsia="Times New Roman" w:hAnsi="Calibri" w:cs="Calibri"/>
                <w:color w:val="000000"/>
              </w:rPr>
            </w:pPr>
            <w:ins w:id="1534" w:author="Stefanie Lane" w:date="2022-05-12T12:10:00Z">
              <w:r w:rsidRPr="004F6583">
                <w:rPr>
                  <w:rFonts w:ascii="Calibri" w:eastAsia="Times New Roman" w:hAnsi="Calibri" w:cs="Calibri"/>
                  <w:color w:val="000000"/>
                </w:rPr>
                <w:t>0.04</w:t>
              </w:r>
            </w:ins>
          </w:p>
        </w:tc>
        <w:tc>
          <w:tcPr>
            <w:tcW w:w="1760" w:type="dxa"/>
            <w:tcBorders>
              <w:top w:val="single" w:sz="4" w:space="0" w:color="auto"/>
              <w:left w:val="nil"/>
              <w:bottom w:val="nil"/>
              <w:right w:val="nil"/>
            </w:tcBorders>
            <w:shd w:val="clear" w:color="auto" w:fill="auto"/>
            <w:noWrap/>
            <w:vAlign w:val="bottom"/>
            <w:hideMark/>
          </w:tcPr>
          <w:p w14:paraId="5537963B" w14:textId="77777777" w:rsidR="004F6583" w:rsidRPr="004F6583" w:rsidRDefault="004F6583" w:rsidP="004F6583">
            <w:pPr>
              <w:spacing w:after="0" w:line="240" w:lineRule="auto"/>
              <w:jc w:val="center"/>
              <w:rPr>
                <w:ins w:id="1535" w:author="Stefanie Lane" w:date="2022-05-12T12:10:00Z"/>
                <w:rFonts w:ascii="Calibri" w:eastAsia="Times New Roman" w:hAnsi="Calibri" w:cs="Calibri"/>
                <w:color w:val="000000"/>
              </w:rPr>
            </w:pPr>
            <w:ins w:id="1536" w:author="Stefanie Lane" w:date="2022-05-12T12:10:00Z">
              <w:r w:rsidRPr="004F6583">
                <w:rPr>
                  <w:rFonts w:ascii="Calibri" w:eastAsia="Times New Roman" w:hAnsi="Calibri" w:cs="Calibri"/>
                  <w:color w:val="000000"/>
                </w:rPr>
                <w:t>-96.43</w:t>
              </w:r>
            </w:ins>
          </w:p>
        </w:tc>
      </w:tr>
      <w:tr w:rsidR="004F6583" w:rsidRPr="004F6583" w14:paraId="58548CC1" w14:textId="77777777" w:rsidTr="004F6583">
        <w:trPr>
          <w:trHeight w:val="290"/>
          <w:ins w:id="1537" w:author="Stefanie Lane" w:date="2022-05-12T12:10:00Z"/>
        </w:trPr>
        <w:tc>
          <w:tcPr>
            <w:tcW w:w="1700" w:type="dxa"/>
            <w:vMerge/>
            <w:tcBorders>
              <w:top w:val="nil"/>
              <w:left w:val="nil"/>
              <w:bottom w:val="single" w:sz="4" w:space="0" w:color="000000"/>
              <w:right w:val="nil"/>
            </w:tcBorders>
            <w:vAlign w:val="center"/>
            <w:hideMark/>
          </w:tcPr>
          <w:p w14:paraId="072B5BE6" w14:textId="77777777" w:rsidR="004F6583" w:rsidRPr="004F6583" w:rsidRDefault="004F6583" w:rsidP="004F6583">
            <w:pPr>
              <w:spacing w:after="0" w:line="240" w:lineRule="auto"/>
              <w:rPr>
                <w:ins w:id="1538"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5713397" w14:textId="77777777" w:rsidR="004F6583" w:rsidRPr="004F6583" w:rsidRDefault="004F6583" w:rsidP="004F6583">
            <w:pPr>
              <w:spacing w:after="0" w:line="240" w:lineRule="auto"/>
              <w:rPr>
                <w:ins w:id="1539" w:author="Stefanie Lane" w:date="2022-05-12T12:10:00Z"/>
                <w:rFonts w:ascii="Arial" w:eastAsia="Times New Roman" w:hAnsi="Arial" w:cs="Arial"/>
                <w:i/>
                <w:iCs/>
                <w:sz w:val="20"/>
                <w:szCs w:val="20"/>
              </w:rPr>
            </w:pPr>
            <w:ins w:id="1540" w:author="Stefanie Lane" w:date="2022-05-12T12:10:00Z">
              <w:r w:rsidRPr="004F6583">
                <w:rPr>
                  <w:rFonts w:ascii="Arial" w:eastAsia="Times New Roman" w:hAnsi="Arial" w:cs="Arial"/>
                  <w:i/>
                  <w:iCs/>
                  <w:sz w:val="20"/>
                  <w:szCs w:val="20"/>
                </w:rPr>
                <w:t>Caltha palustris</w:t>
              </w:r>
            </w:ins>
          </w:p>
        </w:tc>
        <w:tc>
          <w:tcPr>
            <w:tcW w:w="960" w:type="dxa"/>
            <w:tcBorders>
              <w:top w:val="nil"/>
              <w:left w:val="nil"/>
              <w:bottom w:val="nil"/>
              <w:right w:val="nil"/>
            </w:tcBorders>
            <w:shd w:val="clear" w:color="auto" w:fill="auto"/>
            <w:noWrap/>
            <w:vAlign w:val="bottom"/>
            <w:hideMark/>
          </w:tcPr>
          <w:p w14:paraId="02D4E1B4" w14:textId="77777777" w:rsidR="004F6583" w:rsidRPr="004F6583" w:rsidRDefault="004F6583" w:rsidP="004F6583">
            <w:pPr>
              <w:spacing w:after="0" w:line="240" w:lineRule="auto"/>
              <w:jc w:val="center"/>
              <w:rPr>
                <w:ins w:id="1541" w:author="Stefanie Lane" w:date="2022-05-12T12:10:00Z"/>
                <w:rFonts w:ascii="Calibri" w:eastAsia="Times New Roman" w:hAnsi="Calibri" w:cs="Calibri"/>
                <w:color w:val="000000"/>
              </w:rPr>
            </w:pPr>
            <w:ins w:id="1542" w:author="Stefanie Lane" w:date="2022-05-12T12:10:00Z">
              <w:r w:rsidRPr="004F6583">
                <w:rPr>
                  <w:rFonts w:ascii="Calibri" w:eastAsia="Times New Roman" w:hAnsi="Calibri" w:cs="Calibri"/>
                  <w:color w:val="000000"/>
                </w:rPr>
                <w:t>0.95</w:t>
              </w:r>
            </w:ins>
          </w:p>
        </w:tc>
        <w:tc>
          <w:tcPr>
            <w:tcW w:w="960" w:type="dxa"/>
            <w:tcBorders>
              <w:top w:val="nil"/>
              <w:left w:val="nil"/>
              <w:bottom w:val="nil"/>
              <w:right w:val="nil"/>
            </w:tcBorders>
            <w:shd w:val="clear" w:color="auto" w:fill="auto"/>
            <w:noWrap/>
            <w:vAlign w:val="bottom"/>
            <w:hideMark/>
          </w:tcPr>
          <w:p w14:paraId="3BE3728F" w14:textId="77777777" w:rsidR="004F6583" w:rsidRPr="004F6583" w:rsidRDefault="004F6583" w:rsidP="004F6583">
            <w:pPr>
              <w:spacing w:after="0" w:line="240" w:lineRule="auto"/>
              <w:jc w:val="center"/>
              <w:rPr>
                <w:ins w:id="1543" w:author="Stefanie Lane" w:date="2022-05-12T12:10:00Z"/>
                <w:rFonts w:ascii="Calibri" w:eastAsia="Times New Roman" w:hAnsi="Calibri" w:cs="Calibri"/>
                <w:color w:val="000000"/>
              </w:rPr>
            </w:pPr>
            <w:ins w:id="1544" w:author="Stefanie Lane" w:date="2022-05-12T12:10:00Z">
              <w:r w:rsidRPr="004F6583">
                <w:rPr>
                  <w:rFonts w:ascii="Calibri" w:eastAsia="Times New Roman" w:hAnsi="Calibri" w:cs="Calibri"/>
                  <w:color w:val="000000"/>
                </w:rPr>
                <w:t>0.22</w:t>
              </w:r>
            </w:ins>
          </w:p>
        </w:tc>
        <w:tc>
          <w:tcPr>
            <w:tcW w:w="960" w:type="dxa"/>
            <w:tcBorders>
              <w:top w:val="nil"/>
              <w:left w:val="nil"/>
              <w:bottom w:val="nil"/>
              <w:right w:val="nil"/>
            </w:tcBorders>
            <w:shd w:val="clear" w:color="auto" w:fill="auto"/>
            <w:noWrap/>
            <w:vAlign w:val="bottom"/>
            <w:hideMark/>
          </w:tcPr>
          <w:p w14:paraId="1FAEAC53" w14:textId="77777777" w:rsidR="004F6583" w:rsidRPr="004F6583" w:rsidRDefault="004F6583" w:rsidP="004F6583">
            <w:pPr>
              <w:spacing w:after="0" w:line="240" w:lineRule="auto"/>
              <w:jc w:val="center"/>
              <w:rPr>
                <w:ins w:id="1545" w:author="Stefanie Lane" w:date="2022-05-12T12:10:00Z"/>
                <w:rFonts w:ascii="Calibri" w:eastAsia="Times New Roman" w:hAnsi="Calibri" w:cs="Calibri"/>
                <w:color w:val="000000"/>
              </w:rPr>
            </w:pPr>
            <w:ins w:id="1546" w:author="Stefanie Lane" w:date="2022-05-12T12:10:00Z">
              <w:r w:rsidRPr="004F6583">
                <w:rPr>
                  <w:rFonts w:ascii="Calibri" w:eastAsia="Times New Roman" w:hAnsi="Calibri" w:cs="Calibri"/>
                  <w:color w:val="000000"/>
                </w:rPr>
                <w:t>0.07</w:t>
              </w:r>
            </w:ins>
          </w:p>
        </w:tc>
        <w:tc>
          <w:tcPr>
            <w:tcW w:w="1760" w:type="dxa"/>
            <w:tcBorders>
              <w:top w:val="single" w:sz="4" w:space="0" w:color="auto"/>
              <w:left w:val="nil"/>
              <w:bottom w:val="nil"/>
              <w:right w:val="nil"/>
            </w:tcBorders>
            <w:shd w:val="clear" w:color="auto" w:fill="auto"/>
            <w:noWrap/>
            <w:vAlign w:val="bottom"/>
            <w:hideMark/>
          </w:tcPr>
          <w:p w14:paraId="0B15A481" w14:textId="77777777" w:rsidR="004F6583" w:rsidRPr="004F6583" w:rsidRDefault="004F6583" w:rsidP="004F6583">
            <w:pPr>
              <w:spacing w:after="0" w:line="240" w:lineRule="auto"/>
              <w:jc w:val="center"/>
              <w:rPr>
                <w:ins w:id="1547" w:author="Stefanie Lane" w:date="2022-05-12T12:10:00Z"/>
                <w:rFonts w:ascii="Calibri" w:eastAsia="Times New Roman" w:hAnsi="Calibri" w:cs="Calibri"/>
                <w:color w:val="000000"/>
              </w:rPr>
            </w:pPr>
            <w:ins w:id="1548" w:author="Stefanie Lane" w:date="2022-05-12T12:10:00Z">
              <w:r w:rsidRPr="004F6583">
                <w:rPr>
                  <w:rFonts w:ascii="Calibri" w:eastAsia="Times New Roman" w:hAnsi="Calibri" w:cs="Calibri"/>
                  <w:color w:val="000000"/>
                </w:rPr>
                <w:t>-92.86</w:t>
              </w:r>
            </w:ins>
          </w:p>
        </w:tc>
      </w:tr>
      <w:tr w:rsidR="004F6583" w:rsidRPr="004F6583" w14:paraId="4129C36E" w14:textId="77777777" w:rsidTr="004F6583">
        <w:trPr>
          <w:trHeight w:val="290"/>
          <w:ins w:id="1549" w:author="Stefanie Lane" w:date="2022-05-12T12:10:00Z"/>
        </w:trPr>
        <w:tc>
          <w:tcPr>
            <w:tcW w:w="1700" w:type="dxa"/>
            <w:vMerge/>
            <w:tcBorders>
              <w:top w:val="nil"/>
              <w:left w:val="nil"/>
              <w:bottom w:val="single" w:sz="4" w:space="0" w:color="000000"/>
              <w:right w:val="nil"/>
            </w:tcBorders>
            <w:vAlign w:val="center"/>
            <w:hideMark/>
          </w:tcPr>
          <w:p w14:paraId="3EA8A22D" w14:textId="77777777" w:rsidR="004F6583" w:rsidRPr="004F6583" w:rsidRDefault="004F6583" w:rsidP="004F6583">
            <w:pPr>
              <w:spacing w:after="0" w:line="240" w:lineRule="auto"/>
              <w:rPr>
                <w:ins w:id="1550"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6627EEC" w14:textId="77777777" w:rsidR="004F6583" w:rsidRPr="004F6583" w:rsidRDefault="004F6583" w:rsidP="004F6583">
            <w:pPr>
              <w:spacing w:after="0" w:line="240" w:lineRule="auto"/>
              <w:rPr>
                <w:ins w:id="1551" w:author="Stefanie Lane" w:date="2022-05-12T12:10:00Z"/>
                <w:rFonts w:ascii="Arial" w:eastAsia="Times New Roman" w:hAnsi="Arial" w:cs="Arial"/>
                <w:i/>
                <w:iCs/>
                <w:sz w:val="20"/>
                <w:szCs w:val="20"/>
              </w:rPr>
            </w:pPr>
            <w:ins w:id="1552" w:author="Stefanie Lane" w:date="2022-05-12T12:10:00Z">
              <w:r w:rsidRPr="004F6583">
                <w:rPr>
                  <w:rFonts w:ascii="Arial" w:eastAsia="Times New Roman" w:hAnsi="Arial" w:cs="Arial"/>
                  <w:i/>
                  <w:iCs/>
                  <w:sz w:val="20"/>
                  <w:szCs w:val="20"/>
                </w:rPr>
                <w:t>Mentha arvensis</w:t>
              </w:r>
            </w:ins>
          </w:p>
        </w:tc>
        <w:tc>
          <w:tcPr>
            <w:tcW w:w="960" w:type="dxa"/>
            <w:tcBorders>
              <w:top w:val="single" w:sz="4" w:space="0" w:color="auto"/>
              <w:left w:val="nil"/>
              <w:bottom w:val="single" w:sz="4" w:space="0" w:color="auto"/>
              <w:right w:val="nil"/>
            </w:tcBorders>
            <w:shd w:val="clear" w:color="auto" w:fill="auto"/>
            <w:noWrap/>
            <w:vAlign w:val="bottom"/>
            <w:hideMark/>
          </w:tcPr>
          <w:p w14:paraId="6BAC171F" w14:textId="77777777" w:rsidR="004F6583" w:rsidRPr="004F6583" w:rsidRDefault="004F6583" w:rsidP="004F6583">
            <w:pPr>
              <w:spacing w:after="0" w:line="240" w:lineRule="auto"/>
              <w:jc w:val="center"/>
              <w:rPr>
                <w:ins w:id="1553" w:author="Stefanie Lane" w:date="2022-05-12T12:10:00Z"/>
                <w:rFonts w:ascii="Calibri" w:eastAsia="Times New Roman" w:hAnsi="Calibri" w:cs="Calibri"/>
                <w:color w:val="000000"/>
              </w:rPr>
            </w:pPr>
            <w:ins w:id="1554" w:author="Stefanie Lane" w:date="2022-05-12T12:10:00Z">
              <w:r w:rsidRPr="004F6583">
                <w:rPr>
                  <w:rFonts w:ascii="Calibri" w:eastAsia="Times New Roman" w:hAnsi="Calibri" w:cs="Calibri"/>
                  <w:color w:val="000000"/>
                </w:rPr>
                <w:t>0.47</w:t>
              </w:r>
            </w:ins>
          </w:p>
        </w:tc>
        <w:tc>
          <w:tcPr>
            <w:tcW w:w="960" w:type="dxa"/>
            <w:tcBorders>
              <w:top w:val="single" w:sz="4" w:space="0" w:color="auto"/>
              <w:left w:val="nil"/>
              <w:bottom w:val="single" w:sz="4" w:space="0" w:color="auto"/>
              <w:right w:val="nil"/>
            </w:tcBorders>
            <w:shd w:val="clear" w:color="auto" w:fill="auto"/>
            <w:noWrap/>
            <w:vAlign w:val="bottom"/>
            <w:hideMark/>
          </w:tcPr>
          <w:p w14:paraId="43FFF5F9" w14:textId="77777777" w:rsidR="004F6583" w:rsidRPr="004F6583" w:rsidRDefault="004F6583" w:rsidP="004F6583">
            <w:pPr>
              <w:spacing w:after="0" w:line="240" w:lineRule="auto"/>
              <w:jc w:val="center"/>
              <w:rPr>
                <w:ins w:id="1555" w:author="Stefanie Lane" w:date="2022-05-12T12:10:00Z"/>
                <w:rFonts w:ascii="Calibri" w:eastAsia="Times New Roman" w:hAnsi="Calibri" w:cs="Calibri"/>
                <w:color w:val="000000"/>
              </w:rPr>
            </w:pPr>
            <w:ins w:id="1556"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4D8C3915" w14:textId="77777777" w:rsidR="004F6583" w:rsidRPr="004F6583" w:rsidRDefault="004F6583" w:rsidP="004F6583">
            <w:pPr>
              <w:spacing w:after="0" w:line="240" w:lineRule="auto"/>
              <w:jc w:val="center"/>
              <w:rPr>
                <w:ins w:id="1557" w:author="Stefanie Lane" w:date="2022-05-12T12:10:00Z"/>
                <w:rFonts w:ascii="Calibri" w:eastAsia="Times New Roman" w:hAnsi="Calibri" w:cs="Calibri"/>
                <w:color w:val="000000"/>
              </w:rPr>
            </w:pPr>
            <w:ins w:id="1558" w:author="Stefanie Lane" w:date="2022-05-12T12:10:00Z">
              <w:r w:rsidRPr="004F6583">
                <w:rPr>
                  <w:rFonts w:ascii="Calibri" w:eastAsia="Times New Roman" w:hAnsi="Calibri" w:cs="Calibri"/>
                  <w:color w:val="000000"/>
                </w:rPr>
                <w:t>0.07</w:t>
              </w:r>
            </w:ins>
          </w:p>
        </w:tc>
        <w:tc>
          <w:tcPr>
            <w:tcW w:w="1760" w:type="dxa"/>
            <w:tcBorders>
              <w:top w:val="single" w:sz="4" w:space="0" w:color="auto"/>
              <w:left w:val="nil"/>
              <w:bottom w:val="nil"/>
              <w:right w:val="nil"/>
            </w:tcBorders>
            <w:shd w:val="clear" w:color="auto" w:fill="auto"/>
            <w:noWrap/>
            <w:vAlign w:val="bottom"/>
            <w:hideMark/>
          </w:tcPr>
          <w:p w14:paraId="1776BC7D" w14:textId="77777777" w:rsidR="004F6583" w:rsidRPr="004F6583" w:rsidRDefault="004F6583" w:rsidP="004F6583">
            <w:pPr>
              <w:spacing w:after="0" w:line="240" w:lineRule="auto"/>
              <w:jc w:val="center"/>
              <w:rPr>
                <w:ins w:id="1559" w:author="Stefanie Lane" w:date="2022-05-12T12:10:00Z"/>
                <w:rFonts w:ascii="Calibri" w:eastAsia="Times New Roman" w:hAnsi="Calibri" w:cs="Calibri"/>
                <w:color w:val="000000"/>
              </w:rPr>
            </w:pPr>
            <w:ins w:id="1560" w:author="Stefanie Lane" w:date="2022-05-12T12:10:00Z">
              <w:r w:rsidRPr="004F6583">
                <w:rPr>
                  <w:rFonts w:ascii="Calibri" w:eastAsia="Times New Roman" w:hAnsi="Calibri" w:cs="Calibri"/>
                  <w:color w:val="000000"/>
                </w:rPr>
                <w:t>-92.86</w:t>
              </w:r>
            </w:ins>
          </w:p>
        </w:tc>
      </w:tr>
      <w:tr w:rsidR="004F6583" w:rsidRPr="004F6583" w14:paraId="532467A1" w14:textId="77777777" w:rsidTr="004F6583">
        <w:trPr>
          <w:trHeight w:val="290"/>
          <w:ins w:id="1561" w:author="Stefanie Lane" w:date="2022-05-12T12:10:00Z"/>
        </w:trPr>
        <w:tc>
          <w:tcPr>
            <w:tcW w:w="1700" w:type="dxa"/>
            <w:vMerge/>
            <w:tcBorders>
              <w:top w:val="nil"/>
              <w:left w:val="nil"/>
              <w:bottom w:val="single" w:sz="4" w:space="0" w:color="000000"/>
              <w:right w:val="nil"/>
            </w:tcBorders>
            <w:vAlign w:val="center"/>
            <w:hideMark/>
          </w:tcPr>
          <w:p w14:paraId="7A3B1964" w14:textId="77777777" w:rsidR="004F6583" w:rsidRPr="004F6583" w:rsidRDefault="004F6583" w:rsidP="004F6583">
            <w:pPr>
              <w:spacing w:after="0" w:line="240" w:lineRule="auto"/>
              <w:rPr>
                <w:ins w:id="1562"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84A07A4" w14:textId="77777777" w:rsidR="004F6583" w:rsidRPr="004F6583" w:rsidRDefault="004F6583" w:rsidP="004F6583">
            <w:pPr>
              <w:spacing w:after="0" w:line="240" w:lineRule="auto"/>
              <w:rPr>
                <w:ins w:id="1563" w:author="Stefanie Lane" w:date="2022-05-12T12:10:00Z"/>
                <w:rFonts w:ascii="Arial" w:eastAsia="Times New Roman" w:hAnsi="Arial" w:cs="Arial"/>
                <w:i/>
                <w:iCs/>
                <w:sz w:val="20"/>
                <w:szCs w:val="20"/>
              </w:rPr>
            </w:pPr>
            <w:ins w:id="1564" w:author="Stefanie Lane" w:date="2022-05-12T12:10:00Z">
              <w:r w:rsidRPr="004F6583">
                <w:rPr>
                  <w:rFonts w:ascii="Arial" w:eastAsia="Times New Roman" w:hAnsi="Arial" w:cs="Arial"/>
                  <w:i/>
                  <w:iCs/>
                  <w:sz w:val="20"/>
                  <w:szCs w:val="20"/>
                </w:rPr>
                <w:t>Schoenoplectus tabernaemontani</w:t>
              </w:r>
            </w:ins>
          </w:p>
        </w:tc>
        <w:tc>
          <w:tcPr>
            <w:tcW w:w="960" w:type="dxa"/>
            <w:tcBorders>
              <w:top w:val="nil"/>
              <w:left w:val="nil"/>
              <w:bottom w:val="nil"/>
              <w:right w:val="nil"/>
            </w:tcBorders>
            <w:shd w:val="clear" w:color="auto" w:fill="auto"/>
            <w:noWrap/>
            <w:vAlign w:val="bottom"/>
            <w:hideMark/>
          </w:tcPr>
          <w:p w14:paraId="5B13F139" w14:textId="77777777" w:rsidR="004F6583" w:rsidRPr="004F6583" w:rsidRDefault="004F6583" w:rsidP="004F6583">
            <w:pPr>
              <w:spacing w:after="0" w:line="240" w:lineRule="auto"/>
              <w:jc w:val="center"/>
              <w:rPr>
                <w:ins w:id="1565" w:author="Stefanie Lane" w:date="2022-05-12T12:10:00Z"/>
                <w:rFonts w:ascii="Calibri" w:eastAsia="Times New Roman" w:hAnsi="Calibri" w:cs="Calibri"/>
                <w:color w:val="000000"/>
              </w:rPr>
            </w:pPr>
            <w:ins w:id="1566" w:author="Stefanie Lane" w:date="2022-05-12T12:10:00Z">
              <w:r w:rsidRPr="004F6583">
                <w:rPr>
                  <w:rFonts w:ascii="Calibri" w:eastAsia="Times New Roman" w:hAnsi="Calibri" w:cs="Calibri"/>
                  <w:color w:val="000000"/>
                </w:rPr>
                <w:t>0.16</w:t>
              </w:r>
            </w:ins>
          </w:p>
        </w:tc>
        <w:tc>
          <w:tcPr>
            <w:tcW w:w="960" w:type="dxa"/>
            <w:tcBorders>
              <w:top w:val="nil"/>
              <w:left w:val="nil"/>
              <w:bottom w:val="nil"/>
              <w:right w:val="nil"/>
            </w:tcBorders>
            <w:shd w:val="clear" w:color="auto" w:fill="auto"/>
            <w:noWrap/>
            <w:vAlign w:val="bottom"/>
            <w:hideMark/>
          </w:tcPr>
          <w:p w14:paraId="2719FEF6" w14:textId="77777777" w:rsidR="004F6583" w:rsidRPr="004F6583" w:rsidRDefault="004F6583" w:rsidP="004F6583">
            <w:pPr>
              <w:spacing w:after="0" w:line="240" w:lineRule="auto"/>
              <w:jc w:val="center"/>
              <w:rPr>
                <w:ins w:id="1567" w:author="Stefanie Lane" w:date="2022-05-12T12:10:00Z"/>
                <w:rFonts w:ascii="Calibri" w:eastAsia="Times New Roman" w:hAnsi="Calibri" w:cs="Calibri"/>
                <w:color w:val="000000"/>
              </w:rPr>
            </w:pPr>
            <w:ins w:id="1568"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2B56E262" w14:textId="77777777" w:rsidR="004F6583" w:rsidRPr="004F6583" w:rsidRDefault="004F6583" w:rsidP="004F6583">
            <w:pPr>
              <w:spacing w:after="0" w:line="240" w:lineRule="auto"/>
              <w:jc w:val="center"/>
              <w:rPr>
                <w:ins w:id="1569" w:author="Stefanie Lane" w:date="2022-05-12T12:10:00Z"/>
                <w:rFonts w:ascii="Calibri" w:eastAsia="Times New Roman" w:hAnsi="Calibri" w:cs="Calibri"/>
                <w:color w:val="000000"/>
              </w:rPr>
            </w:pPr>
            <w:ins w:id="1570" w:author="Stefanie Lane" w:date="2022-05-12T12:10:00Z">
              <w:r w:rsidRPr="004F6583">
                <w:rPr>
                  <w:rFonts w:ascii="Calibri" w:eastAsia="Times New Roman" w:hAnsi="Calibri" w:cs="Calibri"/>
                  <w:color w:val="000000"/>
                </w:rPr>
                <w:t>0.07</w:t>
              </w:r>
            </w:ins>
          </w:p>
        </w:tc>
        <w:tc>
          <w:tcPr>
            <w:tcW w:w="1760" w:type="dxa"/>
            <w:tcBorders>
              <w:top w:val="single" w:sz="4" w:space="0" w:color="auto"/>
              <w:left w:val="nil"/>
              <w:bottom w:val="nil"/>
              <w:right w:val="nil"/>
            </w:tcBorders>
            <w:shd w:val="clear" w:color="auto" w:fill="auto"/>
            <w:noWrap/>
            <w:vAlign w:val="bottom"/>
            <w:hideMark/>
          </w:tcPr>
          <w:p w14:paraId="3F379A3A" w14:textId="77777777" w:rsidR="004F6583" w:rsidRPr="004F6583" w:rsidRDefault="004F6583" w:rsidP="004F6583">
            <w:pPr>
              <w:spacing w:after="0" w:line="240" w:lineRule="auto"/>
              <w:jc w:val="center"/>
              <w:rPr>
                <w:ins w:id="1571" w:author="Stefanie Lane" w:date="2022-05-12T12:10:00Z"/>
                <w:rFonts w:ascii="Calibri" w:eastAsia="Times New Roman" w:hAnsi="Calibri" w:cs="Calibri"/>
                <w:color w:val="000000"/>
              </w:rPr>
            </w:pPr>
            <w:ins w:id="1572" w:author="Stefanie Lane" w:date="2022-05-12T12:10:00Z">
              <w:r w:rsidRPr="004F6583">
                <w:rPr>
                  <w:rFonts w:ascii="Calibri" w:eastAsia="Times New Roman" w:hAnsi="Calibri" w:cs="Calibri"/>
                  <w:color w:val="000000"/>
                </w:rPr>
                <w:t>-92.86</w:t>
              </w:r>
            </w:ins>
          </w:p>
        </w:tc>
      </w:tr>
      <w:tr w:rsidR="004F6583" w:rsidRPr="004F6583" w14:paraId="6E967D5B" w14:textId="77777777" w:rsidTr="004F6583">
        <w:trPr>
          <w:trHeight w:val="290"/>
          <w:ins w:id="1573" w:author="Stefanie Lane" w:date="2022-05-12T12:10:00Z"/>
        </w:trPr>
        <w:tc>
          <w:tcPr>
            <w:tcW w:w="1700" w:type="dxa"/>
            <w:vMerge/>
            <w:tcBorders>
              <w:top w:val="nil"/>
              <w:left w:val="nil"/>
              <w:bottom w:val="single" w:sz="4" w:space="0" w:color="000000"/>
              <w:right w:val="nil"/>
            </w:tcBorders>
            <w:vAlign w:val="center"/>
            <w:hideMark/>
          </w:tcPr>
          <w:p w14:paraId="36A86D0C" w14:textId="77777777" w:rsidR="004F6583" w:rsidRPr="004F6583" w:rsidRDefault="004F6583" w:rsidP="004F6583">
            <w:pPr>
              <w:spacing w:after="0" w:line="240" w:lineRule="auto"/>
              <w:rPr>
                <w:ins w:id="1574"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66C2BDD" w14:textId="77777777" w:rsidR="004F6583" w:rsidRPr="004F6583" w:rsidRDefault="004F6583" w:rsidP="004F6583">
            <w:pPr>
              <w:spacing w:after="0" w:line="240" w:lineRule="auto"/>
              <w:rPr>
                <w:ins w:id="1575" w:author="Stefanie Lane" w:date="2022-05-12T12:10:00Z"/>
                <w:rFonts w:ascii="Arial" w:eastAsia="Times New Roman" w:hAnsi="Arial" w:cs="Arial"/>
                <w:i/>
                <w:iCs/>
                <w:sz w:val="20"/>
                <w:szCs w:val="20"/>
              </w:rPr>
            </w:pPr>
            <w:proofErr w:type="spellStart"/>
            <w:ins w:id="1576" w:author="Stefanie Lane" w:date="2022-05-12T12:10:00Z">
              <w:r w:rsidRPr="004F6583">
                <w:rPr>
                  <w:rFonts w:ascii="Arial" w:eastAsia="Times New Roman" w:hAnsi="Arial" w:cs="Arial"/>
                  <w:i/>
                  <w:iCs/>
                  <w:sz w:val="20"/>
                  <w:szCs w:val="20"/>
                </w:rPr>
                <w:t>Sidalcia</w:t>
              </w:r>
              <w:proofErr w:type="spellEnd"/>
              <w:r w:rsidRPr="004F6583">
                <w:rPr>
                  <w:rFonts w:ascii="Arial" w:eastAsia="Times New Roman" w:hAnsi="Arial" w:cs="Arial"/>
                  <w:i/>
                  <w:iCs/>
                  <w:sz w:val="20"/>
                  <w:szCs w:val="20"/>
                </w:rPr>
                <w:t xml:space="preserve"> hendersonii</w:t>
              </w:r>
            </w:ins>
          </w:p>
        </w:tc>
        <w:tc>
          <w:tcPr>
            <w:tcW w:w="960" w:type="dxa"/>
            <w:tcBorders>
              <w:top w:val="single" w:sz="4" w:space="0" w:color="auto"/>
              <w:left w:val="nil"/>
              <w:bottom w:val="single" w:sz="4" w:space="0" w:color="auto"/>
              <w:right w:val="nil"/>
            </w:tcBorders>
            <w:shd w:val="clear" w:color="auto" w:fill="auto"/>
            <w:noWrap/>
            <w:vAlign w:val="bottom"/>
            <w:hideMark/>
          </w:tcPr>
          <w:p w14:paraId="2EDBBA91" w14:textId="77777777" w:rsidR="004F6583" w:rsidRPr="004F6583" w:rsidRDefault="004F6583" w:rsidP="004F6583">
            <w:pPr>
              <w:spacing w:after="0" w:line="240" w:lineRule="auto"/>
              <w:jc w:val="center"/>
              <w:rPr>
                <w:ins w:id="1577" w:author="Stefanie Lane" w:date="2022-05-12T12:10:00Z"/>
                <w:rFonts w:ascii="Calibri" w:eastAsia="Times New Roman" w:hAnsi="Calibri" w:cs="Calibri"/>
                <w:color w:val="000000"/>
              </w:rPr>
            </w:pPr>
            <w:ins w:id="1578" w:author="Stefanie Lane" w:date="2022-05-12T12:10:00Z">
              <w:r w:rsidRPr="004F6583">
                <w:rPr>
                  <w:rFonts w:ascii="Calibri" w:eastAsia="Times New Roman" w:hAnsi="Calibri" w:cs="Calibri"/>
                  <w:color w:val="000000"/>
                </w:rPr>
                <w:t>0.05</w:t>
              </w:r>
            </w:ins>
          </w:p>
        </w:tc>
        <w:tc>
          <w:tcPr>
            <w:tcW w:w="960" w:type="dxa"/>
            <w:tcBorders>
              <w:top w:val="single" w:sz="4" w:space="0" w:color="auto"/>
              <w:left w:val="nil"/>
              <w:bottom w:val="single" w:sz="4" w:space="0" w:color="auto"/>
              <w:right w:val="nil"/>
            </w:tcBorders>
            <w:shd w:val="clear" w:color="auto" w:fill="auto"/>
            <w:noWrap/>
            <w:vAlign w:val="bottom"/>
            <w:hideMark/>
          </w:tcPr>
          <w:p w14:paraId="3E911B20" w14:textId="77777777" w:rsidR="004F6583" w:rsidRPr="004F6583" w:rsidRDefault="004F6583" w:rsidP="004F6583">
            <w:pPr>
              <w:spacing w:after="0" w:line="240" w:lineRule="auto"/>
              <w:jc w:val="center"/>
              <w:rPr>
                <w:ins w:id="1579" w:author="Stefanie Lane" w:date="2022-05-12T12:10:00Z"/>
                <w:rFonts w:ascii="Calibri" w:eastAsia="Times New Roman" w:hAnsi="Calibri" w:cs="Calibri"/>
                <w:color w:val="000000"/>
              </w:rPr>
            </w:pPr>
            <w:ins w:id="1580"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5FCA7B48" w14:textId="77777777" w:rsidR="004F6583" w:rsidRPr="004F6583" w:rsidRDefault="004F6583" w:rsidP="004F6583">
            <w:pPr>
              <w:spacing w:after="0" w:line="240" w:lineRule="auto"/>
              <w:jc w:val="center"/>
              <w:rPr>
                <w:ins w:id="1581" w:author="Stefanie Lane" w:date="2022-05-12T12:10:00Z"/>
                <w:rFonts w:ascii="Calibri" w:eastAsia="Times New Roman" w:hAnsi="Calibri" w:cs="Calibri"/>
                <w:color w:val="000000"/>
              </w:rPr>
            </w:pPr>
            <w:ins w:id="1582" w:author="Stefanie Lane" w:date="2022-05-12T12:10:00Z">
              <w:r w:rsidRPr="004F6583">
                <w:rPr>
                  <w:rFonts w:ascii="Calibri" w:eastAsia="Times New Roman" w:hAnsi="Calibri" w:cs="Calibri"/>
                  <w:color w:val="000000"/>
                </w:rPr>
                <w:t>0.07</w:t>
              </w:r>
            </w:ins>
          </w:p>
        </w:tc>
        <w:tc>
          <w:tcPr>
            <w:tcW w:w="1760" w:type="dxa"/>
            <w:tcBorders>
              <w:top w:val="single" w:sz="4" w:space="0" w:color="auto"/>
              <w:left w:val="nil"/>
              <w:bottom w:val="nil"/>
              <w:right w:val="nil"/>
            </w:tcBorders>
            <w:shd w:val="clear" w:color="auto" w:fill="auto"/>
            <w:noWrap/>
            <w:vAlign w:val="bottom"/>
            <w:hideMark/>
          </w:tcPr>
          <w:p w14:paraId="75E85F21" w14:textId="77777777" w:rsidR="004F6583" w:rsidRPr="004F6583" w:rsidRDefault="004F6583" w:rsidP="004F6583">
            <w:pPr>
              <w:spacing w:after="0" w:line="240" w:lineRule="auto"/>
              <w:jc w:val="center"/>
              <w:rPr>
                <w:ins w:id="1583" w:author="Stefanie Lane" w:date="2022-05-12T12:10:00Z"/>
                <w:rFonts w:ascii="Calibri" w:eastAsia="Times New Roman" w:hAnsi="Calibri" w:cs="Calibri"/>
                <w:color w:val="000000"/>
              </w:rPr>
            </w:pPr>
            <w:ins w:id="1584" w:author="Stefanie Lane" w:date="2022-05-12T12:10:00Z">
              <w:r w:rsidRPr="004F6583">
                <w:rPr>
                  <w:rFonts w:ascii="Calibri" w:eastAsia="Times New Roman" w:hAnsi="Calibri" w:cs="Calibri"/>
                  <w:color w:val="000000"/>
                </w:rPr>
                <w:t>-92.86</w:t>
              </w:r>
            </w:ins>
          </w:p>
        </w:tc>
      </w:tr>
      <w:tr w:rsidR="004F6583" w:rsidRPr="004F6583" w14:paraId="0A04CCF4" w14:textId="77777777" w:rsidTr="004F6583">
        <w:trPr>
          <w:trHeight w:val="290"/>
          <w:ins w:id="1585" w:author="Stefanie Lane" w:date="2022-05-12T12:10:00Z"/>
        </w:trPr>
        <w:tc>
          <w:tcPr>
            <w:tcW w:w="1700" w:type="dxa"/>
            <w:vMerge/>
            <w:tcBorders>
              <w:top w:val="nil"/>
              <w:left w:val="nil"/>
              <w:bottom w:val="single" w:sz="4" w:space="0" w:color="000000"/>
              <w:right w:val="nil"/>
            </w:tcBorders>
            <w:vAlign w:val="center"/>
            <w:hideMark/>
          </w:tcPr>
          <w:p w14:paraId="1E53FC61" w14:textId="77777777" w:rsidR="004F6583" w:rsidRPr="004F6583" w:rsidRDefault="004F6583" w:rsidP="004F6583">
            <w:pPr>
              <w:spacing w:after="0" w:line="240" w:lineRule="auto"/>
              <w:rPr>
                <w:ins w:id="1586"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705D382" w14:textId="77777777" w:rsidR="004F6583" w:rsidRPr="004F6583" w:rsidRDefault="004F6583" w:rsidP="004F6583">
            <w:pPr>
              <w:spacing w:after="0" w:line="240" w:lineRule="auto"/>
              <w:rPr>
                <w:ins w:id="1587" w:author="Stefanie Lane" w:date="2022-05-12T12:10:00Z"/>
                <w:rFonts w:ascii="Arial" w:eastAsia="Times New Roman" w:hAnsi="Arial" w:cs="Arial"/>
                <w:i/>
                <w:iCs/>
                <w:sz w:val="20"/>
                <w:szCs w:val="20"/>
              </w:rPr>
            </w:pPr>
            <w:proofErr w:type="spellStart"/>
            <w:ins w:id="1588" w:author="Stefanie Lane" w:date="2022-05-12T12:10:00Z">
              <w:r w:rsidRPr="004F6583">
                <w:rPr>
                  <w:rFonts w:ascii="Arial" w:eastAsia="Times New Roman" w:hAnsi="Arial" w:cs="Arial"/>
                  <w:i/>
                  <w:iCs/>
                  <w:sz w:val="20"/>
                  <w:szCs w:val="20"/>
                </w:rPr>
                <w:t>Bidens</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ernua</w:t>
              </w:r>
              <w:proofErr w:type="spellEnd"/>
            </w:ins>
          </w:p>
        </w:tc>
        <w:tc>
          <w:tcPr>
            <w:tcW w:w="960" w:type="dxa"/>
            <w:tcBorders>
              <w:top w:val="nil"/>
              <w:left w:val="nil"/>
              <w:bottom w:val="nil"/>
              <w:right w:val="nil"/>
            </w:tcBorders>
            <w:shd w:val="clear" w:color="auto" w:fill="auto"/>
            <w:noWrap/>
            <w:vAlign w:val="bottom"/>
            <w:hideMark/>
          </w:tcPr>
          <w:p w14:paraId="558FD387" w14:textId="77777777" w:rsidR="004F6583" w:rsidRPr="004F6583" w:rsidRDefault="004F6583" w:rsidP="004F6583">
            <w:pPr>
              <w:spacing w:after="0" w:line="240" w:lineRule="auto"/>
              <w:jc w:val="center"/>
              <w:rPr>
                <w:ins w:id="1589" w:author="Stefanie Lane" w:date="2022-05-12T12:10:00Z"/>
                <w:rFonts w:ascii="Calibri" w:eastAsia="Times New Roman" w:hAnsi="Calibri" w:cs="Calibri"/>
                <w:color w:val="000000"/>
              </w:rPr>
            </w:pPr>
            <w:ins w:id="1590" w:author="Stefanie Lane" w:date="2022-05-12T12:10:00Z">
              <w:r w:rsidRPr="004F6583">
                <w:rPr>
                  <w:rFonts w:ascii="Calibri" w:eastAsia="Times New Roman" w:hAnsi="Calibri" w:cs="Calibri"/>
                  <w:color w:val="000000"/>
                </w:rPr>
                <w:t>0.84</w:t>
              </w:r>
            </w:ins>
          </w:p>
        </w:tc>
        <w:tc>
          <w:tcPr>
            <w:tcW w:w="960" w:type="dxa"/>
            <w:tcBorders>
              <w:top w:val="nil"/>
              <w:left w:val="nil"/>
              <w:bottom w:val="nil"/>
              <w:right w:val="nil"/>
            </w:tcBorders>
            <w:shd w:val="clear" w:color="auto" w:fill="auto"/>
            <w:noWrap/>
            <w:vAlign w:val="bottom"/>
            <w:hideMark/>
          </w:tcPr>
          <w:p w14:paraId="09B2CFD1" w14:textId="77777777" w:rsidR="004F6583" w:rsidRPr="004F6583" w:rsidRDefault="004F6583" w:rsidP="004F6583">
            <w:pPr>
              <w:spacing w:after="0" w:line="240" w:lineRule="auto"/>
              <w:jc w:val="center"/>
              <w:rPr>
                <w:ins w:id="1591" w:author="Stefanie Lane" w:date="2022-05-12T12:10:00Z"/>
                <w:rFonts w:ascii="Calibri" w:eastAsia="Times New Roman" w:hAnsi="Calibri" w:cs="Calibri"/>
                <w:color w:val="000000"/>
              </w:rPr>
            </w:pPr>
            <w:ins w:id="1592" w:author="Stefanie Lane" w:date="2022-05-12T12:10:00Z">
              <w:r w:rsidRPr="004F6583">
                <w:rPr>
                  <w:rFonts w:ascii="Calibri" w:eastAsia="Times New Roman" w:hAnsi="Calibri" w:cs="Calibri"/>
                  <w:color w:val="000000"/>
                </w:rPr>
                <w:t>0.17</w:t>
              </w:r>
            </w:ins>
          </w:p>
        </w:tc>
        <w:tc>
          <w:tcPr>
            <w:tcW w:w="960" w:type="dxa"/>
            <w:tcBorders>
              <w:top w:val="nil"/>
              <w:left w:val="nil"/>
              <w:bottom w:val="nil"/>
              <w:right w:val="nil"/>
            </w:tcBorders>
            <w:shd w:val="clear" w:color="auto" w:fill="auto"/>
            <w:noWrap/>
            <w:vAlign w:val="bottom"/>
            <w:hideMark/>
          </w:tcPr>
          <w:p w14:paraId="2BDB3C60" w14:textId="77777777" w:rsidR="004F6583" w:rsidRPr="004F6583" w:rsidRDefault="004F6583" w:rsidP="004F6583">
            <w:pPr>
              <w:spacing w:after="0" w:line="240" w:lineRule="auto"/>
              <w:jc w:val="center"/>
              <w:rPr>
                <w:ins w:id="1593" w:author="Stefanie Lane" w:date="2022-05-12T12:10:00Z"/>
                <w:rFonts w:ascii="Calibri" w:eastAsia="Times New Roman" w:hAnsi="Calibri" w:cs="Calibri"/>
                <w:color w:val="000000"/>
              </w:rPr>
            </w:pPr>
            <w:ins w:id="1594" w:author="Stefanie Lane" w:date="2022-05-12T12:10:00Z">
              <w:r w:rsidRPr="004F6583">
                <w:rPr>
                  <w:rFonts w:ascii="Calibri" w:eastAsia="Times New Roman" w:hAnsi="Calibri" w:cs="Calibri"/>
                  <w:color w:val="000000"/>
                </w:rPr>
                <w:t>0.14</w:t>
              </w:r>
            </w:ins>
          </w:p>
        </w:tc>
        <w:tc>
          <w:tcPr>
            <w:tcW w:w="1760" w:type="dxa"/>
            <w:tcBorders>
              <w:top w:val="single" w:sz="4" w:space="0" w:color="auto"/>
              <w:left w:val="nil"/>
              <w:bottom w:val="nil"/>
              <w:right w:val="nil"/>
            </w:tcBorders>
            <w:shd w:val="clear" w:color="auto" w:fill="auto"/>
            <w:noWrap/>
            <w:vAlign w:val="bottom"/>
            <w:hideMark/>
          </w:tcPr>
          <w:p w14:paraId="14A7F23D" w14:textId="77777777" w:rsidR="004F6583" w:rsidRPr="004F6583" w:rsidRDefault="004F6583" w:rsidP="004F6583">
            <w:pPr>
              <w:spacing w:after="0" w:line="240" w:lineRule="auto"/>
              <w:jc w:val="center"/>
              <w:rPr>
                <w:ins w:id="1595" w:author="Stefanie Lane" w:date="2022-05-12T12:10:00Z"/>
                <w:rFonts w:ascii="Calibri" w:eastAsia="Times New Roman" w:hAnsi="Calibri" w:cs="Calibri"/>
                <w:color w:val="000000"/>
              </w:rPr>
            </w:pPr>
            <w:ins w:id="1596" w:author="Stefanie Lane" w:date="2022-05-12T12:10:00Z">
              <w:r w:rsidRPr="004F6583">
                <w:rPr>
                  <w:rFonts w:ascii="Calibri" w:eastAsia="Times New Roman" w:hAnsi="Calibri" w:cs="Calibri"/>
                  <w:color w:val="000000"/>
                </w:rPr>
                <w:t>-85.71</w:t>
              </w:r>
            </w:ins>
          </w:p>
        </w:tc>
      </w:tr>
      <w:tr w:rsidR="004F6583" w:rsidRPr="004F6583" w14:paraId="33640FD2" w14:textId="77777777" w:rsidTr="004F6583">
        <w:trPr>
          <w:trHeight w:val="290"/>
          <w:ins w:id="1597" w:author="Stefanie Lane" w:date="2022-05-12T12:10:00Z"/>
        </w:trPr>
        <w:tc>
          <w:tcPr>
            <w:tcW w:w="1700" w:type="dxa"/>
            <w:vMerge/>
            <w:tcBorders>
              <w:top w:val="nil"/>
              <w:left w:val="nil"/>
              <w:bottom w:val="single" w:sz="4" w:space="0" w:color="000000"/>
              <w:right w:val="nil"/>
            </w:tcBorders>
            <w:vAlign w:val="center"/>
            <w:hideMark/>
          </w:tcPr>
          <w:p w14:paraId="7537685B" w14:textId="77777777" w:rsidR="004F6583" w:rsidRPr="004F6583" w:rsidRDefault="004F6583" w:rsidP="004F6583">
            <w:pPr>
              <w:spacing w:after="0" w:line="240" w:lineRule="auto"/>
              <w:rPr>
                <w:ins w:id="1598"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9AB6258" w14:textId="77777777" w:rsidR="004F6583" w:rsidRPr="004F6583" w:rsidRDefault="004F6583" w:rsidP="004F6583">
            <w:pPr>
              <w:spacing w:after="0" w:line="240" w:lineRule="auto"/>
              <w:rPr>
                <w:ins w:id="1599" w:author="Stefanie Lane" w:date="2022-05-12T12:10:00Z"/>
                <w:rFonts w:ascii="Arial" w:eastAsia="Times New Roman" w:hAnsi="Arial" w:cs="Arial"/>
                <w:i/>
                <w:iCs/>
                <w:sz w:val="20"/>
                <w:szCs w:val="20"/>
              </w:rPr>
            </w:pPr>
            <w:proofErr w:type="spellStart"/>
            <w:ins w:id="1600" w:author="Stefanie Lane" w:date="2022-05-12T12:10:00Z">
              <w:r w:rsidRPr="004F6583">
                <w:rPr>
                  <w:rFonts w:ascii="Arial" w:eastAsia="Times New Roman" w:hAnsi="Arial" w:cs="Arial"/>
                  <w:i/>
                  <w:iCs/>
                  <w:sz w:val="20"/>
                  <w:szCs w:val="20"/>
                </w:rPr>
                <w:t>Rumex</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onglomeratu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6EE8AA66" w14:textId="77777777" w:rsidR="004F6583" w:rsidRPr="004F6583" w:rsidRDefault="004F6583" w:rsidP="004F6583">
            <w:pPr>
              <w:spacing w:after="0" w:line="240" w:lineRule="auto"/>
              <w:jc w:val="center"/>
              <w:rPr>
                <w:ins w:id="1601" w:author="Stefanie Lane" w:date="2022-05-12T12:10:00Z"/>
                <w:rFonts w:ascii="Calibri" w:eastAsia="Times New Roman" w:hAnsi="Calibri" w:cs="Calibri"/>
                <w:color w:val="000000"/>
              </w:rPr>
            </w:pPr>
            <w:ins w:id="1602" w:author="Stefanie Lane" w:date="2022-05-12T12:10:00Z">
              <w:r w:rsidRPr="004F6583">
                <w:rPr>
                  <w:rFonts w:ascii="Calibri" w:eastAsia="Times New Roman" w:hAnsi="Calibri" w:cs="Calibri"/>
                  <w:color w:val="000000"/>
                </w:rPr>
                <w:t>0.05</w:t>
              </w:r>
            </w:ins>
          </w:p>
        </w:tc>
        <w:tc>
          <w:tcPr>
            <w:tcW w:w="960" w:type="dxa"/>
            <w:tcBorders>
              <w:top w:val="single" w:sz="4" w:space="0" w:color="auto"/>
              <w:left w:val="nil"/>
              <w:bottom w:val="single" w:sz="4" w:space="0" w:color="auto"/>
              <w:right w:val="nil"/>
            </w:tcBorders>
            <w:shd w:val="clear" w:color="auto" w:fill="auto"/>
            <w:noWrap/>
            <w:vAlign w:val="bottom"/>
            <w:hideMark/>
          </w:tcPr>
          <w:p w14:paraId="6EDE027D" w14:textId="77777777" w:rsidR="004F6583" w:rsidRPr="004F6583" w:rsidRDefault="004F6583" w:rsidP="004F6583">
            <w:pPr>
              <w:spacing w:after="0" w:line="240" w:lineRule="auto"/>
              <w:jc w:val="center"/>
              <w:rPr>
                <w:ins w:id="1603" w:author="Stefanie Lane" w:date="2022-05-12T12:10:00Z"/>
                <w:rFonts w:ascii="Calibri" w:eastAsia="Times New Roman" w:hAnsi="Calibri" w:cs="Calibri"/>
                <w:color w:val="000000"/>
              </w:rPr>
            </w:pPr>
            <w:ins w:id="1604" w:author="Stefanie Lane" w:date="2022-05-12T12:10:00Z">
              <w:r w:rsidRPr="004F6583">
                <w:rPr>
                  <w:rFonts w:ascii="Calibri" w:eastAsia="Times New Roman" w:hAnsi="Calibri" w:cs="Calibri"/>
                  <w:color w:val="000000"/>
                </w:rPr>
                <w:t>0.11</w:t>
              </w:r>
            </w:ins>
          </w:p>
        </w:tc>
        <w:tc>
          <w:tcPr>
            <w:tcW w:w="960" w:type="dxa"/>
            <w:tcBorders>
              <w:top w:val="single" w:sz="4" w:space="0" w:color="auto"/>
              <w:left w:val="nil"/>
              <w:bottom w:val="single" w:sz="4" w:space="0" w:color="auto"/>
              <w:right w:val="nil"/>
            </w:tcBorders>
            <w:shd w:val="clear" w:color="auto" w:fill="auto"/>
            <w:noWrap/>
            <w:vAlign w:val="bottom"/>
            <w:hideMark/>
          </w:tcPr>
          <w:p w14:paraId="561263EE" w14:textId="77777777" w:rsidR="004F6583" w:rsidRPr="004F6583" w:rsidRDefault="004F6583" w:rsidP="004F6583">
            <w:pPr>
              <w:spacing w:after="0" w:line="240" w:lineRule="auto"/>
              <w:jc w:val="center"/>
              <w:rPr>
                <w:ins w:id="1605" w:author="Stefanie Lane" w:date="2022-05-12T12:10:00Z"/>
                <w:rFonts w:ascii="Calibri" w:eastAsia="Times New Roman" w:hAnsi="Calibri" w:cs="Calibri"/>
                <w:color w:val="000000"/>
              </w:rPr>
            </w:pPr>
            <w:ins w:id="1606" w:author="Stefanie Lane" w:date="2022-05-12T12:10:00Z">
              <w:r w:rsidRPr="004F6583">
                <w:rPr>
                  <w:rFonts w:ascii="Calibri" w:eastAsia="Times New Roman" w:hAnsi="Calibri" w:cs="Calibri"/>
                  <w:color w:val="000000"/>
                </w:rPr>
                <w:t>0.14</w:t>
              </w:r>
            </w:ins>
          </w:p>
        </w:tc>
        <w:tc>
          <w:tcPr>
            <w:tcW w:w="1760" w:type="dxa"/>
            <w:tcBorders>
              <w:top w:val="single" w:sz="4" w:space="0" w:color="auto"/>
              <w:left w:val="nil"/>
              <w:bottom w:val="nil"/>
              <w:right w:val="nil"/>
            </w:tcBorders>
            <w:shd w:val="clear" w:color="auto" w:fill="auto"/>
            <w:noWrap/>
            <w:vAlign w:val="bottom"/>
            <w:hideMark/>
          </w:tcPr>
          <w:p w14:paraId="1A90784E" w14:textId="77777777" w:rsidR="004F6583" w:rsidRPr="004F6583" w:rsidRDefault="004F6583" w:rsidP="004F6583">
            <w:pPr>
              <w:spacing w:after="0" w:line="240" w:lineRule="auto"/>
              <w:jc w:val="center"/>
              <w:rPr>
                <w:ins w:id="1607" w:author="Stefanie Lane" w:date="2022-05-12T12:10:00Z"/>
                <w:rFonts w:ascii="Calibri" w:eastAsia="Times New Roman" w:hAnsi="Calibri" w:cs="Calibri"/>
                <w:color w:val="000000"/>
              </w:rPr>
            </w:pPr>
            <w:ins w:id="1608" w:author="Stefanie Lane" w:date="2022-05-12T12:10:00Z">
              <w:r w:rsidRPr="004F6583">
                <w:rPr>
                  <w:rFonts w:ascii="Calibri" w:eastAsia="Times New Roman" w:hAnsi="Calibri" w:cs="Calibri"/>
                  <w:color w:val="000000"/>
                </w:rPr>
                <w:t>-85.71</w:t>
              </w:r>
            </w:ins>
          </w:p>
        </w:tc>
      </w:tr>
      <w:tr w:rsidR="004F6583" w:rsidRPr="004F6583" w14:paraId="707EB023" w14:textId="77777777" w:rsidTr="004F6583">
        <w:trPr>
          <w:trHeight w:val="290"/>
          <w:ins w:id="1609" w:author="Stefanie Lane" w:date="2022-05-12T12:10:00Z"/>
        </w:trPr>
        <w:tc>
          <w:tcPr>
            <w:tcW w:w="1700" w:type="dxa"/>
            <w:vMerge/>
            <w:tcBorders>
              <w:top w:val="nil"/>
              <w:left w:val="nil"/>
              <w:bottom w:val="single" w:sz="4" w:space="0" w:color="000000"/>
              <w:right w:val="nil"/>
            </w:tcBorders>
            <w:vAlign w:val="center"/>
            <w:hideMark/>
          </w:tcPr>
          <w:p w14:paraId="20BFA9B5" w14:textId="77777777" w:rsidR="004F6583" w:rsidRPr="004F6583" w:rsidRDefault="004F6583" w:rsidP="004F6583">
            <w:pPr>
              <w:spacing w:after="0" w:line="240" w:lineRule="auto"/>
              <w:rPr>
                <w:ins w:id="1610"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3DE43FE" w14:textId="77777777" w:rsidR="004F6583" w:rsidRPr="004F6583" w:rsidRDefault="004F6583" w:rsidP="004F6583">
            <w:pPr>
              <w:spacing w:after="0" w:line="240" w:lineRule="auto"/>
              <w:rPr>
                <w:ins w:id="1611" w:author="Stefanie Lane" w:date="2022-05-12T12:10:00Z"/>
                <w:rFonts w:ascii="Arial" w:eastAsia="Times New Roman" w:hAnsi="Arial" w:cs="Arial"/>
                <w:i/>
                <w:iCs/>
                <w:sz w:val="20"/>
                <w:szCs w:val="20"/>
              </w:rPr>
            </w:pPr>
            <w:ins w:id="1612" w:author="Stefanie Lane" w:date="2022-05-12T12:10:00Z">
              <w:r w:rsidRPr="004F6583">
                <w:rPr>
                  <w:rFonts w:ascii="Arial" w:eastAsia="Times New Roman" w:hAnsi="Arial" w:cs="Arial"/>
                  <w:i/>
                  <w:iCs/>
                  <w:sz w:val="20"/>
                  <w:szCs w:val="20"/>
                </w:rPr>
                <w:t xml:space="preserve">Trifolium </w:t>
              </w:r>
              <w:proofErr w:type="spellStart"/>
              <w:r w:rsidRPr="004F6583">
                <w:rPr>
                  <w:rFonts w:ascii="Arial" w:eastAsia="Times New Roman" w:hAnsi="Arial" w:cs="Arial"/>
                  <w:i/>
                  <w:iCs/>
                  <w:sz w:val="20"/>
                  <w:szCs w:val="20"/>
                </w:rPr>
                <w:t>wormskjoldii</w:t>
              </w:r>
              <w:proofErr w:type="spellEnd"/>
            </w:ins>
          </w:p>
        </w:tc>
        <w:tc>
          <w:tcPr>
            <w:tcW w:w="960" w:type="dxa"/>
            <w:tcBorders>
              <w:top w:val="nil"/>
              <w:left w:val="nil"/>
              <w:bottom w:val="nil"/>
              <w:right w:val="nil"/>
            </w:tcBorders>
            <w:shd w:val="clear" w:color="auto" w:fill="auto"/>
            <w:noWrap/>
            <w:vAlign w:val="bottom"/>
            <w:hideMark/>
          </w:tcPr>
          <w:p w14:paraId="30E34CCD" w14:textId="77777777" w:rsidR="004F6583" w:rsidRPr="004F6583" w:rsidRDefault="004F6583" w:rsidP="004F6583">
            <w:pPr>
              <w:spacing w:after="0" w:line="240" w:lineRule="auto"/>
              <w:jc w:val="center"/>
              <w:rPr>
                <w:ins w:id="1613" w:author="Stefanie Lane" w:date="2022-05-12T12:10:00Z"/>
                <w:rFonts w:ascii="Calibri" w:eastAsia="Times New Roman" w:hAnsi="Calibri" w:cs="Calibri"/>
                <w:color w:val="000000"/>
              </w:rPr>
            </w:pPr>
            <w:ins w:id="1614" w:author="Stefanie Lane" w:date="2022-05-12T12:10:00Z">
              <w:r w:rsidRPr="004F6583">
                <w:rPr>
                  <w:rFonts w:ascii="Calibri" w:eastAsia="Times New Roman" w:hAnsi="Calibri" w:cs="Calibri"/>
                  <w:color w:val="000000"/>
                </w:rPr>
                <w:t>0.95</w:t>
              </w:r>
            </w:ins>
          </w:p>
        </w:tc>
        <w:tc>
          <w:tcPr>
            <w:tcW w:w="960" w:type="dxa"/>
            <w:tcBorders>
              <w:top w:val="nil"/>
              <w:left w:val="nil"/>
              <w:bottom w:val="nil"/>
              <w:right w:val="nil"/>
            </w:tcBorders>
            <w:shd w:val="clear" w:color="auto" w:fill="auto"/>
            <w:noWrap/>
            <w:vAlign w:val="bottom"/>
            <w:hideMark/>
          </w:tcPr>
          <w:p w14:paraId="1B06331C" w14:textId="77777777" w:rsidR="004F6583" w:rsidRPr="004F6583" w:rsidRDefault="004F6583" w:rsidP="004F6583">
            <w:pPr>
              <w:spacing w:after="0" w:line="240" w:lineRule="auto"/>
              <w:jc w:val="center"/>
              <w:rPr>
                <w:ins w:id="1615" w:author="Stefanie Lane" w:date="2022-05-12T12:10:00Z"/>
                <w:rFonts w:ascii="Calibri" w:eastAsia="Times New Roman" w:hAnsi="Calibri" w:cs="Calibri"/>
                <w:color w:val="000000"/>
              </w:rPr>
            </w:pPr>
            <w:ins w:id="1616" w:author="Stefanie Lane" w:date="2022-05-12T12:10:00Z">
              <w:r w:rsidRPr="004F6583">
                <w:rPr>
                  <w:rFonts w:ascii="Calibri" w:eastAsia="Times New Roman" w:hAnsi="Calibri" w:cs="Calibri"/>
                  <w:color w:val="000000"/>
                </w:rPr>
                <w:t>0.11</w:t>
              </w:r>
            </w:ins>
          </w:p>
        </w:tc>
        <w:tc>
          <w:tcPr>
            <w:tcW w:w="960" w:type="dxa"/>
            <w:tcBorders>
              <w:top w:val="nil"/>
              <w:left w:val="nil"/>
              <w:bottom w:val="nil"/>
              <w:right w:val="nil"/>
            </w:tcBorders>
            <w:shd w:val="clear" w:color="auto" w:fill="auto"/>
            <w:noWrap/>
            <w:vAlign w:val="bottom"/>
            <w:hideMark/>
          </w:tcPr>
          <w:p w14:paraId="57E37C75" w14:textId="77777777" w:rsidR="004F6583" w:rsidRPr="004F6583" w:rsidRDefault="004F6583" w:rsidP="004F6583">
            <w:pPr>
              <w:spacing w:after="0" w:line="240" w:lineRule="auto"/>
              <w:jc w:val="center"/>
              <w:rPr>
                <w:ins w:id="1617" w:author="Stefanie Lane" w:date="2022-05-12T12:10:00Z"/>
                <w:rFonts w:ascii="Calibri" w:eastAsia="Times New Roman" w:hAnsi="Calibri" w:cs="Calibri"/>
                <w:color w:val="000000"/>
              </w:rPr>
            </w:pPr>
            <w:ins w:id="1618" w:author="Stefanie Lane" w:date="2022-05-12T12:10:00Z">
              <w:r w:rsidRPr="004F6583">
                <w:rPr>
                  <w:rFonts w:ascii="Calibri" w:eastAsia="Times New Roman" w:hAnsi="Calibri" w:cs="Calibri"/>
                  <w:color w:val="000000"/>
                </w:rPr>
                <w:t>0.18</w:t>
              </w:r>
            </w:ins>
          </w:p>
        </w:tc>
        <w:tc>
          <w:tcPr>
            <w:tcW w:w="1760" w:type="dxa"/>
            <w:tcBorders>
              <w:top w:val="single" w:sz="4" w:space="0" w:color="auto"/>
              <w:left w:val="nil"/>
              <w:bottom w:val="nil"/>
              <w:right w:val="nil"/>
            </w:tcBorders>
            <w:shd w:val="clear" w:color="auto" w:fill="auto"/>
            <w:noWrap/>
            <w:vAlign w:val="bottom"/>
            <w:hideMark/>
          </w:tcPr>
          <w:p w14:paraId="4D2A72B0" w14:textId="77777777" w:rsidR="004F6583" w:rsidRPr="004F6583" w:rsidRDefault="004F6583" w:rsidP="004F6583">
            <w:pPr>
              <w:spacing w:after="0" w:line="240" w:lineRule="auto"/>
              <w:jc w:val="center"/>
              <w:rPr>
                <w:ins w:id="1619" w:author="Stefanie Lane" w:date="2022-05-12T12:10:00Z"/>
                <w:rFonts w:ascii="Calibri" w:eastAsia="Times New Roman" w:hAnsi="Calibri" w:cs="Calibri"/>
                <w:color w:val="000000"/>
              </w:rPr>
            </w:pPr>
            <w:ins w:id="1620" w:author="Stefanie Lane" w:date="2022-05-12T12:10:00Z">
              <w:r w:rsidRPr="004F6583">
                <w:rPr>
                  <w:rFonts w:ascii="Calibri" w:eastAsia="Times New Roman" w:hAnsi="Calibri" w:cs="Calibri"/>
                  <w:color w:val="000000"/>
                </w:rPr>
                <w:t>-82.14</w:t>
              </w:r>
            </w:ins>
          </w:p>
        </w:tc>
      </w:tr>
      <w:tr w:rsidR="004F6583" w:rsidRPr="004F6583" w14:paraId="14DEBCF4" w14:textId="77777777" w:rsidTr="004F6583">
        <w:trPr>
          <w:trHeight w:val="290"/>
          <w:ins w:id="1621" w:author="Stefanie Lane" w:date="2022-05-12T12:10:00Z"/>
        </w:trPr>
        <w:tc>
          <w:tcPr>
            <w:tcW w:w="1700" w:type="dxa"/>
            <w:vMerge/>
            <w:tcBorders>
              <w:top w:val="nil"/>
              <w:left w:val="nil"/>
              <w:bottom w:val="single" w:sz="4" w:space="0" w:color="000000"/>
              <w:right w:val="nil"/>
            </w:tcBorders>
            <w:vAlign w:val="center"/>
            <w:hideMark/>
          </w:tcPr>
          <w:p w14:paraId="473825A0" w14:textId="77777777" w:rsidR="004F6583" w:rsidRPr="004F6583" w:rsidRDefault="004F6583" w:rsidP="004F6583">
            <w:pPr>
              <w:spacing w:after="0" w:line="240" w:lineRule="auto"/>
              <w:rPr>
                <w:ins w:id="1622"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0084F27" w14:textId="77777777" w:rsidR="004F6583" w:rsidRPr="004F6583" w:rsidRDefault="004F6583" w:rsidP="004F6583">
            <w:pPr>
              <w:spacing w:after="0" w:line="240" w:lineRule="auto"/>
              <w:rPr>
                <w:ins w:id="1623" w:author="Stefanie Lane" w:date="2022-05-12T12:10:00Z"/>
                <w:rFonts w:ascii="Arial" w:eastAsia="Times New Roman" w:hAnsi="Arial" w:cs="Arial"/>
                <w:i/>
                <w:iCs/>
                <w:sz w:val="20"/>
                <w:szCs w:val="20"/>
              </w:rPr>
            </w:pPr>
            <w:ins w:id="1624" w:author="Stefanie Lane" w:date="2022-05-12T12:10:00Z">
              <w:r w:rsidRPr="004F6583">
                <w:rPr>
                  <w:rFonts w:ascii="Arial" w:eastAsia="Times New Roman" w:hAnsi="Arial" w:cs="Arial"/>
                  <w:i/>
                  <w:iCs/>
                  <w:sz w:val="20"/>
                  <w:szCs w:val="20"/>
                </w:rPr>
                <w:t xml:space="preserve">Myosotis </w:t>
              </w:r>
              <w:proofErr w:type="spellStart"/>
              <w:r w:rsidRPr="004F6583">
                <w:rPr>
                  <w:rFonts w:ascii="Arial" w:eastAsia="Times New Roman" w:hAnsi="Arial" w:cs="Arial"/>
                  <w:i/>
                  <w:iCs/>
                  <w:sz w:val="20"/>
                  <w:szCs w:val="20"/>
                </w:rPr>
                <w:t>scorpiode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69D177D0" w14:textId="77777777" w:rsidR="004F6583" w:rsidRPr="004F6583" w:rsidRDefault="004F6583" w:rsidP="004F6583">
            <w:pPr>
              <w:spacing w:after="0" w:line="240" w:lineRule="auto"/>
              <w:jc w:val="center"/>
              <w:rPr>
                <w:ins w:id="1625" w:author="Stefanie Lane" w:date="2022-05-12T12:10:00Z"/>
                <w:rFonts w:ascii="Calibri" w:eastAsia="Times New Roman" w:hAnsi="Calibri" w:cs="Calibri"/>
                <w:color w:val="000000"/>
              </w:rPr>
            </w:pPr>
            <w:ins w:id="1626" w:author="Stefanie Lane" w:date="2022-05-12T12:10:00Z">
              <w:r w:rsidRPr="004F6583">
                <w:rPr>
                  <w:rFonts w:ascii="Calibri" w:eastAsia="Times New Roman" w:hAnsi="Calibri" w:cs="Calibri"/>
                  <w:color w:val="000000"/>
                </w:rPr>
                <w:t>0.68</w:t>
              </w:r>
            </w:ins>
          </w:p>
        </w:tc>
        <w:tc>
          <w:tcPr>
            <w:tcW w:w="960" w:type="dxa"/>
            <w:tcBorders>
              <w:top w:val="single" w:sz="4" w:space="0" w:color="auto"/>
              <w:left w:val="nil"/>
              <w:bottom w:val="single" w:sz="4" w:space="0" w:color="auto"/>
              <w:right w:val="nil"/>
            </w:tcBorders>
            <w:shd w:val="clear" w:color="auto" w:fill="auto"/>
            <w:noWrap/>
            <w:vAlign w:val="bottom"/>
            <w:hideMark/>
          </w:tcPr>
          <w:p w14:paraId="23EE4EF1" w14:textId="77777777" w:rsidR="004F6583" w:rsidRPr="004F6583" w:rsidRDefault="004F6583" w:rsidP="004F6583">
            <w:pPr>
              <w:spacing w:after="0" w:line="240" w:lineRule="auto"/>
              <w:jc w:val="center"/>
              <w:rPr>
                <w:ins w:id="1627" w:author="Stefanie Lane" w:date="2022-05-12T12:10:00Z"/>
                <w:rFonts w:ascii="Calibri" w:eastAsia="Times New Roman" w:hAnsi="Calibri" w:cs="Calibri"/>
                <w:color w:val="000000"/>
              </w:rPr>
            </w:pPr>
            <w:ins w:id="1628" w:author="Stefanie Lane" w:date="2022-05-12T12:10:00Z">
              <w:r w:rsidRPr="004F6583">
                <w:rPr>
                  <w:rFonts w:ascii="Calibri" w:eastAsia="Times New Roman" w:hAnsi="Calibri" w:cs="Calibri"/>
                  <w:color w:val="000000"/>
                </w:rPr>
                <w:t>0.22</w:t>
              </w:r>
            </w:ins>
          </w:p>
        </w:tc>
        <w:tc>
          <w:tcPr>
            <w:tcW w:w="960" w:type="dxa"/>
            <w:tcBorders>
              <w:top w:val="single" w:sz="4" w:space="0" w:color="auto"/>
              <w:left w:val="nil"/>
              <w:bottom w:val="single" w:sz="4" w:space="0" w:color="auto"/>
              <w:right w:val="nil"/>
            </w:tcBorders>
            <w:shd w:val="clear" w:color="auto" w:fill="auto"/>
            <w:noWrap/>
            <w:vAlign w:val="bottom"/>
            <w:hideMark/>
          </w:tcPr>
          <w:p w14:paraId="08572801" w14:textId="77777777" w:rsidR="004F6583" w:rsidRPr="004F6583" w:rsidRDefault="004F6583" w:rsidP="004F6583">
            <w:pPr>
              <w:spacing w:after="0" w:line="240" w:lineRule="auto"/>
              <w:jc w:val="center"/>
              <w:rPr>
                <w:ins w:id="1629" w:author="Stefanie Lane" w:date="2022-05-12T12:10:00Z"/>
                <w:rFonts w:ascii="Calibri" w:eastAsia="Times New Roman" w:hAnsi="Calibri" w:cs="Calibri"/>
                <w:color w:val="000000"/>
              </w:rPr>
            </w:pPr>
            <w:ins w:id="1630" w:author="Stefanie Lane" w:date="2022-05-12T12:10:00Z">
              <w:r w:rsidRPr="004F6583">
                <w:rPr>
                  <w:rFonts w:ascii="Calibri" w:eastAsia="Times New Roman" w:hAnsi="Calibri" w:cs="Calibri"/>
                  <w:color w:val="000000"/>
                </w:rPr>
                <w:t>0.21</w:t>
              </w:r>
            </w:ins>
          </w:p>
        </w:tc>
        <w:tc>
          <w:tcPr>
            <w:tcW w:w="1760" w:type="dxa"/>
            <w:tcBorders>
              <w:top w:val="single" w:sz="4" w:space="0" w:color="auto"/>
              <w:left w:val="nil"/>
              <w:bottom w:val="nil"/>
              <w:right w:val="nil"/>
            </w:tcBorders>
            <w:shd w:val="clear" w:color="auto" w:fill="auto"/>
            <w:noWrap/>
            <w:vAlign w:val="bottom"/>
            <w:hideMark/>
          </w:tcPr>
          <w:p w14:paraId="12A66789" w14:textId="77777777" w:rsidR="004F6583" w:rsidRPr="004F6583" w:rsidRDefault="004F6583" w:rsidP="004F6583">
            <w:pPr>
              <w:spacing w:after="0" w:line="240" w:lineRule="auto"/>
              <w:jc w:val="center"/>
              <w:rPr>
                <w:ins w:id="1631" w:author="Stefanie Lane" w:date="2022-05-12T12:10:00Z"/>
                <w:rFonts w:ascii="Calibri" w:eastAsia="Times New Roman" w:hAnsi="Calibri" w:cs="Calibri"/>
                <w:color w:val="000000"/>
              </w:rPr>
            </w:pPr>
            <w:ins w:id="1632" w:author="Stefanie Lane" w:date="2022-05-12T12:10:00Z">
              <w:r w:rsidRPr="004F6583">
                <w:rPr>
                  <w:rFonts w:ascii="Calibri" w:eastAsia="Times New Roman" w:hAnsi="Calibri" w:cs="Calibri"/>
                  <w:color w:val="000000"/>
                </w:rPr>
                <w:t>-78.57</w:t>
              </w:r>
            </w:ins>
          </w:p>
        </w:tc>
      </w:tr>
      <w:tr w:rsidR="004F6583" w:rsidRPr="004F6583" w14:paraId="538EED46" w14:textId="77777777" w:rsidTr="004F6583">
        <w:trPr>
          <w:trHeight w:val="290"/>
          <w:ins w:id="1633" w:author="Stefanie Lane" w:date="2022-05-12T12:10:00Z"/>
        </w:trPr>
        <w:tc>
          <w:tcPr>
            <w:tcW w:w="1700" w:type="dxa"/>
            <w:vMerge/>
            <w:tcBorders>
              <w:top w:val="nil"/>
              <w:left w:val="nil"/>
              <w:bottom w:val="single" w:sz="4" w:space="0" w:color="000000"/>
              <w:right w:val="nil"/>
            </w:tcBorders>
            <w:vAlign w:val="center"/>
            <w:hideMark/>
          </w:tcPr>
          <w:p w14:paraId="40038960" w14:textId="77777777" w:rsidR="004F6583" w:rsidRPr="004F6583" w:rsidRDefault="004F6583" w:rsidP="004F6583">
            <w:pPr>
              <w:spacing w:after="0" w:line="240" w:lineRule="auto"/>
              <w:rPr>
                <w:ins w:id="1634"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2B9EC35" w14:textId="77777777" w:rsidR="004F6583" w:rsidRPr="004F6583" w:rsidRDefault="004F6583" w:rsidP="004F6583">
            <w:pPr>
              <w:spacing w:after="0" w:line="240" w:lineRule="auto"/>
              <w:rPr>
                <w:ins w:id="1635" w:author="Stefanie Lane" w:date="2022-05-12T12:10:00Z"/>
                <w:rFonts w:ascii="Arial" w:eastAsia="Times New Roman" w:hAnsi="Arial" w:cs="Arial"/>
                <w:i/>
                <w:iCs/>
                <w:sz w:val="20"/>
                <w:szCs w:val="20"/>
              </w:rPr>
            </w:pPr>
            <w:ins w:id="1636" w:author="Stefanie Lane" w:date="2022-05-12T12:10:00Z">
              <w:r w:rsidRPr="004F6583">
                <w:rPr>
                  <w:rFonts w:ascii="Arial" w:eastAsia="Times New Roman" w:hAnsi="Arial" w:cs="Arial"/>
                  <w:i/>
                  <w:iCs/>
                  <w:sz w:val="20"/>
                  <w:szCs w:val="20"/>
                </w:rPr>
                <w:t xml:space="preserve">Juncus </w:t>
              </w:r>
              <w:proofErr w:type="spellStart"/>
              <w:r w:rsidRPr="004F6583">
                <w:rPr>
                  <w:rFonts w:ascii="Arial" w:eastAsia="Times New Roman" w:hAnsi="Arial" w:cs="Arial"/>
                  <w:i/>
                  <w:iCs/>
                  <w:sz w:val="20"/>
                  <w:szCs w:val="20"/>
                </w:rPr>
                <w:t>articulatus</w:t>
              </w:r>
              <w:proofErr w:type="spellEnd"/>
            </w:ins>
          </w:p>
        </w:tc>
        <w:tc>
          <w:tcPr>
            <w:tcW w:w="960" w:type="dxa"/>
            <w:tcBorders>
              <w:top w:val="nil"/>
              <w:left w:val="nil"/>
              <w:bottom w:val="nil"/>
              <w:right w:val="nil"/>
            </w:tcBorders>
            <w:shd w:val="clear" w:color="auto" w:fill="auto"/>
            <w:noWrap/>
            <w:vAlign w:val="bottom"/>
            <w:hideMark/>
          </w:tcPr>
          <w:p w14:paraId="11A7A046" w14:textId="77777777" w:rsidR="004F6583" w:rsidRPr="004F6583" w:rsidRDefault="004F6583" w:rsidP="004F6583">
            <w:pPr>
              <w:spacing w:after="0" w:line="240" w:lineRule="auto"/>
              <w:jc w:val="center"/>
              <w:rPr>
                <w:ins w:id="1637" w:author="Stefanie Lane" w:date="2022-05-12T12:10:00Z"/>
                <w:rFonts w:ascii="Calibri" w:eastAsia="Times New Roman" w:hAnsi="Calibri" w:cs="Calibri"/>
                <w:color w:val="000000"/>
              </w:rPr>
            </w:pPr>
            <w:ins w:id="1638" w:author="Stefanie Lane" w:date="2022-05-12T12:10:00Z">
              <w:r w:rsidRPr="004F6583">
                <w:rPr>
                  <w:rFonts w:ascii="Calibri" w:eastAsia="Times New Roman" w:hAnsi="Calibri" w:cs="Calibri"/>
                  <w:color w:val="000000"/>
                </w:rPr>
                <w:t>0.26</w:t>
              </w:r>
            </w:ins>
          </w:p>
        </w:tc>
        <w:tc>
          <w:tcPr>
            <w:tcW w:w="960" w:type="dxa"/>
            <w:tcBorders>
              <w:top w:val="nil"/>
              <w:left w:val="nil"/>
              <w:bottom w:val="nil"/>
              <w:right w:val="nil"/>
            </w:tcBorders>
            <w:shd w:val="clear" w:color="auto" w:fill="auto"/>
            <w:noWrap/>
            <w:vAlign w:val="bottom"/>
            <w:hideMark/>
          </w:tcPr>
          <w:p w14:paraId="66BC49EF" w14:textId="77777777" w:rsidR="004F6583" w:rsidRPr="004F6583" w:rsidRDefault="004F6583" w:rsidP="004F6583">
            <w:pPr>
              <w:spacing w:after="0" w:line="240" w:lineRule="auto"/>
              <w:jc w:val="center"/>
              <w:rPr>
                <w:ins w:id="1639" w:author="Stefanie Lane" w:date="2022-05-12T12:10:00Z"/>
                <w:rFonts w:ascii="Calibri" w:eastAsia="Times New Roman" w:hAnsi="Calibri" w:cs="Calibri"/>
                <w:color w:val="000000"/>
              </w:rPr>
            </w:pPr>
            <w:ins w:id="1640" w:author="Stefanie Lane" w:date="2022-05-12T12:10:00Z">
              <w:r w:rsidRPr="004F6583">
                <w:rPr>
                  <w:rFonts w:ascii="Calibri" w:eastAsia="Times New Roman" w:hAnsi="Calibri" w:cs="Calibri"/>
                  <w:color w:val="000000"/>
                </w:rPr>
                <w:t>0.39</w:t>
              </w:r>
            </w:ins>
          </w:p>
        </w:tc>
        <w:tc>
          <w:tcPr>
            <w:tcW w:w="960" w:type="dxa"/>
            <w:tcBorders>
              <w:top w:val="nil"/>
              <w:left w:val="nil"/>
              <w:bottom w:val="nil"/>
              <w:right w:val="nil"/>
            </w:tcBorders>
            <w:shd w:val="clear" w:color="auto" w:fill="auto"/>
            <w:noWrap/>
            <w:vAlign w:val="bottom"/>
            <w:hideMark/>
          </w:tcPr>
          <w:p w14:paraId="606D51FB" w14:textId="77777777" w:rsidR="004F6583" w:rsidRPr="004F6583" w:rsidRDefault="004F6583" w:rsidP="004F6583">
            <w:pPr>
              <w:spacing w:after="0" w:line="240" w:lineRule="auto"/>
              <w:jc w:val="center"/>
              <w:rPr>
                <w:ins w:id="1641" w:author="Stefanie Lane" w:date="2022-05-12T12:10:00Z"/>
                <w:rFonts w:ascii="Calibri" w:eastAsia="Times New Roman" w:hAnsi="Calibri" w:cs="Calibri"/>
                <w:color w:val="000000"/>
              </w:rPr>
            </w:pPr>
            <w:ins w:id="1642" w:author="Stefanie Lane" w:date="2022-05-12T12:10:00Z">
              <w:r w:rsidRPr="004F6583">
                <w:rPr>
                  <w:rFonts w:ascii="Calibri" w:eastAsia="Times New Roman" w:hAnsi="Calibri" w:cs="Calibri"/>
                  <w:color w:val="000000"/>
                </w:rPr>
                <w:t>0.29</w:t>
              </w:r>
            </w:ins>
          </w:p>
        </w:tc>
        <w:tc>
          <w:tcPr>
            <w:tcW w:w="1760" w:type="dxa"/>
            <w:tcBorders>
              <w:top w:val="single" w:sz="4" w:space="0" w:color="auto"/>
              <w:left w:val="nil"/>
              <w:bottom w:val="nil"/>
              <w:right w:val="nil"/>
            </w:tcBorders>
            <w:shd w:val="clear" w:color="auto" w:fill="auto"/>
            <w:noWrap/>
            <w:vAlign w:val="bottom"/>
            <w:hideMark/>
          </w:tcPr>
          <w:p w14:paraId="5CEEE332" w14:textId="77777777" w:rsidR="004F6583" w:rsidRPr="004F6583" w:rsidRDefault="004F6583" w:rsidP="004F6583">
            <w:pPr>
              <w:spacing w:after="0" w:line="240" w:lineRule="auto"/>
              <w:jc w:val="center"/>
              <w:rPr>
                <w:ins w:id="1643" w:author="Stefanie Lane" w:date="2022-05-12T12:10:00Z"/>
                <w:rFonts w:ascii="Calibri" w:eastAsia="Times New Roman" w:hAnsi="Calibri" w:cs="Calibri"/>
                <w:color w:val="000000"/>
              </w:rPr>
            </w:pPr>
            <w:ins w:id="1644" w:author="Stefanie Lane" w:date="2022-05-12T12:10:00Z">
              <w:r w:rsidRPr="004F6583">
                <w:rPr>
                  <w:rFonts w:ascii="Calibri" w:eastAsia="Times New Roman" w:hAnsi="Calibri" w:cs="Calibri"/>
                  <w:color w:val="000000"/>
                </w:rPr>
                <w:t>-71.43</w:t>
              </w:r>
            </w:ins>
          </w:p>
        </w:tc>
      </w:tr>
      <w:tr w:rsidR="004F6583" w:rsidRPr="004F6583" w14:paraId="64C55C6B" w14:textId="77777777" w:rsidTr="004F6583">
        <w:trPr>
          <w:trHeight w:val="290"/>
          <w:ins w:id="1645" w:author="Stefanie Lane" w:date="2022-05-12T12:10:00Z"/>
        </w:trPr>
        <w:tc>
          <w:tcPr>
            <w:tcW w:w="1700" w:type="dxa"/>
            <w:vMerge/>
            <w:tcBorders>
              <w:top w:val="nil"/>
              <w:left w:val="nil"/>
              <w:bottom w:val="single" w:sz="4" w:space="0" w:color="000000"/>
              <w:right w:val="nil"/>
            </w:tcBorders>
            <w:vAlign w:val="center"/>
            <w:hideMark/>
          </w:tcPr>
          <w:p w14:paraId="2D3176CA" w14:textId="77777777" w:rsidR="004F6583" w:rsidRPr="004F6583" w:rsidRDefault="004F6583" w:rsidP="004F6583">
            <w:pPr>
              <w:spacing w:after="0" w:line="240" w:lineRule="auto"/>
              <w:rPr>
                <w:ins w:id="1646"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DA6ED7C" w14:textId="77777777" w:rsidR="004F6583" w:rsidRPr="004F6583" w:rsidRDefault="004F6583" w:rsidP="004F6583">
            <w:pPr>
              <w:spacing w:after="0" w:line="240" w:lineRule="auto"/>
              <w:rPr>
                <w:ins w:id="1647" w:author="Stefanie Lane" w:date="2022-05-12T12:10:00Z"/>
                <w:rFonts w:ascii="Arial" w:eastAsia="Times New Roman" w:hAnsi="Arial" w:cs="Arial"/>
                <w:i/>
                <w:iCs/>
                <w:color w:val="000000"/>
                <w:sz w:val="20"/>
                <w:szCs w:val="20"/>
              </w:rPr>
            </w:pPr>
            <w:proofErr w:type="spellStart"/>
            <w:ins w:id="1648" w:author="Stefanie Lane" w:date="2022-05-12T12:10:00Z">
              <w:r w:rsidRPr="004F6583">
                <w:rPr>
                  <w:rFonts w:ascii="Arial" w:eastAsia="Times New Roman" w:hAnsi="Arial" w:cs="Arial"/>
                  <w:i/>
                  <w:iCs/>
                  <w:color w:val="000000"/>
                  <w:sz w:val="20"/>
                  <w:szCs w:val="20"/>
                </w:rPr>
                <w:t>Symphotrichum</w:t>
              </w:r>
              <w:proofErr w:type="spellEnd"/>
              <w:r w:rsidRPr="004F6583">
                <w:rPr>
                  <w:rFonts w:ascii="Arial" w:eastAsia="Times New Roman" w:hAnsi="Arial" w:cs="Arial"/>
                  <w:i/>
                  <w:iCs/>
                  <w:color w:val="000000"/>
                  <w:sz w:val="20"/>
                  <w:szCs w:val="20"/>
                </w:rPr>
                <w:t xml:space="preserve"> subspicatum</w:t>
              </w:r>
            </w:ins>
          </w:p>
        </w:tc>
        <w:tc>
          <w:tcPr>
            <w:tcW w:w="960" w:type="dxa"/>
            <w:tcBorders>
              <w:top w:val="single" w:sz="4" w:space="0" w:color="auto"/>
              <w:left w:val="nil"/>
              <w:bottom w:val="single" w:sz="4" w:space="0" w:color="auto"/>
              <w:right w:val="nil"/>
            </w:tcBorders>
            <w:shd w:val="clear" w:color="auto" w:fill="auto"/>
            <w:noWrap/>
            <w:vAlign w:val="bottom"/>
            <w:hideMark/>
          </w:tcPr>
          <w:p w14:paraId="67F1A089" w14:textId="77777777" w:rsidR="004F6583" w:rsidRPr="004F6583" w:rsidRDefault="004F6583" w:rsidP="004F6583">
            <w:pPr>
              <w:spacing w:after="0" w:line="240" w:lineRule="auto"/>
              <w:jc w:val="center"/>
              <w:rPr>
                <w:ins w:id="1649" w:author="Stefanie Lane" w:date="2022-05-12T12:10:00Z"/>
                <w:rFonts w:ascii="Calibri" w:eastAsia="Times New Roman" w:hAnsi="Calibri" w:cs="Calibri"/>
                <w:color w:val="000000"/>
              </w:rPr>
            </w:pPr>
            <w:ins w:id="1650" w:author="Stefanie Lane" w:date="2022-05-12T12:10:00Z">
              <w:r w:rsidRPr="004F6583">
                <w:rPr>
                  <w:rFonts w:ascii="Calibri" w:eastAsia="Times New Roman" w:hAnsi="Calibri" w:cs="Calibri"/>
                  <w:color w:val="000000"/>
                </w:rPr>
                <w:t>0.47</w:t>
              </w:r>
            </w:ins>
          </w:p>
        </w:tc>
        <w:tc>
          <w:tcPr>
            <w:tcW w:w="960" w:type="dxa"/>
            <w:tcBorders>
              <w:top w:val="single" w:sz="4" w:space="0" w:color="auto"/>
              <w:left w:val="nil"/>
              <w:bottom w:val="single" w:sz="4" w:space="0" w:color="auto"/>
              <w:right w:val="nil"/>
            </w:tcBorders>
            <w:shd w:val="clear" w:color="auto" w:fill="auto"/>
            <w:noWrap/>
            <w:vAlign w:val="bottom"/>
            <w:hideMark/>
          </w:tcPr>
          <w:p w14:paraId="3BA89697" w14:textId="77777777" w:rsidR="004F6583" w:rsidRPr="004F6583" w:rsidRDefault="004F6583" w:rsidP="004F6583">
            <w:pPr>
              <w:spacing w:after="0" w:line="240" w:lineRule="auto"/>
              <w:jc w:val="center"/>
              <w:rPr>
                <w:ins w:id="1651" w:author="Stefanie Lane" w:date="2022-05-12T12:10:00Z"/>
                <w:rFonts w:ascii="Calibri" w:eastAsia="Times New Roman" w:hAnsi="Calibri" w:cs="Calibri"/>
                <w:color w:val="000000"/>
              </w:rPr>
            </w:pPr>
            <w:ins w:id="1652" w:author="Stefanie Lane" w:date="2022-05-12T12:10:00Z">
              <w:r w:rsidRPr="004F6583">
                <w:rPr>
                  <w:rFonts w:ascii="Calibri" w:eastAsia="Times New Roman" w:hAnsi="Calibri" w:cs="Calibri"/>
                  <w:color w:val="000000"/>
                </w:rPr>
                <w:t>0.33</w:t>
              </w:r>
            </w:ins>
          </w:p>
        </w:tc>
        <w:tc>
          <w:tcPr>
            <w:tcW w:w="960" w:type="dxa"/>
            <w:tcBorders>
              <w:top w:val="single" w:sz="4" w:space="0" w:color="auto"/>
              <w:left w:val="nil"/>
              <w:bottom w:val="single" w:sz="4" w:space="0" w:color="auto"/>
              <w:right w:val="nil"/>
            </w:tcBorders>
            <w:shd w:val="clear" w:color="auto" w:fill="auto"/>
            <w:noWrap/>
            <w:vAlign w:val="bottom"/>
            <w:hideMark/>
          </w:tcPr>
          <w:p w14:paraId="4DA5EB22" w14:textId="77777777" w:rsidR="004F6583" w:rsidRPr="004F6583" w:rsidRDefault="004F6583" w:rsidP="004F6583">
            <w:pPr>
              <w:spacing w:after="0" w:line="240" w:lineRule="auto"/>
              <w:jc w:val="center"/>
              <w:rPr>
                <w:ins w:id="1653" w:author="Stefanie Lane" w:date="2022-05-12T12:10:00Z"/>
                <w:rFonts w:ascii="Calibri" w:eastAsia="Times New Roman" w:hAnsi="Calibri" w:cs="Calibri"/>
                <w:color w:val="000000"/>
              </w:rPr>
            </w:pPr>
            <w:ins w:id="1654" w:author="Stefanie Lane" w:date="2022-05-12T12:10:00Z">
              <w:r w:rsidRPr="004F6583">
                <w:rPr>
                  <w:rFonts w:ascii="Calibri" w:eastAsia="Times New Roman" w:hAnsi="Calibri" w:cs="Calibri"/>
                  <w:color w:val="000000"/>
                </w:rPr>
                <w:t>0.32</w:t>
              </w:r>
            </w:ins>
          </w:p>
        </w:tc>
        <w:tc>
          <w:tcPr>
            <w:tcW w:w="1760" w:type="dxa"/>
            <w:tcBorders>
              <w:top w:val="single" w:sz="4" w:space="0" w:color="auto"/>
              <w:left w:val="nil"/>
              <w:bottom w:val="nil"/>
              <w:right w:val="nil"/>
            </w:tcBorders>
            <w:shd w:val="clear" w:color="auto" w:fill="auto"/>
            <w:noWrap/>
            <w:vAlign w:val="bottom"/>
            <w:hideMark/>
          </w:tcPr>
          <w:p w14:paraId="713A4DBE" w14:textId="77777777" w:rsidR="004F6583" w:rsidRPr="004F6583" w:rsidRDefault="004F6583" w:rsidP="004F6583">
            <w:pPr>
              <w:spacing w:after="0" w:line="240" w:lineRule="auto"/>
              <w:jc w:val="center"/>
              <w:rPr>
                <w:ins w:id="1655" w:author="Stefanie Lane" w:date="2022-05-12T12:10:00Z"/>
                <w:rFonts w:ascii="Calibri" w:eastAsia="Times New Roman" w:hAnsi="Calibri" w:cs="Calibri"/>
                <w:color w:val="000000"/>
              </w:rPr>
            </w:pPr>
            <w:ins w:id="1656" w:author="Stefanie Lane" w:date="2022-05-12T12:10:00Z">
              <w:r w:rsidRPr="004F6583">
                <w:rPr>
                  <w:rFonts w:ascii="Calibri" w:eastAsia="Times New Roman" w:hAnsi="Calibri" w:cs="Calibri"/>
                  <w:color w:val="000000"/>
                </w:rPr>
                <w:t>-67.86</w:t>
              </w:r>
            </w:ins>
          </w:p>
        </w:tc>
      </w:tr>
      <w:tr w:rsidR="004F6583" w:rsidRPr="004F6583" w14:paraId="15150FCB" w14:textId="77777777" w:rsidTr="004F6583">
        <w:trPr>
          <w:trHeight w:val="290"/>
          <w:ins w:id="1657" w:author="Stefanie Lane" w:date="2022-05-12T12:10:00Z"/>
        </w:trPr>
        <w:tc>
          <w:tcPr>
            <w:tcW w:w="1700" w:type="dxa"/>
            <w:vMerge/>
            <w:tcBorders>
              <w:top w:val="nil"/>
              <w:left w:val="nil"/>
              <w:bottom w:val="single" w:sz="4" w:space="0" w:color="000000"/>
              <w:right w:val="nil"/>
            </w:tcBorders>
            <w:vAlign w:val="center"/>
            <w:hideMark/>
          </w:tcPr>
          <w:p w14:paraId="02777261" w14:textId="77777777" w:rsidR="004F6583" w:rsidRPr="004F6583" w:rsidRDefault="004F6583" w:rsidP="004F6583">
            <w:pPr>
              <w:spacing w:after="0" w:line="240" w:lineRule="auto"/>
              <w:rPr>
                <w:ins w:id="1658"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B6BB03B" w14:textId="77777777" w:rsidR="004F6583" w:rsidRPr="004F6583" w:rsidRDefault="004F6583" w:rsidP="004F6583">
            <w:pPr>
              <w:spacing w:after="0" w:line="240" w:lineRule="auto"/>
              <w:rPr>
                <w:ins w:id="1659" w:author="Stefanie Lane" w:date="2022-05-12T12:10:00Z"/>
                <w:rFonts w:ascii="Arial" w:eastAsia="Times New Roman" w:hAnsi="Arial" w:cs="Arial"/>
                <w:i/>
                <w:iCs/>
                <w:sz w:val="20"/>
                <w:szCs w:val="20"/>
              </w:rPr>
            </w:pPr>
            <w:ins w:id="1660" w:author="Stefanie Lane" w:date="2022-05-12T12:10:00Z">
              <w:r w:rsidRPr="004F6583">
                <w:rPr>
                  <w:rFonts w:ascii="Arial" w:eastAsia="Times New Roman" w:hAnsi="Arial" w:cs="Arial"/>
                  <w:i/>
                  <w:iCs/>
                  <w:sz w:val="20"/>
                  <w:szCs w:val="20"/>
                </w:rPr>
                <w:t>Eleocharis palustris</w:t>
              </w:r>
            </w:ins>
          </w:p>
        </w:tc>
        <w:tc>
          <w:tcPr>
            <w:tcW w:w="960" w:type="dxa"/>
            <w:tcBorders>
              <w:top w:val="nil"/>
              <w:left w:val="nil"/>
              <w:bottom w:val="nil"/>
              <w:right w:val="nil"/>
            </w:tcBorders>
            <w:shd w:val="clear" w:color="auto" w:fill="auto"/>
            <w:noWrap/>
            <w:vAlign w:val="bottom"/>
            <w:hideMark/>
          </w:tcPr>
          <w:p w14:paraId="2D549BBB" w14:textId="77777777" w:rsidR="004F6583" w:rsidRPr="004F6583" w:rsidRDefault="004F6583" w:rsidP="004F6583">
            <w:pPr>
              <w:spacing w:after="0" w:line="240" w:lineRule="auto"/>
              <w:jc w:val="center"/>
              <w:rPr>
                <w:ins w:id="1661" w:author="Stefanie Lane" w:date="2022-05-12T12:10:00Z"/>
                <w:rFonts w:ascii="Calibri" w:eastAsia="Times New Roman" w:hAnsi="Calibri" w:cs="Calibri"/>
                <w:color w:val="000000"/>
              </w:rPr>
            </w:pPr>
            <w:ins w:id="1662" w:author="Stefanie Lane" w:date="2022-05-12T12:10:00Z">
              <w:r w:rsidRPr="004F6583">
                <w:rPr>
                  <w:rFonts w:ascii="Calibri" w:eastAsia="Times New Roman" w:hAnsi="Calibri" w:cs="Calibri"/>
                  <w:color w:val="000000"/>
                </w:rPr>
                <w:t>0.63</w:t>
              </w:r>
            </w:ins>
          </w:p>
        </w:tc>
        <w:tc>
          <w:tcPr>
            <w:tcW w:w="960" w:type="dxa"/>
            <w:tcBorders>
              <w:top w:val="nil"/>
              <w:left w:val="nil"/>
              <w:bottom w:val="nil"/>
              <w:right w:val="nil"/>
            </w:tcBorders>
            <w:shd w:val="clear" w:color="auto" w:fill="auto"/>
            <w:noWrap/>
            <w:vAlign w:val="bottom"/>
            <w:hideMark/>
          </w:tcPr>
          <w:p w14:paraId="21E72CAD" w14:textId="77777777" w:rsidR="004F6583" w:rsidRPr="004F6583" w:rsidRDefault="004F6583" w:rsidP="004F6583">
            <w:pPr>
              <w:spacing w:after="0" w:line="240" w:lineRule="auto"/>
              <w:jc w:val="center"/>
              <w:rPr>
                <w:ins w:id="1663" w:author="Stefanie Lane" w:date="2022-05-12T12:10:00Z"/>
                <w:rFonts w:ascii="Calibri" w:eastAsia="Times New Roman" w:hAnsi="Calibri" w:cs="Calibri"/>
                <w:color w:val="000000"/>
              </w:rPr>
            </w:pPr>
            <w:ins w:id="1664" w:author="Stefanie Lane" w:date="2022-05-12T12:10:00Z">
              <w:r w:rsidRPr="004F6583">
                <w:rPr>
                  <w:rFonts w:ascii="Calibri" w:eastAsia="Times New Roman" w:hAnsi="Calibri" w:cs="Calibri"/>
                  <w:color w:val="000000"/>
                </w:rPr>
                <w:t>0.78</w:t>
              </w:r>
            </w:ins>
          </w:p>
        </w:tc>
        <w:tc>
          <w:tcPr>
            <w:tcW w:w="960" w:type="dxa"/>
            <w:tcBorders>
              <w:top w:val="nil"/>
              <w:left w:val="nil"/>
              <w:bottom w:val="nil"/>
              <w:right w:val="nil"/>
            </w:tcBorders>
            <w:shd w:val="clear" w:color="auto" w:fill="auto"/>
            <w:noWrap/>
            <w:vAlign w:val="bottom"/>
            <w:hideMark/>
          </w:tcPr>
          <w:p w14:paraId="3CA9B739" w14:textId="77777777" w:rsidR="004F6583" w:rsidRPr="004F6583" w:rsidRDefault="004F6583" w:rsidP="004F6583">
            <w:pPr>
              <w:spacing w:after="0" w:line="240" w:lineRule="auto"/>
              <w:jc w:val="center"/>
              <w:rPr>
                <w:ins w:id="1665" w:author="Stefanie Lane" w:date="2022-05-12T12:10:00Z"/>
                <w:rFonts w:ascii="Calibri" w:eastAsia="Times New Roman" w:hAnsi="Calibri" w:cs="Calibri"/>
                <w:color w:val="000000"/>
              </w:rPr>
            </w:pPr>
            <w:ins w:id="1666" w:author="Stefanie Lane" w:date="2022-05-12T12:10:00Z">
              <w:r w:rsidRPr="004F6583">
                <w:rPr>
                  <w:rFonts w:ascii="Calibri" w:eastAsia="Times New Roman" w:hAnsi="Calibri" w:cs="Calibri"/>
                  <w:color w:val="000000"/>
                </w:rPr>
                <w:t>0.39</w:t>
              </w:r>
            </w:ins>
          </w:p>
        </w:tc>
        <w:tc>
          <w:tcPr>
            <w:tcW w:w="1760" w:type="dxa"/>
            <w:tcBorders>
              <w:top w:val="single" w:sz="4" w:space="0" w:color="auto"/>
              <w:left w:val="nil"/>
              <w:bottom w:val="nil"/>
              <w:right w:val="nil"/>
            </w:tcBorders>
            <w:shd w:val="clear" w:color="auto" w:fill="auto"/>
            <w:noWrap/>
            <w:vAlign w:val="bottom"/>
            <w:hideMark/>
          </w:tcPr>
          <w:p w14:paraId="55E6DF65" w14:textId="77777777" w:rsidR="004F6583" w:rsidRPr="004F6583" w:rsidRDefault="004F6583" w:rsidP="004F6583">
            <w:pPr>
              <w:spacing w:after="0" w:line="240" w:lineRule="auto"/>
              <w:jc w:val="center"/>
              <w:rPr>
                <w:ins w:id="1667" w:author="Stefanie Lane" w:date="2022-05-12T12:10:00Z"/>
                <w:rFonts w:ascii="Calibri" w:eastAsia="Times New Roman" w:hAnsi="Calibri" w:cs="Calibri"/>
                <w:color w:val="000000"/>
              </w:rPr>
            </w:pPr>
            <w:ins w:id="1668" w:author="Stefanie Lane" w:date="2022-05-12T12:10:00Z">
              <w:r w:rsidRPr="004F6583">
                <w:rPr>
                  <w:rFonts w:ascii="Calibri" w:eastAsia="Times New Roman" w:hAnsi="Calibri" w:cs="Calibri"/>
                  <w:color w:val="000000"/>
                </w:rPr>
                <w:t>-60.71</w:t>
              </w:r>
            </w:ins>
          </w:p>
        </w:tc>
      </w:tr>
      <w:tr w:rsidR="004F6583" w:rsidRPr="004F6583" w14:paraId="3BCDAFE0" w14:textId="77777777" w:rsidTr="004F6583">
        <w:trPr>
          <w:trHeight w:val="290"/>
          <w:ins w:id="1669" w:author="Stefanie Lane" w:date="2022-05-12T12:10:00Z"/>
        </w:trPr>
        <w:tc>
          <w:tcPr>
            <w:tcW w:w="1700" w:type="dxa"/>
            <w:vMerge/>
            <w:tcBorders>
              <w:top w:val="nil"/>
              <w:left w:val="nil"/>
              <w:bottom w:val="single" w:sz="4" w:space="0" w:color="000000"/>
              <w:right w:val="nil"/>
            </w:tcBorders>
            <w:vAlign w:val="center"/>
            <w:hideMark/>
          </w:tcPr>
          <w:p w14:paraId="640B9A03" w14:textId="77777777" w:rsidR="004F6583" w:rsidRPr="004F6583" w:rsidRDefault="004F6583" w:rsidP="004F6583">
            <w:pPr>
              <w:spacing w:after="0" w:line="240" w:lineRule="auto"/>
              <w:rPr>
                <w:ins w:id="1670"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C2058EE" w14:textId="77777777" w:rsidR="004F6583" w:rsidRPr="004F6583" w:rsidRDefault="004F6583" w:rsidP="004F6583">
            <w:pPr>
              <w:spacing w:after="0" w:line="240" w:lineRule="auto"/>
              <w:rPr>
                <w:ins w:id="1671" w:author="Stefanie Lane" w:date="2022-05-12T12:10:00Z"/>
                <w:rFonts w:ascii="Arial" w:eastAsia="Times New Roman" w:hAnsi="Arial" w:cs="Arial"/>
                <w:i/>
                <w:iCs/>
                <w:sz w:val="20"/>
                <w:szCs w:val="20"/>
              </w:rPr>
            </w:pPr>
            <w:ins w:id="1672" w:author="Stefanie Lane" w:date="2022-05-12T12:10:00Z">
              <w:r w:rsidRPr="004F6583">
                <w:rPr>
                  <w:rFonts w:ascii="Arial" w:eastAsia="Times New Roman" w:hAnsi="Arial" w:cs="Arial"/>
                  <w:i/>
                  <w:iCs/>
                  <w:sz w:val="20"/>
                  <w:szCs w:val="20"/>
                </w:rPr>
                <w:t>Lysimachia thyrsiflora</w:t>
              </w:r>
            </w:ins>
          </w:p>
        </w:tc>
        <w:tc>
          <w:tcPr>
            <w:tcW w:w="960" w:type="dxa"/>
            <w:tcBorders>
              <w:top w:val="single" w:sz="4" w:space="0" w:color="auto"/>
              <w:left w:val="nil"/>
              <w:bottom w:val="single" w:sz="4" w:space="0" w:color="auto"/>
              <w:right w:val="nil"/>
            </w:tcBorders>
            <w:shd w:val="clear" w:color="auto" w:fill="auto"/>
            <w:noWrap/>
            <w:vAlign w:val="bottom"/>
            <w:hideMark/>
          </w:tcPr>
          <w:p w14:paraId="70007541" w14:textId="77777777" w:rsidR="004F6583" w:rsidRPr="004F6583" w:rsidRDefault="004F6583" w:rsidP="004F6583">
            <w:pPr>
              <w:spacing w:after="0" w:line="240" w:lineRule="auto"/>
              <w:jc w:val="center"/>
              <w:rPr>
                <w:ins w:id="1673" w:author="Stefanie Lane" w:date="2022-05-12T12:10:00Z"/>
                <w:rFonts w:ascii="Calibri" w:eastAsia="Times New Roman" w:hAnsi="Calibri" w:cs="Calibri"/>
                <w:color w:val="000000"/>
              </w:rPr>
            </w:pPr>
            <w:ins w:id="1674" w:author="Stefanie Lane" w:date="2022-05-12T12:10:00Z">
              <w:r w:rsidRPr="004F6583">
                <w:rPr>
                  <w:rFonts w:ascii="Calibri" w:eastAsia="Times New Roman" w:hAnsi="Calibri" w:cs="Calibri"/>
                  <w:color w:val="000000"/>
                </w:rPr>
                <w:t>0.53</w:t>
              </w:r>
            </w:ins>
          </w:p>
        </w:tc>
        <w:tc>
          <w:tcPr>
            <w:tcW w:w="960" w:type="dxa"/>
            <w:tcBorders>
              <w:top w:val="single" w:sz="4" w:space="0" w:color="auto"/>
              <w:left w:val="nil"/>
              <w:bottom w:val="single" w:sz="4" w:space="0" w:color="auto"/>
              <w:right w:val="nil"/>
            </w:tcBorders>
            <w:shd w:val="clear" w:color="auto" w:fill="auto"/>
            <w:noWrap/>
            <w:vAlign w:val="bottom"/>
            <w:hideMark/>
          </w:tcPr>
          <w:p w14:paraId="5C9F33CD" w14:textId="77777777" w:rsidR="004F6583" w:rsidRPr="004F6583" w:rsidRDefault="004F6583" w:rsidP="004F6583">
            <w:pPr>
              <w:spacing w:after="0" w:line="240" w:lineRule="auto"/>
              <w:jc w:val="center"/>
              <w:rPr>
                <w:ins w:id="1675" w:author="Stefanie Lane" w:date="2022-05-12T12:10:00Z"/>
                <w:rFonts w:ascii="Calibri" w:eastAsia="Times New Roman" w:hAnsi="Calibri" w:cs="Calibri"/>
                <w:color w:val="000000"/>
              </w:rPr>
            </w:pPr>
            <w:ins w:id="1676" w:author="Stefanie Lane" w:date="2022-05-12T12:10:00Z">
              <w:r w:rsidRPr="004F6583">
                <w:rPr>
                  <w:rFonts w:ascii="Calibri" w:eastAsia="Times New Roman" w:hAnsi="Calibri" w:cs="Calibri"/>
                  <w:color w:val="000000"/>
                </w:rPr>
                <w:t>0.22</w:t>
              </w:r>
            </w:ins>
          </w:p>
        </w:tc>
        <w:tc>
          <w:tcPr>
            <w:tcW w:w="960" w:type="dxa"/>
            <w:tcBorders>
              <w:top w:val="single" w:sz="4" w:space="0" w:color="auto"/>
              <w:left w:val="nil"/>
              <w:bottom w:val="single" w:sz="4" w:space="0" w:color="auto"/>
              <w:right w:val="nil"/>
            </w:tcBorders>
            <w:shd w:val="clear" w:color="auto" w:fill="auto"/>
            <w:noWrap/>
            <w:vAlign w:val="bottom"/>
            <w:hideMark/>
          </w:tcPr>
          <w:p w14:paraId="62931C9B" w14:textId="77777777" w:rsidR="004F6583" w:rsidRPr="004F6583" w:rsidRDefault="004F6583" w:rsidP="004F6583">
            <w:pPr>
              <w:spacing w:after="0" w:line="240" w:lineRule="auto"/>
              <w:jc w:val="center"/>
              <w:rPr>
                <w:ins w:id="1677" w:author="Stefanie Lane" w:date="2022-05-12T12:10:00Z"/>
                <w:rFonts w:ascii="Calibri" w:eastAsia="Times New Roman" w:hAnsi="Calibri" w:cs="Calibri"/>
                <w:color w:val="000000"/>
              </w:rPr>
            </w:pPr>
            <w:ins w:id="1678" w:author="Stefanie Lane" w:date="2022-05-12T12:10:00Z">
              <w:r w:rsidRPr="004F6583">
                <w:rPr>
                  <w:rFonts w:ascii="Calibri" w:eastAsia="Times New Roman" w:hAnsi="Calibri" w:cs="Calibri"/>
                  <w:color w:val="000000"/>
                </w:rPr>
                <w:t>0.57</w:t>
              </w:r>
            </w:ins>
          </w:p>
        </w:tc>
        <w:tc>
          <w:tcPr>
            <w:tcW w:w="1760" w:type="dxa"/>
            <w:tcBorders>
              <w:top w:val="single" w:sz="4" w:space="0" w:color="auto"/>
              <w:left w:val="nil"/>
              <w:bottom w:val="nil"/>
              <w:right w:val="nil"/>
            </w:tcBorders>
            <w:shd w:val="clear" w:color="auto" w:fill="auto"/>
            <w:noWrap/>
            <w:vAlign w:val="bottom"/>
            <w:hideMark/>
          </w:tcPr>
          <w:p w14:paraId="40BD5E0B" w14:textId="77777777" w:rsidR="004F6583" w:rsidRPr="004F6583" w:rsidRDefault="004F6583" w:rsidP="004F6583">
            <w:pPr>
              <w:spacing w:after="0" w:line="240" w:lineRule="auto"/>
              <w:jc w:val="center"/>
              <w:rPr>
                <w:ins w:id="1679" w:author="Stefanie Lane" w:date="2022-05-12T12:10:00Z"/>
                <w:rFonts w:ascii="Calibri" w:eastAsia="Times New Roman" w:hAnsi="Calibri" w:cs="Calibri"/>
                <w:color w:val="000000"/>
              </w:rPr>
            </w:pPr>
            <w:ins w:id="1680" w:author="Stefanie Lane" w:date="2022-05-12T12:10:00Z">
              <w:r w:rsidRPr="004F6583">
                <w:rPr>
                  <w:rFonts w:ascii="Calibri" w:eastAsia="Times New Roman" w:hAnsi="Calibri" w:cs="Calibri"/>
                  <w:color w:val="000000"/>
                </w:rPr>
                <w:t>-42.86</w:t>
              </w:r>
            </w:ins>
          </w:p>
        </w:tc>
      </w:tr>
      <w:tr w:rsidR="004F6583" w:rsidRPr="004F6583" w14:paraId="333055A8" w14:textId="77777777" w:rsidTr="004F6583">
        <w:trPr>
          <w:trHeight w:val="290"/>
          <w:ins w:id="1681" w:author="Stefanie Lane" w:date="2022-05-12T12:10:00Z"/>
        </w:trPr>
        <w:tc>
          <w:tcPr>
            <w:tcW w:w="1700" w:type="dxa"/>
            <w:vMerge/>
            <w:tcBorders>
              <w:top w:val="nil"/>
              <w:left w:val="nil"/>
              <w:bottom w:val="single" w:sz="4" w:space="0" w:color="000000"/>
              <w:right w:val="nil"/>
            </w:tcBorders>
            <w:vAlign w:val="center"/>
            <w:hideMark/>
          </w:tcPr>
          <w:p w14:paraId="5CE10315" w14:textId="77777777" w:rsidR="004F6583" w:rsidRPr="004F6583" w:rsidRDefault="004F6583" w:rsidP="004F6583">
            <w:pPr>
              <w:spacing w:after="0" w:line="240" w:lineRule="auto"/>
              <w:rPr>
                <w:ins w:id="1682"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F402D3F" w14:textId="77777777" w:rsidR="004F6583" w:rsidRPr="004F6583" w:rsidRDefault="004F6583" w:rsidP="004F6583">
            <w:pPr>
              <w:spacing w:after="0" w:line="240" w:lineRule="auto"/>
              <w:rPr>
                <w:ins w:id="1683" w:author="Stefanie Lane" w:date="2022-05-12T12:10:00Z"/>
                <w:rFonts w:ascii="Arial" w:eastAsia="Times New Roman" w:hAnsi="Arial" w:cs="Arial"/>
                <w:i/>
                <w:iCs/>
                <w:sz w:val="20"/>
                <w:szCs w:val="20"/>
              </w:rPr>
            </w:pPr>
            <w:proofErr w:type="spellStart"/>
            <w:ins w:id="1684" w:author="Stefanie Lane" w:date="2022-05-12T12:10:00Z">
              <w:r w:rsidRPr="004F6583">
                <w:rPr>
                  <w:rFonts w:ascii="Arial" w:eastAsia="Times New Roman" w:hAnsi="Arial" w:cs="Arial"/>
                  <w:i/>
                  <w:iCs/>
                  <w:sz w:val="20"/>
                  <w:szCs w:val="20"/>
                </w:rPr>
                <w:t>Lysichiton</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americanum</w:t>
              </w:r>
              <w:proofErr w:type="spellEnd"/>
            </w:ins>
          </w:p>
        </w:tc>
        <w:tc>
          <w:tcPr>
            <w:tcW w:w="960" w:type="dxa"/>
            <w:tcBorders>
              <w:top w:val="nil"/>
              <w:left w:val="nil"/>
              <w:bottom w:val="nil"/>
              <w:right w:val="nil"/>
            </w:tcBorders>
            <w:shd w:val="clear" w:color="auto" w:fill="auto"/>
            <w:noWrap/>
            <w:vAlign w:val="bottom"/>
            <w:hideMark/>
          </w:tcPr>
          <w:p w14:paraId="1C14A3F4" w14:textId="77777777" w:rsidR="004F6583" w:rsidRPr="004F6583" w:rsidRDefault="004F6583" w:rsidP="004F6583">
            <w:pPr>
              <w:spacing w:after="0" w:line="240" w:lineRule="auto"/>
              <w:jc w:val="center"/>
              <w:rPr>
                <w:ins w:id="1685" w:author="Stefanie Lane" w:date="2022-05-12T12:10:00Z"/>
                <w:rFonts w:ascii="Calibri" w:eastAsia="Times New Roman" w:hAnsi="Calibri" w:cs="Calibri"/>
                <w:color w:val="000000"/>
              </w:rPr>
            </w:pPr>
            <w:ins w:id="1686" w:author="Stefanie Lane" w:date="2022-05-12T12:10:00Z">
              <w:r w:rsidRPr="004F6583">
                <w:rPr>
                  <w:rFonts w:ascii="Calibri" w:eastAsia="Times New Roman" w:hAnsi="Calibri" w:cs="Calibri"/>
                  <w:color w:val="000000"/>
                </w:rPr>
                <w:t>1.11</w:t>
              </w:r>
            </w:ins>
          </w:p>
        </w:tc>
        <w:tc>
          <w:tcPr>
            <w:tcW w:w="960" w:type="dxa"/>
            <w:tcBorders>
              <w:top w:val="nil"/>
              <w:left w:val="nil"/>
              <w:bottom w:val="nil"/>
              <w:right w:val="nil"/>
            </w:tcBorders>
            <w:shd w:val="clear" w:color="auto" w:fill="auto"/>
            <w:noWrap/>
            <w:vAlign w:val="bottom"/>
            <w:hideMark/>
          </w:tcPr>
          <w:p w14:paraId="5EE287DA" w14:textId="77777777" w:rsidR="004F6583" w:rsidRPr="004F6583" w:rsidRDefault="004F6583" w:rsidP="004F6583">
            <w:pPr>
              <w:spacing w:after="0" w:line="240" w:lineRule="auto"/>
              <w:jc w:val="center"/>
              <w:rPr>
                <w:ins w:id="1687" w:author="Stefanie Lane" w:date="2022-05-12T12:10:00Z"/>
                <w:rFonts w:ascii="Calibri" w:eastAsia="Times New Roman" w:hAnsi="Calibri" w:cs="Calibri"/>
                <w:color w:val="000000"/>
              </w:rPr>
            </w:pPr>
            <w:ins w:id="1688" w:author="Stefanie Lane" w:date="2022-05-12T12:10:00Z">
              <w:r w:rsidRPr="004F6583">
                <w:rPr>
                  <w:rFonts w:ascii="Calibri" w:eastAsia="Times New Roman" w:hAnsi="Calibri" w:cs="Calibri"/>
                  <w:color w:val="000000"/>
                </w:rPr>
                <w:t>1.17</w:t>
              </w:r>
            </w:ins>
          </w:p>
        </w:tc>
        <w:tc>
          <w:tcPr>
            <w:tcW w:w="960" w:type="dxa"/>
            <w:tcBorders>
              <w:top w:val="nil"/>
              <w:left w:val="nil"/>
              <w:bottom w:val="nil"/>
              <w:right w:val="nil"/>
            </w:tcBorders>
            <w:shd w:val="clear" w:color="auto" w:fill="auto"/>
            <w:noWrap/>
            <w:vAlign w:val="bottom"/>
            <w:hideMark/>
          </w:tcPr>
          <w:p w14:paraId="3382A996" w14:textId="77777777" w:rsidR="004F6583" w:rsidRPr="004F6583" w:rsidRDefault="004F6583" w:rsidP="004F6583">
            <w:pPr>
              <w:spacing w:after="0" w:line="240" w:lineRule="auto"/>
              <w:jc w:val="center"/>
              <w:rPr>
                <w:ins w:id="1689" w:author="Stefanie Lane" w:date="2022-05-12T12:10:00Z"/>
                <w:rFonts w:ascii="Calibri" w:eastAsia="Times New Roman" w:hAnsi="Calibri" w:cs="Calibri"/>
                <w:color w:val="000000"/>
              </w:rPr>
            </w:pPr>
            <w:ins w:id="1690" w:author="Stefanie Lane" w:date="2022-05-12T12:10:00Z">
              <w:r w:rsidRPr="004F6583">
                <w:rPr>
                  <w:rFonts w:ascii="Calibri" w:eastAsia="Times New Roman" w:hAnsi="Calibri" w:cs="Calibri"/>
                  <w:color w:val="000000"/>
                </w:rPr>
                <w:t>0.61</w:t>
              </w:r>
            </w:ins>
          </w:p>
        </w:tc>
        <w:tc>
          <w:tcPr>
            <w:tcW w:w="1760" w:type="dxa"/>
            <w:tcBorders>
              <w:top w:val="single" w:sz="4" w:space="0" w:color="auto"/>
              <w:left w:val="nil"/>
              <w:bottom w:val="nil"/>
              <w:right w:val="nil"/>
            </w:tcBorders>
            <w:shd w:val="clear" w:color="auto" w:fill="auto"/>
            <w:noWrap/>
            <w:vAlign w:val="bottom"/>
            <w:hideMark/>
          </w:tcPr>
          <w:p w14:paraId="36B0AED8" w14:textId="77777777" w:rsidR="004F6583" w:rsidRPr="004F6583" w:rsidRDefault="004F6583" w:rsidP="004F6583">
            <w:pPr>
              <w:spacing w:after="0" w:line="240" w:lineRule="auto"/>
              <w:jc w:val="center"/>
              <w:rPr>
                <w:ins w:id="1691" w:author="Stefanie Lane" w:date="2022-05-12T12:10:00Z"/>
                <w:rFonts w:ascii="Calibri" w:eastAsia="Times New Roman" w:hAnsi="Calibri" w:cs="Calibri"/>
                <w:color w:val="000000"/>
              </w:rPr>
            </w:pPr>
            <w:ins w:id="1692" w:author="Stefanie Lane" w:date="2022-05-12T12:10:00Z">
              <w:r w:rsidRPr="004F6583">
                <w:rPr>
                  <w:rFonts w:ascii="Calibri" w:eastAsia="Times New Roman" w:hAnsi="Calibri" w:cs="Calibri"/>
                  <w:color w:val="000000"/>
                </w:rPr>
                <w:t>-39.29</w:t>
              </w:r>
            </w:ins>
          </w:p>
        </w:tc>
      </w:tr>
      <w:tr w:rsidR="004F6583" w:rsidRPr="004F6583" w14:paraId="564E5F2F" w14:textId="77777777" w:rsidTr="004F6583">
        <w:trPr>
          <w:trHeight w:val="290"/>
          <w:ins w:id="1693" w:author="Stefanie Lane" w:date="2022-05-12T12:10:00Z"/>
        </w:trPr>
        <w:tc>
          <w:tcPr>
            <w:tcW w:w="1700" w:type="dxa"/>
            <w:vMerge/>
            <w:tcBorders>
              <w:top w:val="nil"/>
              <w:left w:val="nil"/>
              <w:bottom w:val="single" w:sz="4" w:space="0" w:color="000000"/>
              <w:right w:val="nil"/>
            </w:tcBorders>
            <w:vAlign w:val="center"/>
            <w:hideMark/>
          </w:tcPr>
          <w:p w14:paraId="6052E8EB" w14:textId="77777777" w:rsidR="004F6583" w:rsidRPr="004F6583" w:rsidRDefault="004F6583" w:rsidP="004F6583">
            <w:pPr>
              <w:spacing w:after="0" w:line="240" w:lineRule="auto"/>
              <w:rPr>
                <w:ins w:id="1694"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7BE65DF" w14:textId="77777777" w:rsidR="004F6583" w:rsidRPr="004F6583" w:rsidRDefault="004F6583" w:rsidP="004F6583">
            <w:pPr>
              <w:spacing w:after="0" w:line="240" w:lineRule="auto"/>
              <w:rPr>
                <w:ins w:id="1695" w:author="Stefanie Lane" w:date="2022-05-12T12:10:00Z"/>
                <w:rFonts w:ascii="Arial" w:eastAsia="Times New Roman" w:hAnsi="Arial" w:cs="Arial"/>
                <w:i/>
                <w:iCs/>
                <w:sz w:val="20"/>
                <w:szCs w:val="20"/>
              </w:rPr>
            </w:pPr>
            <w:ins w:id="1696" w:author="Stefanie Lane" w:date="2022-05-12T12:10:00Z">
              <w:r w:rsidRPr="004F6583">
                <w:rPr>
                  <w:rFonts w:ascii="Arial" w:eastAsia="Times New Roman" w:hAnsi="Arial" w:cs="Arial"/>
                  <w:i/>
                  <w:iCs/>
                  <w:sz w:val="20"/>
                  <w:szCs w:val="20"/>
                </w:rPr>
                <w:t>Carex lyngbyei</w:t>
              </w:r>
            </w:ins>
          </w:p>
        </w:tc>
        <w:tc>
          <w:tcPr>
            <w:tcW w:w="960" w:type="dxa"/>
            <w:tcBorders>
              <w:top w:val="single" w:sz="4" w:space="0" w:color="auto"/>
              <w:left w:val="nil"/>
              <w:bottom w:val="single" w:sz="4" w:space="0" w:color="auto"/>
              <w:right w:val="nil"/>
            </w:tcBorders>
            <w:shd w:val="clear" w:color="auto" w:fill="auto"/>
            <w:noWrap/>
            <w:vAlign w:val="bottom"/>
            <w:hideMark/>
          </w:tcPr>
          <w:p w14:paraId="0E570870" w14:textId="77777777" w:rsidR="004F6583" w:rsidRPr="004F6583" w:rsidRDefault="004F6583" w:rsidP="004F6583">
            <w:pPr>
              <w:spacing w:after="0" w:line="240" w:lineRule="auto"/>
              <w:jc w:val="center"/>
              <w:rPr>
                <w:ins w:id="1697" w:author="Stefanie Lane" w:date="2022-05-12T12:10:00Z"/>
                <w:rFonts w:ascii="Calibri" w:eastAsia="Times New Roman" w:hAnsi="Calibri" w:cs="Calibri"/>
                <w:color w:val="000000"/>
              </w:rPr>
            </w:pPr>
            <w:ins w:id="1698" w:author="Stefanie Lane" w:date="2022-05-12T12:10:00Z">
              <w:r w:rsidRPr="004F6583">
                <w:rPr>
                  <w:rFonts w:ascii="Calibri" w:eastAsia="Times New Roman" w:hAnsi="Calibri" w:cs="Calibri"/>
                  <w:color w:val="000000"/>
                </w:rPr>
                <w:t>0.47</w:t>
              </w:r>
            </w:ins>
          </w:p>
        </w:tc>
        <w:tc>
          <w:tcPr>
            <w:tcW w:w="960" w:type="dxa"/>
            <w:tcBorders>
              <w:top w:val="single" w:sz="4" w:space="0" w:color="auto"/>
              <w:left w:val="nil"/>
              <w:bottom w:val="single" w:sz="4" w:space="0" w:color="auto"/>
              <w:right w:val="nil"/>
            </w:tcBorders>
            <w:shd w:val="clear" w:color="auto" w:fill="auto"/>
            <w:noWrap/>
            <w:vAlign w:val="bottom"/>
            <w:hideMark/>
          </w:tcPr>
          <w:p w14:paraId="3BEB5DCB" w14:textId="77777777" w:rsidR="004F6583" w:rsidRPr="004F6583" w:rsidRDefault="004F6583" w:rsidP="004F6583">
            <w:pPr>
              <w:spacing w:after="0" w:line="240" w:lineRule="auto"/>
              <w:jc w:val="center"/>
              <w:rPr>
                <w:ins w:id="1699" w:author="Stefanie Lane" w:date="2022-05-12T12:10:00Z"/>
                <w:rFonts w:ascii="Calibri" w:eastAsia="Times New Roman" w:hAnsi="Calibri" w:cs="Calibri"/>
                <w:color w:val="000000"/>
              </w:rPr>
            </w:pPr>
            <w:ins w:id="1700" w:author="Stefanie Lane" w:date="2022-05-12T12:10:00Z">
              <w:r w:rsidRPr="004F6583">
                <w:rPr>
                  <w:rFonts w:ascii="Calibri" w:eastAsia="Times New Roman" w:hAnsi="Calibri" w:cs="Calibri"/>
                  <w:color w:val="000000"/>
                </w:rPr>
                <w:t>0.33</w:t>
              </w:r>
            </w:ins>
          </w:p>
        </w:tc>
        <w:tc>
          <w:tcPr>
            <w:tcW w:w="960" w:type="dxa"/>
            <w:tcBorders>
              <w:top w:val="single" w:sz="4" w:space="0" w:color="auto"/>
              <w:left w:val="nil"/>
              <w:bottom w:val="single" w:sz="4" w:space="0" w:color="auto"/>
              <w:right w:val="nil"/>
            </w:tcBorders>
            <w:shd w:val="clear" w:color="auto" w:fill="auto"/>
            <w:noWrap/>
            <w:vAlign w:val="bottom"/>
            <w:hideMark/>
          </w:tcPr>
          <w:p w14:paraId="4F7A1BEC" w14:textId="77777777" w:rsidR="004F6583" w:rsidRPr="004F6583" w:rsidRDefault="004F6583" w:rsidP="004F6583">
            <w:pPr>
              <w:spacing w:after="0" w:line="240" w:lineRule="auto"/>
              <w:jc w:val="center"/>
              <w:rPr>
                <w:ins w:id="1701" w:author="Stefanie Lane" w:date="2022-05-12T12:10:00Z"/>
                <w:rFonts w:ascii="Calibri" w:eastAsia="Times New Roman" w:hAnsi="Calibri" w:cs="Calibri"/>
                <w:color w:val="000000"/>
              </w:rPr>
            </w:pPr>
            <w:ins w:id="1702" w:author="Stefanie Lane" w:date="2022-05-12T12:10:00Z">
              <w:r w:rsidRPr="004F6583">
                <w:rPr>
                  <w:rFonts w:ascii="Calibri" w:eastAsia="Times New Roman" w:hAnsi="Calibri" w:cs="Calibri"/>
                  <w:color w:val="000000"/>
                </w:rPr>
                <w:t>1.00</w:t>
              </w:r>
            </w:ins>
          </w:p>
        </w:tc>
        <w:tc>
          <w:tcPr>
            <w:tcW w:w="1760" w:type="dxa"/>
            <w:tcBorders>
              <w:top w:val="single" w:sz="4" w:space="0" w:color="auto"/>
              <w:left w:val="nil"/>
              <w:bottom w:val="nil"/>
              <w:right w:val="nil"/>
            </w:tcBorders>
            <w:shd w:val="clear" w:color="auto" w:fill="auto"/>
            <w:noWrap/>
            <w:vAlign w:val="bottom"/>
            <w:hideMark/>
          </w:tcPr>
          <w:p w14:paraId="1A8E0B26" w14:textId="77777777" w:rsidR="004F6583" w:rsidRPr="004F6583" w:rsidRDefault="004F6583" w:rsidP="004F6583">
            <w:pPr>
              <w:spacing w:after="0" w:line="240" w:lineRule="auto"/>
              <w:jc w:val="center"/>
              <w:rPr>
                <w:ins w:id="1703" w:author="Stefanie Lane" w:date="2022-05-12T12:10:00Z"/>
                <w:rFonts w:ascii="Calibri" w:eastAsia="Times New Roman" w:hAnsi="Calibri" w:cs="Calibri"/>
                <w:color w:val="000000"/>
              </w:rPr>
            </w:pPr>
            <w:ins w:id="1704" w:author="Stefanie Lane" w:date="2022-05-12T12:10:00Z">
              <w:r w:rsidRPr="004F6583">
                <w:rPr>
                  <w:rFonts w:ascii="Calibri" w:eastAsia="Times New Roman" w:hAnsi="Calibri" w:cs="Calibri"/>
                  <w:color w:val="000000"/>
                </w:rPr>
                <w:t>0.00</w:t>
              </w:r>
            </w:ins>
          </w:p>
        </w:tc>
      </w:tr>
      <w:tr w:rsidR="004F6583" w:rsidRPr="004F6583" w14:paraId="496D1A6E" w14:textId="77777777" w:rsidTr="004F6583">
        <w:trPr>
          <w:trHeight w:val="290"/>
          <w:ins w:id="1705" w:author="Stefanie Lane" w:date="2022-05-12T12:10:00Z"/>
        </w:trPr>
        <w:tc>
          <w:tcPr>
            <w:tcW w:w="1700" w:type="dxa"/>
            <w:vMerge/>
            <w:tcBorders>
              <w:top w:val="nil"/>
              <w:left w:val="nil"/>
              <w:bottom w:val="single" w:sz="4" w:space="0" w:color="000000"/>
              <w:right w:val="nil"/>
            </w:tcBorders>
            <w:vAlign w:val="center"/>
            <w:hideMark/>
          </w:tcPr>
          <w:p w14:paraId="17A678A0" w14:textId="77777777" w:rsidR="004F6583" w:rsidRPr="004F6583" w:rsidRDefault="004F6583" w:rsidP="004F6583">
            <w:pPr>
              <w:spacing w:after="0" w:line="240" w:lineRule="auto"/>
              <w:rPr>
                <w:ins w:id="1706"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86E50D6" w14:textId="77777777" w:rsidR="004F6583" w:rsidRPr="004F6583" w:rsidRDefault="004F6583" w:rsidP="004F6583">
            <w:pPr>
              <w:spacing w:after="0" w:line="240" w:lineRule="auto"/>
              <w:rPr>
                <w:ins w:id="1707" w:author="Stefanie Lane" w:date="2022-05-12T12:10:00Z"/>
                <w:rFonts w:ascii="Arial" w:eastAsia="Times New Roman" w:hAnsi="Arial" w:cs="Arial"/>
                <w:i/>
                <w:iCs/>
                <w:sz w:val="20"/>
                <w:szCs w:val="20"/>
              </w:rPr>
            </w:pPr>
            <w:ins w:id="1708" w:author="Stefanie Lane" w:date="2022-05-12T12:10:00Z">
              <w:r w:rsidRPr="004F6583">
                <w:rPr>
                  <w:rFonts w:ascii="Arial" w:eastAsia="Times New Roman" w:hAnsi="Arial" w:cs="Arial"/>
                  <w:i/>
                  <w:iCs/>
                  <w:sz w:val="20"/>
                  <w:szCs w:val="20"/>
                </w:rPr>
                <w:t xml:space="preserve">Potentilla </w:t>
              </w:r>
              <w:proofErr w:type="spellStart"/>
              <w:r w:rsidRPr="004F6583">
                <w:rPr>
                  <w:rFonts w:ascii="Arial" w:eastAsia="Times New Roman" w:hAnsi="Arial" w:cs="Arial"/>
                  <w:i/>
                  <w:iCs/>
                  <w:sz w:val="20"/>
                  <w:szCs w:val="20"/>
                </w:rPr>
                <w:t>pacifica</w:t>
              </w:r>
              <w:proofErr w:type="spellEnd"/>
            </w:ins>
          </w:p>
        </w:tc>
        <w:tc>
          <w:tcPr>
            <w:tcW w:w="960" w:type="dxa"/>
            <w:tcBorders>
              <w:top w:val="nil"/>
              <w:left w:val="nil"/>
              <w:bottom w:val="nil"/>
              <w:right w:val="nil"/>
            </w:tcBorders>
            <w:shd w:val="clear" w:color="auto" w:fill="auto"/>
            <w:noWrap/>
            <w:vAlign w:val="bottom"/>
            <w:hideMark/>
          </w:tcPr>
          <w:p w14:paraId="6B202337" w14:textId="77777777" w:rsidR="004F6583" w:rsidRPr="004F6583" w:rsidRDefault="004F6583" w:rsidP="004F6583">
            <w:pPr>
              <w:spacing w:after="0" w:line="240" w:lineRule="auto"/>
              <w:jc w:val="center"/>
              <w:rPr>
                <w:ins w:id="1709" w:author="Stefanie Lane" w:date="2022-05-12T12:10:00Z"/>
                <w:rFonts w:ascii="Calibri" w:eastAsia="Times New Roman" w:hAnsi="Calibri" w:cs="Calibri"/>
                <w:color w:val="000000"/>
              </w:rPr>
            </w:pPr>
            <w:ins w:id="1710" w:author="Stefanie Lane" w:date="2022-05-12T12:10:00Z">
              <w:r w:rsidRPr="004F6583">
                <w:rPr>
                  <w:rFonts w:ascii="Calibri" w:eastAsia="Times New Roman" w:hAnsi="Calibri" w:cs="Calibri"/>
                  <w:color w:val="000000"/>
                </w:rPr>
                <w:t>0.26</w:t>
              </w:r>
            </w:ins>
          </w:p>
        </w:tc>
        <w:tc>
          <w:tcPr>
            <w:tcW w:w="960" w:type="dxa"/>
            <w:tcBorders>
              <w:top w:val="nil"/>
              <w:left w:val="nil"/>
              <w:bottom w:val="nil"/>
              <w:right w:val="nil"/>
            </w:tcBorders>
            <w:shd w:val="clear" w:color="auto" w:fill="auto"/>
            <w:noWrap/>
            <w:vAlign w:val="bottom"/>
            <w:hideMark/>
          </w:tcPr>
          <w:p w14:paraId="4AF3F063" w14:textId="77777777" w:rsidR="004F6583" w:rsidRPr="004F6583" w:rsidRDefault="004F6583" w:rsidP="004F6583">
            <w:pPr>
              <w:spacing w:after="0" w:line="240" w:lineRule="auto"/>
              <w:jc w:val="center"/>
              <w:rPr>
                <w:ins w:id="1711" w:author="Stefanie Lane" w:date="2022-05-12T12:10:00Z"/>
                <w:rFonts w:ascii="Calibri" w:eastAsia="Times New Roman" w:hAnsi="Calibri" w:cs="Calibri"/>
                <w:color w:val="000000"/>
              </w:rPr>
            </w:pPr>
            <w:ins w:id="1712" w:author="Stefanie Lane" w:date="2022-05-12T12:10:00Z">
              <w:r w:rsidRPr="004F6583">
                <w:rPr>
                  <w:rFonts w:ascii="Calibri" w:eastAsia="Times New Roman" w:hAnsi="Calibri" w:cs="Calibri"/>
                  <w:color w:val="000000"/>
                </w:rPr>
                <w:t>1.00</w:t>
              </w:r>
            </w:ins>
          </w:p>
        </w:tc>
        <w:tc>
          <w:tcPr>
            <w:tcW w:w="960" w:type="dxa"/>
            <w:tcBorders>
              <w:top w:val="nil"/>
              <w:left w:val="nil"/>
              <w:bottom w:val="nil"/>
              <w:right w:val="nil"/>
            </w:tcBorders>
            <w:shd w:val="clear" w:color="auto" w:fill="auto"/>
            <w:noWrap/>
            <w:vAlign w:val="bottom"/>
            <w:hideMark/>
          </w:tcPr>
          <w:p w14:paraId="0B59E61A" w14:textId="77777777" w:rsidR="004F6583" w:rsidRPr="004F6583" w:rsidRDefault="004F6583" w:rsidP="004F6583">
            <w:pPr>
              <w:spacing w:after="0" w:line="240" w:lineRule="auto"/>
              <w:jc w:val="center"/>
              <w:rPr>
                <w:ins w:id="1713" w:author="Stefanie Lane" w:date="2022-05-12T12:10:00Z"/>
                <w:rFonts w:ascii="Calibri" w:eastAsia="Times New Roman" w:hAnsi="Calibri" w:cs="Calibri"/>
                <w:color w:val="000000"/>
              </w:rPr>
            </w:pPr>
            <w:ins w:id="1714" w:author="Stefanie Lane" w:date="2022-05-12T12:10:00Z">
              <w:r w:rsidRPr="004F6583">
                <w:rPr>
                  <w:rFonts w:ascii="Calibri" w:eastAsia="Times New Roman" w:hAnsi="Calibri" w:cs="Calibri"/>
                  <w:color w:val="000000"/>
                </w:rPr>
                <w:t>1.07</w:t>
              </w:r>
            </w:ins>
          </w:p>
        </w:tc>
        <w:tc>
          <w:tcPr>
            <w:tcW w:w="1760" w:type="dxa"/>
            <w:tcBorders>
              <w:top w:val="single" w:sz="4" w:space="0" w:color="auto"/>
              <w:left w:val="nil"/>
              <w:bottom w:val="nil"/>
              <w:right w:val="nil"/>
            </w:tcBorders>
            <w:shd w:val="clear" w:color="auto" w:fill="auto"/>
            <w:noWrap/>
            <w:vAlign w:val="bottom"/>
            <w:hideMark/>
          </w:tcPr>
          <w:p w14:paraId="12DD28A6" w14:textId="77777777" w:rsidR="004F6583" w:rsidRPr="004F6583" w:rsidRDefault="004F6583" w:rsidP="004F6583">
            <w:pPr>
              <w:spacing w:after="0" w:line="240" w:lineRule="auto"/>
              <w:jc w:val="center"/>
              <w:rPr>
                <w:ins w:id="1715" w:author="Stefanie Lane" w:date="2022-05-12T12:10:00Z"/>
                <w:rFonts w:ascii="Calibri" w:eastAsia="Times New Roman" w:hAnsi="Calibri" w:cs="Calibri"/>
                <w:color w:val="000000"/>
              </w:rPr>
            </w:pPr>
            <w:ins w:id="1716" w:author="Stefanie Lane" w:date="2022-05-12T12:10:00Z">
              <w:r w:rsidRPr="004F6583">
                <w:rPr>
                  <w:rFonts w:ascii="Calibri" w:eastAsia="Times New Roman" w:hAnsi="Calibri" w:cs="Calibri"/>
                  <w:color w:val="000000"/>
                </w:rPr>
                <w:t>7.14</w:t>
              </w:r>
            </w:ins>
          </w:p>
        </w:tc>
      </w:tr>
      <w:tr w:rsidR="004F6583" w:rsidRPr="004F6583" w14:paraId="3A492BD8" w14:textId="77777777" w:rsidTr="004F6583">
        <w:trPr>
          <w:trHeight w:val="290"/>
          <w:ins w:id="1717" w:author="Stefanie Lane" w:date="2022-05-12T12:10:00Z"/>
        </w:trPr>
        <w:tc>
          <w:tcPr>
            <w:tcW w:w="1700" w:type="dxa"/>
            <w:vMerge/>
            <w:tcBorders>
              <w:top w:val="nil"/>
              <w:left w:val="nil"/>
              <w:bottom w:val="single" w:sz="4" w:space="0" w:color="000000"/>
              <w:right w:val="nil"/>
            </w:tcBorders>
            <w:vAlign w:val="center"/>
            <w:hideMark/>
          </w:tcPr>
          <w:p w14:paraId="799BDBA7" w14:textId="77777777" w:rsidR="004F6583" w:rsidRPr="004F6583" w:rsidRDefault="004F6583" w:rsidP="004F6583">
            <w:pPr>
              <w:spacing w:after="0" w:line="240" w:lineRule="auto"/>
              <w:rPr>
                <w:ins w:id="1718"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B4692DF" w14:textId="77777777" w:rsidR="004F6583" w:rsidRPr="004F6583" w:rsidRDefault="004F6583" w:rsidP="004F6583">
            <w:pPr>
              <w:spacing w:after="0" w:line="240" w:lineRule="auto"/>
              <w:rPr>
                <w:ins w:id="1719" w:author="Stefanie Lane" w:date="2022-05-12T12:10:00Z"/>
                <w:rFonts w:ascii="Arial" w:eastAsia="Times New Roman" w:hAnsi="Arial" w:cs="Arial"/>
                <w:i/>
                <w:iCs/>
                <w:color w:val="000000"/>
                <w:sz w:val="20"/>
                <w:szCs w:val="20"/>
              </w:rPr>
            </w:pPr>
            <w:ins w:id="1720" w:author="Stefanie Lane" w:date="2022-05-12T12:10:00Z">
              <w:r w:rsidRPr="004F6583">
                <w:rPr>
                  <w:rFonts w:ascii="Arial" w:eastAsia="Times New Roman" w:hAnsi="Arial" w:cs="Arial"/>
                  <w:i/>
                  <w:iCs/>
                  <w:color w:val="000000"/>
                  <w:sz w:val="20"/>
                  <w:szCs w:val="20"/>
                </w:rPr>
                <w:t>Agrostis stolonifera</w:t>
              </w:r>
            </w:ins>
          </w:p>
        </w:tc>
        <w:tc>
          <w:tcPr>
            <w:tcW w:w="960" w:type="dxa"/>
            <w:tcBorders>
              <w:top w:val="single" w:sz="4" w:space="0" w:color="auto"/>
              <w:left w:val="nil"/>
              <w:bottom w:val="single" w:sz="4" w:space="0" w:color="auto"/>
              <w:right w:val="nil"/>
            </w:tcBorders>
            <w:shd w:val="clear" w:color="auto" w:fill="auto"/>
            <w:noWrap/>
            <w:vAlign w:val="bottom"/>
            <w:hideMark/>
          </w:tcPr>
          <w:p w14:paraId="0D7D62EF" w14:textId="77777777" w:rsidR="004F6583" w:rsidRPr="004F6583" w:rsidRDefault="004F6583" w:rsidP="004F6583">
            <w:pPr>
              <w:spacing w:after="0" w:line="240" w:lineRule="auto"/>
              <w:jc w:val="center"/>
              <w:rPr>
                <w:ins w:id="1721" w:author="Stefanie Lane" w:date="2022-05-12T12:10:00Z"/>
                <w:rFonts w:ascii="Calibri" w:eastAsia="Times New Roman" w:hAnsi="Calibri" w:cs="Calibri"/>
                <w:color w:val="000000"/>
              </w:rPr>
            </w:pPr>
            <w:ins w:id="1722" w:author="Stefanie Lane" w:date="2022-05-12T12:10:00Z">
              <w:r w:rsidRPr="004F6583">
                <w:rPr>
                  <w:rFonts w:ascii="Calibri" w:eastAsia="Times New Roman" w:hAnsi="Calibri" w:cs="Calibri"/>
                  <w:color w:val="000000"/>
                </w:rPr>
                <w:t>3.21</w:t>
              </w:r>
            </w:ins>
          </w:p>
        </w:tc>
        <w:tc>
          <w:tcPr>
            <w:tcW w:w="960" w:type="dxa"/>
            <w:tcBorders>
              <w:top w:val="single" w:sz="4" w:space="0" w:color="auto"/>
              <w:left w:val="nil"/>
              <w:bottom w:val="single" w:sz="4" w:space="0" w:color="auto"/>
              <w:right w:val="nil"/>
            </w:tcBorders>
            <w:shd w:val="clear" w:color="auto" w:fill="auto"/>
            <w:noWrap/>
            <w:vAlign w:val="bottom"/>
            <w:hideMark/>
          </w:tcPr>
          <w:p w14:paraId="1E493049" w14:textId="77777777" w:rsidR="004F6583" w:rsidRPr="004F6583" w:rsidRDefault="004F6583" w:rsidP="004F6583">
            <w:pPr>
              <w:spacing w:after="0" w:line="240" w:lineRule="auto"/>
              <w:jc w:val="center"/>
              <w:rPr>
                <w:ins w:id="1723" w:author="Stefanie Lane" w:date="2022-05-12T12:10:00Z"/>
                <w:rFonts w:ascii="Calibri" w:eastAsia="Times New Roman" w:hAnsi="Calibri" w:cs="Calibri"/>
                <w:color w:val="000000"/>
              </w:rPr>
            </w:pPr>
            <w:ins w:id="1724" w:author="Stefanie Lane" w:date="2022-05-12T12:10:00Z">
              <w:r w:rsidRPr="004F6583">
                <w:rPr>
                  <w:rFonts w:ascii="Calibri" w:eastAsia="Times New Roman" w:hAnsi="Calibri" w:cs="Calibri"/>
                  <w:color w:val="000000"/>
                </w:rPr>
                <w:t>1.50</w:t>
              </w:r>
            </w:ins>
          </w:p>
        </w:tc>
        <w:tc>
          <w:tcPr>
            <w:tcW w:w="960" w:type="dxa"/>
            <w:tcBorders>
              <w:top w:val="single" w:sz="4" w:space="0" w:color="auto"/>
              <w:left w:val="nil"/>
              <w:bottom w:val="single" w:sz="4" w:space="0" w:color="auto"/>
              <w:right w:val="nil"/>
            </w:tcBorders>
            <w:shd w:val="clear" w:color="auto" w:fill="auto"/>
            <w:noWrap/>
            <w:vAlign w:val="bottom"/>
            <w:hideMark/>
          </w:tcPr>
          <w:p w14:paraId="78CE229A" w14:textId="77777777" w:rsidR="004F6583" w:rsidRPr="004F6583" w:rsidRDefault="004F6583" w:rsidP="004F6583">
            <w:pPr>
              <w:spacing w:after="0" w:line="240" w:lineRule="auto"/>
              <w:jc w:val="center"/>
              <w:rPr>
                <w:ins w:id="1725" w:author="Stefanie Lane" w:date="2022-05-12T12:10:00Z"/>
                <w:rFonts w:ascii="Calibri" w:eastAsia="Times New Roman" w:hAnsi="Calibri" w:cs="Calibri"/>
                <w:color w:val="000000"/>
              </w:rPr>
            </w:pPr>
            <w:ins w:id="1726" w:author="Stefanie Lane" w:date="2022-05-12T12:10:00Z">
              <w:r w:rsidRPr="004F6583">
                <w:rPr>
                  <w:rFonts w:ascii="Calibri" w:eastAsia="Times New Roman" w:hAnsi="Calibri" w:cs="Calibri"/>
                  <w:color w:val="000000"/>
                </w:rPr>
                <w:t>1.29</w:t>
              </w:r>
            </w:ins>
          </w:p>
        </w:tc>
        <w:tc>
          <w:tcPr>
            <w:tcW w:w="1760" w:type="dxa"/>
            <w:tcBorders>
              <w:top w:val="single" w:sz="4" w:space="0" w:color="auto"/>
              <w:left w:val="nil"/>
              <w:bottom w:val="nil"/>
              <w:right w:val="nil"/>
            </w:tcBorders>
            <w:shd w:val="clear" w:color="auto" w:fill="auto"/>
            <w:noWrap/>
            <w:vAlign w:val="bottom"/>
            <w:hideMark/>
          </w:tcPr>
          <w:p w14:paraId="17127618" w14:textId="77777777" w:rsidR="004F6583" w:rsidRPr="004F6583" w:rsidRDefault="004F6583" w:rsidP="004F6583">
            <w:pPr>
              <w:spacing w:after="0" w:line="240" w:lineRule="auto"/>
              <w:jc w:val="center"/>
              <w:rPr>
                <w:ins w:id="1727" w:author="Stefanie Lane" w:date="2022-05-12T12:10:00Z"/>
                <w:rFonts w:ascii="Calibri" w:eastAsia="Times New Roman" w:hAnsi="Calibri" w:cs="Calibri"/>
                <w:color w:val="000000"/>
              </w:rPr>
            </w:pPr>
            <w:ins w:id="1728" w:author="Stefanie Lane" w:date="2022-05-12T12:10:00Z">
              <w:r w:rsidRPr="004F6583">
                <w:rPr>
                  <w:rFonts w:ascii="Calibri" w:eastAsia="Times New Roman" w:hAnsi="Calibri" w:cs="Calibri"/>
                  <w:color w:val="000000"/>
                </w:rPr>
                <w:t>28.57</w:t>
              </w:r>
            </w:ins>
          </w:p>
        </w:tc>
      </w:tr>
      <w:tr w:rsidR="004F6583" w:rsidRPr="004F6583" w14:paraId="444EEDD1" w14:textId="77777777" w:rsidTr="004F6583">
        <w:trPr>
          <w:trHeight w:val="290"/>
          <w:ins w:id="1729" w:author="Stefanie Lane" w:date="2022-05-12T12:10:00Z"/>
        </w:trPr>
        <w:tc>
          <w:tcPr>
            <w:tcW w:w="1700" w:type="dxa"/>
            <w:vMerge/>
            <w:tcBorders>
              <w:top w:val="nil"/>
              <w:left w:val="nil"/>
              <w:bottom w:val="single" w:sz="4" w:space="0" w:color="000000"/>
              <w:right w:val="nil"/>
            </w:tcBorders>
            <w:vAlign w:val="center"/>
            <w:hideMark/>
          </w:tcPr>
          <w:p w14:paraId="2423CEFE" w14:textId="77777777" w:rsidR="004F6583" w:rsidRPr="004F6583" w:rsidRDefault="004F6583" w:rsidP="004F6583">
            <w:pPr>
              <w:spacing w:after="0" w:line="240" w:lineRule="auto"/>
              <w:rPr>
                <w:ins w:id="1730"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CC8B1BB" w14:textId="77777777" w:rsidR="004F6583" w:rsidRPr="004F6583" w:rsidRDefault="004F6583" w:rsidP="004F6583">
            <w:pPr>
              <w:spacing w:after="0" w:line="240" w:lineRule="auto"/>
              <w:rPr>
                <w:ins w:id="1731" w:author="Stefanie Lane" w:date="2022-05-12T12:10:00Z"/>
                <w:rFonts w:ascii="Arial" w:eastAsia="Times New Roman" w:hAnsi="Arial" w:cs="Arial"/>
                <w:i/>
                <w:iCs/>
                <w:sz w:val="20"/>
                <w:szCs w:val="20"/>
              </w:rPr>
            </w:pPr>
            <w:ins w:id="1732" w:author="Stefanie Lane" w:date="2022-05-12T12:10:00Z">
              <w:r w:rsidRPr="004F6583">
                <w:rPr>
                  <w:rFonts w:ascii="Arial" w:eastAsia="Times New Roman" w:hAnsi="Arial" w:cs="Arial"/>
                  <w:i/>
                  <w:iCs/>
                  <w:sz w:val="20"/>
                  <w:szCs w:val="20"/>
                </w:rPr>
                <w:t>Mentha aquatica</w:t>
              </w:r>
            </w:ins>
          </w:p>
        </w:tc>
        <w:tc>
          <w:tcPr>
            <w:tcW w:w="960" w:type="dxa"/>
            <w:tcBorders>
              <w:top w:val="nil"/>
              <w:left w:val="nil"/>
              <w:bottom w:val="nil"/>
              <w:right w:val="nil"/>
            </w:tcBorders>
            <w:shd w:val="clear" w:color="auto" w:fill="auto"/>
            <w:noWrap/>
            <w:vAlign w:val="bottom"/>
            <w:hideMark/>
          </w:tcPr>
          <w:p w14:paraId="0A57030B" w14:textId="77777777" w:rsidR="004F6583" w:rsidRPr="004F6583" w:rsidRDefault="004F6583" w:rsidP="004F6583">
            <w:pPr>
              <w:spacing w:after="0" w:line="240" w:lineRule="auto"/>
              <w:jc w:val="center"/>
              <w:rPr>
                <w:ins w:id="1733" w:author="Stefanie Lane" w:date="2022-05-12T12:10:00Z"/>
                <w:rFonts w:ascii="Calibri" w:eastAsia="Times New Roman" w:hAnsi="Calibri" w:cs="Calibri"/>
                <w:color w:val="000000"/>
              </w:rPr>
            </w:pPr>
            <w:ins w:id="1734" w:author="Stefanie Lane" w:date="2022-05-12T12:10:00Z">
              <w:r w:rsidRPr="004F6583">
                <w:rPr>
                  <w:rFonts w:ascii="Calibri" w:eastAsia="Times New Roman" w:hAnsi="Calibri" w:cs="Calibri"/>
                  <w:color w:val="000000"/>
                </w:rPr>
                <w:t>0.37</w:t>
              </w:r>
            </w:ins>
          </w:p>
        </w:tc>
        <w:tc>
          <w:tcPr>
            <w:tcW w:w="960" w:type="dxa"/>
            <w:tcBorders>
              <w:top w:val="nil"/>
              <w:left w:val="nil"/>
              <w:bottom w:val="nil"/>
              <w:right w:val="nil"/>
            </w:tcBorders>
            <w:shd w:val="clear" w:color="auto" w:fill="auto"/>
            <w:noWrap/>
            <w:vAlign w:val="bottom"/>
            <w:hideMark/>
          </w:tcPr>
          <w:p w14:paraId="471C61A3" w14:textId="77777777" w:rsidR="004F6583" w:rsidRPr="004F6583" w:rsidRDefault="004F6583" w:rsidP="004F6583">
            <w:pPr>
              <w:spacing w:after="0" w:line="240" w:lineRule="auto"/>
              <w:jc w:val="center"/>
              <w:rPr>
                <w:ins w:id="1735" w:author="Stefanie Lane" w:date="2022-05-12T12:10:00Z"/>
                <w:rFonts w:ascii="Calibri" w:eastAsia="Times New Roman" w:hAnsi="Calibri" w:cs="Calibri"/>
                <w:color w:val="000000"/>
              </w:rPr>
            </w:pPr>
            <w:ins w:id="1736" w:author="Stefanie Lane" w:date="2022-05-12T12:10:00Z">
              <w:r w:rsidRPr="004F6583">
                <w:rPr>
                  <w:rFonts w:ascii="Calibri" w:eastAsia="Times New Roman" w:hAnsi="Calibri" w:cs="Calibri"/>
                  <w:color w:val="000000"/>
                </w:rPr>
                <w:t>2.28</w:t>
              </w:r>
            </w:ins>
          </w:p>
        </w:tc>
        <w:tc>
          <w:tcPr>
            <w:tcW w:w="960" w:type="dxa"/>
            <w:tcBorders>
              <w:top w:val="nil"/>
              <w:left w:val="nil"/>
              <w:bottom w:val="nil"/>
              <w:right w:val="nil"/>
            </w:tcBorders>
            <w:shd w:val="clear" w:color="auto" w:fill="auto"/>
            <w:noWrap/>
            <w:vAlign w:val="bottom"/>
            <w:hideMark/>
          </w:tcPr>
          <w:p w14:paraId="26DA7D3D" w14:textId="77777777" w:rsidR="004F6583" w:rsidRPr="004F6583" w:rsidRDefault="004F6583" w:rsidP="004F6583">
            <w:pPr>
              <w:spacing w:after="0" w:line="240" w:lineRule="auto"/>
              <w:jc w:val="center"/>
              <w:rPr>
                <w:ins w:id="1737" w:author="Stefanie Lane" w:date="2022-05-12T12:10:00Z"/>
                <w:rFonts w:ascii="Calibri" w:eastAsia="Times New Roman" w:hAnsi="Calibri" w:cs="Calibri"/>
                <w:color w:val="000000"/>
              </w:rPr>
            </w:pPr>
            <w:ins w:id="1738" w:author="Stefanie Lane" w:date="2022-05-12T12:10:00Z">
              <w:r w:rsidRPr="004F6583">
                <w:rPr>
                  <w:rFonts w:ascii="Calibri" w:eastAsia="Times New Roman" w:hAnsi="Calibri" w:cs="Calibri"/>
                  <w:color w:val="000000"/>
                </w:rPr>
                <w:t>1.79</w:t>
              </w:r>
            </w:ins>
          </w:p>
        </w:tc>
        <w:tc>
          <w:tcPr>
            <w:tcW w:w="1760" w:type="dxa"/>
            <w:tcBorders>
              <w:top w:val="single" w:sz="4" w:space="0" w:color="auto"/>
              <w:left w:val="nil"/>
              <w:bottom w:val="nil"/>
              <w:right w:val="nil"/>
            </w:tcBorders>
            <w:shd w:val="clear" w:color="auto" w:fill="auto"/>
            <w:noWrap/>
            <w:vAlign w:val="bottom"/>
            <w:hideMark/>
          </w:tcPr>
          <w:p w14:paraId="27034A87" w14:textId="77777777" w:rsidR="004F6583" w:rsidRPr="004F6583" w:rsidRDefault="004F6583" w:rsidP="004F6583">
            <w:pPr>
              <w:spacing w:after="0" w:line="240" w:lineRule="auto"/>
              <w:jc w:val="center"/>
              <w:rPr>
                <w:ins w:id="1739" w:author="Stefanie Lane" w:date="2022-05-12T12:10:00Z"/>
                <w:rFonts w:ascii="Calibri" w:eastAsia="Times New Roman" w:hAnsi="Calibri" w:cs="Calibri"/>
                <w:color w:val="000000"/>
              </w:rPr>
            </w:pPr>
            <w:ins w:id="1740" w:author="Stefanie Lane" w:date="2022-05-12T12:10:00Z">
              <w:r w:rsidRPr="004F6583">
                <w:rPr>
                  <w:rFonts w:ascii="Calibri" w:eastAsia="Times New Roman" w:hAnsi="Calibri" w:cs="Calibri"/>
                  <w:color w:val="000000"/>
                </w:rPr>
                <w:t>78.57</w:t>
              </w:r>
            </w:ins>
          </w:p>
        </w:tc>
      </w:tr>
      <w:tr w:rsidR="004F6583" w:rsidRPr="004F6583" w14:paraId="7B31703F" w14:textId="77777777" w:rsidTr="004F6583">
        <w:trPr>
          <w:trHeight w:val="290"/>
          <w:ins w:id="1741" w:author="Stefanie Lane" w:date="2022-05-12T12:10:00Z"/>
        </w:trPr>
        <w:tc>
          <w:tcPr>
            <w:tcW w:w="1700" w:type="dxa"/>
            <w:vMerge/>
            <w:tcBorders>
              <w:top w:val="nil"/>
              <w:left w:val="nil"/>
              <w:bottom w:val="single" w:sz="4" w:space="0" w:color="000000"/>
              <w:right w:val="nil"/>
            </w:tcBorders>
            <w:vAlign w:val="center"/>
            <w:hideMark/>
          </w:tcPr>
          <w:p w14:paraId="23063D6D" w14:textId="77777777" w:rsidR="004F6583" w:rsidRPr="004F6583" w:rsidRDefault="004F6583" w:rsidP="004F6583">
            <w:pPr>
              <w:spacing w:after="0" w:line="240" w:lineRule="auto"/>
              <w:rPr>
                <w:ins w:id="1742"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16F318D" w14:textId="77777777" w:rsidR="004F6583" w:rsidRPr="004F6583" w:rsidRDefault="004F6583" w:rsidP="004F6583">
            <w:pPr>
              <w:spacing w:after="0" w:line="240" w:lineRule="auto"/>
              <w:rPr>
                <w:ins w:id="1743" w:author="Stefanie Lane" w:date="2022-05-12T12:10:00Z"/>
                <w:rFonts w:ascii="Arial" w:eastAsia="Times New Roman" w:hAnsi="Arial" w:cs="Arial"/>
                <w:i/>
                <w:iCs/>
                <w:sz w:val="20"/>
                <w:szCs w:val="20"/>
              </w:rPr>
            </w:pPr>
            <w:ins w:id="1744" w:author="Stefanie Lane" w:date="2022-05-12T12:10:00Z">
              <w:r w:rsidRPr="004F6583">
                <w:rPr>
                  <w:rFonts w:ascii="Arial" w:eastAsia="Times New Roman" w:hAnsi="Arial" w:cs="Arial"/>
                  <w:i/>
                  <w:iCs/>
                  <w:sz w:val="20"/>
                  <w:szCs w:val="20"/>
                </w:rPr>
                <w:t>Menyanthes trifoliata</w:t>
              </w:r>
            </w:ins>
          </w:p>
        </w:tc>
        <w:tc>
          <w:tcPr>
            <w:tcW w:w="960" w:type="dxa"/>
            <w:tcBorders>
              <w:top w:val="single" w:sz="4" w:space="0" w:color="auto"/>
              <w:left w:val="nil"/>
              <w:bottom w:val="single" w:sz="4" w:space="0" w:color="auto"/>
              <w:right w:val="nil"/>
            </w:tcBorders>
            <w:shd w:val="clear" w:color="auto" w:fill="auto"/>
            <w:noWrap/>
            <w:vAlign w:val="bottom"/>
            <w:hideMark/>
          </w:tcPr>
          <w:p w14:paraId="61CCB57A" w14:textId="77777777" w:rsidR="004F6583" w:rsidRPr="004F6583" w:rsidRDefault="004F6583" w:rsidP="004F6583">
            <w:pPr>
              <w:spacing w:after="0" w:line="240" w:lineRule="auto"/>
              <w:jc w:val="center"/>
              <w:rPr>
                <w:ins w:id="1745" w:author="Stefanie Lane" w:date="2022-05-12T12:10:00Z"/>
                <w:rFonts w:ascii="Calibri" w:eastAsia="Times New Roman" w:hAnsi="Calibri" w:cs="Calibri"/>
                <w:color w:val="000000"/>
              </w:rPr>
            </w:pPr>
            <w:ins w:id="1746" w:author="Stefanie Lane" w:date="2022-05-12T12:10:00Z">
              <w:r w:rsidRPr="004F6583">
                <w:rPr>
                  <w:rFonts w:ascii="Calibri" w:eastAsia="Times New Roman" w:hAnsi="Calibri" w:cs="Calibri"/>
                  <w:color w:val="000000"/>
                </w:rPr>
                <w:t>3.84</w:t>
              </w:r>
            </w:ins>
          </w:p>
        </w:tc>
        <w:tc>
          <w:tcPr>
            <w:tcW w:w="960" w:type="dxa"/>
            <w:tcBorders>
              <w:top w:val="single" w:sz="4" w:space="0" w:color="auto"/>
              <w:left w:val="nil"/>
              <w:bottom w:val="single" w:sz="4" w:space="0" w:color="auto"/>
              <w:right w:val="nil"/>
            </w:tcBorders>
            <w:shd w:val="clear" w:color="auto" w:fill="auto"/>
            <w:noWrap/>
            <w:vAlign w:val="bottom"/>
            <w:hideMark/>
          </w:tcPr>
          <w:p w14:paraId="055AFF90" w14:textId="77777777" w:rsidR="004F6583" w:rsidRPr="004F6583" w:rsidRDefault="004F6583" w:rsidP="004F6583">
            <w:pPr>
              <w:spacing w:after="0" w:line="240" w:lineRule="auto"/>
              <w:jc w:val="center"/>
              <w:rPr>
                <w:ins w:id="1747" w:author="Stefanie Lane" w:date="2022-05-12T12:10:00Z"/>
                <w:rFonts w:ascii="Calibri" w:eastAsia="Times New Roman" w:hAnsi="Calibri" w:cs="Calibri"/>
                <w:color w:val="000000"/>
              </w:rPr>
            </w:pPr>
            <w:ins w:id="1748" w:author="Stefanie Lane" w:date="2022-05-12T12:10:00Z">
              <w:r w:rsidRPr="004F6583">
                <w:rPr>
                  <w:rFonts w:ascii="Calibri" w:eastAsia="Times New Roman" w:hAnsi="Calibri" w:cs="Calibri"/>
                  <w:color w:val="000000"/>
                </w:rPr>
                <w:t>3.06</w:t>
              </w:r>
            </w:ins>
          </w:p>
        </w:tc>
        <w:tc>
          <w:tcPr>
            <w:tcW w:w="960" w:type="dxa"/>
            <w:tcBorders>
              <w:top w:val="single" w:sz="4" w:space="0" w:color="auto"/>
              <w:left w:val="nil"/>
              <w:bottom w:val="single" w:sz="4" w:space="0" w:color="auto"/>
              <w:right w:val="nil"/>
            </w:tcBorders>
            <w:shd w:val="clear" w:color="auto" w:fill="auto"/>
            <w:noWrap/>
            <w:vAlign w:val="bottom"/>
            <w:hideMark/>
          </w:tcPr>
          <w:p w14:paraId="0F0ADC8E" w14:textId="77777777" w:rsidR="004F6583" w:rsidRPr="004F6583" w:rsidRDefault="004F6583" w:rsidP="004F6583">
            <w:pPr>
              <w:spacing w:after="0" w:line="240" w:lineRule="auto"/>
              <w:jc w:val="center"/>
              <w:rPr>
                <w:ins w:id="1749" w:author="Stefanie Lane" w:date="2022-05-12T12:10:00Z"/>
                <w:rFonts w:ascii="Calibri" w:eastAsia="Times New Roman" w:hAnsi="Calibri" w:cs="Calibri"/>
                <w:color w:val="000000"/>
              </w:rPr>
            </w:pPr>
            <w:ins w:id="1750" w:author="Stefanie Lane" w:date="2022-05-12T12:10:00Z">
              <w:r w:rsidRPr="004F6583">
                <w:rPr>
                  <w:rFonts w:ascii="Calibri" w:eastAsia="Times New Roman" w:hAnsi="Calibri" w:cs="Calibri"/>
                  <w:color w:val="000000"/>
                </w:rPr>
                <w:t>3.00</w:t>
              </w:r>
            </w:ins>
          </w:p>
        </w:tc>
        <w:tc>
          <w:tcPr>
            <w:tcW w:w="1760" w:type="dxa"/>
            <w:tcBorders>
              <w:top w:val="single" w:sz="4" w:space="0" w:color="auto"/>
              <w:left w:val="nil"/>
              <w:bottom w:val="nil"/>
              <w:right w:val="nil"/>
            </w:tcBorders>
            <w:shd w:val="clear" w:color="auto" w:fill="auto"/>
            <w:noWrap/>
            <w:vAlign w:val="bottom"/>
            <w:hideMark/>
          </w:tcPr>
          <w:p w14:paraId="2EBBF1A1" w14:textId="77777777" w:rsidR="004F6583" w:rsidRPr="004F6583" w:rsidRDefault="004F6583" w:rsidP="004F6583">
            <w:pPr>
              <w:spacing w:after="0" w:line="240" w:lineRule="auto"/>
              <w:jc w:val="center"/>
              <w:rPr>
                <w:ins w:id="1751" w:author="Stefanie Lane" w:date="2022-05-12T12:10:00Z"/>
                <w:rFonts w:ascii="Calibri" w:eastAsia="Times New Roman" w:hAnsi="Calibri" w:cs="Calibri"/>
                <w:color w:val="000000"/>
              </w:rPr>
            </w:pPr>
            <w:ins w:id="1752" w:author="Stefanie Lane" w:date="2022-05-12T12:10:00Z">
              <w:r w:rsidRPr="004F6583">
                <w:rPr>
                  <w:rFonts w:ascii="Calibri" w:eastAsia="Times New Roman" w:hAnsi="Calibri" w:cs="Calibri"/>
                  <w:color w:val="000000"/>
                </w:rPr>
                <w:t>200.00</w:t>
              </w:r>
            </w:ins>
          </w:p>
        </w:tc>
      </w:tr>
      <w:tr w:rsidR="004F6583" w:rsidRPr="004F6583" w14:paraId="0BFCF68F" w14:textId="77777777" w:rsidTr="004F6583">
        <w:trPr>
          <w:trHeight w:val="290"/>
          <w:ins w:id="1753" w:author="Stefanie Lane" w:date="2022-05-12T12:10:00Z"/>
        </w:trPr>
        <w:tc>
          <w:tcPr>
            <w:tcW w:w="1700" w:type="dxa"/>
            <w:vMerge/>
            <w:tcBorders>
              <w:top w:val="nil"/>
              <w:left w:val="nil"/>
              <w:bottom w:val="single" w:sz="4" w:space="0" w:color="000000"/>
              <w:right w:val="nil"/>
            </w:tcBorders>
            <w:vAlign w:val="center"/>
            <w:hideMark/>
          </w:tcPr>
          <w:p w14:paraId="32AC1B05" w14:textId="77777777" w:rsidR="004F6583" w:rsidRPr="004F6583" w:rsidRDefault="004F6583" w:rsidP="004F6583">
            <w:pPr>
              <w:spacing w:after="0" w:line="240" w:lineRule="auto"/>
              <w:rPr>
                <w:ins w:id="1754"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F956BA8" w14:textId="77777777" w:rsidR="004F6583" w:rsidRPr="004F6583" w:rsidRDefault="004F6583" w:rsidP="004F6583">
            <w:pPr>
              <w:spacing w:after="0" w:line="240" w:lineRule="auto"/>
              <w:rPr>
                <w:ins w:id="1755" w:author="Stefanie Lane" w:date="2022-05-12T12:10:00Z"/>
                <w:rFonts w:ascii="Arial" w:eastAsia="Times New Roman" w:hAnsi="Arial" w:cs="Arial"/>
                <w:i/>
                <w:iCs/>
                <w:color w:val="000000"/>
                <w:sz w:val="20"/>
                <w:szCs w:val="20"/>
              </w:rPr>
            </w:pPr>
            <w:ins w:id="1756" w:author="Stefanie Lane" w:date="2022-05-12T12:10:00Z">
              <w:r w:rsidRPr="004F6583">
                <w:rPr>
                  <w:rFonts w:ascii="Arial" w:eastAsia="Times New Roman" w:hAnsi="Arial" w:cs="Arial"/>
                  <w:i/>
                  <w:iCs/>
                  <w:color w:val="000000"/>
                  <w:sz w:val="20"/>
                  <w:szCs w:val="20"/>
                </w:rPr>
                <w:t xml:space="preserve">Equisetum </w:t>
              </w:r>
              <w:proofErr w:type="spellStart"/>
              <w:r w:rsidRPr="004F6583">
                <w:rPr>
                  <w:rFonts w:ascii="Arial" w:eastAsia="Times New Roman" w:hAnsi="Arial" w:cs="Arial"/>
                  <w:i/>
                  <w:iCs/>
                  <w:color w:val="000000"/>
                  <w:sz w:val="20"/>
                  <w:szCs w:val="20"/>
                </w:rPr>
                <w:t>arvense</w:t>
              </w:r>
              <w:proofErr w:type="spellEnd"/>
            </w:ins>
          </w:p>
        </w:tc>
        <w:tc>
          <w:tcPr>
            <w:tcW w:w="960" w:type="dxa"/>
            <w:tcBorders>
              <w:top w:val="nil"/>
              <w:left w:val="nil"/>
              <w:bottom w:val="nil"/>
              <w:right w:val="nil"/>
            </w:tcBorders>
            <w:shd w:val="clear" w:color="auto" w:fill="auto"/>
            <w:noWrap/>
            <w:vAlign w:val="bottom"/>
            <w:hideMark/>
          </w:tcPr>
          <w:p w14:paraId="724FC187" w14:textId="77777777" w:rsidR="004F6583" w:rsidRPr="004F6583" w:rsidRDefault="004F6583" w:rsidP="004F6583">
            <w:pPr>
              <w:spacing w:after="0" w:line="240" w:lineRule="auto"/>
              <w:jc w:val="center"/>
              <w:rPr>
                <w:ins w:id="1757" w:author="Stefanie Lane" w:date="2022-05-12T12:10:00Z"/>
                <w:rFonts w:ascii="Calibri" w:eastAsia="Times New Roman" w:hAnsi="Calibri" w:cs="Calibri"/>
                <w:color w:val="000000"/>
              </w:rPr>
            </w:pPr>
            <w:ins w:id="1758"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78C04C67" w14:textId="77777777" w:rsidR="004F6583" w:rsidRPr="004F6583" w:rsidRDefault="004F6583" w:rsidP="004F6583">
            <w:pPr>
              <w:spacing w:after="0" w:line="240" w:lineRule="auto"/>
              <w:jc w:val="center"/>
              <w:rPr>
                <w:ins w:id="1759" w:author="Stefanie Lane" w:date="2022-05-12T12:10:00Z"/>
                <w:rFonts w:ascii="Calibri" w:eastAsia="Times New Roman" w:hAnsi="Calibri" w:cs="Calibri"/>
                <w:color w:val="000000"/>
              </w:rPr>
            </w:pPr>
            <w:ins w:id="1760"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04400F12" w14:textId="77777777" w:rsidR="004F6583" w:rsidRPr="004F6583" w:rsidRDefault="004F6583" w:rsidP="004F6583">
            <w:pPr>
              <w:spacing w:after="0" w:line="240" w:lineRule="auto"/>
              <w:jc w:val="center"/>
              <w:rPr>
                <w:ins w:id="1761" w:author="Stefanie Lane" w:date="2022-05-12T12:10:00Z"/>
                <w:rFonts w:ascii="Calibri" w:eastAsia="Times New Roman" w:hAnsi="Calibri" w:cs="Calibri"/>
                <w:color w:val="000000"/>
              </w:rPr>
            </w:pPr>
            <w:ins w:id="1762" w:author="Stefanie Lane" w:date="2022-05-12T12:10:00Z">
              <w:r w:rsidRPr="004F6583">
                <w:rPr>
                  <w:rFonts w:ascii="Calibri" w:eastAsia="Times New Roman" w:hAnsi="Calibri" w:cs="Calibri"/>
                  <w:color w:val="000000"/>
                </w:rPr>
                <w:t>0.64</w:t>
              </w:r>
            </w:ins>
          </w:p>
        </w:tc>
        <w:tc>
          <w:tcPr>
            <w:tcW w:w="1760" w:type="dxa"/>
            <w:tcBorders>
              <w:top w:val="single" w:sz="4" w:space="0" w:color="auto"/>
              <w:left w:val="nil"/>
              <w:bottom w:val="nil"/>
              <w:right w:val="nil"/>
            </w:tcBorders>
            <w:shd w:val="clear" w:color="auto" w:fill="auto"/>
            <w:noWrap/>
            <w:vAlign w:val="bottom"/>
            <w:hideMark/>
          </w:tcPr>
          <w:p w14:paraId="288EDE90" w14:textId="77777777" w:rsidR="004F6583" w:rsidRPr="004F6583" w:rsidRDefault="004F6583" w:rsidP="004F6583">
            <w:pPr>
              <w:spacing w:after="0" w:line="240" w:lineRule="auto"/>
              <w:jc w:val="center"/>
              <w:rPr>
                <w:ins w:id="1763" w:author="Stefanie Lane" w:date="2022-05-12T12:10:00Z"/>
                <w:rFonts w:ascii="Calibri" w:eastAsia="Times New Roman" w:hAnsi="Calibri" w:cs="Calibri"/>
                <w:color w:val="000000"/>
              </w:rPr>
            </w:pPr>
            <w:ins w:id="1764" w:author="Stefanie Lane" w:date="2022-05-12T12:10:00Z">
              <w:r w:rsidRPr="004F6583">
                <w:rPr>
                  <w:rFonts w:ascii="Calibri" w:eastAsia="Times New Roman" w:hAnsi="Calibri" w:cs="Calibri"/>
                  <w:color w:val="000000"/>
                </w:rPr>
                <w:t>+</w:t>
              </w:r>
            </w:ins>
          </w:p>
        </w:tc>
      </w:tr>
      <w:tr w:rsidR="004F6583" w:rsidRPr="004F6583" w14:paraId="64BF3B3A" w14:textId="77777777" w:rsidTr="004F6583">
        <w:trPr>
          <w:trHeight w:val="290"/>
          <w:ins w:id="1765" w:author="Stefanie Lane" w:date="2022-05-12T12:10:00Z"/>
        </w:trPr>
        <w:tc>
          <w:tcPr>
            <w:tcW w:w="1700" w:type="dxa"/>
            <w:vMerge/>
            <w:tcBorders>
              <w:top w:val="nil"/>
              <w:left w:val="nil"/>
              <w:bottom w:val="single" w:sz="4" w:space="0" w:color="000000"/>
              <w:right w:val="nil"/>
            </w:tcBorders>
            <w:vAlign w:val="center"/>
            <w:hideMark/>
          </w:tcPr>
          <w:p w14:paraId="028B80ED" w14:textId="77777777" w:rsidR="004F6583" w:rsidRPr="004F6583" w:rsidRDefault="004F6583" w:rsidP="004F6583">
            <w:pPr>
              <w:spacing w:after="0" w:line="240" w:lineRule="auto"/>
              <w:rPr>
                <w:ins w:id="1766"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CDDC7AF" w14:textId="77777777" w:rsidR="004F6583" w:rsidRPr="004F6583" w:rsidRDefault="004F6583" w:rsidP="004F6583">
            <w:pPr>
              <w:spacing w:after="0" w:line="240" w:lineRule="auto"/>
              <w:rPr>
                <w:ins w:id="1767" w:author="Stefanie Lane" w:date="2022-05-12T12:10:00Z"/>
                <w:rFonts w:ascii="Arial" w:eastAsia="Times New Roman" w:hAnsi="Arial" w:cs="Arial"/>
                <w:i/>
                <w:iCs/>
                <w:color w:val="000000"/>
                <w:sz w:val="20"/>
                <w:szCs w:val="20"/>
              </w:rPr>
            </w:pPr>
            <w:proofErr w:type="spellStart"/>
            <w:ins w:id="1768" w:author="Stefanie Lane" w:date="2022-05-12T12:10:00Z">
              <w:r w:rsidRPr="004F6583">
                <w:rPr>
                  <w:rFonts w:ascii="Arial" w:eastAsia="Times New Roman" w:hAnsi="Arial" w:cs="Arial"/>
                  <w:i/>
                  <w:iCs/>
                  <w:color w:val="000000"/>
                  <w:sz w:val="20"/>
                  <w:szCs w:val="20"/>
                </w:rPr>
                <w:t>Galium</w:t>
              </w:r>
              <w:proofErr w:type="spellEnd"/>
              <w:r w:rsidRPr="004F6583">
                <w:rPr>
                  <w:rFonts w:ascii="Arial" w:eastAsia="Times New Roman" w:hAnsi="Arial" w:cs="Arial"/>
                  <w:i/>
                  <w:iCs/>
                  <w:color w:val="000000"/>
                  <w:sz w:val="20"/>
                  <w:szCs w:val="20"/>
                </w:rPr>
                <w:t xml:space="preserve"> </w:t>
              </w:r>
              <w:proofErr w:type="spellStart"/>
              <w:r w:rsidRPr="004F6583">
                <w:rPr>
                  <w:rFonts w:ascii="Arial" w:eastAsia="Times New Roman" w:hAnsi="Arial" w:cs="Arial"/>
                  <w:i/>
                  <w:iCs/>
                  <w:color w:val="000000"/>
                  <w:sz w:val="20"/>
                  <w:szCs w:val="20"/>
                </w:rPr>
                <w:t>trifidum</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23425846" w14:textId="77777777" w:rsidR="004F6583" w:rsidRPr="004F6583" w:rsidRDefault="004F6583" w:rsidP="004F6583">
            <w:pPr>
              <w:spacing w:after="0" w:line="240" w:lineRule="auto"/>
              <w:jc w:val="center"/>
              <w:rPr>
                <w:ins w:id="1769" w:author="Stefanie Lane" w:date="2022-05-12T12:10:00Z"/>
                <w:rFonts w:ascii="Calibri" w:eastAsia="Times New Roman" w:hAnsi="Calibri" w:cs="Calibri"/>
                <w:color w:val="000000"/>
              </w:rPr>
            </w:pPr>
            <w:ins w:id="1770"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43413BCA" w14:textId="77777777" w:rsidR="004F6583" w:rsidRPr="004F6583" w:rsidRDefault="004F6583" w:rsidP="004F6583">
            <w:pPr>
              <w:spacing w:after="0" w:line="240" w:lineRule="auto"/>
              <w:jc w:val="center"/>
              <w:rPr>
                <w:ins w:id="1771" w:author="Stefanie Lane" w:date="2022-05-12T12:10:00Z"/>
                <w:rFonts w:ascii="Calibri" w:eastAsia="Times New Roman" w:hAnsi="Calibri" w:cs="Calibri"/>
                <w:color w:val="000000"/>
              </w:rPr>
            </w:pPr>
            <w:ins w:id="1772"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389F7D5D" w14:textId="77777777" w:rsidR="004F6583" w:rsidRPr="004F6583" w:rsidRDefault="004F6583" w:rsidP="004F6583">
            <w:pPr>
              <w:spacing w:after="0" w:line="240" w:lineRule="auto"/>
              <w:jc w:val="center"/>
              <w:rPr>
                <w:ins w:id="1773" w:author="Stefanie Lane" w:date="2022-05-12T12:10:00Z"/>
                <w:rFonts w:ascii="Calibri" w:eastAsia="Times New Roman" w:hAnsi="Calibri" w:cs="Calibri"/>
                <w:color w:val="000000"/>
              </w:rPr>
            </w:pPr>
            <w:ins w:id="1774" w:author="Stefanie Lane" w:date="2022-05-12T12:10:00Z">
              <w:r w:rsidRPr="004F6583">
                <w:rPr>
                  <w:rFonts w:ascii="Calibri" w:eastAsia="Times New Roman" w:hAnsi="Calibri" w:cs="Calibri"/>
                  <w:color w:val="000000"/>
                </w:rPr>
                <w:t>0.39</w:t>
              </w:r>
            </w:ins>
          </w:p>
        </w:tc>
        <w:tc>
          <w:tcPr>
            <w:tcW w:w="1760" w:type="dxa"/>
            <w:tcBorders>
              <w:top w:val="single" w:sz="4" w:space="0" w:color="auto"/>
              <w:left w:val="nil"/>
              <w:bottom w:val="nil"/>
              <w:right w:val="nil"/>
            </w:tcBorders>
            <w:shd w:val="clear" w:color="auto" w:fill="auto"/>
            <w:noWrap/>
            <w:vAlign w:val="bottom"/>
            <w:hideMark/>
          </w:tcPr>
          <w:p w14:paraId="59992F7A" w14:textId="77777777" w:rsidR="004F6583" w:rsidRPr="004F6583" w:rsidRDefault="004F6583" w:rsidP="004F6583">
            <w:pPr>
              <w:spacing w:after="0" w:line="240" w:lineRule="auto"/>
              <w:jc w:val="center"/>
              <w:rPr>
                <w:ins w:id="1775" w:author="Stefanie Lane" w:date="2022-05-12T12:10:00Z"/>
                <w:rFonts w:ascii="Calibri" w:eastAsia="Times New Roman" w:hAnsi="Calibri" w:cs="Calibri"/>
                <w:color w:val="000000"/>
              </w:rPr>
            </w:pPr>
            <w:ins w:id="1776" w:author="Stefanie Lane" w:date="2022-05-12T12:10:00Z">
              <w:r w:rsidRPr="004F6583">
                <w:rPr>
                  <w:rFonts w:ascii="Calibri" w:eastAsia="Times New Roman" w:hAnsi="Calibri" w:cs="Calibri"/>
                  <w:color w:val="000000"/>
                </w:rPr>
                <w:t>+</w:t>
              </w:r>
            </w:ins>
          </w:p>
        </w:tc>
      </w:tr>
      <w:tr w:rsidR="004F6583" w:rsidRPr="004F6583" w14:paraId="76128181" w14:textId="77777777" w:rsidTr="004F6583">
        <w:trPr>
          <w:trHeight w:val="290"/>
          <w:ins w:id="1777" w:author="Stefanie Lane" w:date="2022-05-12T12:10:00Z"/>
        </w:trPr>
        <w:tc>
          <w:tcPr>
            <w:tcW w:w="1700" w:type="dxa"/>
            <w:vMerge/>
            <w:tcBorders>
              <w:top w:val="nil"/>
              <w:left w:val="nil"/>
              <w:bottom w:val="single" w:sz="4" w:space="0" w:color="000000"/>
              <w:right w:val="nil"/>
            </w:tcBorders>
            <w:vAlign w:val="center"/>
            <w:hideMark/>
          </w:tcPr>
          <w:p w14:paraId="17500D18" w14:textId="77777777" w:rsidR="004F6583" w:rsidRPr="004F6583" w:rsidRDefault="004F6583" w:rsidP="004F6583">
            <w:pPr>
              <w:spacing w:after="0" w:line="240" w:lineRule="auto"/>
              <w:rPr>
                <w:ins w:id="1778"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5131035" w14:textId="77777777" w:rsidR="004F6583" w:rsidRPr="004F6583" w:rsidRDefault="004F6583" w:rsidP="004F6583">
            <w:pPr>
              <w:spacing w:after="0" w:line="240" w:lineRule="auto"/>
              <w:rPr>
                <w:ins w:id="1779" w:author="Stefanie Lane" w:date="2022-05-12T12:10:00Z"/>
                <w:rFonts w:ascii="Arial" w:eastAsia="Times New Roman" w:hAnsi="Arial" w:cs="Arial"/>
                <w:i/>
                <w:iCs/>
                <w:color w:val="000000"/>
                <w:sz w:val="20"/>
                <w:szCs w:val="20"/>
              </w:rPr>
            </w:pPr>
            <w:ins w:id="1780" w:author="Stefanie Lane" w:date="2022-05-12T12:10:00Z">
              <w:r w:rsidRPr="004F6583">
                <w:rPr>
                  <w:rFonts w:ascii="Arial" w:eastAsia="Times New Roman" w:hAnsi="Arial" w:cs="Arial"/>
                  <w:i/>
                  <w:iCs/>
                  <w:color w:val="000000"/>
                  <w:sz w:val="20"/>
                  <w:szCs w:val="20"/>
                </w:rPr>
                <w:t xml:space="preserve">Hypericum </w:t>
              </w:r>
              <w:proofErr w:type="spellStart"/>
              <w:r w:rsidRPr="004F6583">
                <w:rPr>
                  <w:rFonts w:ascii="Arial" w:eastAsia="Times New Roman" w:hAnsi="Arial" w:cs="Arial"/>
                  <w:i/>
                  <w:iCs/>
                  <w:color w:val="000000"/>
                  <w:sz w:val="20"/>
                  <w:szCs w:val="20"/>
                </w:rPr>
                <w:t>scouleri</w:t>
              </w:r>
              <w:proofErr w:type="spellEnd"/>
            </w:ins>
          </w:p>
        </w:tc>
        <w:tc>
          <w:tcPr>
            <w:tcW w:w="960" w:type="dxa"/>
            <w:tcBorders>
              <w:top w:val="nil"/>
              <w:left w:val="nil"/>
              <w:bottom w:val="nil"/>
              <w:right w:val="nil"/>
            </w:tcBorders>
            <w:shd w:val="clear" w:color="auto" w:fill="auto"/>
            <w:noWrap/>
            <w:vAlign w:val="bottom"/>
            <w:hideMark/>
          </w:tcPr>
          <w:p w14:paraId="7761ADD2" w14:textId="77777777" w:rsidR="004F6583" w:rsidRPr="004F6583" w:rsidRDefault="004F6583" w:rsidP="004F6583">
            <w:pPr>
              <w:spacing w:after="0" w:line="240" w:lineRule="auto"/>
              <w:jc w:val="center"/>
              <w:rPr>
                <w:ins w:id="1781" w:author="Stefanie Lane" w:date="2022-05-12T12:10:00Z"/>
                <w:rFonts w:ascii="Calibri" w:eastAsia="Times New Roman" w:hAnsi="Calibri" w:cs="Calibri"/>
                <w:color w:val="000000"/>
              </w:rPr>
            </w:pPr>
            <w:ins w:id="1782"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79565922" w14:textId="77777777" w:rsidR="004F6583" w:rsidRPr="004F6583" w:rsidRDefault="004F6583" w:rsidP="004F6583">
            <w:pPr>
              <w:spacing w:after="0" w:line="240" w:lineRule="auto"/>
              <w:jc w:val="center"/>
              <w:rPr>
                <w:ins w:id="1783" w:author="Stefanie Lane" w:date="2022-05-12T12:10:00Z"/>
                <w:rFonts w:ascii="Calibri" w:eastAsia="Times New Roman" w:hAnsi="Calibri" w:cs="Calibri"/>
                <w:color w:val="000000"/>
              </w:rPr>
            </w:pPr>
            <w:ins w:id="1784"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00A65355" w14:textId="77777777" w:rsidR="004F6583" w:rsidRPr="004F6583" w:rsidRDefault="004F6583" w:rsidP="004F6583">
            <w:pPr>
              <w:spacing w:after="0" w:line="240" w:lineRule="auto"/>
              <w:jc w:val="center"/>
              <w:rPr>
                <w:ins w:id="1785" w:author="Stefanie Lane" w:date="2022-05-12T12:10:00Z"/>
                <w:rFonts w:ascii="Calibri" w:eastAsia="Times New Roman" w:hAnsi="Calibri" w:cs="Calibri"/>
                <w:color w:val="000000"/>
              </w:rPr>
            </w:pPr>
            <w:ins w:id="1786" w:author="Stefanie Lane" w:date="2022-05-12T12:10:00Z">
              <w:r w:rsidRPr="004F6583">
                <w:rPr>
                  <w:rFonts w:ascii="Calibri" w:eastAsia="Times New Roman" w:hAnsi="Calibri" w:cs="Calibri"/>
                  <w:color w:val="000000"/>
                </w:rPr>
                <w:t>0.04</w:t>
              </w:r>
            </w:ins>
          </w:p>
        </w:tc>
        <w:tc>
          <w:tcPr>
            <w:tcW w:w="1760" w:type="dxa"/>
            <w:tcBorders>
              <w:top w:val="single" w:sz="4" w:space="0" w:color="auto"/>
              <w:left w:val="nil"/>
              <w:bottom w:val="nil"/>
              <w:right w:val="nil"/>
            </w:tcBorders>
            <w:shd w:val="clear" w:color="auto" w:fill="auto"/>
            <w:noWrap/>
            <w:vAlign w:val="bottom"/>
            <w:hideMark/>
          </w:tcPr>
          <w:p w14:paraId="07D79F9A" w14:textId="77777777" w:rsidR="004F6583" w:rsidRPr="004F6583" w:rsidRDefault="004F6583" w:rsidP="004F6583">
            <w:pPr>
              <w:spacing w:after="0" w:line="240" w:lineRule="auto"/>
              <w:jc w:val="center"/>
              <w:rPr>
                <w:ins w:id="1787" w:author="Stefanie Lane" w:date="2022-05-12T12:10:00Z"/>
                <w:rFonts w:ascii="Calibri" w:eastAsia="Times New Roman" w:hAnsi="Calibri" w:cs="Calibri"/>
                <w:color w:val="000000"/>
              </w:rPr>
            </w:pPr>
            <w:ins w:id="1788" w:author="Stefanie Lane" w:date="2022-05-12T12:10:00Z">
              <w:r w:rsidRPr="004F6583">
                <w:rPr>
                  <w:rFonts w:ascii="Calibri" w:eastAsia="Times New Roman" w:hAnsi="Calibri" w:cs="Calibri"/>
                  <w:color w:val="000000"/>
                </w:rPr>
                <w:t>+</w:t>
              </w:r>
            </w:ins>
          </w:p>
        </w:tc>
      </w:tr>
      <w:tr w:rsidR="004F6583" w:rsidRPr="004F6583" w14:paraId="196E167D" w14:textId="77777777" w:rsidTr="004F6583">
        <w:trPr>
          <w:trHeight w:val="290"/>
          <w:ins w:id="1789" w:author="Stefanie Lane" w:date="2022-05-12T12:10:00Z"/>
        </w:trPr>
        <w:tc>
          <w:tcPr>
            <w:tcW w:w="1700" w:type="dxa"/>
            <w:vMerge/>
            <w:tcBorders>
              <w:top w:val="nil"/>
              <w:left w:val="nil"/>
              <w:bottom w:val="single" w:sz="4" w:space="0" w:color="000000"/>
              <w:right w:val="nil"/>
            </w:tcBorders>
            <w:vAlign w:val="center"/>
            <w:hideMark/>
          </w:tcPr>
          <w:p w14:paraId="3EFF1DCC" w14:textId="77777777" w:rsidR="004F6583" w:rsidRPr="004F6583" w:rsidRDefault="004F6583" w:rsidP="004F6583">
            <w:pPr>
              <w:spacing w:after="0" w:line="240" w:lineRule="auto"/>
              <w:rPr>
                <w:ins w:id="1790"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C26FAF1" w14:textId="77777777" w:rsidR="004F6583" w:rsidRPr="004F6583" w:rsidRDefault="004F6583" w:rsidP="004F6583">
            <w:pPr>
              <w:spacing w:after="0" w:line="240" w:lineRule="auto"/>
              <w:rPr>
                <w:ins w:id="1791" w:author="Stefanie Lane" w:date="2022-05-12T12:10:00Z"/>
                <w:rFonts w:ascii="Arial" w:eastAsia="Times New Roman" w:hAnsi="Arial" w:cs="Arial"/>
                <w:i/>
                <w:iCs/>
                <w:sz w:val="20"/>
                <w:szCs w:val="20"/>
              </w:rPr>
            </w:pPr>
            <w:ins w:id="1792" w:author="Stefanie Lane" w:date="2022-05-12T12:10:00Z">
              <w:r w:rsidRPr="004F6583">
                <w:rPr>
                  <w:rFonts w:ascii="Arial" w:eastAsia="Times New Roman" w:hAnsi="Arial" w:cs="Arial"/>
                  <w:i/>
                  <w:iCs/>
                  <w:sz w:val="20"/>
                  <w:szCs w:val="20"/>
                </w:rPr>
                <w:t xml:space="preserve">Impatiens </w:t>
              </w:r>
              <w:proofErr w:type="spellStart"/>
              <w:r w:rsidRPr="004F6583">
                <w:rPr>
                  <w:rFonts w:ascii="Arial" w:eastAsia="Times New Roman" w:hAnsi="Arial" w:cs="Arial"/>
                  <w:i/>
                  <w:iCs/>
                  <w:sz w:val="20"/>
                  <w:szCs w:val="20"/>
                </w:rPr>
                <w:t>capensi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5E75D59A" w14:textId="77777777" w:rsidR="004F6583" w:rsidRPr="004F6583" w:rsidRDefault="004F6583" w:rsidP="004F6583">
            <w:pPr>
              <w:spacing w:after="0" w:line="240" w:lineRule="auto"/>
              <w:jc w:val="center"/>
              <w:rPr>
                <w:ins w:id="1793" w:author="Stefanie Lane" w:date="2022-05-12T12:10:00Z"/>
                <w:rFonts w:ascii="Calibri" w:eastAsia="Times New Roman" w:hAnsi="Calibri" w:cs="Calibri"/>
                <w:color w:val="000000"/>
              </w:rPr>
            </w:pPr>
            <w:ins w:id="1794"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69905DEB" w14:textId="77777777" w:rsidR="004F6583" w:rsidRPr="004F6583" w:rsidRDefault="004F6583" w:rsidP="004F6583">
            <w:pPr>
              <w:spacing w:after="0" w:line="240" w:lineRule="auto"/>
              <w:jc w:val="center"/>
              <w:rPr>
                <w:ins w:id="1795" w:author="Stefanie Lane" w:date="2022-05-12T12:10:00Z"/>
                <w:rFonts w:ascii="Calibri" w:eastAsia="Times New Roman" w:hAnsi="Calibri" w:cs="Calibri"/>
                <w:color w:val="000000"/>
              </w:rPr>
            </w:pPr>
            <w:ins w:id="1796" w:author="Stefanie Lane" w:date="2022-05-12T12:10:00Z">
              <w:r w:rsidRPr="004F6583">
                <w:rPr>
                  <w:rFonts w:ascii="Calibri" w:eastAsia="Times New Roman" w:hAnsi="Calibri" w:cs="Calibri"/>
                  <w:color w:val="000000"/>
                </w:rPr>
                <w:t>0.44</w:t>
              </w:r>
            </w:ins>
          </w:p>
        </w:tc>
        <w:tc>
          <w:tcPr>
            <w:tcW w:w="960" w:type="dxa"/>
            <w:tcBorders>
              <w:top w:val="single" w:sz="4" w:space="0" w:color="auto"/>
              <w:left w:val="nil"/>
              <w:bottom w:val="single" w:sz="4" w:space="0" w:color="auto"/>
              <w:right w:val="nil"/>
            </w:tcBorders>
            <w:shd w:val="clear" w:color="auto" w:fill="auto"/>
            <w:noWrap/>
            <w:vAlign w:val="bottom"/>
            <w:hideMark/>
          </w:tcPr>
          <w:p w14:paraId="626FEC91" w14:textId="77777777" w:rsidR="004F6583" w:rsidRPr="004F6583" w:rsidRDefault="004F6583" w:rsidP="004F6583">
            <w:pPr>
              <w:spacing w:after="0" w:line="240" w:lineRule="auto"/>
              <w:jc w:val="center"/>
              <w:rPr>
                <w:ins w:id="1797" w:author="Stefanie Lane" w:date="2022-05-12T12:10:00Z"/>
                <w:rFonts w:ascii="Calibri" w:eastAsia="Times New Roman" w:hAnsi="Calibri" w:cs="Calibri"/>
                <w:color w:val="000000"/>
              </w:rPr>
            </w:pPr>
            <w:ins w:id="1798" w:author="Stefanie Lane" w:date="2022-05-12T12:10:00Z">
              <w:r w:rsidRPr="004F6583">
                <w:rPr>
                  <w:rFonts w:ascii="Calibri" w:eastAsia="Times New Roman" w:hAnsi="Calibri" w:cs="Calibri"/>
                  <w:color w:val="000000"/>
                </w:rPr>
                <w:t>0.32</w:t>
              </w:r>
            </w:ins>
          </w:p>
        </w:tc>
        <w:tc>
          <w:tcPr>
            <w:tcW w:w="1760" w:type="dxa"/>
            <w:tcBorders>
              <w:top w:val="single" w:sz="4" w:space="0" w:color="auto"/>
              <w:left w:val="nil"/>
              <w:bottom w:val="nil"/>
              <w:right w:val="nil"/>
            </w:tcBorders>
            <w:shd w:val="clear" w:color="auto" w:fill="auto"/>
            <w:noWrap/>
            <w:vAlign w:val="bottom"/>
            <w:hideMark/>
          </w:tcPr>
          <w:p w14:paraId="7AD35B9A" w14:textId="77777777" w:rsidR="004F6583" w:rsidRPr="004F6583" w:rsidRDefault="004F6583" w:rsidP="004F6583">
            <w:pPr>
              <w:spacing w:after="0" w:line="240" w:lineRule="auto"/>
              <w:jc w:val="center"/>
              <w:rPr>
                <w:ins w:id="1799" w:author="Stefanie Lane" w:date="2022-05-12T12:10:00Z"/>
                <w:rFonts w:ascii="Calibri" w:eastAsia="Times New Roman" w:hAnsi="Calibri" w:cs="Calibri"/>
                <w:color w:val="000000"/>
              </w:rPr>
            </w:pPr>
            <w:ins w:id="1800" w:author="Stefanie Lane" w:date="2022-05-12T12:10:00Z">
              <w:r w:rsidRPr="004F6583">
                <w:rPr>
                  <w:rFonts w:ascii="Calibri" w:eastAsia="Times New Roman" w:hAnsi="Calibri" w:cs="Calibri"/>
                  <w:color w:val="000000"/>
                </w:rPr>
                <w:t>+</w:t>
              </w:r>
            </w:ins>
          </w:p>
        </w:tc>
      </w:tr>
      <w:tr w:rsidR="004F6583" w:rsidRPr="004F6583" w14:paraId="7EA221D3" w14:textId="77777777" w:rsidTr="004F6583">
        <w:trPr>
          <w:trHeight w:val="290"/>
          <w:ins w:id="1801" w:author="Stefanie Lane" w:date="2022-05-12T12:10:00Z"/>
        </w:trPr>
        <w:tc>
          <w:tcPr>
            <w:tcW w:w="1700" w:type="dxa"/>
            <w:vMerge/>
            <w:tcBorders>
              <w:top w:val="nil"/>
              <w:left w:val="nil"/>
              <w:bottom w:val="single" w:sz="4" w:space="0" w:color="000000"/>
              <w:right w:val="nil"/>
            </w:tcBorders>
            <w:vAlign w:val="center"/>
            <w:hideMark/>
          </w:tcPr>
          <w:p w14:paraId="2F61707C" w14:textId="77777777" w:rsidR="004F6583" w:rsidRPr="004F6583" w:rsidRDefault="004F6583" w:rsidP="004F6583">
            <w:pPr>
              <w:spacing w:after="0" w:line="240" w:lineRule="auto"/>
              <w:rPr>
                <w:ins w:id="1802"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8250BEE" w14:textId="77777777" w:rsidR="004F6583" w:rsidRPr="004F6583" w:rsidRDefault="004F6583" w:rsidP="004F6583">
            <w:pPr>
              <w:spacing w:after="0" w:line="240" w:lineRule="auto"/>
              <w:rPr>
                <w:ins w:id="1803" w:author="Stefanie Lane" w:date="2022-05-12T12:10:00Z"/>
                <w:rFonts w:ascii="Arial" w:eastAsia="Times New Roman" w:hAnsi="Arial" w:cs="Arial"/>
                <w:i/>
                <w:iCs/>
                <w:sz w:val="20"/>
                <w:szCs w:val="20"/>
              </w:rPr>
            </w:pPr>
            <w:ins w:id="1804" w:author="Stefanie Lane" w:date="2022-05-12T12:10:00Z">
              <w:r w:rsidRPr="004F6583">
                <w:rPr>
                  <w:rFonts w:ascii="Arial" w:eastAsia="Times New Roman" w:hAnsi="Arial" w:cs="Arial"/>
                  <w:i/>
                  <w:iCs/>
                  <w:sz w:val="20"/>
                  <w:szCs w:val="20"/>
                </w:rPr>
                <w:t xml:space="preserve">Iris </w:t>
              </w:r>
              <w:proofErr w:type="spellStart"/>
              <w:r w:rsidRPr="004F6583">
                <w:rPr>
                  <w:rFonts w:ascii="Arial" w:eastAsia="Times New Roman" w:hAnsi="Arial" w:cs="Arial"/>
                  <w:i/>
                  <w:iCs/>
                  <w:sz w:val="20"/>
                  <w:szCs w:val="20"/>
                </w:rPr>
                <w:t>pseudocorus</w:t>
              </w:r>
              <w:proofErr w:type="spellEnd"/>
            </w:ins>
          </w:p>
        </w:tc>
        <w:tc>
          <w:tcPr>
            <w:tcW w:w="960" w:type="dxa"/>
            <w:tcBorders>
              <w:top w:val="nil"/>
              <w:left w:val="nil"/>
              <w:bottom w:val="nil"/>
              <w:right w:val="nil"/>
            </w:tcBorders>
            <w:shd w:val="clear" w:color="auto" w:fill="auto"/>
            <w:noWrap/>
            <w:vAlign w:val="bottom"/>
            <w:hideMark/>
          </w:tcPr>
          <w:p w14:paraId="50477CDB" w14:textId="77777777" w:rsidR="004F6583" w:rsidRPr="004F6583" w:rsidRDefault="004F6583" w:rsidP="004F6583">
            <w:pPr>
              <w:spacing w:after="0" w:line="240" w:lineRule="auto"/>
              <w:jc w:val="center"/>
              <w:rPr>
                <w:ins w:id="1805" w:author="Stefanie Lane" w:date="2022-05-12T12:10:00Z"/>
                <w:rFonts w:ascii="Calibri" w:eastAsia="Times New Roman" w:hAnsi="Calibri" w:cs="Calibri"/>
                <w:color w:val="000000"/>
              </w:rPr>
            </w:pPr>
            <w:ins w:id="1806"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618DBDC4" w14:textId="77777777" w:rsidR="004F6583" w:rsidRPr="004F6583" w:rsidRDefault="004F6583" w:rsidP="004F6583">
            <w:pPr>
              <w:spacing w:after="0" w:line="240" w:lineRule="auto"/>
              <w:jc w:val="center"/>
              <w:rPr>
                <w:ins w:id="1807" w:author="Stefanie Lane" w:date="2022-05-12T12:10:00Z"/>
                <w:rFonts w:ascii="Calibri" w:eastAsia="Times New Roman" w:hAnsi="Calibri" w:cs="Calibri"/>
                <w:color w:val="000000"/>
              </w:rPr>
            </w:pPr>
            <w:ins w:id="1808" w:author="Stefanie Lane" w:date="2022-05-12T12:10:00Z">
              <w:r w:rsidRPr="004F6583">
                <w:rPr>
                  <w:rFonts w:ascii="Calibri" w:eastAsia="Times New Roman" w:hAnsi="Calibri" w:cs="Calibri"/>
                  <w:color w:val="000000"/>
                </w:rPr>
                <w:t>0.33</w:t>
              </w:r>
            </w:ins>
          </w:p>
        </w:tc>
        <w:tc>
          <w:tcPr>
            <w:tcW w:w="960" w:type="dxa"/>
            <w:tcBorders>
              <w:top w:val="nil"/>
              <w:left w:val="nil"/>
              <w:bottom w:val="nil"/>
              <w:right w:val="nil"/>
            </w:tcBorders>
            <w:shd w:val="clear" w:color="auto" w:fill="auto"/>
            <w:noWrap/>
            <w:vAlign w:val="bottom"/>
            <w:hideMark/>
          </w:tcPr>
          <w:p w14:paraId="15B5EABD" w14:textId="77777777" w:rsidR="004F6583" w:rsidRPr="004F6583" w:rsidRDefault="004F6583" w:rsidP="004F6583">
            <w:pPr>
              <w:spacing w:after="0" w:line="240" w:lineRule="auto"/>
              <w:jc w:val="center"/>
              <w:rPr>
                <w:ins w:id="1809" w:author="Stefanie Lane" w:date="2022-05-12T12:10:00Z"/>
                <w:rFonts w:ascii="Calibri" w:eastAsia="Times New Roman" w:hAnsi="Calibri" w:cs="Calibri"/>
                <w:color w:val="000000"/>
              </w:rPr>
            </w:pPr>
            <w:ins w:id="1810" w:author="Stefanie Lane" w:date="2022-05-12T12:10:00Z">
              <w:r w:rsidRPr="004F6583">
                <w:rPr>
                  <w:rFonts w:ascii="Calibri" w:eastAsia="Times New Roman" w:hAnsi="Calibri" w:cs="Calibri"/>
                  <w:color w:val="000000"/>
                </w:rPr>
                <w:t>0.21</w:t>
              </w:r>
            </w:ins>
          </w:p>
        </w:tc>
        <w:tc>
          <w:tcPr>
            <w:tcW w:w="1760" w:type="dxa"/>
            <w:tcBorders>
              <w:top w:val="single" w:sz="4" w:space="0" w:color="auto"/>
              <w:left w:val="nil"/>
              <w:bottom w:val="nil"/>
              <w:right w:val="nil"/>
            </w:tcBorders>
            <w:shd w:val="clear" w:color="auto" w:fill="auto"/>
            <w:noWrap/>
            <w:vAlign w:val="bottom"/>
            <w:hideMark/>
          </w:tcPr>
          <w:p w14:paraId="7EFB02AA" w14:textId="77777777" w:rsidR="004F6583" w:rsidRPr="004F6583" w:rsidRDefault="004F6583" w:rsidP="004F6583">
            <w:pPr>
              <w:spacing w:after="0" w:line="240" w:lineRule="auto"/>
              <w:jc w:val="center"/>
              <w:rPr>
                <w:ins w:id="1811" w:author="Stefanie Lane" w:date="2022-05-12T12:10:00Z"/>
                <w:rFonts w:ascii="Calibri" w:eastAsia="Times New Roman" w:hAnsi="Calibri" w:cs="Calibri"/>
                <w:color w:val="000000"/>
              </w:rPr>
            </w:pPr>
            <w:ins w:id="1812" w:author="Stefanie Lane" w:date="2022-05-12T12:10:00Z">
              <w:r w:rsidRPr="004F6583">
                <w:rPr>
                  <w:rFonts w:ascii="Calibri" w:eastAsia="Times New Roman" w:hAnsi="Calibri" w:cs="Calibri"/>
                  <w:color w:val="000000"/>
                </w:rPr>
                <w:t>+</w:t>
              </w:r>
            </w:ins>
          </w:p>
        </w:tc>
      </w:tr>
      <w:tr w:rsidR="004F6583" w:rsidRPr="004F6583" w14:paraId="7AF6A5FE" w14:textId="77777777" w:rsidTr="004F6583">
        <w:trPr>
          <w:trHeight w:val="290"/>
          <w:ins w:id="1813" w:author="Stefanie Lane" w:date="2022-05-12T12:10:00Z"/>
        </w:trPr>
        <w:tc>
          <w:tcPr>
            <w:tcW w:w="1700" w:type="dxa"/>
            <w:vMerge/>
            <w:tcBorders>
              <w:top w:val="nil"/>
              <w:left w:val="nil"/>
              <w:bottom w:val="single" w:sz="4" w:space="0" w:color="000000"/>
              <w:right w:val="nil"/>
            </w:tcBorders>
            <w:vAlign w:val="center"/>
            <w:hideMark/>
          </w:tcPr>
          <w:p w14:paraId="2CF8956A" w14:textId="77777777" w:rsidR="004F6583" w:rsidRPr="004F6583" w:rsidRDefault="004F6583" w:rsidP="004F6583">
            <w:pPr>
              <w:spacing w:after="0" w:line="240" w:lineRule="auto"/>
              <w:rPr>
                <w:ins w:id="1814"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788BD6D" w14:textId="77777777" w:rsidR="004F6583" w:rsidRPr="004F6583" w:rsidRDefault="004F6583" w:rsidP="004F6583">
            <w:pPr>
              <w:spacing w:after="0" w:line="240" w:lineRule="auto"/>
              <w:rPr>
                <w:ins w:id="1815" w:author="Stefanie Lane" w:date="2022-05-12T12:10:00Z"/>
                <w:rFonts w:ascii="Arial" w:eastAsia="Times New Roman" w:hAnsi="Arial" w:cs="Arial"/>
                <w:i/>
                <w:iCs/>
                <w:color w:val="000000"/>
                <w:sz w:val="20"/>
                <w:szCs w:val="20"/>
              </w:rPr>
            </w:pPr>
            <w:ins w:id="1816" w:author="Stefanie Lane" w:date="2022-05-12T12:10:00Z">
              <w:r w:rsidRPr="004F6583">
                <w:rPr>
                  <w:rFonts w:ascii="Arial" w:eastAsia="Times New Roman" w:hAnsi="Arial" w:cs="Arial"/>
                  <w:i/>
                  <w:iCs/>
                  <w:color w:val="000000"/>
                  <w:sz w:val="20"/>
                  <w:szCs w:val="20"/>
                </w:rPr>
                <w:t xml:space="preserve">Juncus </w:t>
              </w:r>
              <w:proofErr w:type="spellStart"/>
              <w:r w:rsidRPr="004F6583">
                <w:rPr>
                  <w:rFonts w:ascii="Arial" w:eastAsia="Times New Roman" w:hAnsi="Arial" w:cs="Arial"/>
                  <w:i/>
                  <w:iCs/>
                  <w:color w:val="000000"/>
                  <w:sz w:val="20"/>
                  <w:szCs w:val="20"/>
                </w:rPr>
                <w:t>acuminatu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33D7E819" w14:textId="77777777" w:rsidR="004F6583" w:rsidRPr="004F6583" w:rsidRDefault="004F6583" w:rsidP="004F6583">
            <w:pPr>
              <w:spacing w:after="0" w:line="240" w:lineRule="auto"/>
              <w:jc w:val="center"/>
              <w:rPr>
                <w:ins w:id="1817" w:author="Stefanie Lane" w:date="2022-05-12T12:10:00Z"/>
                <w:rFonts w:ascii="Calibri" w:eastAsia="Times New Roman" w:hAnsi="Calibri" w:cs="Calibri"/>
                <w:color w:val="000000"/>
              </w:rPr>
            </w:pPr>
            <w:ins w:id="1818"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7CEFD754" w14:textId="77777777" w:rsidR="004F6583" w:rsidRPr="004F6583" w:rsidRDefault="004F6583" w:rsidP="004F6583">
            <w:pPr>
              <w:spacing w:after="0" w:line="240" w:lineRule="auto"/>
              <w:jc w:val="center"/>
              <w:rPr>
                <w:ins w:id="1819" w:author="Stefanie Lane" w:date="2022-05-12T12:10:00Z"/>
                <w:rFonts w:ascii="Calibri" w:eastAsia="Times New Roman" w:hAnsi="Calibri" w:cs="Calibri"/>
                <w:color w:val="000000"/>
              </w:rPr>
            </w:pPr>
            <w:ins w:id="1820"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18249FF6" w14:textId="77777777" w:rsidR="004F6583" w:rsidRPr="004F6583" w:rsidRDefault="004F6583" w:rsidP="004F6583">
            <w:pPr>
              <w:spacing w:after="0" w:line="240" w:lineRule="auto"/>
              <w:jc w:val="center"/>
              <w:rPr>
                <w:ins w:id="1821" w:author="Stefanie Lane" w:date="2022-05-12T12:10:00Z"/>
                <w:rFonts w:ascii="Calibri" w:eastAsia="Times New Roman" w:hAnsi="Calibri" w:cs="Calibri"/>
                <w:color w:val="000000"/>
              </w:rPr>
            </w:pPr>
            <w:ins w:id="1822" w:author="Stefanie Lane" w:date="2022-05-12T12:10:00Z">
              <w:r w:rsidRPr="004F6583">
                <w:rPr>
                  <w:rFonts w:ascii="Calibri" w:eastAsia="Times New Roman" w:hAnsi="Calibri" w:cs="Calibri"/>
                  <w:color w:val="000000"/>
                </w:rPr>
                <w:t>0.04</w:t>
              </w:r>
            </w:ins>
          </w:p>
        </w:tc>
        <w:tc>
          <w:tcPr>
            <w:tcW w:w="1760" w:type="dxa"/>
            <w:tcBorders>
              <w:top w:val="single" w:sz="4" w:space="0" w:color="auto"/>
              <w:left w:val="nil"/>
              <w:bottom w:val="nil"/>
              <w:right w:val="nil"/>
            </w:tcBorders>
            <w:shd w:val="clear" w:color="auto" w:fill="auto"/>
            <w:noWrap/>
            <w:vAlign w:val="bottom"/>
            <w:hideMark/>
          </w:tcPr>
          <w:p w14:paraId="50197051" w14:textId="77777777" w:rsidR="004F6583" w:rsidRPr="004F6583" w:rsidRDefault="004F6583" w:rsidP="004F6583">
            <w:pPr>
              <w:spacing w:after="0" w:line="240" w:lineRule="auto"/>
              <w:jc w:val="center"/>
              <w:rPr>
                <w:ins w:id="1823" w:author="Stefanie Lane" w:date="2022-05-12T12:10:00Z"/>
                <w:rFonts w:ascii="Calibri" w:eastAsia="Times New Roman" w:hAnsi="Calibri" w:cs="Calibri"/>
                <w:color w:val="000000"/>
              </w:rPr>
            </w:pPr>
            <w:ins w:id="1824" w:author="Stefanie Lane" w:date="2022-05-12T12:10:00Z">
              <w:r w:rsidRPr="004F6583">
                <w:rPr>
                  <w:rFonts w:ascii="Calibri" w:eastAsia="Times New Roman" w:hAnsi="Calibri" w:cs="Calibri"/>
                  <w:color w:val="000000"/>
                </w:rPr>
                <w:t>+</w:t>
              </w:r>
            </w:ins>
          </w:p>
        </w:tc>
      </w:tr>
      <w:tr w:rsidR="004F6583" w:rsidRPr="004F6583" w14:paraId="6D1A1D6C" w14:textId="77777777" w:rsidTr="004F6583">
        <w:trPr>
          <w:trHeight w:val="290"/>
          <w:ins w:id="1825" w:author="Stefanie Lane" w:date="2022-05-12T12:10:00Z"/>
        </w:trPr>
        <w:tc>
          <w:tcPr>
            <w:tcW w:w="1700" w:type="dxa"/>
            <w:vMerge/>
            <w:tcBorders>
              <w:top w:val="nil"/>
              <w:left w:val="nil"/>
              <w:bottom w:val="single" w:sz="4" w:space="0" w:color="000000"/>
              <w:right w:val="nil"/>
            </w:tcBorders>
            <w:vAlign w:val="center"/>
            <w:hideMark/>
          </w:tcPr>
          <w:p w14:paraId="634B07EB" w14:textId="77777777" w:rsidR="004F6583" w:rsidRPr="004F6583" w:rsidRDefault="004F6583" w:rsidP="004F6583">
            <w:pPr>
              <w:spacing w:after="0" w:line="240" w:lineRule="auto"/>
              <w:rPr>
                <w:ins w:id="1826"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07BABF2" w14:textId="77777777" w:rsidR="004F6583" w:rsidRPr="004F6583" w:rsidRDefault="004F6583" w:rsidP="004F6583">
            <w:pPr>
              <w:spacing w:after="0" w:line="240" w:lineRule="auto"/>
              <w:rPr>
                <w:ins w:id="1827" w:author="Stefanie Lane" w:date="2022-05-12T12:10:00Z"/>
                <w:rFonts w:ascii="Arial" w:eastAsia="Times New Roman" w:hAnsi="Arial" w:cs="Arial"/>
                <w:i/>
                <w:iCs/>
                <w:sz w:val="20"/>
                <w:szCs w:val="20"/>
              </w:rPr>
            </w:pPr>
            <w:ins w:id="1828" w:author="Stefanie Lane" w:date="2022-05-12T12:10:00Z">
              <w:r w:rsidRPr="004F6583">
                <w:rPr>
                  <w:rFonts w:ascii="Arial" w:eastAsia="Times New Roman" w:hAnsi="Arial" w:cs="Arial"/>
                  <w:i/>
                  <w:iCs/>
                  <w:sz w:val="20"/>
                  <w:szCs w:val="20"/>
                </w:rPr>
                <w:t>Lathyrus palustris</w:t>
              </w:r>
            </w:ins>
          </w:p>
        </w:tc>
        <w:tc>
          <w:tcPr>
            <w:tcW w:w="960" w:type="dxa"/>
            <w:tcBorders>
              <w:top w:val="nil"/>
              <w:left w:val="nil"/>
              <w:bottom w:val="nil"/>
              <w:right w:val="nil"/>
            </w:tcBorders>
            <w:shd w:val="clear" w:color="auto" w:fill="auto"/>
            <w:noWrap/>
            <w:vAlign w:val="bottom"/>
            <w:hideMark/>
          </w:tcPr>
          <w:p w14:paraId="33803A22" w14:textId="77777777" w:rsidR="004F6583" w:rsidRPr="004F6583" w:rsidRDefault="004F6583" w:rsidP="004F6583">
            <w:pPr>
              <w:spacing w:after="0" w:line="240" w:lineRule="auto"/>
              <w:jc w:val="center"/>
              <w:rPr>
                <w:ins w:id="1829" w:author="Stefanie Lane" w:date="2022-05-12T12:10:00Z"/>
                <w:rFonts w:ascii="Calibri" w:eastAsia="Times New Roman" w:hAnsi="Calibri" w:cs="Calibri"/>
                <w:color w:val="000000"/>
              </w:rPr>
            </w:pPr>
            <w:ins w:id="1830"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5942EE4F" w14:textId="77777777" w:rsidR="004F6583" w:rsidRPr="004F6583" w:rsidRDefault="004F6583" w:rsidP="004F6583">
            <w:pPr>
              <w:spacing w:after="0" w:line="240" w:lineRule="auto"/>
              <w:jc w:val="center"/>
              <w:rPr>
                <w:ins w:id="1831" w:author="Stefanie Lane" w:date="2022-05-12T12:10:00Z"/>
                <w:rFonts w:ascii="Calibri" w:eastAsia="Times New Roman" w:hAnsi="Calibri" w:cs="Calibri"/>
                <w:color w:val="000000"/>
              </w:rPr>
            </w:pPr>
            <w:ins w:id="1832" w:author="Stefanie Lane" w:date="2022-05-12T12:10:00Z">
              <w:r w:rsidRPr="004F6583">
                <w:rPr>
                  <w:rFonts w:ascii="Calibri" w:eastAsia="Times New Roman" w:hAnsi="Calibri" w:cs="Calibri"/>
                  <w:color w:val="000000"/>
                </w:rPr>
                <w:t>0.11</w:t>
              </w:r>
            </w:ins>
          </w:p>
        </w:tc>
        <w:tc>
          <w:tcPr>
            <w:tcW w:w="960" w:type="dxa"/>
            <w:tcBorders>
              <w:top w:val="nil"/>
              <w:left w:val="nil"/>
              <w:bottom w:val="nil"/>
              <w:right w:val="nil"/>
            </w:tcBorders>
            <w:shd w:val="clear" w:color="auto" w:fill="auto"/>
            <w:noWrap/>
            <w:vAlign w:val="bottom"/>
            <w:hideMark/>
          </w:tcPr>
          <w:p w14:paraId="77BD433C" w14:textId="77777777" w:rsidR="004F6583" w:rsidRPr="004F6583" w:rsidRDefault="004F6583" w:rsidP="004F6583">
            <w:pPr>
              <w:spacing w:after="0" w:line="240" w:lineRule="auto"/>
              <w:jc w:val="center"/>
              <w:rPr>
                <w:ins w:id="1833" w:author="Stefanie Lane" w:date="2022-05-12T12:10:00Z"/>
                <w:rFonts w:ascii="Calibri" w:eastAsia="Times New Roman" w:hAnsi="Calibri" w:cs="Calibri"/>
                <w:color w:val="000000"/>
              </w:rPr>
            </w:pPr>
            <w:ins w:id="1834" w:author="Stefanie Lane" w:date="2022-05-12T12:10:00Z">
              <w:r w:rsidRPr="004F6583">
                <w:rPr>
                  <w:rFonts w:ascii="Calibri" w:eastAsia="Times New Roman" w:hAnsi="Calibri" w:cs="Calibri"/>
                  <w:color w:val="000000"/>
                </w:rPr>
                <w:t>0.50</w:t>
              </w:r>
            </w:ins>
          </w:p>
        </w:tc>
        <w:tc>
          <w:tcPr>
            <w:tcW w:w="1760" w:type="dxa"/>
            <w:tcBorders>
              <w:top w:val="single" w:sz="4" w:space="0" w:color="auto"/>
              <w:left w:val="nil"/>
              <w:bottom w:val="nil"/>
              <w:right w:val="nil"/>
            </w:tcBorders>
            <w:shd w:val="clear" w:color="auto" w:fill="auto"/>
            <w:noWrap/>
            <w:vAlign w:val="bottom"/>
            <w:hideMark/>
          </w:tcPr>
          <w:p w14:paraId="32C93C46" w14:textId="77777777" w:rsidR="004F6583" w:rsidRPr="004F6583" w:rsidRDefault="004F6583" w:rsidP="004F6583">
            <w:pPr>
              <w:spacing w:after="0" w:line="240" w:lineRule="auto"/>
              <w:jc w:val="center"/>
              <w:rPr>
                <w:ins w:id="1835" w:author="Stefanie Lane" w:date="2022-05-12T12:10:00Z"/>
                <w:rFonts w:ascii="Calibri" w:eastAsia="Times New Roman" w:hAnsi="Calibri" w:cs="Calibri"/>
                <w:color w:val="000000"/>
              </w:rPr>
            </w:pPr>
            <w:ins w:id="1836" w:author="Stefanie Lane" w:date="2022-05-12T12:10:00Z">
              <w:r w:rsidRPr="004F6583">
                <w:rPr>
                  <w:rFonts w:ascii="Calibri" w:eastAsia="Times New Roman" w:hAnsi="Calibri" w:cs="Calibri"/>
                  <w:color w:val="000000"/>
                </w:rPr>
                <w:t>+</w:t>
              </w:r>
            </w:ins>
          </w:p>
        </w:tc>
      </w:tr>
      <w:tr w:rsidR="004F6583" w:rsidRPr="004F6583" w14:paraId="2EB0AD24" w14:textId="77777777" w:rsidTr="004F6583">
        <w:trPr>
          <w:trHeight w:val="290"/>
          <w:ins w:id="1837" w:author="Stefanie Lane" w:date="2022-05-12T12:10:00Z"/>
        </w:trPr>
        <w:tc>
          <w:tcPr>
            <w:tcW w:w="1700" w:type="dxa"/>
            <w:vMerge/>
            <w:tcBorders>
              <w:top w:val="nil"/>
              <w:left w:val="nil"/>
              <w:bottom w:val="single" w:sz="4" w:space="0" w:color="000000"/>
              <w:right w:val="nil"/>
            </w:tcBorders>
            <w:vAlign w:val="center"/>
            <w:hideMark/>
          </w:tcPr>
          <w:p w14:paraId="1DE7A9D4" w14:textId="77777777" w:rsidR="004F6583" w:rsidRPr="004F6583" w:rsidRDefault="004F6583" w:rsidP="004F6583">
            <w:pPr>
              <w:spacing w:after="0" w:line="240" w:lineRule="auto"/>
              <w:rPr>
                <w:ins w:id="1838"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B6AEB94" w14:textId="77777777" w:rsidR="004F6583" w:rsidRPr="004F6583" w:rsidRDefault="004F6583" w:rsidP="004F6583">
            <w:pPr>
              <w:spacing w:after="0" w:line="240" w:lineRule="auto"/>
              <w:rPr>
                <w:ins w:id="1839" w:author="Stefanie Lane" w:date="2022-05-12T12:10:00Z"/>
                <w:rFonts w:ascii="Calibri" w:eastAsia="Times New Roman" w:hAnsi="Calibri" w:cs="Calibri"/>
                <w:i/>
                <w:iCs/>
                <w:color w:val="000000"/>
              </w:rPr>
            </w:pPr>
            <w:proofErr w:type="spellStart"/>
            <w:ins w:id="1840" w:author="Stefanie Lane" w:date="2022-05-12T12:10:00Z">
              <w:r w:rsidRPr="004F6583">
                <w:rPr>
                  <w:rFonts w:ascii="Calibri" w:eastAsia="Times New Roman" w:hAnsi="Calibri" w:cs="Calibri"/>
                  <w:i/>
                  <w:iCs/>
                  <w:color w:val="000000"/>
                </w:rPr>
                <w:t>Lycopus</w:t>
              </w:r>
              <w:proofErr w:type="spellEnd"/>
              <w:r w:rsidRPr="004F6583">
                <w:rPr>
                  <w:rFonts w:ascii="Calibri" w:eastAsia="Times New Roman" w:hAnsi="Calibri" w:cs="Calibri"/>
                  <w:i/>
                  <w:iCs/>
                  <w:color w:val="000000"/>
                </w:rPr>
                <w:t xml:space="preserve"> </w:t>
              </w:r>
              <w:r w:rsidRPr="004F6583">
                <w:rPr>
                  <w:rFonts w:ascii="Calibri" w:eastAsia="Times New Roman" w:hAnsi="Calibri" w:cs="Calibri"/>
                  <w:color w:val="000000"/>
                </w:rPr>
                <w:t xml:space="preserve">sp. </w:t>
              </w:r>
            </w:ins>
          </w:p>
        </w:tc>
        <w:tc>
          <w:tcPr>
            <w:tcW w:w="960" w:type="dxa"/>
            <w:tcBorders>
              <w:top w:val="single" w:sz="4" w:space="0" w:color="auto"/>
              <w:left w:val="nil"/>
              <w:bottom w:val="single" w:sz="4" w:space="0" w:color="auto"/>
              <w:right w:val="nil"/>
            </w:tcBorders>
            <w:shd w:val="clear" w:color="auto" w:fill="auto"/>
            <w:noWrap/>
            <w:vAlign w:val="bottom"/>
            <w:hideMark/>
          </w:tcPr>
          <w:p w14:paraId="2FDC6422" w14:textId="77777777" w:rsidR="004F6583" w:rsidRPr="004F6583" w:rsidRDefault="004F6583" w:rsidP="004F6583">
            <w:pPr>
              <w:spacing w:after="0" w:line="240" w:lineRule="auto"/>
              <w:jc w:val="center"/>
              <w:rPr>
                <w:ins w:id="1841" w:author="Stefanie Lane" w:date="2022-05-12T12:10:00Z"/>
                <w:rFonts w:ascii="Calibri" w:eastAsia="Times New Roman" w:hAnsi="Calibri" w:cs="Calibri"/>
                <w:color w:val="000000"/>
              </w:rPr>
            </w:pPr>
            <w:ins w:id="1842"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34FA3E40" w14:textId="77777777" w:rsidR="004F6583" w:rsidRPr="004F6583" w:rsidRDefault="004F6583" w:rsidP="004F6583">
            <w:pPr>
              <w:spacing w:after="0" w:line="240" w:lineRule="auto"/>
              <w:jc w:val="center"/>
              <w:rPr>
                <w:ins w:id="1843" w:author="Stefanie Lane" w:date="2022-05-12T12:10:00Z"/>
                <w:rFonts w:ascii="Calibri" w:eastAsia="Times New Roman" w:hAnsi="Calibri" w:cs="Calibri"/>
                <w:color w:val="000000"/>
              </w:rPr>
            </w:pPr>
            <w:ins w:id="1844"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7F32E52D" w14:textId="77777777" w:rsidR="004F6583" w:rsidRPr="004F6583" w:rsidRDefault="004F6583" w:rsidP="004F6583">
            <w:pPr>
              <w:spacing w:after="0" w:line="240" w:lineRule="auto"/>
              <w:jc w:val="center"/>
              <w:rPr>
                <w:ins w:id="1845" w:author="Stefanie Lane" w:date="2022-05-12T12:10:00Z"/>
                <w:rFonts w:ascii="Calibri" w:eastAsia="Times New Roman" w:hAnsi="Calibri" w:cs="Calibri"/>
                <w:color w:val="000000"/>
              </w:rPr>
            </w:pPr>
            <w:ins w:id="1846" w:author="Stefanie Lane" w:date="2022-05-12T12:10:00Z">
              <w:r w:rsidRPr="004F6583">
                <w:rPr>
                  <w:rFonts w:ascii="Calibri" w:eastAsia="Times New Roman" w:hAnsi="Calibri" w:cs="Calibri"/>
                  <w:color w:val="000000"/>
                </w:rPr>
                <w:t>0.04</w:t>
              </w:r>
            </w:ins>
          </w:p>
        </w:tc>
        <w:tc>
          <w:tcPr>
            <w:tcW w:w="1760" w:type="dxa"/>
            <w:tcBorders>
              <w:top w:val="single" w:sz="4" w:space="0" w:color="auto"/>
              <w:left w:val="nil"/>
              <w:bottom w:val="nil"/>
              <w:right w:val="nil"/>
            </w:tcBorders>
            <w:shd w:val="clear" w:color="auto" w:fill="auto"/>
            <w:noWrap/>
            <w:vAlign w:val="bottom"/>
            <w:hideMark/>
          </w:tcPr>
          <w:p w14:paraId="5E8EFDEF" w14:textId="77777777" w:rsidR="004F6583" w:rsidRPr="004F6583" w:rsidRDefault="004F6583" w:rsidP="004F6583">
            <w:pPr>
              <w:spacing w:after="0" w:line="240" w:lineRule="auto"/>
              <w:jc w:val="center"/>
              <w:rPr>
                <w:ins w:id="1847" w:author="Stefanie Lane" w:date="2022-05-12T12:10:00Z"/>
                <w:rFonts w:ascii="Calibri" w:eastAsia="Times New Roman" w:hAnsi="Calibri" w:cs="Calibri"/>
                <w:color w:val="000000"/>
              </w:rPr>
            </w:pPr>
            <w:ins w:id="1848" w:author="Stefanie Lane" w:date="2022-05-12T12:10:00Z">
              <w:r w:rsidRPr="004F6583">
                <w:rPr>
                  <w:rFonts w:ascii="Calibri" w:eastAsia="Times New Roman" w:hAnsi="Calibri" w:cs="Calibri"/>
                  <w:color w:val="000000"/>
                </w:rPr>
                <w:t>+</w:t>
              </w:r>
            </w:ins>
          </w:p>
        </w:tc>
      </w:tr>
      <w:tr w:rsidR="004F6583" w:rsidRPr="004F6583" w14:paraId="6BCF6A47" w14:textId="77777777" w:rsidTr="004F6583">
        <w:trPr>
          <w:trHeight w:val="290"/>
          <w:ins w:id="1849" w:author="Stefanie Lane" w:date="2022-05-12T12:10:00Z"/>
        </w:trPr>
        <w:tc>
          <w:tcPr>
            <w:tcW w:w="1700" w:type="dxa"/>
            <w:vMerge/>
            <w:tcBorders>
              <w:top w:val="nil"/>
              <w:left w:val="nil"/>
              <w:bottom w:val="single" w:sz="4" w:space="0" w:color="000000"/>
              <w:right w:val="nil"/>
            </w:tcBorders>
            <w:vAlign w:val="center"/>
            <w:hideMark/>
          </w:tcPr>
          <w:p w14:paraId="4AEF0675" w14:textId="77777777" w:rsidR="004F6583" w:rsidRPr="004F6583" w:rsidRDefault="004F6583" w:rsidP="004F6583">
            <w:pPr>
              <w:spacing w:after="0" w:line="240" w:lineRule="auto"/>
              <w:rPr>
                <w:ins w:id="1850"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ED7A22D" w14:textId="77777777" w:rsidR="004F6583" w:rsidRPr="004F6583" w:rsidRDefault="004F6583" w:rsidP="004F6583">
            <w:pPr>
              <w:spacing w:after="0" w:line="240" w:lineRule="auto"/>
              <w:rPr>
                <w:ins w:id="1851" w:author="Stefanie Lane" w:date="2022-05-12T12:10:00Z"/>
                <w:rFonts w:ascii="Arial" w:eastAsia="Times New Roman" w:hAnsi="Arial" w:cs="Arial"/>
                <w:i/>
                <w:iCs/>
                <w:sz w:val="20"/>
                <w:szCs w:val="20"/>
              </w:rPr>
            </w:pPr>
            <w:proofErr w:type="spellStart"/>
            <w:ins w:id="1852" w:author="Stefanie Lane" w:date="2022-05-12T12:10:00Z">
              <w:r w:rsidRPr="004F6583">
                <w:rPr>
                  <w:rFonts w:ascii="Arial" w:eastAsia="Times New Roman" w:hAnsi="Arial" w:cs="Arial"/>
                  <w:i/>
                  <w:iCs/>
                  <w:sz w:val="20"/>
                  <w:szCs w:val="20"/>
                </w:rPr>
                <w:t>Lysichiton</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americanum</w:t>
              </w:r>
              <w:proofErr w:type="spellEnd"/>
            </w:ins>
          </w:p>
        </w:tc>
        <w:tc>
          <w:tcPr>
            <w:tcW w:w="960" w:type="dxa"/>
            <w:tcBorders>
              <w:top w:val="nil"/>
              <w:left w:val="nil"/>
              <w:bottom w:val="nil"/>
              <w:right w:val="nil"/>
            </w:tcBorders>
            <w:shd w:val="clear" w:color="auto" w:fill="auto"/>
            <w:noWrap/>
            <w:vAlign w:val="bottom"/>
            <w:hideMark/>
          </w:tcPr>
          <w:p w14:paraId="417572DC" w14:textId="77777777" w:rsidR="004F6583" w:rsidRPr="004F6583" w:rsidRDefault="004F6583" w:rsidP="004F6583">
            <w:pPr>
              <w:spacing w:after="0" w:line="240" w:lineRule="auto"/>
              <w:jc w:val="center"/>
              <w:rPr>
                <w:ins w:id="1853" w:author="Stefanie Lane" w:date="2022-05-12T12:10:00Z"/>
                <w:rFonts w:ascii="Calibri" w:eastAsia="Times New Roman" w:hAnsi="Calibri" w:cs="Calibri"/>
                <w:color w:val="000000"/>
              </w:rPr>
            </w:pPr>
            <w:ins w:id="1854"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51C44BF2" w14:textId="77777777" w:rsidR="004F6583" w:rsidRPr="004F6583" w:rsidRDefault="004F6583" w:rsidP="004F6583">
            <w:pPr>
              <w:spacing w:after="0" w:line="240" w:lineRule="auto"/>
              <w:jc w:val="center"/>
              <w:rPr>
                <w:ins w:id="1855" w:author="Stefanie Lane" w:date="2022-05-12T12:10:00Z"/>
                <w:rFonts w:ascii="Calibri" w:eastAsia="Times New Roman" w:hAnsi="Calibri" w:cs="Calibri"/>
                <w:color w:val="000000"/>
              </w:rPr>
            </w:pPr>
            <w:ins w:id="1856"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72A25D93" w14:textId="77777777" w:rsidR="004F6583" w:rsidRPr="004F6583" w:rsidRDefault="004F6583" w:rsidP="004F6583">
            <w:pPr>
              <w:spacing w:after="0" w:line="240" w:lineRule="auto"/>
              <w:jc w:val="center"/>
              <w:rPr>
                <w:ins w:id="1857" w:author="Stefanie Lane" w:date="2022-05-12T12:10:00Z"/>
                <w:rFonts w:ascii="Calibri" w:eastAsia="Times New Roman" w:hAnsi="Calibri" w:cs="Calibri"/>
                <w:color w:val="000000"/>
              </w:rPr>
            </w:pPr>
            <w:ins w:id="1858" w:author="Stefanie Lane" w:date="2022-05-12T12:10:00Z">
              <w:r w:rsidRPr="004F6583">
                <w:rPr>
                  <w:rFonts w:ascii="Calibri" w:eastAsia="Times New Roman" w:hAnsi="Calibri" w:cs="Calibri"/>
                  <w:color w:val="000000"/>
                </w:rPr>
                <w:t>0.07</w:t>
              </w:r>
            </w:ins>
          </w:p>
        </w:tc>
        <w:tc>
          <w:tcPr>
            <w:tcW w:w="1760" w:type="dxa"/>
            <w:tcBorders>
              <w:top w:val="single" w:sz="4" w:space="0" w:color="auto"/>
              <w:left w:val="nil"/>
              <w:bottom w:val="nil"/>
              <w:right w:val="nil"/>
            </w:tcBorders>
            <w:shd w:val="clear" w:color="auto" w:fill="auto"/>
            <w:noWrap/>
            <w:vAlign w:val="bottom"/>
            <w:hideMark/>
          </w:tcPr>
          <w:p w14:paraId="59ECC85C" w14:textId="77777777" w:rsidR="004F6583" w:rsidRPr="004F6583" w:rsidRDefault="004F6583" w:rsidP="004F6583">
            <w:pPr>
              <w:spacing w:after="0" w:line="240" w:lineRule="auto"/>
              <w:jc w:val="center"/>
              <w:rPr>
                <w:ins w:id="1859" w:author="Stefanie Lane" w:date="2022-05-12T12:10:00Z"/>
                <w:rFonts w:ascii="Calibri" w:eastAsia="Times New Roman" w:hAnsi="Calibri" w:cs="Calibri"/>
                <w:color w:val="000000"/>
              </w:rPr>
            </w:pPr>
            <w:ins w:id="1860" w:author="Stefanie Lane" w:date="2022-05-12T12:10:00Z">
              <w:r w:rsidRPr="004F6583">
                <w:rPr>
                  <w:rFonts w:ascii="Calibri" w:eastAsia="Times New Roman" w:hAnsi="Calibri" w:cs="Calibri"/>
                  <w:color w:val="000000"/>
                </w:rPr>
                <w:t>+</w:t>
              </w:r>
            </w:ins>
          </w:p>
        </w:tc>
      </w:tr>
      <w:tr w:rsidR="004F6583" w:rsidRPr="004F6583" w14:paraId="6A04AD11" w14:textId="77777777" w:rsidTr="004F6583">
        <w:trPr>
          <w:trHeight w:val="290"/>
          <w:ins w:id="1861" w:author="Stefanie Lane" w:date="2022-05-12T12:10:00Z"/>
        </w:trPr>
        <w:tc>
          <w:tcPr>
            <w:tcW w:w="1700" w:type="dxa"/>
            <w:vMerge/>
            <w:tcBorders>
              <w:top w:val="nil"/>
              <w:left w:val="nil"/>
              <w:bottom w:val="single" w:sz="4" w:space="0" w:color="000000"/>
              <w:right w:val="nil"/>
            </w:tcBorders>
            <w:vAlign w:val="center"/>
            <w:hideMark/>
          </w:tcPr>
          <w:p w14:paraId="0F2D2579" w14:textId="77777777" w:rsidR="004F6583" w:rsidRPr="004F6583" w:rsidRDefault="004F6583" w:rsidP="004F6583">
            <w:pPr>
              <w:spacing w:after="0" w:line="240" w:lineRule="auto"/>
              <w:rPr>
                <w:ins w:id="1862"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2035A37" w14:textId="77777777" w:rsidR="004F6583" w:rsidRPr="004F6583" w:rsidRDefault="004F6583" w:rsidP="004F6583">
            <w:pPr>
              <w:spacing w:after="0" w:line="240" w:lineRule="auto"/>
              <w:rPr>
                <w:ins w:id="1863" w:author="Stefanie Lane" w:date="2022-05-12T12:10:00Z"/>
                <w:rFonts w:ascii="Arial" w:eastAsia="Times New Roman" w:hAnsi="Arial" w:cs="Arial"/>
                <w:i/>
                <w:iCs/>
                <w:sz w:val="20"/>
                <w:szCs w:val="20"/>
              </w:rPr>
            </w:pPr>
            <w:ins w:id="1864" w:author="Stefanie Lane" w:date="2022-05-12T12:10:00Z">
              <w:r w:rsidRPr="004F6583">
                <w:rPr>
                  <w:rFonts w:ascii="Arial" w:eastAsia="Times New Roman" w:hAnsi="Arial" w:cs="Arial"/>
                  <w:i/>
                  <w:iCs/>
                  <w:sz w:val="20"/>
                  <w:szCs w:val="20"/>
                </w:rPr>
                <w:t xml:space="preserve">Phalaris </w:t>
              </w:r>
              <w:proofErr w:type="spellStart"/>
              <w:r w:rsidRPr="004F6583">
                <w:rPr>
                  <w:rFonts w:ascii="Arial" w:eastAsia="Times New Roman" w:hAnsi="Arial" w:cs="Arial"/>
                  <w:i/>
                  <w:iCs/>
                  <w:sz w:val="20"/>
                  <w:szCs w:val="20"/>
                </w:rPr>
                <w:t>arundinacea</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65A8BFDA" w14:textId="77777777" w:rsidR="004F6583" w:rsidRPr="004F6583" w:rsidRDefault="004F6583" w:rsidP="004F6583">
            <w:pPr>
              <w:spacing w:after="0" w:line="240" w:lineRule="auto"/>
              <w:jc w:val="center"/>
              <w:rPr>
                <w:ins w:id="1865" w:author="Stefanie Lane" w:date="2022-05-12T12:10:00Z"/>
                <w:rFonts w:ascii="Calibri" w:eastAsia="Times New Roman" w:hAnsi="Calibri" w:cs="Calibri"/>
                <w:color w:val="000000"/>
              </w:rPr>
            </w:pPr>
            <w:ins w:id="1866"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15D5002A" w14:textId="77777777" w:rsidR="004F6583" w:rsidRPr="004F6583" w:rsidRDefault="004F6583" w:rsidP="004F6583">
            <w:pPr>
              <w:spacing w:after="0" w:line="240" w:lineRule="auto"/>
              <w:jc w:val="center"/>
              <w:rPr>
                <w:ins w:id="1867" w:author="Stefanie Lane" w:date="2022-05-12T12:10:00Z"/>
                <w:rFonts w:ascii="Calibri" w:eastAsia="Times New Roman" w:hAnsi="Calibri" w:cs="Calibri"/>
                <w:color w:val="000000"/>
              </w:rPr>
            </w:pPr>
            <w:ins w:id="1868" w:author="Stefanie Lane" w:date="2022-05-12T12:10:00Z">
              <w:r w:rsidRPr="004F6583">
                <w:rPr>
                  <w:rFonts w:ascii="Calibri" w:eastAsia="Times New Roman" w:hAnsi="Calibri" w:cs="Calibri"/>
                  <w:color w:val="000000"/>
                </w:rPr>
                <w:t>0.06</w:t>
              </w:r>
            </w:ins>
          </w:p>
        </w:tc>
        <w:tc>
          <w:tcPr>
            <w:tcW w:w="960" w:type="dxa"/>
            <w:tcBorders>
              <w:top w:val="single" w:sz="4" w:space="0" w:color="auto"/>
              <w:left w:val="nil"/>
              <w:bottom w:val="single" w:sz="4" w:space="0" w:color="auto"/>
              <w:right w:val="nil"/>
            </w:tcBorders>
            <w:shd w:val="clear" w:color="auto" w:fill="auto"/>
            <w:noWrap/>
            <w:vAlign w:val="bottom"/>
            <w:hideMark/>
          </w:tcPr>
          <w:p w14:paraId="2774094D" w14:textId="77777777" w:rsidR="004F6583" w:rsidRPr="004F6583" w:rsidRDefault="004F6583" w:rsidP="004F6583">
            <w:pPr>
              <w:spacing w:after="0" w:line="240" w:lineRule="auto"/>
              <w:jc w:val="center"/>
              <w:rPr>
                <w:ins w:id="1869" w:author="Stefanie Lane" w:date="2022-05-12T12:10:00Z"/>
                <w:rFonts w:ascii="Calibri" w:eastAsia="Times New Roman" w:hAnsi="Calibri" w:cs="Calibri"/>
                <w:color w:val="000000"/>
              </w:rPr>
            </w:pPr>
            <w:ins w:id="1870" w:author="Stefanie Lane" w:date="2022-05-12T12:10:00Z">
              <w:r w:rsidRPr="004F6583">
                <w:rPr>
                  <w:rFonts w:ascii="Calibri" w:eastAsia="Times New Roman" w:hAnsi="Calibri" w:cs="Calibri"/>
                  <w:color w:val="000000"/>
                </w:rPr>
                <w:t>0.04</w:t>
              </w:r>
            </w:ins>
          </w:p>
        </w:tc>
        <w:tc>
          <w:tcPr>
            <w:tcW w:w="1760" w:type="dxa"/>
            <w:tcBorders>
              <w:top w:val="single" w:sz="4" w:space="0" w:color="auto"/>
              <w:left w:val="nil"/>
              <w:bottom w:val="nil"/>
              <w:right w:val="nil"/>
            </w:tcBorders>
            <w:shd w:val="clear" w:color="auto" w:fill="auto"/>
            <w:noWrap/>
            <w:vAlign w:val="bottom"/>
            <w:hideMark/>
          </w:tcPr>
          <w:p w14:paraId="299591BC" w14:textId="77777777" w:rsidR="004F6583" w:rsidRPr="004F6583" w:rsidRDefault="004F6583" w:rsidP="004F6583">
            <w:pPr>
              <w:spacing w:after="0" w:line="240" w:lineRule="auto"/>
              <w:jc w:val="center"/>
              <w:rPr>
                <w:ins w:id="1871" w:author="Stefanie Lane" w:date="2022-05-12T12:10:00Z"/>
                <w:rFonts w:ascii="Calibri" w:eastAsia="Times New Roman" w:hAnsi="Calibri" w:cs="Calibri"/>
                <w:color w:val="000000"/>
              </w:rPr>
            </w:pPr>
            <w:ins w:id="1872" w:author="Stefanie Lane" w:date="2022-05-12T12:10:00Z">
              <w:r w:rsidRPr="004F6583">
                <w:rPr>
                  <w:rFonts w:ascii="Calibri" w:eastAsia="Times New Roman" w:hAnsi="Calibri" w:cs="Calibri"/>
                  <w:color w:val="000000"/>
                </w:rPr>
                <w:t>+</w:t>
              </w:r>
            </w:ins>
          </w:p>
        </w:tc>
      </w:tr>
      <w:tr w:rsidR="004F6583" w:rsidRPr="004F6583" w14:paraId="6F7145B5" w14:textId="77777777" w:rsidTr="004F6583">
        <w:trPr>
          <w:trHeight w:val="290"/>
          <w:ins w:id="1873" w:author="Stefanie Lane" w:date="2022-05-12T12:10:00Z"/>
        </w:trPr>
        <w:tc>
          <w:tcPr>
            <w:tcW w:w="1700" w:type="dxa"/>
            <w:vMerge/>
            <w:tcBorders>
              <w:top w:val="nil"/>
              <w:left w:val="nil"/>
              <w:bottom w:val="single" w:sz="4" w:space="0" w:color="000000"/>
              <w:right w:val="nil"/>
            </w:tcBorders>
            <w:vAlign w:val="center"/>
            <w:hideMark/>
          </w:tcPr>
          <w:p w14:paraId="507041DD" w14:textId="77777777" w:rsidR="004F6583" w:rsidRPr="004F6583" w:rsidRDefault="004F6583" w:rsidP="004F6583">
            <w:pPr>
              <w:spacing w:after="0" w:line="240" w:lineRule="auto"/>
              <w:rPr>
                <w:ins w:id="1874" w:author="Stefanie Lane" w:date="2022-05-12T12:10:00Z"/>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7D9B8935" w14:textId="77777777" w:rsidR="004F6583" w:rsidRPr="004F6583" w:rsidRDefault="004F6583" w:rsidP="004F6583">
            <w:pPr>
              <w:spacing w:after="0" w:line="240" w:lineRule="auto"/>
              <w:rPr>
                <w:ins w:id="1875" w:author="Stefanie Lane" w:date="2022-05-12T12:10:00Z"/>
                <w:rFonts w:ascii="Arial" w:eastAsia="Times New Roman" w:hAnsi="Arial" w:cs="Arial"/>
                <w:i/>
                <w:iCs/>
                <w:sz w:val="20"/>
                <w:szCs w:val="20"/>
              </w:rPr>
            </w:pPr>
            <w:ins w:id="1876" w:author="Stefanie Lane" w:date="2022-05-12T12:10:00Z">
              <w:r w:rsidRPr="004F6583">
                <w:rPr>
                  <w:rFonts w:ascii="Arial" w:eastAsia="Times New Roman" w:hAnsi="Arial" w:cs="Arial"/>
                  <w:i/>
                  <w:iCs/>
                  <w:sz w:val="20"/>
                  <w:szCs w:val="20"/>
                </w:rPr>
                <w:t>Salix lasiandra</w:t>
              </w:r>
            </w:ins>
          </w:p>
        </w:tc>
        <w:tc>
          <w:tcPr>
            <w:tcW w:w="960" w:type="dxa"/>
            <w:tcBorders>
              <w:top w:val="nil"/>
              <w:left w:val="nil"/>
              <w:bottom w:val="nil"/>
              <w:right w:val="nil"/>
            </w:tcBorders>
            <w:shd w:val="clear" w:color="auto" w:fill="auto"/>
            <w:noWrap/>
            <w:vAlign w:val="bottom"/>
            <w:hideMark/>
          </w:tcPr>
          <w:p w14:paraId="52EBB2DC" w14:textId="77777777" w:rsidR="004F6583" w:rsidRPr="004F6583" w:rsidRDefault="004F6583" w:rsidP="004F6583">
            <w:pPr>
              <w:spacing w:after="0" w:line="240" w:lineRule="auto"/>
              <w:jc w:val="center"/>
              <w:rPr>
                <w:ins w:id="1877" w:author="Stefanie Lane" w:date="2022-05-12T12:10:00Z"/>
                <w:rFonts w:ascii="Calibri" w:eastAsia="Times New Roman" w:hAnsi="Calibri" w:cs="Calibri"/>
                <w:color w:val="000000"/>
              </w:rPr>
            </w:pPr>
            <w:ins w:id="1878"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37397E76" w14:textId="77777777" w:rsidR="004F6583" w:rsidRPr="004F6583" w:rsidRDefault="004F6583" w:rsidP="004F6583">
            <w:pPr>
              <w:spacing w:after="0" w:line="240" w:lineRule="auto"/>
              <w:jc w:val="center"/>
              <w:rPr>
                <w:ins w:id="1879" w:author="Stefanie Lane" w:date="2022-05-12T12:10:00Z"/>
                <w:rFonts w:ascii="Calibri" w:eastAsia="Times New Roman" w:hAnsi="Calibri" w:cs="Calibri"/>
                <w:color w:val="000000"/>
              </w:rPr>
            </w:pPr>
            <w:ins w:id="1880" w:author="Stefanie Lane" w:date="2022-05-12T12:10:00Z">
              <w:r w:rsidRPr="004F6583">
                <w:rPr>
                  <w:rFonts w:ascii="Calibri" w:eastAsia="Times New Roman" w:hAnsi="Calibri" w:cs="Calibri"/>
                  <w:color w:val="000000"/>
                </w:rPr>
                <w:t>0.61</w:t>
              </w:r>
            </w:ins>
          </w:p>
        </w:tc>
        <w:tc>
          <w:tcPr>
            <w:tcW w:w="960" w:type="dxa"/>
            <w:tcBorders>
              <w:top w:val="nil"/>
              <w:left w:val="nil"/>
              <w:bottom w:val="nil"/>
              <w:right w:val="nil"/>
            </w:tcBorders>
            <w:shd w:val="clear" w:color="auto" w:fill="auto"/>
            <w:noWrap/>
            <w:vAlign w:val="bottom"/>
            <w:hideMark/>
          </w:tcPr>
          <w:p w14:paraId="33B534DB" w14:textId="77777777" w:rsidR="004F6583" w:rsidRPr="004F6583" w:rsidRDefault="004F6583" w:rsidP="004F6583">
            <w:pPr>
              <w:spacing w:after="0" w:line="240" w:lineRule="auto"/>
              <w:jc w:val="center"/>
              <w:rPr>
                <w:ins w:id="1881" w:author="Stefanie Lane" w:date="2022-05-12T12:10:00Z"/>
                <w:rFonts w:ascii="Calibri" w:eastAsia="Times New Roman" w:hAnsi="Calibri" w:cs="Calibri"/>
                <w:color w:val="000000"/>
              </w:rPr>
            </w:pPr>
            <w:ins w:id="1882" w:author="Stefanie Lane" w:date="2022-05-12T12:10:00Z">
              <w:r w:rsidRPr="004F6583">
                <w:rPr>
                  <w:rFonts w:ascii="Calibri" w:eastAsia="Times New Roman" w:hAnsi="Calibri" w:cs="Calibri"/>
                  <w:color w:val="000000"/>
                </w:rPr>
                <w:t>0.50</w:t>
              </w:r>
            </w:ins>
          </w:p>
        </w:tc>
        <w:tc>
          <w:tcPr>
            <w:tcW w:w="1760" w:type="dxa"/>
            <w:tcBorders>
              <w:top w:val="single" w:sz="4" w:space="0" w:color="auto"/>
              <w:left w:val="nil"/>
              <w:bottom w:val="nil"/>
              <w:right w:val="nil"/>
            </w:tcBorders>
            <w:shd w:val="clear" w:color="auto" w:fill="auto"/>
            <w:noWrap/>
            <w:vAlign w:val="bottom"/>
            <w:hideMark/>
          </w:tcPr>
          <w:p w14:paraId="49B9940B" w14:textId="77777777" w:rsidR="004F6583" w:rsidRPr="004F6583" w:rsidRDefault="004F6583" w:rsidP="004F6583">
            <w:pPr>
              <w:spacing w:after="0" w:line="240" w:lineRule="auto"/>
              <w:jc w:val="center"/>
              <w:rPr>
                <w:ins w:id="1883" w:author="Stefanie Lane" w:date="2022-05-12T12:10:00Z"/>
                <w:rFonts w:ascii="Calibri" w:eastAsia="Times New Roman" w:hAnsi="Calibri" w:cs="Calibri"/>
                <w:color w:val="000000"/>
              </w:rPr>
            </w:pPr>
            <w:ins w:id="1884" w:author="Stefanie Lane" w:date="2022-05-12T12:10:00Z">
              <w:r w:rsidRPr="004F6583">
                <w:rPr>
                  <w:rFonts w:ascii="Calibri" w:eastAsia="Times New Roman" w:hAnsi="Calibri" w:cs="Calibri"/>
                  <w:color w:val="000000"/>
                </w:rPr>
                <w:t>+</w:t>
              </w:r>
            </w:ins>
          </w:p>
        </w:tc>
      </w:tr>
      <w:tr w:rsidR="004F6583" w:rsidRPr="004F6583" w14:paraId="4017EDF2" w14:textId="77777777" w:rsidTr="004F6583">
        <w:trPr>
          <w:trHeight w:val="290"/>
          <w:ins w:id="1885" w:author="Stefanie Lane" w:date="2022-05-12T12:10:00Z"/>
        </w:trPr>
        <w:tc>
          <w:tcPr>
            <w:tcW w:w="1700" w:type="dxa"/>
            <w:vMerge/>
            <w:tcBorders>
              <w:top w:val="nil"/>
              <w:left w:val="nil"/>
              <w:bottom w:val="single" w:sz="4" w:space="0" w:color="000000"/>
              <w:right w:val="nil"/>
            </w:tcBorders>
            <w:vAlign w:val="center"/>
            <w:hideMark/>
          </w:tcPr>
          <w:p w14:paraId="678C172E" w14:textId="77777777" w:rsidR="004F6583" w:rsidRPr="004F6583" w:rsidRDefault="004F6583" w:rsidP="004F6583">
            <w:pPr>
              <w:spacing w:after="0" w:line="240" w:lineRule="auto"/>
              <w:rPr>
                <w:ins w:id="1886" w:author="Stefanie Lane" w:date="2022-05-12T12:10:00Z"/>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0462253E" w14:textId="77777777" w:rsidR="004F6583" w:rsidRPr="004F6583" w:rsidRDefault="004F6583" w:rsidP="004F6583">
            <w:pPr>
              <w:spacing w:after="0" w:line="240" w:lineRule="auto"/>
              <w:rPr>
                <w:ins w:id="1887" w:author="Stefanie Lane" w:date="2022-05-12T12:10:00Z"/>
                <w:rFonts w:ascii="Arial" w:eastAsia="Times New Roman" w:hAnsi="Arial" w:cs="Arial"/>
                <w:i/>
                <w:iCs/>
                <w:sz w:val="20"/>
                <w:szCs w:val="20"/>
              </w:rPr>
            </w:pPr>
            <w:ins w:id="1888" w:author="Stefanie Lane" w:date="2022-05-12T12:10:00Z">
              <w:r w:rsidRPr="004F6583">
                <w:rPr>
                  <w:rFonts w:ascii="Arial" w:eastAsia="Times New Roman" w:hAnsi="Arial" w:cs="Arial"/>
                  <w:i/>
                  <w:iCs/>
                  <w:sz w:val="20"/>
                  <w:szCs w:val="20"/>
                </w:rPr>
                <w:t xml:space="preserve">Salix </w:t>
              </w:r>
              <w:proofErr w:type="spellStart"/>
              <w:r w:rsidRPr="004F6583">
                <w:rPr>
                  <w:rFonts w:ascii="Arial" w:eastAsia="Times New Roman" w:hAnsi="Arial" w:cs="Arial"/>
                  <w:i/>
                  <w:iCs/>
                  <w:sz w:val="20"/>
                  <w:szCs w:val="20"/>
                </w:rPr>
                <w:t>scouleriana</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443B73B8" w14:textId="77777777" w:rsidR="004F6583" w:rsidRPr="004F6583" w:rsidRDefault="004F6583" w:rsidP="004F6583">
            <w:pPr>
              <w:spacing w:after="0" w:line="240" w:lineRule="auto"/>
              <w:jc w:val="center"/>
              <w:rPr>
                <w:ins w:id="1889" w:author="Stefanie Lane" w:date="2022-05-12T12:10:00Z"/>
                <w:rFonts w:ascii="Calibri" w:eastAsia="Times New Roman" w:hAnsi="Calibri" w:cs="Calibri"/>
                <w:color w:val="000000"/>
              </w:rPr>
            </w:pPr>
            <w:ins w:id="1890"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37D33C86" w14:textId="77777777" w:rsidR="004F6583" w:rsidRPr="004F6583" w:rsidRDefault="004F6583" w:rsidP="004F6583">
            <w:pPr>
              <w:spacing w:after="0" w:line="240" w:lineRule="auto"/>
              <w:jc w:val="center"/>
              <w:rPr>
                <w:ins w:id="1891" w:author="Stefanie Lane" w:date="2022-05-12T12:10:00Z"/>
                <w:rFonts w:ascii="Calibri" w:eastAsia="Times New Roman" w:hAnsi="Calibri" w:cs="Calibri"/>
                <w:color w:val="000000"/>
              </w:rPr>
            </w:pPr>
            <w:ins w:id="1892"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3DC5C2FC" w14:textId="77777777" w:rsidR="004F6583" w:rsidRPr="004F6583" w:rsidRDefault="004F6583" w:rsidP="004F6583">
            <w:pPr>
              <w:spacing w:after="0" w:line="240" w:lineRule="auto"/>
              <w:jc w:val="center"/>
              <w:rPr>
                <w:ins w:id="1893" w:author="Stefanie Lane" w:date="2022-05-12T12:10:00Z"/>
                <w:rFonts w:ascii="Calibri" w:eastAsia="Times New Roman" w:hAnsi="Calibri" w:cs="Calibri"/>
                <w:color w:val="000000"/>
              </w:rPr>
            </w:pPr>
            <w:ins w:id="1894" w:author="Stefanie Lane" w:date="2022-05-12T12:10:00Z">
              <w:r w:rsidRPr="004F6583">
                <w:rPr>
                  <w:rFonts w:ascii="Calibri" w:eastAsia="Times New Roman" w:hAnsi="Calibri" w:cs="Calibri"/>
                  <w:color w:val="000000"/>
                </w:rPr>
                <w:t>0.04</w:t>
              </w:r>
            </w:ins>
          </w:p>
        </w:tc>
        <w:tc>
          <w:tcPr>
            <w:tcW w:w="1760" w:type="dxa"/>
            <w:tcBorders>
              <w:top w:val="single" w:sz="4" w:space="0" w:color="auto"/>
              <w:left w:val="nil"/>
              <w:bottom w:val="nil"/>
              <w:right w:val="nil"/>
            </w:tcBorders>
            <w:shd w:val="clear" w:color="auto" w:fill="auto"/>
            <w:noWrap/>
            <w:vAlign w:val="bottom"/>
            <w:hideMark/>
          </w:tcPr>
          <w:p w14:paraId="66D6235F" w14:textId="77777777" w:rsidR="004F6583" w:rsidRPr="004F6583" w:rsidRDefault="004F6583" w:rsidP="004F6583">
            <w:pPr>
              <w:spacing w:after="0" w:line="240" w:lineRule="auto"/>
              <w:jc w:val="center"/>
              <w:rPr>
                <w:ins w:id="1895" w:author="Stefanie Lane" w:date="2022-05-12T12:10:00Z"/>
                <w:rFonts w:ascii="Calibri" w:eastAsia="Times New Roman" w:hAnsi="Calibri" w:cs="Calibri"/>
                <w:color w:val="000000"/>
              </w:rPr>
            </w:pPr>
            <w:ins w:id="1896" w:author="Stefanie Lane" w:date="2022-05-12T12:10:00Z">
              <w:r w:rsidRPr="004F6583">
                <w:rPr>
                  <w:rFonts w:ascii="Calibri" w:eastAsia="Times New Roman" w:hAnsi="Calibri" w:cs="Calibri"/>
                  <w:color w:val="000000"/>
                </w:rPr>
                <w:t>+</w:t>
              </w:r>
            </w:ins>
          </w:p>
        </w:tc>
      </w:tr>
      <w:tr w:rsidR="004F6583" w:rsidRPr="004F6583" w14:paraId="16E5A157" w14:textId="77777777" w:rsidTr="004F6583">
        <w:trPr>
          <w:trHeight w:val="290"/>
          <w:ins w:id="1897" w:author="Stefanie Lane" w:date="2022-05-12T12:10:00Z"/>
        </w:trPr>
        <w:tc>
          <w:tcPr>
            <w:tcW w:w="1700" w:type="dxa"/>
            <w:vMerge/>
            <w:tcBorders>
              <w:top w:val="nil"/>
              <w:left w:val="nil"/>
              <w:bottom w:val="single" w:sz="4" w:space="0" w:color="000000"/>
              <w:right w:val="nil"/>
            </w:tcBorders>
            <w:vAlign w:val="center"/>
            <w:hideMark/>
          </w:tcPr>
          <w:p w14:paraId="71102F1C" w14:textId="77777777" w:rsidR="004F6583" w:rsidRPr="004F6583" w:rsidRDefault="004F6583" w:rsidP="004F6583">
            <w:pPr>
              <w:spacing w:after="0" w:line="240" w:lineRule="auto"/>
              <w:rPr>
                <w:ins w:id="1898"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4EC28FB" w14:textId="77777777" w:rsidR="004F6583" w:rsidRPr="004F6583" w:rsidRDefault="004F6583" w:rsidP="004F6583">
            <w:pPr>
              <w:spacing w:after="0" w:line="240" w:lineRule="auto"/>
              <w:rPr>
                <w:ins w:id="1899" w:author="Stefanie Lane" w:date="2022-05-12T12:10:00Z"/>
                <w:rFonts w:ascii="Arial" w:eastAsia="Times New Roman" w:hAnsi="Arial" w:cs="Arial"/>
                <w:i/>
                <w:iCs/>
                <w:sz w:val="20"/>
                <w:szCs w:val="20"/>
              </w:rPr>
            </w:pPr>
            <w:ins w:id="1900" w:author="Stefanie Lane" w:date="2022-05-12T12:10:00Z">
              <w:r w:rsidRPr="004F6583">
                <w:rPr>
                  <w:rFonts w:ascii="Arial" w:eastAsia="Times New Roman" w:hAnsi="Arial" w:cs="Arial"/>
                  <w:i/>
                  <w:iCs/>
                  <w:sz w:val="20"/>
                  <w:szCs w:val="20"/>
                </w:rPr>
                <w:t>Typha latifolia</w:t>
              </w:r>
            </w:ins>
          </w:p>
        </w:tc>
        <w:tc>
          <w:tcPr>
            <w:tcW w:w="960" w:type="dxa"/>
            <w:tcBorders>
              <w:top w:val="nil"/>
              <w:left w:val="nil"/>
              <w:bottom w:val="nil"/>
              <w:right w:val="nil"/>
            </w:tcBorders>
            <w:shd w:val="clear" w:color="auto" w:fill="auto"/>
            <w:noWrap/>
            <w:vAlign w:val="bottom"/>
            <w:hideMark/>
          </w:tcPr>
          <w:p w14:paraId="42ECD690" w14:textId="77777777" w:rsidR="004F6583" w:rsidRPr="004F6583" w:rsidRDefault="004F6583" w:rsidP="004F6583">
            <w:pPr>
              <w:spacing w:after="0" w:line="240" w:lineRule="auto"/>
              <w:jc w:val="center"/>
              <w:rPr>
                <w:ins w:id="1901" w:author="Stefanie Lane" w:date="2022-05-12T12:10:00Z"/>
                <w:rFonts w:ascii="Calibri" w:eastAsia="Times New Roman" w:hAnsi="Calibri" w:cs="Calibri"/>
                <w:color w:val="000000"/>
              </w:rPr>
            </w:pPr>
            <w:ins w:id="1902"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12F020B1" w14:textId="77777777" w:rsidR="004F6583" w:rsidRPr="004F6583" w:rsidRDefault="004F6583" w:rsidP="004F6583">
            <w:pPr>
              <w:spacing w:after="0" w:line="240" w:lineRule="auto"/>
              <w:jc w:val="center"/>
              <w:rPr>
                <w:ins w:id="1903" w:author="Stefanie Lane" w:date="2022-05-12T12:10:00Z"/>
                <w:rFonts w:ascii="Calibri" w:eastAsia="Times New Roman" w:hAnsi="Calibri" w:cs="Calibri"/>
                <w:color w:val="000000"/>
              </w:rPr>
            </w:pPr>
            <w:ins w:id="1904" w:author="Stefanie Lane" w:date="2022-05-12T12:10:00Z">
              <w:r w:rsidRPr="004F6583">
                <w:rPr>
                  <w:rFonts w:ascii="Calibri" w:eastAsia="Times New Roman" w:hAnsi="Calibri" w:cs="Calibri"/>
                  <w:color w:val="000000"/>
                </w:rPr>
                <w:t>0.28</w:t>
              </w:r>
            </w:ins>
          </w:p>
        </w:tc>
        <w:tc>
          <w:tcPr>
            <w:tcW w:w="960" w:type="dxa"/>
            <w:tcBorders>
              <w:top w:val="nil"/>
              <w:left w:val="nil"/>
              <w:bottom w:val="nil"/>
              <w:right w:val="nil"/>
            </w:tcBorders>
            <w:shd w:val="clear" w:color="auto" w:fill="auto"/>
            <w:noWrap/>
            <w:vAlign w:val="bottom"/>
            <w:hideMark/>
          </w:tcPr>
          <w:p w14:paraId="2122D9A1" w14:textId="77777777" w:rsidR="004F6583" w:rsidRPr="004F6583" w:rsidRDefault="004F6583" w:rsidP="004F6583">
            <w:pPr>
              <w:spacing w:after="0" w:line="240" w:lineRule="auto"/>
              <w:jc w:val="center"/>
              <w:rPr>
                <w:ins w:id="1905" w:author="Stefanie Lane" w:date="2022-05-12T12:10:00Z"/>
                <w:rFonts w:ascii="Calibri" w:eastAsia="Times New Roman" w:hAnsi="Calibri" w:cs="Calibri"/>
                <w:color w:val="000000"/>
              </w:rPr>
            </w:pPr>
            <w:ins w:id="1906" w:author="Stefanie Lane" w:date="2022-05-12T12:10:00Z">
              <w:r w:rsidRPr="004F6583">
                <w:rPr>
                  <w:rFonts w:ascii="Calibri" w:eastAsia="Times New Roman" w:hAnsi="Calibri" w:cs="Calibri"/>
                  <w:color w:val="000000"/>
                </w:rPr>
                <w:t>0.25</w:t>
              </w:r>
            </w:ins>
          </w:p>
        </w:tc>
        <w:tc>
          <w:tcPr>
            <w:tcW w:w="1760" w:type="dxa"/>
            <w:tcBorders>
              <w:top w:val="single" w:sz="4" w:space="0" w:color="auto"/>
              <w:left w:val="nil"/>
              <w:bottom w:val="nil"/>
              <w:right w:val="nil"/>
            </w:tcBorders>
            <w:shd w:val="clear" w:color="auto" w:fill="auto"/>
            <w:noWrap/>
            <w:vAlign w:val="bottom"/>
            <w:hideMark/>
          </w:tcPr>
          <w:p w14:paraId="5103B939" w14:textId="77777777" w:rsidR="004F6583" w:rsidRPr="004F6583" w:rsidRDefault="004F6583" w:rsidP="004F6583">
            <w:pPr>
              <w:spacing w:after="0" w:line="240" w:lineRule="auto"/>
              <w:jc w:val="center"/>
              <w:rPr>
                <w:ins w:id="1907" w:author="Stefanie Lane" w:date="2022-05-12T12:10:00Z"/>
                <w:rFonts w:ascii="Calibri" w:eastAsia="Times New Roman" w:hAnsi="Calibri" w:cs="Calibri"/>
                <w:color w:val="000000"/>
              </w:rPr>
            </w:pPr>
            <w:ins w:id="1908" w:author="Stefanie Lane" w:date="2022-05-12T12:10:00Z">
              <w:r w:rsidRPr="004F6583">
                <w:rPr>
                  <w:rFonts w:ascii="Calibri" w:eastAsia="Times New Roman" w:hAnsi="Calibri" w:cs="Calibri"/>
                  <w:color w:val="000000"/>
                </w:rPr>
                <w:t>+</w:t>
              </w:r>
            </w:ins>
          </w:p>
        </w:tc>
      </w:tr>
      <w:tr w:rsidR="004F6583" w:rsidRPr="004F6583" w14:paraId="3A0D4804" w14:textId="77777777" w:rsidTr="004F6583">
        <w:trPr>
          <w:trHeight w:val="290"/>
          <w:ins w:id="1909" w:author="Stefanie Lane" w:date="2022-05-12T12:10:00Z"/>
        </w:trPr>
        <w:tc>
          <w:tcPr>
            <w:tcW w:w="1700" w:type="dxa"/>
            <w:vMerge/>
            <w:tcBorders>
              <w:top w:val="nil"/>
              <w:left w:val="nil"/>
              <w:bottom w:val="single" w:sz="4" w:space="0" w:color="000000"/>
              <w:right w:val="nil"/>
            </w:tcBorders>
            <w:vAlign w:val="center"/>
            <w:hideMark/>
          </w:tcPr>
          <w:p w14:paraId="026B5416" w14:textId="77777777" w:rsidR="004F6583" w:rsidRPr="004F6583" w:rsidRDefault="004F6583" w:rsidP="004F6583">
            <w:pPr>
              <w:spacing w:after="0" w:line="240" w:lineRule="auto"/>
              <w:rPr>
                <w:ins w:id="1910"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A857C6C" w14:textId="77777777" w:rsidR="004F6583" w:rsidRPr="004F6583" w:rsidRDefault="004F6583" w:rsidP="004F6583">
            <w:pPr>
              <w:spacing w:after="0" w:line="240" w:lineRule="auto"/>
              <w:rPr>
                <w:ins w:id="1911" w:author="Stefanie Lane" w:date="2022-05-12T12:10:00Z"/>
                <w:rFonts w:ascii="Arial" w:eastAsia="Times New Roman" w:hAnsi="Arial" w:cs="Arial"/>
                <w:i/>
                <w:iCs/>
                <w:sz w:val="20"/>
                <w:szCs w:val="20"/>
              </w:rPr>
            </w:pPr>
            <w:ins w:id="1912" w:author="Stefanie Lane" w:date="2022-05-12T12:10:00Z">
              <w:r w:rsidRPr="004F6583">
                <w:rPr>
                  <w:rFonts w:ascii="Arial" w:eastAsia="Times New Roman" w:hAnsi="Arial" w:cs="Arial"/>
                  <w:i/>
                  <w:iCs/>
                  <w:sz w:val="20"/>
                  <w:szCs w:val="20"/>
                </w:rPr>
                <w:t xml:space="preserve">Equisetum </w:t>
              </w:r>
              <w:proofErr w:type="spellStart"/>
              <w:r w:rsidRPr="004F6583">
                <w:rPr>
                  <w:rFonts w:ascii="Arial" w:eastAsia="Times New Roman" w:hAnsi="Arial" w:cs="Arial"/>
                  <w:i/>
                  <w:iCs/>
                  <w:sz w:val="20"/>
                  <w:szCs w:val="20"/>
                </w:rPr>
                <w:t>palustre</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1E03306D" w14:textId="77777777" w:rsidR="004F6583" w:rsidRPr="004F6583" w:rsidRDefault="004F6583" w:rsidP="004F6583">
            <w:pPr>
              <w:spacing w:after="0" w:line="240" w:lineRule="auto"/>
              <w:jc w:val="center"/>
              <w:rPr>
                <w:ins w:id="1913" w:author="Stefanie Lane" w:date="2022-05-12T12:10:00Z"/>
                <w:rFonts w:ascii="Calibri" w:eastAsia="Times New Roman" w:hAnsi="Calibri" w:cs="Calibri"/>
                <w:color w:val="000000"/>
              </w:rPr>
            </w:pPr>
            <w:ins w:id="1914"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7B65935F" w14:textId="77777777" w:rsidR="004F6583" w:rsidRPr="004F6583" w:rsidRDefault="004F6583" w:rsidP="004F6583">
            <w:pPr>
              <w:spacing w:after="0" w:line="240" w:lineRule="auto"/>
              <w:jc w:val="center"/>
              <w:rPr>
                <w:ins w:id="1915" w:author="Stefanie Lane" w:date="2022-05-12T12:10:00Z"/>
                <w:rFonts w:ascii="Calibri" w:eastAsia="Times New Roman" w:hAnsi="Calibri" w:cs="Calibri"/>
                <w:color w:val="000000"/>
              </w:rPr>
            </w:pPr>
            <w:ins w:id="1916" w:author="Stefanie Lane" w:date="2022-05-12T12:10:00Z">
              <w:r w:rsidRPr="004F6583">
                <w:rPr>
                  <w:rFonts w:ascii="Calibri" w:eastAsia="Times New Roman" w:hAnsi="Calibri" w:cs="Calibri"/>
                  <w:color w:val="000000"/>
                </w:rPr>
                <w:t>0.11</w:t>
              </w:r>
            </w:ins>
          </w:p>
        </w:tc>
        <w:tc>
          <w:tcPr>
            <w:tcW w:w="960" w:type="dxa"/>
            <w:tcBorders>
              <w:top w:val="single" w:sz="4" w:space="0" w:color="auto"/>
              <w:left w:val="nil"/>
              <w:bottom w:val="single" w:sz="4" w:space="0" w:color="auto"/>
              <w:right w:val="nil"/>
            </w:tcBorders>
            <w:shd w:val="clear" w:color="auto" w:fill="auto"/>
            <w:noWrap/>
            <w:vAlign w:val="bottom"/>
            <w:hideMark/>
          </w:tcPr>
          <w:p w14:paraId="02D3922F" w14:textId="77777777" w:rsidR="004F6583" w:rsidRPr="004F6583" w:rsidRDefault="004F6583" w:rsidP="004F6583">
            <w:pPr>
              <w:spacing w:after="0" w:line="240" w:lineRule="auto"/>
              <w:jc w:val="center"/>
              <w:rPr>
                <w:ins w:id="1917" w:author="Stefanie Lane" w:date="2022-05-12T12:10:00Z"/>
                <w:rFonts w:ascii="Calibri" w:eastAsia="Times New Roman" w:hAnsi="Calibri" w:cs="Calibri"/>
                <w:color w:val="000000"/>
              </w:rPr>
            </w:pPr>
            <w:ins w:id="1918"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nil"/>
              <w:right w:val="nil"/>
            </w:tcBorders>
            <w:shd w:val="clear" w:color="auto" w:fill="auto"/>
            <w:noWrap/>
            <w:vAlign w:val="bottom"/>
            <w:hideMark/>
          </w:tcPr>
          <w:p w14:paraId="099BD37E" w14:textId="77777777" w:rsidR="004F6583" w:rsidRPr="004F6583" w:rsidRDefault="004F6583" w:rsidP="004F6583">
            <w:pPr>
              <w:spacing w:after="0" w:line="240" w:lineRule="auto"/>
              <w:jc w:val="center"/>
              <w:rPr>
                <w:ins w:id="1919" w:author="Stefanie Lane" w:date="2022-05-12T12:10:00Z"/>
                <w:rFonts w:ascii="Calibri" w:eastAsia="Times New Roman" w:hAnsi="Calibri" w:cs="Calibri"/>
                <w:color w:val="000000"/>
              </w:rPr>
            </w:pPr>
            <w:ins w:id="1920" w:author="Stefanie Lane" w:date="2022-05-12T12:10:00Z">
              <w:r w:rsidRPr="004F6583">
                <w:rPr>
                  <w:rFonts w:ascii="Calibri" w:eastAsia="Times New Roman" w:hAnsi="Calibri" w:cs="Calibri"/>
                  <w:color w:val="000000"/>
                </w:rPr>
                <w:t> </w:t>
              </w:r>
            </w:ins>
          </w:p>
        </w:tc>
      </w:tr>
      <w:tr w:rsidR="004F6583" w:rsidRPr="004F6583" w14:paraId="6A9469E4" w14:textId="77777777" w:rsidTr="004F6583">
        <w:trPr>
          <w:trHeight w:val="290"/>
          <w:ins w:id="1921" w:author="Stefanie Lane" w:date="2022-05-12T12:10:00Z"/>
        </w:trPr>
        <w:tc>
          <w:tcPr>
            <w:tcW w:w="1700" w:type="dxa"/>
            <w:vMerge/>
            <w:tcBorders>
              <w:top w:val="nil"/>
              <w:left w:val="nil"/>
              <w:bottom w:val="single" w:sz="4" w:space="0" w:color="000000"/>
              <w:right w:val="nil"/>
            </w:tcBorders>
            <w:vAlign w:val="center"/>
            <w:hideMark/>
          </w:tcPr>
          <w:p w14:paraId="2A90979D" w14:textId="77777777" w:rsidR="004F6583" w:rsidRPr="004F6583" w:rsidRDefault="004F6583" w:rsidP="004F6583">
            <w:pPr>
              <w:spacing w:after="0" w:line="240" w:lineRule="auto"/>
              <w:rPr>
                <w:ins w:id="1922"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815283F" w14:textId="77777777" w:rsidR="004F6583" w:rsidRPr="004F6583" w:rsidRDefault="004F6583" w:rsidP="004F6583">
            <w:pPr>
              <w:spacing w:after="0" w:line="240" w:lineRule="auto"/>
              <w:rPr>
                <w:ins w:id="1923" w:author="Stefanie Lane" w:date="2022-05-12T12:10:00Z"/>
                <w:rFonts w:ascii="Arial" w:eastAsia="Times New Roman" w:hAnsi="Arial" w:cs="Arial"/>
                <w:i/>
                <w:iCs/>
                <w:sz w:val="20"/>
                <w:szCs w:val="20"/>
              </w:rPr>
            </w:pPr>
            <w:ins w:id="1924" w:author="Stefanie Lane" w:date="2022-05-12T12:10:00Z">
              <w:r w:rsidRPr="004F6583">
                <w:rPr>
                  <w:rFonts w:ascii="Arial" w:eastAsia="Times New Roman" w:hAnsi="Arial" w:cs="Arial"/>
                  <w:i/>
                  <w:iCs/>
                  <w:sz w:val="20"/>
                  <w:szCs w:val="20"/>
                </w:rPr>
                <w:t xml:space="preserve">Equisetum </w:t>
              </w:r>
              <w:proofErr w:type="spellStart"/>
              <w:r w:rsidRPr="004F6583">
                <w:rPr>
                  <w:rFonts w:ascii="Arial" w:eastAsia="Times New Roman" w:hAnsi="Arial" w:cs="Arial"/>
                  <w:i/>
                  <w:iCs/>
                  <w:sz w:val="20"/>
                  <w:szCs w:val="20"/>
                </w:rPr>
                <w:t>variegatum</w:t>
              </w:r>
              <w:proofErr w:type="spellEnd"/>
            </w:ins>
          </w:p>
        </w:tc>
        <w:tc>
          <w:tcPr>
            <w:tcW w:w="960" w:type="dxa"/>
            <w:tcBorders>
              <w:top w:val="nil"/>
              <w:left w:val="nil"/>
              <w:bottom w:val="nil"/>
              <w:right w:val="nil"/>
            </w:tcBorders>
            <w:shd w:val="clear" w:color="auto" w:fill="auto"/>
            <w:noWrap/>
            <w:vAlign w:val="bottom"/>
            <w:hideMark/>
          </w:tcPr>
          <w:p w14:paraId="2EB5B3EE" w14:textId="77777777" w:rsidR="004F6583" w:rsidRPr="004F6583" w:rsidRDefault="004F6583" w:rsidP="004F6583">
            <w:pPr>
              <w:spacing w:after="0" w:line="240" w:lineRule="auto"/>
              <w:jc w:val="center"/>
              <w:rPr>
                <w:ins w:id="1925" w:author="Stefanie Lane" w:date="2022-05-12T12:10:00Z"/>
                <w:rFonts w:ascii="Calibri" w:eastAsia="Times New Roman" w:hAnsi="Calibri" w:cs="Calibri"/>
                <w:color w:val="000000"/>
              </w:rPr>
            </w:pPr>
            <w:ins w:id="1926"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0BC49066" w14:textId="77777777" w:rsidR="004F6583" w:rsidRPr="004F6583" w:rsidRDefault="004F6583" w:rsidP="004F6583">
            <w:pPr>
              <w:spacing w:after="0" w:line="240" w:lineRule="auto"/>
              <w:jc w:val="center"/>
              <w:rPr>
                <w:ins w:id="1927" w:author="Stefanie Lane" w:date="2022-05-12T12:10:00Z"/>
                <w:rFonts w:ascii="Calibri" w:eastAsia="Times New Roman" w:hAnsi="Calibri" w:cs="Calibri"/>
                <w:color w:val="000000"/>
              </w:rPr>
            </w:pPr>
            <w:ins w:id="1928" w:author="Stefanie Lane" w:date="2022-05-12T12:10:00Z">
              <w:r w:rsidRPr="004F6583">
                <w:rPr>
                  <w:rFonts w:ascii="Calibri" w:eastAsia="Times New Roman" w:hAnsi="Calibri" w:cs="Calibri"/>
                  <w:color w:val="000000"/>
                </w:rPr>
                <w:t>0.11</w:t>
              </w:r>
            </w:ins>
          </w:p>
        </w:tc>
        <w:tc>
          <w:tcPr>
            <w:tcW w:w="960" w:type="dxa"/>
            <w:tcBorders>
              <w:top w:val="nil"/>
              <w:left w:val="nil"/>
              <w:bottom w:val="nil"/>
              <w:right w:val="nil"/>
            </w:tcBorders>
            <w:shd w:val="clear" w:color="auto" w:fill="auto"/>
            <w:noWrap/>
            <w:vAlign w:val="bottom"/>
            <w:hideMark/>
          </w:tcPr>
          <w:p w14:paraId="0EE451DB" w14:textId="77777777" w:rsidR="004F6583" w:rsidRPr="004F6583" w:rsidRDefault="004F6583" w:rsidP="004F6583">
            <w:pPr>
              <w:spacing w:after="0" w:line="240" w:lineRule="auto"/>
              <w:jc w:val="center"/>
              <w:rPr>
                <w:ins w:id="1929" w:author="Stefanie Lane" w:date="2022-05-12T12:10:00Z"/>
                <w:rFonts w:ascii="Calibri" w:eastAsia="Times New Roman" w:hAnsi="Calibri" w:cs="Calibri"/>
                <w:color w:val="000000"/>
              </w:rPr>
            </w:pPr>
            <w:ins w:id="1930"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nil"/>
              <w:right w:val="nil"/>
            </w:tcBorders>
            <w:shd w:val="clear" w:color="auto" w:fill="auto"/>
            <w:noWrap/>
            <w:vAlign w:val="bottom"/>
            <w:hideMark/>
          </w:tcPr>
          <w:p w14:paraId="6824E5E5" w14:textId="77777777" w:rsidR="004F6583" w:rsidRPr="004F6583" w:rsidRDefault="004F6583" w:rsidP="004F6583">
            <w:pPr>
              <w:spacing w:after="0" w:line="240" w:lineRule="auto"/>
              <w:jc w:val="center"/>
              <w:rPr>
                <w:ins w:id="1931" w:author="Stefanie Lane" w:date="2022-05-12T12:10:00Z"/>
                <w:rFonts w:ascii="Calibri" w:eastAsia="Times New Roman" w:hAnsi="Calibri" w:cs="Calibri"/>
                <w:color w:val="000000"/>
              </w:rPr>
            </w:pPr>
            <w:ins w:id="1932" w:author="Stefanie Lane" w:date="2022-05-12T12:10:00Z">
              <w:r w:rsidRPr="004F6583">
                <w:rPr>
                  <w:rFonts w:ascii="Calibri" w:eastAsia="Times New Roman" w:hAnsi="Calibri" w:cs="Calibri"/>
                  <w:color w:val="000000"/>
                </w:rPr>
                <w:t> </w:t>
              </w:r>
            </w:ins>
          </w:p>
        </w:tc>
      </w:tr>
      <w:tr w:rsidR="004F6583" w:rsidRPr="004F6583" w14:paraId="6AD628D5" w14:textId="77777777" w:rsidTr="004F6583">
        <w:trPr>
          <w:trHeight w:val="290"/>
          <w:ins w:id="1933" w:author="Stefanie Lane" w:date="2022-05-12T12:10:00Z"/>
        </w:trPr>
        <w:tc>
          <w:tcPr>
            <w:tcW w:w="1700" w:type="dxa"/>
            <w:vMerge/>
            <w:tcBorders>
              <w:top w:val="nil"/>
              <w:left w:val="nil"/>
              <w:bottom w:val="single" w:sz="4" w:space="0" w:color="000000"/>
              <w:right w:val="nil"/>
            </w:tcBorders>
            <w:vAlign w:val="center"/>
            <w:hideMark/>
          </w:tcPr>
          <w:p w14:paraId="5AAF38A7" w14:textId="77777777" w:rsidR="004F6583" w:rsidRPr="004F6583" w:rsidRDefault="004F6583" w:rsidP="004F6583">
            <w:pPr>
              <w:spacing w:after="0" w:line="240" w:lineRule="auto"/>
              <w:rPr>
                <w:ins w:id="1934"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F1D3CEE" w14:textId="77777777" w:rsidR="004F6583" w:rsidRPr="004F6583" w:rsidRDefault="004F6583" w:rsidP="004F6583">
            <w:pPr>
              <w:spacing w:after="0" w:line="240" w:lineRule="auto"/>
              <w:rPr>
                <w:ins w:id="1935" w:author="Stefanie Lane" w:date="2022-05-12T12:10:00Z"/>
                <w:rFonts w:ascii="Arial" w:eastAsia="Times New Roman" w:hAnsi="Arial" w:cs="Arial"/>
                <w:i/>
                <w:iCs/>
                <w:sz w:val="20"/>
                <w:szCs w:val="20"/>
              </w:rPr>
            </w:pPr>
            <w:ins w:id="1936" w:author="Stefanie Lane" w:date="2022-05-12T12:10:00Z">
              <w:r w:rsidRPr="004F6583">
                <w:rPr>
                  <w:rFonts w:ascii="Arial" w:eastAsia="Times New Roman" w:hAnsi="Arial" w:cs="Arial"/>
                  <w:i/>
                  <w:iCs/>
                  <w:sz w:val="20"/>
                  <w:szCs w:val="20"/>
                </w:rPr>
                <w:t xml:space="preserve">Festuca </w:t>
              </w:r>
              <w:proofErr w:type="spellStart"/>
              <w:r w:rsidRPr="004F6583">
                <w:rPr>
                  <w:rFonts w:ascii="Arial" w:eastAsia="Times New Roman" w:hAnsi="Arial" w:cs="Arial"/>
                  <w:i/>
                  <w:iCs/>
                  <w:sz w:val="20"/>
                  <w:szCs w:val="20"/>
                </w:rPr>
                <w:t>arundinacea</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6FB73D44" w14:textId="77777777" w:rsidR="004F6583" w:rsidRPr="004F6583" w:rsidRDefault="004F6583" w:rsidP="004F6583">
            <w:pPr>
              <w:spacing w:after="0" w:line="240" w:lineRule="auto"/>
              <w:jc w:val="center"/>
              <w:rPr>
                <w:ins w:id="1937" w:author="Stefanie Lane" w:date="2022-05-12T12:10:00Z"/>
                <w:rFonts w:ascii="Calibri" w:eastAsia="Times New Roman" w:hAnsi="Calibri" w:cs="Calibri"/>
                <w:color w:val="000000"/>
              </w:rPr>
            </w:pPr>
            <w:ins w:id="1938"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63B64C7E" w14:textId="77777777" w:rsidR="004F6583" w:rsidRPr="004F6583" w:rsidRDefault="004F6583" w:rsidP="004F6583">
            <w:pPr>
              <w:spacing w:after="0" w:line="240" w:lineRule="auto"/>
              <w:jc w:val="center"/>
              <w:rPr>
                <w:ins w:id="1939" w:author="Stefanie Lane" w:date="2022-05-12T12:10:00Z"/>
                <w:rFonts w:ascii="Calibri" w:eastAsia="Times New Roman" w:hAnsi="Calibri" w:cs="Calibri"/>
                <w:color w:val="000000"/>
              </w:rPr>
            </w:pPr>
            <w:ins w:id="1940" w:author="Stefanie Lane" w:date="2022-05-12T12:10:00Z">
              <w:r w:rsidRPr="004F6583">
                <w:rPr>
                  <w:rFonts w:ascii="Calibri" w:eastAsia="Times New Roman" w:hAnsi="Calibri" w:cs="Calibri"/>
                  <w:color w:val="000000"/>
                </w:rPr>
                <w:t>0.17</w:t>
              </w:r>
            </w:ins>
          </w:p>
        </w:tc>
        <w:tc>
          <w:tcPr>
            <w:tcW w:w="960" w:type="dxa"/>
            <w:tcBorders>
              <w:top w:val="single" w:sz="4" w:space="0" w:color="auto"/>
              <w:left w:val="nil"/>
              <w:bottom w:val="single" w:sz="4" w:space="0" w:color="auto"/>
              <w:right w:val="nil"/>
            </w:tcBorders>
            <w:shd w:val="clear" w:color="auto" w:fill="auto"/>
            <w:noWrap/>
            <w:vAlign w:val="bottom"/>
            <w:hideMark/>
          </w:tcPr>
          <w:p w14:paraId="63A1621A" w14:textId="77777777" w:rsidR="004F6583" w:rsidRPr="004F6583" w:rsidRDefault="004F6583" w:rsidP="004F6583">
            <w:pPr>
              <w:spacing w:after="0" w:line="240" w:lineRule="auto"/>
              <w:jc w:val="center"/>
              <w:rPr>
                <w:ins w:id="1941" w:author="Stefanie Lane" w:date="2022-05-12T12:10:00Z"/>
                <w:rFonts w:ascii="Calibri" w:eastAsia="Times New Roman" w:hAnsi="Calibri" w:cs="Calibri"/>
                <w:color w:val="000000"/>
              </w:rPr>
            </w:pPr>
            <w:ins w:id="1942"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nil"/>
              <w:right w:val="nil"/>
            </w:tcBorders>
            <w:shd w:val="clear" w:color="auto" w:fill="auto"/>
            <w:noWrap/>
            <w:vAlign w:val="bottom"/>
            <w:hideMark/>
          </w:tcPr>
          <w:p w14:paraId="413D619A" w14:textId="77777777" w:rsidR="004F6583" w:rsidRPr="004F6583" w:rsidRDefault="004F6583" w:rsidP="004F6583">
            <w:pPr>
              <w:spacing w:after="0" w:line="240" w:lineRule="auto"/>
              <w:jc w:val="center"/>
              <w:rPr>
                <w:ins w:id="1943" w:author="Stefanie Lane" w:date="2022-05-12T12:10:00Z"/>
                <w:rFonts w:ascii="Calibri" w:eastAsia="Times New Roman" w:hAnsi="Calibri" w:cs="Calibri"/>
                <w:color w:val="000000"/>
              </w:rPr>
            </w:pPr>
            <w:ins w:id="1944" w:author="Stefanie Lane" w:date="2022-05-12T12:10:00Z">
              <w:r w:rsidRPr="004F6583">
                <w:rPr>
                  <w:rFonts w:ascii="Calibri" w:eastAsia="Times New Roman" w:hAnsi="Calibri" w:cs="Calibri"/>
                  <w:color w:val="000000"/>
                </w:rPr>
                <w:t> </w:t>
              </w:r>
            </w:ins>
          </w:p>
        </w:tc>
      </w:tr>
      <w:tr w:rsidR="004F6583" w:rsidRPr="004F6583" w14:paraId="313C870B" w14:textId="77777777" w:rsidTr="004F6583">
        <w:trPr>
          <w:trHeight w:val="290"/>
          <w:ins w:id="1945" w:author="Stefanie Lane" w:date="2022-05-12T12:10:00Z"/>
        </w:trPr>
        <w:tc>
          <w:tcPr>
            <w:tcW w:w="1700" w:type="dxa"/>
            <w:vMerge/>
            <w:tcBorders>
              <w:top w:val="nil"/>
              <w:left w:val="nil"/>
              <w:bottom w:val="single" w:sz="4" w:space="0" w:color="000000"/>
              <w:right w:val="nil"/>
            </w:tcBorders>
            <w:vAlign w:val="center"/>
            <w:hideMark/>
          </w:tcPr>
          <w:p w14:paraId="34E9760E" w14:textId="77777777" w:rsidR="004F6583" w:rsidRPr="004F6583" w:rsidRDefault="004F6583" w:rsidP="004F6583">
            <w:pPr>
              <w:spacing w:after="0" w:line="240" w:lineRule="auto"/>
              <w:rPr>
                <w:ins w:id="1946"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B62C888" w14:textId="77777777" w:rsidR="004F6583" w:rsidRPr="004F6583" w:rsidRDefault="004F6583" w:rsidP="004F6583">
            <w:pPr>
              <w:spacing w:after="0" w:line="240" w:lineRule="auto"/>
              <w:rPr>
                <w:ins w:id="1947" w:author="Stefanie Lane" w:date="2022-05-12T12:10:00Z"/>
                <w:rFonts w:ascii="Calibri" w:eastAsia="Times New Roman" w:hAnsi="Calibri" w:cs="Calibri"/>
                <w:i/>
                <w:iCs/>
                <w:color w:val="000000"/>
              </w:rPr>
            </w:pPr>
            <w:proofErr w:type="spellStart"/>
            <w:ins w:id="1948" w:author="Stefanie Lane" w:date="2022-05-12T12:10:00Z">
              <w:r w:rsidRPr="004F6583">
                <w:rPr>
                  <w:rFonts w:ascii="Calibri" w:eastAsia="Times New Roman" w:hAnsi="Calibri" w:cs="Calibri"/>
                  <w:i/>
                  <w:iCs/>
                  <w:color w:val="000000"/>
                </w:rPr>
                <w:t>Galium</w:t>
              </w:r>
              <w:proofErr w:type="spellEnd"/>
              <w:r w:rsidRPr="004F6583">
                <w:rPr>
                  <w:rFonts w:ascii="Calibri" w:eastAsia="Times New Roman" w:hAnsi="Calibri" w:cs="Calibri"/>
                  <w:i/>
                  <w:iCs/>
                  <w:color w:val="000000"/>
                </w:rPr>
                <w:t xml:space="preserve"> </w:t>
              </w:r>
              <w:r w:rsidRPr="004F6583">
                <w:rPr>
                  <w:rFonts w:ascii="Calibri" w:eastAsia="Times New Roman" w:hAnsi="Calibri" w:cs="Calibri"/>
                  <w:color w:val="000000"/>
                </w:rPr>
                <w:t xml:space="preserve">sp. </w:t>
              </w:r>
            </w:ins>
          </w:p>
        </w:tc>
        <w:tc>
          <w:tcPr>
            <w:tcW w:w="960" w:type="dxa"/>
            <w:tcBorders>
              <w:top w:val="nil"/>
              <w:left w:val="nil"/>
              <w:bottom w:val="nil"/>
              <w:right w:val="nil"/>
            </w:tcBorders>
            <w:shd w:val="clear" w:color="auto" w:fill="auto"/>
            <w:noWrap/>
            <w:vAlign w:val="bottom"/>
            <w:hideMark/>
          </w:tcPr>
          <w:p w14:paraId="17B3F442" w14:textId="77777777" w:rsidR="004F6583" w:rsidRPr="004F6583" w:rsidRDefault="004F6583" w:rsidP="004F6583">
            <w:pPr>
              <w:spacing w:after="0" w:line="240" w:lineRule="auto"/>
              <w:jc w:val="center"/>
              <w:rPr>
                <w:ins w:id="1949" w:author="Stefanie Lane" w:date="2022-05-12T12:10:00Z"/>
                <w:rFonts w:ascii="Calibri" w:eastAsia="Times New Roman" w:hAnsi="Calibri" w:cs="Calibri"/>
                <w:color w:val="000000"/>
              </w:rPr>
            </w:pPr>
            <w:ins w:id="1950"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6DAE3C59" w14:textId="77777777" w:rsidR="004F6583" w:rsidRPr="004F6583" w:rsidRDefault="004F6583" w:rsidP="004F6583">
            <w:pPr>
              <w:spacing w:after="0" w:line="240" w:lineRule="auto"/>
              <w:jc w:val="center"/>
              <w:rPr>
                <w:ins w:id="1951" w:author="Stefanie Lane" w:date="2022-05-12T12:10:00Z"/>
                <w:rFonts w:ascii="Calibri" w:eastAsia="Times New Roman" w:hAnsi="Calibri" w:cs="Calibri"/>
                <w:color w:val="000000"/>
              </w:rPr>
            </w:pPr>
            <w:ins w:id="1952" w:author="Stefanie Lane" w:date="2022-05-12T12:10:00Z">
              <w:r w:rsidRPr="004F6583">
                <w:rPr>
                  <w:rFonts w:ascii="Calibri" w:eastAsia="Times New Roman" w:hAnsi="Calibri" w:cs="Calibri"/>
                  <w:color w:val="000000"/>
                </w:rPr>
                <w:t>0.06</w:t>
              </w:r>
            </w:ins>
          </w:p>
        </w:tc>
        <w:tc>
          <w:tcPr>
            <w:tcW w:w="960" w:type="dxa"/>
            <w:tcBorders>
              <w:top w:val="nil"/>
              <w:left w:val="nil"/>
              <w:bottom w:val="nil"/>
              <w:right w:val="nil"/>
            </w:tcBorders>
            <w:shd w:val="clear" w:color="auto" w:fill="auto"/>
            <w:noWrap/>
            <w:vAlign w:val="bottom"/>
            <w:hideMark/>
          </w:tcPr>
          <w:p w14:paraId="504E2143" w14:textId="77777777" w:rsidR="004F6583" w:rsidRPr="004F6583" w:rsidRDefault="004F6583" w:rsidP="004F6583">
            <w:pPr>
              <w:spacing w:after="0" w:line="240" w:lineRule="auto"/>
              <w:jc w:val="center"/>
              <w:rPr>
                <w:ins w:id="1953" w:author="Stefanie Lane" w:date="2022-05-12T12:10:00Z"/>
                <w:rFonts w:ascii="Calibri" w:eastAsia="Times New Roman" w:hAnsi="Calibri" w:cs="Calibri"/>
                <w:color w:val="000000"/>
              </w:rPr>
            </w:pPr>
            <w:ins w:id="1954"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nil"/>
              <w:right w:val="nil"/>
            </w:tcBorders>
            <w:shd w:val="clear" w:color="auto" w:fill="auto"/>
            <w:noWrap/>
            <w:vAlign w:val="bottom"/>
            <w:hideMark/>
          </w:tcPr>
          <w:p w14:paraId="605ED5CA" w14:textId="77777777" w:rsidR="004F6583" w:rsidRPr="004F6583" w:rsidRDefault="004F6583" w:rsidP="004F6583">
            <w:pPr>
              <w:spacing w:after="0" w:line="240" w:lineRule="auto"/>
              <w:jc w:val="center"/>
              <w:rPr>
                <w:ins w:id="1955" w:author="Stefanie Lane" w:date="2022-05-12T12:10:00Z"/>
                <w:rFonts w:ascii="Calibri" w:eastAsia="Times New Roman" w:hAnsi="Calibri" w:cs="Calibri"/>
                <w:color w:val="000000"/>
              </w:rPr>
            </w:pPr>
            <w:ins w:id="1956" w:author="Stefanie Lane" w:date="2022-05-12T12:10:00Z">
              <w:r w:rsidRPr="004F6583">
                <w:rPr>
                  <w:rFonts w:ascii="Calibri" w:eastAsia="Times New Roman" w:hAnsi="Calibri" w:cs="Calibri"/>
                  <w:color w:val="000000"/>
                </w:rPr>
                <w:t> </w:t>
              </w:r>
            </w:ins>
          </w:p>
        </w:tc>
      </w:tr>
      <w:tr w:rsidR="004F6583" w:rsidRPr="004F6583" w14:paraId="7B8ACC8B" w14:textId="77777777" w:rsidTr="004F6583">
        <w:trPr>
          <w:trHeight w:val="290"/>
          <w:ins w:id="1957" w:author="Stefanie Lane" w:date="2022-05-12T12:10:00Z"/>
        </w:trPr>
        <w:tc>
          <w:tcPr>
            <w:tcW w:w="1700" w:type="dxa"/>
            <w:vMerge/>
            <w:tcBorders>
              <w:top w:val="nil"/>
              <w:left w:val="nil"/>
              <w:bottom w:val="single" w:sz="4" w:space="0" w:color="000000"/>
              <w:right w:val="nil"/>
            </w:tcBorders>
            <w:vAlign w:val="center"/>
            <w:hideMark/>
          </w:tcPr>
          <w:p w14:paraId="7A15709B" w14:textId="77777777" w:rsidR="004F6583" w:rsidRPr="004F6583" w:rsidRDefault="004F6583" w:rsidP="004F6583">
            <w:pPr>
              <w:spacing w:after="0" w:line="240" w:lineRule="auto"/>
              <w:rPr>
                <w:ins w:id="1958"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38DF2AE" w14:textId="77777777" w:rsidR="004F6583" w:rsidRPr="004F6583" w:rsidRDefault="004F6583" w:rsidP="004F6583">
            <w:pPr>
              <w:spacing w:after="0" w:line="240" w:lineRule="auto"/>
              <w:rPr>
                <w:ins w:id="1959" w:author="Stefanie Lane" w:date="2022-05-12T12:10:00Z"/>
                <w:rFonts w:ascii="Arial" w:eastAsia="Times New Roman" w:hAnsi="Arial" w:cs="Arial"/>
                <w:i/>
                <w:iCs/>
                <w:sz w:val="20"/>
                <w:szCs w:val="20"/>
              </w:rPr>
            </w:pPr>
            <w:ins w:id="1960" w:author="Stefanie Lane" w:date="2022-05-12T12:10:00Z">
              <w:r w:rsidRPr="004F6583">
                <w:rPr>
                  <w:rFonts w:ascii="Arial" w:eastAsia="Times New Roman" w:hAnsi="Arial" w:cs="Arial"/>
                  <w:i/>
                  <w:iCs/>
                  <w:sz w:val="20"/>
                  <w:szCs w:val="20"/>
                </w:rPr>
                <w:t>Poa palustris</w:t>
              </w:r>
            </w:ins>
          </w:p>
        </w:tc>
        <w:tc>
          <w:tcPr>
            <w:tcW w:w="960" w:type="dxa"/>
            <w:tcBorders>
              <w:top w:val="single" w:sz="4" w:space="0" w:color="auto"/>
              <w:left w:val="nil"/>
              <w:bottom w:val="single" w:sz="4" w:space="0" w:color="auto"/>
              <w:right w:val="nil"/>
            </w:tcBorders>
            <w:shd w:val="clear" w:color="auto" w:fill="auto"/>
            <w:noWrap/>
            <w:vAlign w:val="bottom"/>
            <w:hideMark/>
          </w:tcPr>
          <w:p w14:paraId="17A3C72B" w14:textId="77777777" w:rsidR="004F6583" w:rsidRPr="004F6583" w:rsidRDefault="004F6583" w:rsidP="004F6583">
            <w:pPr>
              <w:spacing w:after="0" w:line="240" w:lineRule="auto"/>
              <w:jc w:val="center"/>
              <w:rPr>
                <w:ins w:id="1961" w:author="Stefanie Lane" w:date="2022-05-12T12:10:00Z"/>
                <w:rFonts w:ascii="Calibri" w:eastAsia="Times New Roman" w:hAnsi="Calibri" w:cs="Calibri"/>
                <w:color w:val="000000"/>
              </w:rPr>
            </w:pPr>
            <w:ins w:id="1962"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011C7AD1" w14:textId="77777777" w:rsidR="004F6583" w:rsidRPr="004F6583" w:rsidRDefault="004F6583" w:rsidP="004F6583">
            <w:pPr>
              <w:spacing w:after="0" w:line="240" w:lineRule="auto"/>
              <w:jc w:val="center"/>
              <w:rPr>
                <w:ins w:id="1963" w:author="Stefanie Lane" w:date="2022-05-12T12:10:00Z"/>
                <w:rFonts w:ascii="Calibri" w:eastAsia="Times New Roman" w:hAnsi="Calibri" w:cs="Calibri"/>
                <w:color w:val="000000"/>
              </w:rPr>
            </w:pPr>
            <w:ins w:id="1964" w:author="Stefanie Lane" w:date="2022-05-12T12:10:00Z">
              <w:r w:rsidRPr="004F6583">
                <w:rPr>
                  <w:rFonts w:ascii="Calibri" w:eastAsia="Times New Roman" w:hAnsi="Calibri" w:cs="Calibri"/>
                  <w:color w:val="000000"/>
                </w:rPr>
                <w:t>0.50</w:t>
              </w:r>
            </w:ins>
          </w:p>
        </w:tc>
        <w:tc>
          <w:tcPr>
            <w:tcW w:w="960" w:type="dxa"/>
            <w:tcBorders>
              <w:top w:val="single" w:sz="4" w:space="0" w:color="auto"/>
              <w:left w:val="nil"/>
              <w:bottom w:val="single" w:sz="4" w:space="0" w:color="auto"/>
              <w:right w:val="nil"/>
            </w:tcBorders>
            <w:shd w:val="clear" w:color="auto" w:fill="auto"/>
            <w:noWrap/>
            <w:vAlign w:val="bottom"/>
            <w:hideMark/>
          </w:tcPr>
          <w:p w14:paraId="3CA04E43" w14:textId="77777777" w:rsidR="004F6583" w:rsidRPr="004F6583" w:rsidRDefault="004F6583" w:rsidP="004F6583">
            <w:pPr>
              <w:spacing w:after="0" w:line="240" w:lineRule="auto"/>
              <w:jc w:val="center"/>
              <w:rPr>
                <w:ins w:id="1965" w:author="Stefanie Lane" w:date="2022-05-12T12:10:00Z"/>
                <w:rFonts w:ascii="Calibri" w:eastAsia="Times New Roman" w:hAnsi="Calibri" w:cs="Calibri"/>
                <w:color w:val="000000"/>
              </w:rPr>
            </w:pPr>
            <w:ins w:id="1966"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nil"/>
              <w:right w:val="nil"/>
            </w:tcBorders>
            <w:shd w:val="clear" w:color="auto" w:fill="auto"/>
            <w:noWrap/>
            <w:vAlign w:val="bottom"/>
            <w:hideMark/>
          </w:tcPr>
          <w:p w14:paraId="6CE72BDE" w14:textId="77777777" w:rsidR="004F6583" w:rsidRPr="004F6583" w:rsidRDefault="004F6583" w:rsidP="004F6583">
            <w:pPr>
              <w:spacing w:after="0" w:line="240" w:lineRule="auto"/>
              <w:jc w:val="center"/>
              <w:rPr>
                <w:ins w:id="1967" w:author="Stefanie Lane" w:date="2022-05-12T12:10:00Z"/>
                <w:rFonts w:ascii="Calibri" w:eastAsia="Times New Roman" w:hAnsi="Calibri" w:cs="Calibri"/>
                <w:color w:val="000000"/>
              </w:rPr>
            </w:pPr>
            <w:ins w:id="1968" w:author="Stefanie Lane" w:date="2022-05-12T12:10:00Z">
              <w:r w:rsidRPr="004F6583">
                <w:rPr>
                  <w:rFonts w:ascii="Calibri" w:eastAsia="Times New Roman" w:hAnsi="Calibri" w:cs="Calibri"/>
                  <w:color w:val="000000"/>
                </w:rPr>
                <w:t> </w:t>
              </w:r>
            </w:ins>
          </w:p>
        </w:tc>
      </w:tr>
      <w:tr w:rsidR="004F6583" w:rsidRPr="004F6583" w14:paraId="4800541C" w14:textId="77777777" w:rsidTr="004F6583">
        <w:trPr>
          <w:trHeight w:val="290"/>
          <w:ins w:id="1969" w:author="Stefanie Lane" w:date="2022-05-12T12:10:00Z"/>
        </w:trPr>
        <w:tc>
          <w:tcPr>
            <w:tcW w:w="1700" w:type="dxa"/>
            <w:vMerge/>
            <w:tcBorders>
              <w:top w:val="nil"/>
              <w:left w:val="nil"/>
              <w:bottom w:val="single" w:sz="4" w:space="0" w:color="000000"/>
              <w:right w:val="nil"/>
            </w:tcBorders>
            <w:vAlign w:val="center"/>
            <w:hideMark/>
          </w:tcPr>
          <w:p w14:paraId="16D5FC17" w14:textId="77777777" w:rsidR="004F6583" w:rsidRPr="004F6583" w:rsidRDefault="004F6583" w:rsidP="004F6583">
            <w:pPr>
              <w:spacing w:after="0" w:line="240" w:lineRule="auto"/>
              <w:rPr>
                <w:ins w:id="1970"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A34C11E" w14:textId="77777777" w:rsidR="004F6583" w:rsidRPr="004F6583" w:rsidRDefault="004F6583" w:rsidP="004F6583">
            <w:pPr>
              <w:spacing w:after="0" w:line="240" w:lineRule="auto"/>
              <w:rPr>
                <w:ins w:id="1971" w:author="Stefanie Lane" w:date="2022-05-12T12:10:00Z"/>
                <w:rFonts w:ascii="Calibri" w:eastAsia="Times New Roman" w:hAnsi="Calibri" w:cs="Calibri"/>
                <w:color w:val="000000"/>
              </w:rPr>
            </w:pPr>
            <w:proofErr w:type="spellStart"/>
            <w:ins w:id="1972" w:author="Stefanie Lane" w:date="2022-05-12T12:10:00Z">
              <w:r w:rsidRPr="004F6583">
                <w:rPr>
                  <w:rFonts w:ascii="Calibri" w:eastAsia="Times New Roman" w:hAnsi="Calibri" w:cs="Calibri"/>
                  <w:color w:val="000000"/>
                </w:rPr>
                <w:t>Poaceae</w:t>
              </w:r>
              <w:proofErr w:type="spellEnd"/>
              <w:r w:rsidRPr="004F6583">
                <w:rPr>
                  <w:rFonts w:ascii="Calibri" w:eastAsia="Times New Roman" w:hAnsi="Calibri" w:cs="Calibri"/>
                  <w:color w:val="000000"/>
                </w:rPr>
                <w:t xml:space="preserve"> sp. </w:t>
              </w:r>
            </w:ins>
          </w:p>
        </w:tc>
        <w:tc>
          <w:tcPr>
            <w:tcW w:w="960" w:type="dxa"/>
            <w:tcBorders>
              <w:top w:val="nil"/>
              <w:left w:val="nil"/>
              <w:bottom w:val="nil"/>
              <w:right w:val="nil"/>
            </w:tcBorders>
            <w:shd w:val="clear" w:color="auto" w:fill="auto"/>
            <w:noWrap/>
            <w:vAlign w:val="bottom"/>
            <w:hideMark/>
          </w:tcPr>
          <w:p w14:paraId="44E16FAB" w14:textId="77777777" w:rsidR="004F6583" w:rsidRPr="004F6583" w:rsidRDefault="004F6583" w:rsidP="004F6583">
            <w:pPr>
              <w:spacing w:after="0" w:line="240" w:lineRule="auto"/>
              <w:jc w:val="center"/>
              <w:rPr>
                <w:ins w:id="1973" w:author="Stefanie Lane" w:date="2022-05-12T12:10:00Z"/>
                <w:rFonts w:ascii="Calibri" w:eastAsia="Times New Roman" w:hAnsi="Calibri" w:cs="Calibri"/>
                <w:color w:val="000000"/>
              </w:rPr>
            </w:pPr>
            <w:ins w:id="1974"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1785CFCF" w14:textId="77777777" w:rsidR="004F6583" w:rsidRPr="004F6583" w:rsidRDefault="004F6583" w:rsidP="004F6583">
            <w:pPr>
              <w:spacing w:after="0" w:line="240" w:lineRule="auto"/>
              <w:jc w:val="center"/>
              <w:rPr>
                <w:ins w:id="1975" w:author="Stefanie Lane" w:date="2022-05-12T12:10:00Z"/>
                <w:rFonts w:ascii="Calibri" w:eastAsia="Times New Roman" w:hAnsi="Calibri" w:cs="Calibri"/>
                <w:color w:val="000000"/>
              </w:rPr>
            </w:pPr>
            <w:ins w:id="1976" w:author="Stefanie Lane" w:date="2022-05-12T12:10:00Z">
              <w:r w:rsidRPr="004F6583">
                <w:rPr>
                  <w:rFonts w:ascii="Calibri" w:eastAsia="Times New Roman" w:hAnsi="Calibri" w:cs="Calibri"/>
                  <w:color w:val="000000"/>
                </w:rPr>
                <w:t>0.28</w:t>
              </w:r>
            </w:ins>
          </w:p>
        </w:tc>
        <w:tc>
          <w:tcPr>
            <w:tcW w:w="960" w:type="dxa"/>
            <w:tcBorders>
              <w:top w:val="nil"/>
              <w:left w:val="nil"/>
              <w:bottom w:val="nil"/>
              <w:right w:val="nil"/>
            </w:tcBorders>
            <w:shd w:val="clear" w:color="auto" w:fill="auto"/>
            <w:noWrap/>
            <w:vAlign w:val="bottom"/>
            <w:hideMark/>
          </w:tcPr>
          <w:p w14:paraId="03820621" w14:textId="77777777" w:rsidR="004F6583" w:rsidRPr="004F6583" w:rsidRDefault="004F6583" w:rsidP="004F6583">
            <w:pPr>
              <w:spacing w:after="0" w:line="240" w:lineRule="auto"/>
              <w:jc w:val="center"/>
              <w:rPr>
                <w:ins w:id="1977" w:author="Stefanie Lane" w:date="2022-05-12T12:10:00Z"/>
                <w:rFonts w:ascii="Calibri" w:eastAsia="Times New Roman" w:hAnsi="Calibri" w:cs="Calibri"/>
                <w:color w:val="000000"/>
              </w:rPr>
            </w:pPr>
            <w:ins w:id="1978"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nil"/>
              <w:right w:val="nil"/>
            </w:tcBorders>
            <w:shd w:val="clear" w:color="auto" w:fill="auto"/>
            <w:noWrap/>
            <w:vAlign w:val="bottom"/>
            <w:hideMark/>
          </w:tcPr>
          <w:p w14:paraId="2E31CFDE" w14:textId="77777777" w:rsidR="004F6583" w:rsidRPr="004F6583" w:rsidRDefault="004F6583" w:rsidP="004F6583">
            <w:pPr>
              <w:spacing w:after="0" w:line="240" w:lineRule="auto"/>
              <w:jc w:val="center"/>
              <w:rPr>
                <w:ins w:id="1979" w:author="Stefanie Lane" w:date="2022-05-12T12:10:00Z"/>
                <w:rFonts w:ascii="Calibri" w:eastAsia="Times New Roman" w:hAnsi="Calibri" w:cs="Calibri"/>
                <w:color w:val="000000"/>
              </w:rPr>
            </w:pPr>
            <w:ins w:id="1980" w:author="Stefanie Lane" w:date="2022-05-12T12:10:00Z">
              <w:r w:rsidRPr="004F6583">
                <w:rPr>
                  <w:rFonts w:ascii="Calibri" w:eastAsia="Times New Roman" w:hAnsi="Calibri" w:cs="Calibri"/>
                  <w:color w:val="000000"/>
                </w:rPr>
                <w:t> </w:t>
              </w:r>
            </w:ins>
          </w:p>
        </w:tc>
      </w:tr>
      <w:tr w:rsidR="004F6583" w:rsidRPr="004F6583" w14:paraId="5353CE10" w14:textId="77777777" w:rsidTr="004F6583">
        <w:trPr>
          <w:trHeight w:val="290"/>
          <w:ins w:id="1981" w:author="Stefanie Lane" w:date="2022-05-12T12:10:00Z"/>
        </w:trPr>
        <w:tc>
          <w:tcPr>
            <w:tcW w:w="1700" w:type="dxa"/>
            <w:vMerge/>
            <w:tcBorders>
              <w:top w:val="nil"/>
              <w:left w:val="nil"/>
              <w:bottom w:val="single" w:sz="4" w:space="0" w:color="000000"/>
              <w:right w:val="nil"/>
            </w:tcBorders>
            <w:vAlign w:val="center"/>
            <w:hideMark/>
          </w:tcPr>
          <w:p w14:paraId="4FA7958E" w14:textId="77777777" w:rsidR="004F6583" w:rsidRPr="004F6583" w:rsidRDefault="004F6583" w:rsidP="004F6583">
            <w:pPr>
              <w:spacing w:after="0" w:line="240" w:lineRule="auto"/>
              <w:rPr>
                <w:ins w:id="1982"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B214B30" w14:textId="77777777" w:rsidR="004F6583" w:rsidRPr="004F6583" w:rsidRDefault="004F6583" w:rsidP="004F6583">
            <w:pPr>
              <w:spacing w:after="0" w:line="240" w:lineRule="auto"/>
              <w:rPr>
                <w:ins w:id="1983" w:author="Stefanie Lane" w:date="2022-05-12T12:10:00Z"/>
                <w:rFonts w:ascii="Arial" w:eastAsia="Times New Roman" w:hAnsi="Arial" w:cs="Arial"/>
                <w:i/>
                <w:iCs/>
                <w:sz w:val="20"/>
                <w:szCs w:val="20"/>
              </w:rPr>
            </w:pPr>
            <w:proofErr w:type="spellStart"/>
            <w:ins w:id="1984" w:author="Stefanie Lane" w:date="2022-05-12T12:10:00Z">
              <w:r w:rsidRPr="004F6583">
                <w:rPr>
                  <w:rFonts w:ascii="Arial" w:eastAsia="Times New Roman" w:hAnsi="Arial" w:cs="Arial"/>
                  <w:i/>
                  <w:iCs/>
                  <w:sz w:val="20"/>
                  <w:szCs w:val="20"/>
                </w:rPr>
                <w:t>Sagittaria</w:t>
              </w:r>
              <w:proofErr w:type="spellEnd"/>
              <w:r w:rsidRPr="004F6583">
                <w:rPr>
                  <w:rFonts w:ascii="Arial" w:eastAsia="Times New Roman" w:hAnsi="Arial" w:cs="Arial"/>
                  <w:i/>
                  <w:iCs/>
                  <w:sz w:val="20"/>
                  <w:szCs w:val="20"/>
                </w:rPr>
                <w:t xml:space="preserve"> latifolia</w:t>
              </w:r>
            </w:ins>
          </w:p>
        </w:tc>
        <w:tc>
          <w:tcPr>
            <w:tcW w:w="960" w:type="dxa"/>
            <w:tcBorders>
              <w:top w:val="single" w:sz="4" w:space="0" w:color="auto"/>
              <w:left w:val="nil"/>
              <w:bottom w:val="single" w:sz="4" w:space="0" w:color="auto"/>
              <w:right w:val="nil"/>
            </w:tcBorders>
            <w:shd w:val="clear" w:color="auto" w:fill="auto"/>
            <w:noWrap/>
            <w:vAlign w:val="bottom"/>
            <w:hideMark/>
          </w:tcPr>
          <w:p w14:paraId="774E7223" w14:textId="77777777" w:rsidR="004F6583" w:rsidRPr="004F6583" w:rsidRDefault="004F6583" w:rsidP="004F6583">
            <w:pPr>
              <w:spacing w:after="0" w:line="240" w:lineRule="auto"/>
              <w:jc w:val="center"/>
              <w:rPr>
                <w:ins w:id="1985" w:author="Stefanie Lane" w:date="2022-05-12T12:10:00Z"/>
                <w:rFonts w:ascii="Calibri" w:eastAsia="Times New Roman" w:hAnsi="Calibri" w:cs="Calibri"/>
                <w:color w:val="000000"/>
              </w:rPr>
            </w:pPr>
            <w:ins w:id="1986"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177D92BE" w14:textId="77777777" w:rsidR="004F6583" w:rsidRPr="004F6583" w:rsidRDefault="004F6583" w:rsidP="004F6583">
            <w:pPr>
              <w:spacing w:after="0" w:line="240" w:lineRule="auto"/>
              <w:jc w:val="center"/>
              <w:rPr>
                <w:ins w:id="1987" w:author="Stefanie Lane" w:date="2022-05-12T12:10:00Z"/>
                <w:rFonts w:ascii="Calibri" w:eastAsia="Times New Roman" w:hAnsi="Calibri" w:cs="Calibri"/>
                <w:color w:val="000000"/>
              </w:rPr>
            </w:pPr>
            <w:ins w:id="1988" w:author="Stefanie Lane" w:date="2022-05-12T12:10:00Z">
              <w:r w:rsidRPr="004F6583">
                <w:rPr>
                  <w:rFonts w:ascii="Calibri" w:eastAsia="Times New Roman" w:hAnsi="Calibri" w:cs="Calibri"/>
                  <w:color w:val="000000"/>
                </w:rPr>
                <w:t>0.17</w:t>
              </w:r>
            </w:ins>
          </w:p>
        </w:tc>
        <w:tc>
          <w:tcPr>
            <w:tcW w:w="960" w:type="dxa"/>
            <w:tcBorders>
              <w:top w:val="single" w:sz="4" w:space="0" w:color="auto"/>
              <w:left w:val="nil"/>
              <w:bottom w:val="single" w:sz="4" w:space="0" w:color="auto"/>
              <w:right w:val="nil"/>
            </w:tcBorders>
            <w:shd w:val="clear" w:color="auto" w:fill="auto"/>
            <w:noWrap/>
            <w:vAlign w:val="bottom"/>
            <w:hideMark/>
          </w:tcPr>
          <w:p w14:paraId="47733766" w14:textId="77777777" w:rsidR="004F6583" w:rsidRPr="004F6583" w:rsidRDefault="004F6583" w:rsidP="004F6583">
            <w:pPr>
              <w:spacing w:after="0" w:line="240" w:lineRule="auto"/>
              <w:jc w:val="center"/>
              <w:rPr>
                <w:ins w:id="1989" w:author="Stefanie Lane" w:date="2022-05-12T12:10:00Z"/>
                <w:rFonts w:ascii="Calibri" w:eastAsia="Times New Roman" w:hAnsi="Calibri" w:cs="Calibri"/>
                <w:color w:val="000000"/>
              </w:rPr>
            </w:pPr>
            <w:ins w:id="1990"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nil"/>
              <w:right w:val="nil"/>
            </w:tcBorders>
            <w:shd w:val="clear" w:color="auto" w:fill="auto"/>
            <w:noWrap/>
            <w:vAlign w:val="bottom"/>
            <w:hideMark/>
          </w:tcPr>
          <w:p w14:paraId="2A211C9F" w14:textId="77777777" w:rsidR="004F6583" w:rsidRPr="004F6583" w:rsidRDefault="004F6583" w:rsidP="004F6583">
            <w:pPr>
              <w:spacing w:after="0" w:line="240" w:lineRule="auto"/>
              <w:jc w:val="center"/>
              <w:rPr>
                <w:ins w:id="1991" w:author="Stefanie Lane" w:date="2022-05-12T12:10:00Z"/>
                <w:rFonts w:ascii="Calibri" w:eastAsia="Times New Roman" w:hAnsi="Calibri" w:cs="Calibri"/>
                <w:color w:val="000000"/>
              </w:rPr>
            </w:pPr>
            <w:ins w:id="1992" w:author="Stefanie Lane" w:date="2022-05-12T12:10:00Z">
              <w:r w:rsidRPr="004F6583">
                <w:rPr>
                  <w:rFonts w:ascii="Calibri" w:eastAsia="Times New Roman" w:hAnsi="Calibri" w:cs="Calibri"/>
                  <w:color w:val="000000"/>
                </w:rPr>
                <w:t> </w:t>
              </w:r>
            </w:ins>
          </w:p>
        </w:tc>
      </w:tr>
      <w:tr w:rsidR="004F6583" w:rsidRPr="004F6583" w14:paraId="5F8986E1" w14:textId="77777777" w:rsidTr="004F6583">
        <w:trPr>
          <w:trHeight w:val="580"/>
          <w:ins w:id="1993" w:author="Stefanie Lane" w:date="2022-05-12T12:10:00Z"/>
        </w:trPr>
        <w:tc>
          <w:tcPr>
            <w:tcW w:w="1700" w:type="dxa"/>
            <w:tcBorders>
              <w:top w:val="nil"/>
              <w:left w:val="nil"/>
              <w:bottom w:val="single" w:sz="4" w:space="0" w:color="auto"/>
              <w:right w:val="nil"/>
            </w:tcBorders>
            <w:shd w:val="clear" w:color="auto" w:fill="auto"/>
            <w:vAlign w:val="center"/>
            <w:hideMark/>
          </w:tcPr>
          <w:p w14:paraId="51150E88" w14:textId="77777777" w:rsidR="004F6583" w:rsidRPr="004F6583" w:rsidRDefault="004F6583" w:rsidP="004F6583">
            <w:pPr>
              <w:spacing w:after="0" w:line="240" w:lineRule="auto"/>
              <w:jc w:val="center"/>
              <w:rPr>
                <w:ins w:id="1994" w:author="Stefanie Lane" w:date="2022-05-12T12:10:00Z"/>
                <w:rFonts w:ascii="Calibri" w:eastAsia="Times New Roman" w:hAnsi="Calibri" w:cs="Calibri"/>
                <w:b/>
                <w:bCs/>
                <w:color w:val="000000"/>
              </w:rPr>
            </w:pPr>
            <w:ins w:id="1995" w:author="Stefanie Lane" w:date="2022-05-12T12:10:00Z">
              <w:r w:rsidRPr="004F6583">
                <w:rPr>
                  <w:rFonts w:ascii="Calibri" w:eastAsia="Times New Roman" w:hAnsi="Calibri" w:cs="Calibri"/>
                  <w:b/>
                  <w:bCs/>
                  <w:color w:val="000000"/>
                </w:rPr>
                <w:t>Assemblage</w:t>
              </w:r>
            </w:ins>
          </w:p>
        </w:tc>
        <w:tc>
          <w:tcPr>
            <w:tcW w:w="3160" w:type="dxa"/>
            <w:tcBorders>
              <w:top w:val="nil"/>
              <w:left w:val="nil"/>
              <w:bottom w:val="single" w:sz="4" w:space="0" w:color="auto"/>
              <w:right w:val="nil"/>
            </w:tcBorders>
            <w:shd w:val="clear" w:color="auto" w:fill="auto"/>
            <w:vAlign w:val="center"/>
            <w:hideMark/>
          </w:tcPr>
          <w:p w14:paraId="2FDB65A1" w14:textId="77777777" w:rsidR="004F6583" w:rsidRPr="004F6583" w:rsidRDefault="004F6583" w:rsidP="004F6583">
            <w:pPr>
              <w:spacing w:after="0" w:line="240" w:lineRule="auto"/>
              <w:jc w:val="center"/>
              <w:rPr>
                <w:ins w:id="1996" w:author="Stefanie Lane" w:date="2022-05-12T12:10:00Z"/>
                <w:rFonts w:ascii="Calibri" w:eastAsia="Times New Roman" w:hAnsi="Calibri" w:cs="Calibri"/>
                <w:b/>
                <w:bCs/>
                <w:color w:val="000000"/>
              </w:rPr>
            </w:pPr>
            <w:ins w:id="1997" w:author="Stefanie Lane" w:date="2022-05-12T12:10:00Z">
              <w:r w:rsidRPr="004F6583">
                <w:rPr>
                  <w:rFonts w:ascii="Calibri" w:eastAsia="Times New Roman" w:hAnsi="Calibri" w:cs="Calibri"/>
                  <w:b/>
                  <w:bCs/>
                  <w:color w:val="000000"/>
                </w:rPr>
                <w:t>Species</w:t>
              </w:r>
            </w:ins>
          </w:p>
        </w:tc>
        <w:tc>
          <w:tcPr>
            <w:tcW w:w="960" w:type="dxa"/>
            <w:tcBorders>
              <w:top w:val="nil"/>
              <w:left w:val="nil"/>
              <w:bottom w:val="single" w:sz="4" w:space="0" w:color="auto"/>
              <w:right w:val="nil"/>
            </w:tcBorders>
            <w:shd w:val="clear" w:color="auto" w:fill="auto"/>
            <w:vAlign w:val="center"/>
            <w:hideMark/>
          </w:tcPr>
          <w:p w14:paraId="0ED68C63" w14:textId="77777777" w:rsidR="004F6583" w:rsidRPr="004F6583" w:rsidRDefault="004F6583" w:rsidP="004F6583">
            <w:pPr>
              <w:spacing w:after="0" w:line="240" w:lineRule="auto"/>
              <w:jc w:val="center"/>
              <w:rPr>
                <w:ins w:id="1998" w:author="Stefanie Lane" w:date="2022-05-12T12:10:00Z"/>
                <w:rFonts w:ascii="Calibri" w:eastAsia="Times New Roman" w:hAnsi="Calibri" w:cs="Calibri"/>
                <w:b/>
                <w:bCs/>
                <w:color w:val="000000"/>
              </w:rPr>
            </w:pPr>
            <w:ins w:id="1999" w:author="Stefanie Lane" w:date="2022-05-12T12:10:00Z">
              <w:r w:rsidRPr="004F6583">
                <w:rPr>
                  <w:rFonts w:ascii="Calibri" w:eastAsia="Times New Roman" w:hAnsi="Calibri" w:cs="Calibri"/>
                  <w:b/>
                  <w:bCs/>
                  <w:color w:val="000000"/>
                </w:rPr>
                <w:t>1979</w:t>
              </w:r>
            </w:ins>
          </w:p>
        </w:tc>
        <w:tc>
          <w:tcPr>
            <w:tcW w:w="960" w:type="dxa"/>
            <w:tcBorders>
              <w:top w:val="nil"/>
              <w:left w:val="nil"/>
              <w:bottom w:val="single" w:sz="4" w:space="0" w:color="auto"/>
              <w:right w:val="nil"/>
            </w:tcBorders>
            <w:shd w:val="clear" w:color="auto" w:fill="auto"/>
            <w:vAlign w:val="center"/>
            <w:hideMark/>
          </w:tcPr>
          <w:p w14:paraId="57D45C99" w14:textId="77777777" w:rsidR="004F6583" w:rsidRPr="004F6583" w:rsidRDefault="004F6583" w:rsidP="004F6583">
            <w:pPr>
              <w:spacing w:after="0" w:line="240" w:lineRule="auto"/>
              <w:jc w:val="center"/>
              <w:rPr>
                <w:ins w:id="2000" w:author="Stefanie Lane" w:date="2022-05-12T12:10:00Z"/>
                <w:rFonts w:ascii="Calibri" w:eastAsia="Times New Roman" w:hAnsi="Calibri" w:cs="Calibri"/>
                <w:b/>
                <w:bCs/>
                <w:color w:val="000000"/>
              </w:rPr>
            </w:pPr>
            <w:ins w:id="2001" w:author="Stefanie Lane" w:date="2022-05-12T12:10:00Z">
              <w:r w:rsidRPr="004F6583">
                <w:rPr>
                  <w:rFonts w:ascii="Calibri" w:eastAsia="Times New Roman" w:hAnsi="Calibri" w:cs="Calibri"/>
                  <w:b/>
                  <w:bCs/>
                  <w:color w:val="000000"/>
                </w:rPr>
                <w:t>1999</w:t>
              </w:r>
            </w:ins>
          </w:p>
        </w:tc>
        <w:tc>
          <w:tcPr>
            <w:tcW w:w="960" w:type="dxa"/>
            <w:tcBorders>
              <w:top w:val="nil"/>
              <w:left w:val="nil"/>
              <w:bottom w:val="single" w:sz="4" w:space="0" w:color="auto"/>
              <w:right w:val="nil"/>
            </w:tcBorders>
            <w:shd w:val="clear" w:color="auto" w:fill="auto"/>
            <w:vAlign w:val="center"/>
            <w:hideMark/>
          </w:tcPr>
          <w:p w14:paraId="08F140FD" w14:textId="77777777" w:rsidR="004F6583" w:rsidRPr="004F6583" w:rsidRDefault="004F6583" w:rsidP="004F6583">
            <w:pPr>
              <w:spacing w:after="0" w:line="240" w:lineRule="auto"/>
              <w:jc w:val="center"/>
              <w:rPr>
                <w:ins w:id="2002" w:author="Stefanie Lane" w:date="2022-05-12T12:10:00Z"/>
                <w:rFonts w:ascii="Calibri" w:eastAsia="Times New Roman" w:hAnsi="Calibri" w:cs="Calibri"/>
                <w:b/>
                <w:bCs/>
                <w:color w:val="000000"/>
              </w:rPr>
            </w:pPr>
            <w:ins w:id="2003" w:author="Stefanie Lane" w:date="2022-05-12T12:10:00Z">
              <w:r w:rsidRPr="004F6583">
                <w:rPr>
                  <w:rFonts w:ascii="Calibri" w:eastAsia="Times New Roman" w:hAnsi="Calibri" w:cs="Calibri"/>
                  <w:b/>
                  <w:bCs/>
                  <w:color w:val="000000"/>
                </w:rPr>
                <w:t>2019</w:t>
              </w:r>
            </w:ins>
          </w:p>
        </w:tc>
        <w:tc>
          <w:tcPr>
            <w:tcW w:w="1760" w:type="dxa"/>
            <w:tcBorders>
              <w:top w:val="single" w:sz="4" w:space="0" w:color="auto"/>
              <w:left w:val="nil"/>
              <w:bottom w:val="nil"/>
              <w:right w:val="nil"/>
            </w:tcBorders>
            <w:shd w:val="clear" w:color="auto" w:fill="auto"/>
            <w:vAlign w:val="center"/>
            <w:hideMark/>
          </w:tcPr>
          <w:p w14:paraId="2A56D080" w14:textId="77777777" w:rsidR="004F6583" w:rsidRPr="004F6583" w:rsidRDefault="004F6583" w:rsidP="004F6583">
            <w:pPr>
              <w:spacing w:after="0" w:line="240" w:lineRule="auto"/>
              <w:jc w:val="center"/>
              <w:rPr>
                <w:ins w:id="2004" w:author="Stefanie Lane" w:date="2022-05-12T12:10:00Z"/>
                <w:rFonts w:ascii="Calibri" w:eastAsia="Times New Roman" w:hAnsi="Calibri" w:cs="Calibri"/>
                <w:b/>
                <w:bCs/>
                <w:color w:val="000000"/>
              </w:rPr>
            </w:pPr>
            <w:ins w:id="2005" w:author="Stefanie Lane" w:date="2022-05-12T12:10:00Z">
              <w:r w:rsidRPr="004F6583">
                <w:rPr>
                  <w:rFonts w:ascii="Calibri" w:eastAsia="Times New Roman" w:hAnsi="Calibri" w:cs="Calibri"/>
                  <w:b/>
                  <w:bCs/>
                  <w:color w:val="000000"/>
                </w:rPr>
                <w:t>Percent Change 1979-2019</w:t>
              </w:r>
            </w:ins>
          </w:p>
        </w:tc>
      </w:tr>
      <w:tr w:rsidR="004F6583" w:rsidRPr="004F6583" w14:paraId="72C472A9" w14:textId="77777777" w:rsidTr="004F6583">
        <w:trPr>
          <w:trHeight w:val="290"/>
          <w:ins w:id="2006" w:author="Stefanie Lane" w:date="2022-05-12T12:10:00Z"/>
        </w:trPr>
        <w:tc>
          <w:tcPr>
            <w:tcW w:w="1700" w:type="dxa"/>
            <w:vMerge w:val="restart"/>
            <w:tcBorders>
              <w:top w:val="nil"/>
              <w:left w:val="nil"/>
              <w:bottom w:val="nil"/>
              <w:right w:val="nil"/>
            </w:tcBorders>
            <w:shd w:val="clear" w:color="auto" w:fill="auto"/>
            <w:noWrap/>
            <w:vAlign w:val="center"/>
            <w:hideMark/>
          </w:tcPr>
          <w:p w14:paraId="3A085169" w14:textId="77777777" w:rsidR="004F6583" w:rsidRPr="004F6583" w:rsidRDefault="004F6583" w:rsidP="004F6583">
            <w:pPr>
              <w:spacing w:after="0" w:line="240" w:lineRule="auto"/>
              <w:jc w:val="center"/>
              <w:rPr>
                <w:ins w:id="2007" w:author="Stefanie Lane" w:date="2022-05-12T12:10:00Z"/>
                <w:rFonts w:ascii="Calibri" w:eastAsia="Times New Roman" w:hAnsi="Calibri" w:cs="Calibri"/>
                <w:color w:val="000000"/>
              </w:rPr>
            </w:pPr>
            <w:ins w:id="2008" w:author="Stefanie Lane" w:date="2022-05-12T12:10:00Z">
              <w:r w:rsidRPr="004F6583">
                <w:rPr>
                  <w:rFonts w:ascii="Calibri" w:eastAsia="Times New Roman" w:hAnsi="Calibri" w:cs="Calibri"/>
                  <w:color w:val="000000"/>
                </w:rPr>
                <w:t>Fescue</w:t>
              </w:r>
            </w:ins>
          </w:p>
        </w:tc>
        <w:tc>
          <w:tcPr>
            <w:tcW w:w="3160" w:type="dxa"/>
            <w:tcBorders>
              <w:top w:val="nil"/>
              <w:left w:val="nil"/>
              <w:bottom w:val="single" w:sz="4" w:space="0" w:color="auto"/>
              <w:right w:val="nil"/>
            </w:tcBorders>
            <w:shd w:val="clear" w:color="auto" w:fill="auto"/>
            <w:noWrap/>
            <w:vAlign w:val="bottom"/>
            <w:hideMark/>
          </w:tcPr>
          <w:p w14:paraId="6C2803A8" w14:textId="77777777" w:rsidR="004F6583" w:rsidRPr="004F6583" w:rsidRDefault="004F6583" w:rsidP="004F6583">
            <w:pPr>
              <w:spacing w:after="0" w:line="240" w:lineRule="auto"/>
              <w:rPr>
                <w:ins w:id="2009" w:author="Stefanie Lane" w:date="2022-05-12T12:10:00Z"/>
                <w:rFonts w:ascii="Arial" w:eastAsia="Times New Roman" w:hAnsi="Arial" w:cs="Arial"/>
                <w:i/>
                <w:iCs/>
                <w:sz w:val="20"/>
                <w:szCs w:val="20"/>
              </w:rPr>
            </w:pPr>
            <w:proofErr w:type="spellStart"/>
            <w:ins w:id="2010" w:author="Stefanie Lane" w:date="2022-05-12T12:10:00Z">
              <w:r w:rsidRPr="004F6583">
                <w:rPr>
                  <w:rFonts w:ascii="Arial" w:eastAsia="Times New Roman" w:hAnsi="Arial" w:cs="Arial"/>
                  <w:i/>
                  <w:iCs/>
                  <w:sz w:val="20"/>
                  <w:szCs w:val="20"/>
                </w:rPr>
                <w:t>Alism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plantago</w:t>
              </w:r>
              <w:proofErr w:type="spellEnd"/>
              <w:r w:rsidRPr="004F6583">
                <w:rPr>
                  <w:rFonts w:ascii="Arial" w:eastAsia="Times New Roman" w:hAnsi="Arial" w:cs="Arial"/>
                  <w:i/>
                  <w:iCs/>
                  <w:sz w:val="20"/>
                  <w:szCs w:val="20"/>
                </w:rPr>
                <w:t xml:space="preserve"> aquatica</w:t>
              </w:r>
            </w:ins>
          </w:p>
        </w:tc>
        <w:tc>
          <w:tcPr>
            <w:tcW w:w="960" w:type="dxa"/>
            <w:tcBorders>
              <w:top w:val="nil"/>
              <w:left w:val="nil"/>
              <w:bottom w:val="nil"/>
              <w:right w:val="nil"/>
            </w:tcBorders>
            <w:shd w:val="clear" w:color="auto" w:fill="auto"/>
            <w:noWrap/>
            <w:vAlign w:val="bottom"/>
            <w:hideMark/>
          </w:tcPr>
          <w:p w14:paraId="56212E0E" w14:textId="77777777" w:rsidR="004F6583" w:rsidRPr="004F6583" w:rsidRDefault="004F6583" w:rsidP="004F6583">
            <w:pPr>
              <w:spacing w:after="0" w:line="240" w:lineRule="auto"/>
              <w:jc w:val="center"/>
              <w:rPr>
                <w:ins w:id="2011" w:author="Stefanie Lane" w:date="2022-05-12T12:10:00Z"/>
                <w:rFonts w:ascii="Calibri" w:eastAsia="Times New Roman" w:hAnsi="Calibri" w:cs="Calibri"/>
                <w:color w:val="000000"/>
              </w:rPr>
            </w:pPr>
            <w:ins w:id="2012" w:author="Stefanie Lane" w:date="2022-05-12T12:10:00Z">
              <w:r w:rsidRPr="004F6583">
                <w:rPr>
                  <w:rFonts w:ascii="Calibri" w:eastAsia="Times New Roman" w:hAnsi="Calibri" w:cs="Calibri"/>
                  <w:color w:val="000000"/>
                </w:rPr>
                <w:t>0.10</w:t>
              </w:r>
            </w:ins>
          </w:p>
        </w:tc>
        <w:tc>
          <w:tcPr>
            <w:tcW w:w="960" w:type="dxa"/>
            <w:tcBorders>
              <w:top w:val="nil"/>
              <w:left w:val="nil"/>
              <w:bottom w:val="nil"/>
              <w:right w:val="nil"/>
            </w:tcBorders>
            <w:shd w:val="clear" w:color="auto" w:fill="auto"/>
            <w:noWrap/>
            <w:vAlign w:val="bottom"/>
            <w:hideMark/>
          </w:tcPr>
          <w:p w14:paraId="51F0A9D3" w14:textId="77777777" w:rsidR="004F6583" w:rsidRPr="004F6583" w:rsidRDefault="004F6583" w:rsidP="004F6583">
            <w:pPr>
              <w:spacing w:after="0" w:line="240" w:lineRule="auto"/>
              <w:jc w:val="center"/>
              <w:rPr>
                <w:ins w:id="2013" w:author="Stefanie Lane" w:date="2022-05-12T12:10:00Z"/>
                <w:rFonts w:ascii="Calibri" w:eastAsia="Times New Roman" w:hAnsi="Calibri" w:cs="Calibri"/>
                <w:color w:val="000000"/>
              </w:rPr>
            </w:pPr>
            <w:ins w:id="2014" w:author="Stefanie Lane" w:date="2022-05-12T12:10:00Z">
              <w:r w:rsidRPr="004F6583">
                <w:rPr>
                  <w:rFonts w:ascii="Calibri" w:eastAsia="Times New Roman" w:hAnsi="Calibri" w:cs="Calibri"/>
                  <w:color w:val="000000"/>
                </w:rPr>
                <w:t>0.18</w:t>
              </w:r>
            </w:ins>
          </w:p>
        </w:tc>
        <w:tc>
          <w:tcPr>
            <w:tcW w:w="960" w:type="dxa"/>
            <w:tcBorders>
              <w:top w:val="nil"/>
              <w:left w:val="nil"/>
              <w:bottom w:val="nil"/>
              <w:right w:val="nil"/>
            </w:tcBorders>
            <w:shd w:val="clear" w:color="auto" w:fill="auto"/>
            <w:noWrap/>
            <w:vAlign w:val="bottom"/>
            <w:hideMark/>
          </w:tcPr>
          <w:p w14:paraId="18AFDC38" w14:textId="77777777" w:rsidR="004F6583" w:rsidRPr="004F6583" w:rsidRDefault="004F6583" w:rsidP="004F6583">
            <w:pPr>
              <w:spacing w:after="0" w:line="240" w:lineRule="auto"/>
              <w:jc w:val="center"/>
              <w:rPr>
                <w:ins w:id="2015" w:author="Stefanie Lane" w:date="2022-05-12T12:10:00Z"/>
                <w:rFonts w:ascii="Calibri" w:eastAsia="Times New Roman" w:hAnsi="Calibri" w:cs="Calibri"/>
                <w:color w:val="000000"/>
              </w:rPr>
            </w:pPr>
            <w:ins w:id="2016"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single" w:sz="4" w:space="0" w:color="auto"/>
              <w:right w:val="nil"/>
            </w:tcBorders>
            <w:shd w:val="clear" w:color="auto" w:fill="auto"/>
            <w:noWrap/>
            <w:vAlign w:val="bottom"/>
            <w:hideMark/>
          </w:tcPr>
          <w:p w14:paraId="2DA01EA5" w14:textId="77777777" w:rsidR="004F6583" w:rsidRPr="004F6583" w:rsidRDefault="004F6583" w:rsidP="004F6583">
            <w:pPr>
              <w:spacing w:after="0" w:line="240" w:lineRule="auto"/>
              <w:jc w:val="center"/>
              <w:rPr>
                <w:ins w:id="2017" w:author="Stefanie Lane" w:date="2022-05-12T12:10:00Z"/>
                <w:rFonts w:ascii="Calibri" w:eastAsia="Times New Roman" w:hAnsi="Calibri" w:cs="Calibri"/>
                <w:color w:val="000000"/>
              </w:rPr>
            </w:pPr>
            <w:ins w:id="2018" w:author="Stefanie Lane" w:date="2022-05-12T12:10:00Z">
              <w:r w:rsidRPr="004F6583">
                <w:rPr>
                  <w:rFonts w:ascii="Calibri" w:eastAsia="Times New Roman" w:hAnsi="Calibri" w:cs="Calibri"/>
                  <w:color w:val="000000"/>
                </w:rPr>
                <w:t>-100.00</w:t>
              </w:r>
            </w:ins>
          </w:p>
        </w:tc>
      </w:tr>
      <w:tr w:rsidR="004F6583" w:rsidRPr="004F6583" w14:paraId="45D8D165" w14:textId="77777777" w:rsidTr="004F6583">
        <w:trPr>
          <w:trHeight w:val="290"/>
          <w:ins w:id="2019" w:author="Stefanie Lane" w:date="2022-05-12T12:10:00Z"/>
        </w:trPr>
        <w:tc>
          <w:tcPr>
            <w:tcW w:w="1700" w:type="dxa"/>
            <w:vMerge/>
            <w:tcBorders>
              <w:top w:val="nil"/>
              <w:left w:val="nil"/>
              <w:bottom w:val="nil"/>
              <w:right w:val="nil"/>
            </w:tcBorders>
            <w:vAlign w:val="center"/>
            <w:hideMark/>
          </w:tcPr>
          <w:p w14:paraId="756FAB9C" w14:textId="77777777" w:rsidR="004F6583" w:rsidRPr="004F6583" w:rsidRDefault="004F6583" w:rsidP="004F6583">
            <w:pPr>
              <w:spacing w:after="0" w:line="240" w:lineRule="auto"/>
              <w:rPr>
                <w:ins w:id="2020" w:author="Stefanie Lane" w:date="2022-05-12T12:10:00Z"/>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5817875E" w14:textId="77777777" w:rsidR="004F6583" w:rsidRPr="004F6583" w:rsidRDefault="004F6583" w:rsidP="004F6583">
            <w:pPr>
              <w:spacing w:after="0" w:line="240" w:lineRule="auto"/>
              <w:rPr>
                <w:ins w:id="2021" w:author="Stefanie Lane" w:date="2022-05-12T12:10:00Z"/>
                <w:rFonts w:ascii="Arial" w:eastAsia="Times New Roman" w:hAnsi="Arial" w:cs="Arial"/>
                <w:i/>
                <w:iCs/>
                <w:sz w:val="20"/>
                <w:szCs w:val="20"/>
              </w:rPr>
            </w:pPr>
            <w:ins w:id="2022" w:author="Stefanie Lane" w:date="2022-05-12T12:10:00Z">
              <w:r w:rsidRPr="004F6583">
                <w:rPr>
                  <w:rFonts w:ascii="Arial" w:eastAsia="Times New Roman" w:hAnsi="Arial" w:cs="Arial"/>
                  <w:i/>
                  <w:iCs/>
                  <w:sz w:val="20"/>
                  <w:szCs w:val="20"/>
                </w:rPr>
                <w:t xml:space="preserve">Alopecurus </w:t>
              </w:r>
              <w:proofErr w:type="spellStart"/>
              <w:r w:rsidRPr="004F6583">
                <w:rPr>
                  <w:rFonts w:ascii="Arial" w:eastAsia="Times New Roman" w:hAnsi="Arial" w:cs="Arial"/>
                  <w:i/>
                  <w:iCs/>
                  <w:sz w:val="20"/>
                  <w:szCs w:val="20"/>
                </w:rPr>
                <w:t>geniculatu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19B0F931" w14:textId="77777777" w:rsidR="004F6583" w:rsidRPr="004F6583" w:rsidRDefault="004F6583" w:rsidP="004F6583">
            <w:pPr>
              <w:spacing w:after="0" w:line="240" w:lineRule="auto"/>
              <w:jc w:val="center"/>
              <w:rPr>
                <w:ins w:id="2023" w:author="Stefanie Lane" w:date="2022-05-12T12:10:00Z"/>
                <w:rFonts w:ascii="Calibri" w:eastAsia="Times New Roman" w:hAnsi="Calibri" w:cs="Calibri"/>
                <w:color w:val="000000"/>
              </w:rPr>
            </w:pPr>
            <w:ins w:id="2024" w:author="Stefanie Lane" w:date="2022-05-12T12:10:00Z">
              <w:r w:rsidRPr="004F6583">
                <w:rPr>
                  <w:rFonts w:ascii="Calibri" w:eastAsia="Times New Roman" w:hAnsi="Calibri" w:cs="Calibri"/>
                  <w:color w:val="000000"/>
                </w:rPr>
                <w:t>0.03</w:t>
              </w:r>
            </w:ins>
          </w:p>
        </w:tc>
        <w:tc>
          <w:tcPr>
            <w:tcW w:w="960" w:type="dxa"/>
            <w:tcBorders>
              <w:top w:val="single" w:sz="4" w:space="0" w:color="auto"/>
              <w:left w:val="nil"/>
              <w:bottom w:val="single" w:sz="4" w:space="0" w:color="auto"/>
              <w:right w:val="nil"/>
            </w:tcBorders>
            <w:shd w:val="clear" w:color="auto" w:fill="auto"/>
            <w:noWrap/>
            <w:vAlign w:val="bottom"/>
            <w:hideMark/>
          </w:tcPr>
          <w:p w14:paraId="355490B0" w14:textId="77777777" w:rsidR="004F6583" w:rsidRPr="004F6583" w:rsidRDefault="004F6583" w:rsidP="004F6583">
            <w:pPr>
              <w:spacing w:after="0" w:line="240" w:lineRule="auto"/>
              <w:jc w:val="center"/>
              <w:rPr>
                <w:ins w:id="2025" w:author="Stefanie Lane" w:date="2022-05-12T12:10:00Z"/>
                <w:rFonts w:ascii="Calibri" w:eastAsia="Times New Roman" w:hAnsi="Calibri" w:cs="Calibri"/>
                <w:color w:val="000000"/>
              </w:rPr>
            </w:pPr>
            <w:ins w:id="2026"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083F7925" w14:textId="77777777" w:rsidR="004F6583" w:rsidRPr="004F6583" w:rsidRDefault="004F6583" w:rsidP="004F6583">
            <w:pPr>
              <w:spacing w:after="0" w:line="240" w:lineRule="auto"/>
              <w:jc w:val="center"/>
              <w:rPr>
                <w:ins w:id="2027" w:author="Stefanie Lane" w:date="2022-05-12T12:10:00Z"/>
                <w:rFonts w:ascii="Calibri" w:eastAsia="Times New Roman" w:hAnsi="Calibri" w:cs="Calibri"/>
                <w:color w:val="000000"/>
              </w:rPr>
            </w:pPr>
            <w:ins w:id="2028" w:author="Stefanie Lane" w:date="2022-05-12T12:10:00Z">
              <w:r w:rsidRPr="004F6583">
                <w:rPr>
                  <w:rFonts w:ascii="Calibri" w:eastAsia="Times New Roman" w:hAnsi="Calibri" w:cs="Calibri"/>
                  <w:color w:val="000000"/>
                </w:rPr>
                <w:t>0.00</w:t>
              </w:r>
            </w:ins>
          </w:p>
        </w:tc>
        <w:tc>
          <w:tcPr>
            <w:tcW w:w="1760" w:type="dxa"/>
            <w:tcBorders>
              <w:top w:val="nil"/>
              <w:left w:val="nil"/>
              <w:bottom w:val="nil"/>
              <w:right w:val="nil"/>
            </w:tcBorders>
            <w:shd w:val="clear" w:color="auto" w:fill="auto"/>
            <w:noWrap/>
            <w:vAlign w:val="bottom"/>
            <w:hideMark/>
          </w:tcPr>
          <w:p w14:paraId="061745AE" w14:textId="77777777" w:rsidR="004F6583" w:rsidRPr="004F6583" w:rsidRDefault="004F6583" w:rsidP="004F6583">
            <w:pPr>
              <w:spacing w:after="0" w:line="240" w:lineRule="auto"/>
              <w:jc w:val="center"/>
              <w:rPr>
                <w:ins w:id="2029" w:author="Stefanie Lane" w:date="2022-05-12T12:10:00Z"/>
                <w:rFonts w:ascii="Calibri" w:eastAsia="Times New Roman" w:hAnsi="Calibri" w:cs="Calibri"/>
                <w:color w:val="000000"/>
              </w:rPr>
            </w:pPr>
            <w:ins w:id="2030" w:author="Stefanie Lane" w:date="2022-05-12T12:10:00Z">
              <w:r w:rsidRPr="004F6583">
                <w:rPr>
                  <w:rFonts w:ascii="Calibri" w:eastAsia="Times New Roman" w:hAnsi="Calibri" w:cs="Calibri"/>
                  <w:color w:val="000000"/>
                </w:rPr>
                <w:t>-100.00</w:t>
              </w:r>
            </w:ins>
          </w:p>
        </w:tc>
      </w:tr>
      <w:tr w:rsidR="004F6583" w:rsidRPr="004F6583" w14:paraId="6624714D" w14:textId="77777777" w:rsidTr="004F6583">
        <w:trPr>
          <w:trHeight w:val="290"/>
          <w:ins w:id="2031" w:author="Stefanie Lane" w:date="2022-05-12T12:10:00Z"/>
        </w:trPr>
        <w:tc>
          <w:tcPr>
            <w:tcW w:w="1700" w:type="dxa"/>
            <w:vMerge/>
            <w:tcBorders>
              <w:top w:val="nil"/>
              <w:left w:val="nil"/>
              <w:bottom w:val="nil"/>
              <w:right w:val="nil"/>
            </w:tcBorders>
            <w:vAlign w:val="center"/>
            <w:hideMark/>
          </w:tcPr>
          <w:p w14:paraId="29E5D779" w14:textId="77777777" w:rsidR="004F6583" w:rsidRPr="004F6583" w:rsidRDefault="004F6583" w:rsidP="004F6583">
            <w:pPr>
              <w:spacing w:after="0" w:line="240" w:lineRule="auto"/>
              <w:rPr>
                <w:ins w:id="2032"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188173E" w14:textId="77777777" w:rsidR="004F6583" w:rsidRPr="004F6583" w:rsidRDefault="004F6583" w:rsidP="004F6583">
            <w:pPr>
              <w:spacing w:after="0" w:line="240" w:lineRule="auto"/>
              <w:rPr>
                <w:ins w:id="2033" w:author="Stefanie Lane" w:date="2022-05-12T12:10:00Z"/>
                <w:rFonts w:ascii="Arial" w:eastAsia="Times New Roman" w:hAnsi="Arial" w:cs="Arial"/>
                <w:i/>
                <w:iCs/>
                <w:sz w:val="20"/>
                <w:szCs w:val="20"/>
              </w:rPr>
            </w:pPr>
            <w:proofErr w:type="spellStart"/>
            <w:ins w:id="2034" w:author="Stefanie Lane" w:date="2022-05-12T12:10:00Z">
              <w:r w:rsidRPr="004F6583">
                <w:rPr>
                  <w:rFonts w:ascii="Arial" w:eastAsia="Times New Roman" w:hAnsi="Arial" w:cs="Arial"/>
                  <w:i/>
                  <w:iCs/>
                  <w:sz w:val="20"/>
                  <w:szCs w:val="20"/>
                </w:rPr>
                <w:t>Bidens</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ernua</w:t>
              </w:r>
              <w:proofErr w:type="spellEnd"/>
            </w:ins>
          </w:p>
        </w:tc>
        <w:tc>
          <w:tcPr>
            <w:tcW w:w="960" w:type="dxa"/>
            <w:tcBorders>
              <w:top w:val="nil"/>
              <w:left w:val="nil"/>
              <w:bottom w:val="nil"/>
              <w:right w:val="nil"/>
            </w:tcBorders>
            <w:shd w:val="clear" w:color="auto" w:fill="auto"/>
            <w:noWrap/>
            <w:vAlign w:val="bottom"/>
            <w:hideMark/>
          </w:tcPr>
          <w:p w14:paraId="0CF0A102" w14:textId="77777777" w:rsidR="004F6583" w:rsidRPr="004F6583" w:rsidRDefault="004F6583" w:rsidP="004F6583">
            <w:pPr>
              <w:spacing w:after="0" w:line="240" w:lineRule="auto"/>
              <w:jc w:val="center"/>
              <w:rPr>
                <w:ins w:id="2035" w:author="Stefanie Lane" w:date="2022-05-12T12:10:00Z"/>
                <w:rFonts w:ascii="Calibri" w:eastAsia="Times New Roman" w:hAnsi="Calibri" w:cs="Calibri"/>
                <w:color w:val="000000"/>
              </w:rPr>
            </w:pPr>
            <w:ins w:id="2036" w:author="Stefanie Lane" w:date="2022-05-12T12:10:00Z">
              <w:r w:rsidRPr="004F6583">
                <w:rPr>
                  <w:rFonts w:ascii="Calibri" w:eastAsia="Times New Roman" w:hAnsi="Calibri" w:cs="Calibri"/>
                  <w:color w:val="000000"/>
                </w:rPr>
                <w:t>0.21</w:t>
              </w:r>
            </w:ins>
          </w:p>
        </w:tc>
        <w:tc>
          <w:tcPr>
            <w:tcW w:w="960" w:type="dxa"/>
            <w:tcBorders>
              <w:top w:val="nil"/>
              <w:left w:val="nil"/>
              <w:bottom w:val="nil"/>
              <w:right w:val="nil"/>
            </w:tcBorders>
            <w:shd w:val="clear" w:color="auto" w:fill="auto"/>
            <w:noWrap/>
            <w:vAlign w:val="bottom"/>
            <w:hideMark/>
          </w:tcPr>
          <w:p w14:paraId="065D8A65" w14:textId="77777777" w:rsidR="004F6583" w:rsidRPr="004F6583" w:rsidRDefault="004F6583" w:rsidP="004F6583">
            <w:pPr>
              <w:spacing w:after="0" w:line="240" w:lineRule="auto"/>
              <w:jc w:val="center"/>
              <w:rPr>
                <w:ins w:id="2037" w:author="Stefanie Lane" w:date="2022-05-12T12:10:00Z"/>
                <w:rFonts w:ascii="Calibri" w:eastAsia="Times New Roman" w:hAnsi="Calibri" w:cs="Calibri"/>
                <w:color w:val="000000"/>
              </w:rPr>
            </w:pPr>
            <w:ins w:id="2038" w:author="Stefanie Lane" w:date="2022-05-12T12:10:00Z">
              <w:r w:rsidRPr="004F6583">
                <w:rPr>
                  <w:rFonts w:ascii="Calibri" w:eastAsia="Times New Roman" w:hAnsi="Calibri" w:cs="Calibri"/>
                  <w:color w:val="000000"/>
                </w:rPr>
                <w:t>0.52</w:t>
              </w:r>
            </w:ins>
          </w:p>
        </w:tc>
        <w:tc>
          <w:tcPr>
            <w:tcW w:w="960" w:type="dxa"/>
            <w:tcBorders>
              <w:top w:val="nil"/>
              <w:left w:val="nil"/>
              <w:bottom w:val="nil"/>
              <w:right w:val="nil"/>
            </w:tcBorders>
            <w:shd w:val="clear" w:color="auto" w:fill="auto"/>
            <w:noWrap/>
            <w:vAlign w:val="bottom"/>
            <w:hideMark/>
          </w:tcPr>
          <w:p w14:paraId="4D92EECD" w14:textId="77777777" w:rsidR="004F6583" w:rsidRPr="004F6583" w:rsidRDefault="004F6583" w:rsidP="004F6583">
            <w:pPr>
              <w:spacing w:after="0" w:line="240" w:lineRule="auto"/>
              <w:jc w:val="center"/>
              <w:rPr>
                <w:ins w:id="2039" w:author="Stefanie Lane" w:date="2022-05-12T12:10:00Z"/>
                <w:rFonts w:ascii="Calibri" w:eastAsia="Times New Roman" w:hAnsi="Calibri" w:cs="Calibri"/>
                <w:color w:val="000000"/>
              </w:rPr>
            </w:pPr>
            <w:ins w:id="2040"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single" w:sz="4" w:space="0" w:color="auto"/>
              <w:right w:val="nil"/>
            </w:tcBorders>
            <w:shd w:val="clear" w:color="auto" w:fill="auto"/>
            <w:noWrap/>
            <w:vAlign w:val="bottom"/>
            <w:hideMark/>
          </w:tcPr>
          <w:p w14:paraId="18E00B76" w14:textId="77777777" w:rsidR="004F6583" w:rsidRPr="004F6583" w:rsidRDefault="004F6583" w:rsidP="004F6583">
            <w:pPr>
              <w:spacing w:after="0" w:line="240" w:lineRule="auto"/>
              <w:jc w:val="center"/>
              <w:rPr>
                <w:ins w:id="2041" w:author="Stefanie Lane" w:date="2022-05-12T12:10:00Z"/>
                <w:rFonts w:ascii="Calibri" w:eastAsia="Times New Roman" w:hAnsi="Calibri" w:cs="Calibri"/>
                <w:color w:val="000000"/>
              </w:rPr>
            </w:pPr>
            <w:ins w:id="2042" w:author="Stefanie Lane" w:date="2022-05-12T12:10:00Z">
              <w:r w:rsidRPr="004F6583">
                <w:rPr>
                  <w:rFonts w:ascii="Calibri" w:eastAsia="Times New Roman" w:hAnsi="Calibri" w:cs="Calibri"/>
                  <w:color w:val="000000"/>
                </w:rPr>
                <w:t>-100.00</w:t>
              </w:r>
            </w:ins>
          </w:p>
        </w:tc>
      </w:tr>
      <w:tr w:rsidR="004F6583" w:rsidRPr="004F6583" w14:paraId="304D8273" w14:textId="77777777" w:rsidTr="004F6583">
        <w:trPr>
          <w:trHeight w:val="290"/>
          <w:ins w:id="2043" w:author="Stefanie Lane" w:date="2022-05-12T12:10:00Z"/>
        </w:trPr>
        <w:tc>
          <w:tcPr>
            <w:tcW w:w="1700" w:type="dxa"/>
            <w:vMerge/>
            <w:tcBorders>
              <w:top w:val="nil"/>
              <w:left w:val="nil"/>
              <w:bottom w:val="nil"/>
              <w:right w:val="nil"/>
            </w:tcBorders>
            <w:vAlign w:val="center"/>
            <w:hideMark/>
          </w:tcPr>
          <w:p w14:paraId="1F1B8319" w14:textId="77777777" w:rsidR="004F6583" w:rsidRPr="004F6583" w:rsidRDefault="004F6583" w:rsidP="004F6583">
            <w:pPr>
              <w:spacing w:after="0" w:line="240" w:lineRule="auto"/>
              <w:rPr>
                <w:ins w:id="2044"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D810DAD" w14:textId="77777777" w:rsidR="004F6583" w:rsidRPr="004F6583" w:rsidRDefault="004F6583" w:rsidP="004F6583">
            <w:pPr>
              <w:spacing w:after="0" w:line="240" w:lineRule="auto"/>
              <w:rPr>
                <w:ins w:id="2045" w:author="Stefanie Lane" w:date="2022-05-12T12:10:00Z"/>
                <w:rFonts w:ascii="Arial" w:eastAsia="Times New Roman" w:hAnsi="Arial" w:cs="Arial"/>
                <w:i/>
                <w:iCs/>
                <w:sz w:val="20"/>
                <w:szCs w:val="20"/>
              </w:rPr>
            </w:pPr>
            <w:proofErr w:type="spellStart"/>
            <w:ins w:id="2046" w:author="Stefanie Lane" w:date="2022-05-12T12:10:00Z">
              <w:r w:rsidRPr="004F6583">
                <w:rPr>
                  <w:rFonts w:ascii="Arial" w:eastAsia="Times New Roman" w:hAnsi="Arial" w:cs="Arial"/>
                  <w:i/>
                  <w:iCs/>
                  <w:sz w:val="20"/>
                  <w:szCs w:val="20"/>
                </w:rPr>
                <w:t>Deschampsi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aespitosa</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5AF69D82" w14:textId="77777777" w:rsidR="004F6583" w:rsidRPr="004F6583" w:rsidRDefault="004F6583" w:rsidP="004F6583">
            <w:pPr>
              <w:spacing w:after="0" w:line="240" w:lineRule="auto"/>
              <w:jc w:val="center"/>
              <w:rPr>
                <w:ins w:id="2047" w:author="Stefanie Lane" w:date="2022-05-12T12:10:00Z"/>
                <w:rFonts w:ascii="Calibri" w:eastAsia="Times New Roman" w:hAnsi="Calibri" w:cs="Calibri"/>
                <w:color w:val="000000"/>
              </w:rPr>
            </w:pPr>
            <w:ins w:id="2048" w:author="Stefanie Lane" w:date="2022-05-12T12:10:00Z">
              <w:r w:rsidRPr="004F6583">
                <w:rPr>
                  <w:rFonts w:ascii="Calibri" w:eastAsia="Times New Roman" w:hAnsi="Calibri" w:cs="Calibri"/>
                  <w:color w:val="000000"/>
                </w:rPr>
                <w:t>0.62</w:t>
              </w:r>
            </w:ins>
          </w:p>
        </w:tc>
        <w:tc>
          <w:tcPr>
            <w:tcW w:w="960" w:type="dxa"/>
            <w:tcBorders>
              <w:top w:val="single" w:sz="4" w:space="0" w:color="auto"/>
              <w:left w:val="nil"/>
              <w:bottom w:val="single" w:sz="4" w:space="0" w:color="auto"/>
              <w:right w:val="nil"/>
            </w:tcBorders>
            <w:shd w:val="clear" w:color="auto" w:fill="auto"/>
            <w:noWrap/>
            <w:vAlign w:val="bottom"/>
            <w:hideMark/>
          </w:tcPr>
          <w:p w14:paraId="42056136" w14:textId="77777777" w:rsidR="004F6583" w:rsidRPr="004F6583" w:rsidRDefault="004F6583" w:rsidP="004F6583">
            <w:pPr>
              <w:spacing w:after="0" w:line="240" w:lineRule="auto"/>
              <w:jc w:val="center"/>
              <w:rPr>
                <w:ins w:id="2049" w:author="Stefanie Lane" w:date="2022-05-12T12:10:00Z"/>
                <w:rFonts w:ascii="Calibri" w:eastAsia="Times New Roman" w:hAnsi="Calibri" w:cs="Calibri"/>
                <w:color w:val="000000"/>
              </w:rPr>
            </w:pPr>
            <w:ins w:id="2050" w:author="Stefanie Lane" w:date="2022-05-12T12:10:00Z">
              <w:r w:rsidRPr="004F6583">
                <w:rPr>
                  <w:rFonts w:ascii="Calibri" w:eastAsia="Times New Roman" w:hAnsi="Calibri" w:cs="Calibri"/>
                  <w:color w:val="000000"/>
                </w:rPr>
                <w:t>0.09</w:t>
              </w:r>
            </w:ins>
          </w:p>
        </w:tc>
        <w:tc>
          <w:tcPr>
            <w:tcW w:w="960" w:type="dxa"/>
            <w:tcBorders>
              <w:top w:val="single" w:sz="4" w:space="0" w:color="auto"/>
              <w:left w:val="nil"/>
              <w:bottom w:val="single" w:sz="4" w:space="0" w:color="auto"/>
              <w:right w:val="nil"/>
            </w:tcBorders>
            <w:shd w:val="clear" w:color="auto" w:fill="auto"/>
            <w:noWrap/>
            <w:vAlign w:val="bottom"/>
            <w:hideMark/>
          </w:tcPr>
          <w:p w14:paraId="636F3E6A" w14:textId="77777777" w:rsidR="004F6583" w:rsidRPr="004F6583" w:rsidRDefault="004F6583" w:rsidP="004F6583">
            <w:pPr>
              <w:spacing w:after="0" w:line="240" w:lineRule="auto"/>
              <w:jc w:val="center"/>
              <w:rPr>
                <w:ins w:id="2051" w:author="Stefanie Lane" w:date="2022-05-12T12:10:00Z"/>
                <w:rFonts w:ascii="Calibri" w:eastAsia="Times New Roman" w:hAnsi="Calibri" w:cs="Calibri"/>
                <w:color w:val="000000"/>
              </w:rPr>
            </w:pPr>
            <w:ins w:id="2052" w:author="Stefanie Lane" w:date="2022-05-12T12:10:00Z">
              <w:r w:rsidRPr="004F6583">
                <w:rPr>
                  <w:rFonts w:ascii="Calibri" w:eastAsia="Times New Roman" w:hAnsi="Calibri" w:cs="Calibri"/>
                  <w:color w:val="000000"/>
                </w:rPr>
                <w:t>0.00</w:t>
              </w:r>
            </w:ins>
          </w:p>
        </w:tc>
        <w:tc>
          <w:tcPr>
            <w:tcW w:w="1760" w:type="dxa"/>
            <w:tcBorders>
              <w:top w:val="nil"/>
              <w:left w:val="nil"/>
              <w:bottom w:val="nil"/>
              <w:right w:val="nil"/>
            </w:tcBorders>
            <w:shd w:val="clear" w:color="auto" w:fill="auto"/>
            <w:noWrap/>
            <w:vAlign w:val="bottom"/>
            <w:hideMark/>
          </w:tcPr>
          <w:p w14:paraId="3DBA54A1" w14:textId="77777777" w:rsidR="004F6583" w:rsidRPr="004F6583" w:rsidRDefault="004F6583" w:rsidP="004F6583">
            <w:pPr>
              <w:spacing w:after="0" w:line="240" w:lineRule="auto"/>
              <w:jc w:val="center"/>
              <w:rPr>
                <w:ins w:id="2053" w:author="Stefanie Lane" w:date="2022-05-12T12:10:00Z"/>
                <w:rFonts w:ascii="Calibri" w:eastAsia="Times New Roman" w:hAnsi="Calibri" w:cs="Calibri"/>
                <w:color w:val="000000"/>
              </w:rPr>
            </w:pPr>
            <w:ins w:id="2054" w:author="Stefanie Lane" w:date="2022-05-12T12:10:00Z">
              <w:r w:rsidRPr="004F6583">
                <w:rPr>
                  <w:rFonts w:ascii="Calibri" w:eastAsia="Times New Roman" w:hAnsi="Calibri" w:cs="Calibri"/>
                  <w:color w:val="000000"/>
                </w:rPr>
                <w:t>-100.00</w:t>
              </w:r>
            </w:ins>
          </w:p>
        </w:tc>
      </w:tr>
      <w:tr w:rsidR="004F6583" w:rsidRPr="004F6583" w14:paraId="78A87CEF" w14:textId="77777777" w:rsidTr="004F6583">
        <w:trPr>
          <w:trHeight w:val="290"/>
          <w:ins w:id="2055" w:author="Stefanie Lane" w:date="2022-05-12T12:10:00Z"/>
        </w:trPr>
        <w:tc>
          <w:tcPr>
            <w:tcW w:w="1700" w:type="dxa"/>
            <w:vMerge/>
            <w:tcBorders>
              <w:top w:val="nil"/>
              <w:left w:val="nil"/>
              <w:bottom w:val="nil"/>
              <w:right w:val="nil"/>
            </w:tcBorders>
            <w:vAlign w:val="center"/>
            <w:hideMark/>
          </w:tcPr>
          <w:p w14:paraId="28924714" w14:textId="77777777" w:rsidR="004F6583" w:rsidRPr="004F6583" w:rsidRDefault="004F6583" w:rsidP="004F6583">
            <w:pPr>
              <w:spacing w:after="0" w:line="240" w:lineRule="auto"/>
              <w:rPr>
                <w:ins w:id="2056" w:author="Stefanie Lane" w:date="2022-05-12T12:10:00Z"/>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0EBD80D1" w14:textId="77777777" w:rsidR="004F6583" w:rsidRPr="004F6583" w:rsidRDefault="004F6583" w:rsidP="004F6583">
            <w:pPr>
              <w:spacing w:after="0" w:line="240" w:lineRule="auto"/>
              <w:rPr>
                <w:ins w:id="2057" w:author="Stefanie Lane" w:date="2022-05-12T12:10:00Z"/>
                <w:rFonts w:ascii="Arial" w:eastAsia="Times New Roman" w:hAnsi="Arial" w:cs="Arial"/>
                <w:i/>
                <w:iCs/>
                <w:sz w:val="20"/>
                <w:szCs w:val="20"/>
              </w:rPr>
            </w:pPr>
            <w:proofErr w:type="spellStart"/>
            <w:ins w:id="2058" w:author="Stefanie Lane" w:date="2022-05-12T12:10:00Z">
              <w:r w:rsidRPr="004F6583">
                <w:rPr>
                  <w:rFonts w:ascii="Arial" w:eastAsia="Times New Roman" w:hAnsi="Arial" w:cs="Arial"/>
                  <w:i/>
                  <w:iCs/>
                  <w:sz w:val="20"/>
                  <w:szCs w:val="20"/>
                </w:rPr>
                <w:t>Dulichium</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arundinaceum</w:t>
              </w:r>
              <w:proofErr w:type="spellEnd"/>
            </w:ins>
          </w:p>
        </w:tc>
        <w:tc>
          <w:tcPr>
            <w:tcW w:w="960" w:type="dxa"/>
            <w:tcBorders>
              <w:top w:val="nil"/>
              <w:left w:val="nil"/>
              <w:bottom w:val="nil"/>
              <w:right w:val="nil"/>
            </w:tcBorders>
            <w:shd w:val="clear" w:color="auto" w:fill="auto"/>
            <w:noWrap/>
            <w:vAlign w:val="bottom"/>
            <w:hideMark/>
          </w:tcPr>
          <w:p w14:paraId="17038E65" w14:textId="77777777" w:rsidR="004F6583" w:rsidRPr="004F6583" w:rsidRDefault="004F6583" w:rsidP="004F6583">
            <w:pPr>
              <w:spacing w:after="0" w:line="240" w:lineRule="auto"/>
              <w:jc w:val="center"/>
              <w:rPr>
                <w:ins w:id="2059" w:author="Stefanie Lane" w:date="2022-05-12T12:10:00Z"/>
                <w:rFonts w:ascii="Calibri" w:eastAsia="Times New Roman" w:hAnsi="Calibri" w:cs="Calibri"/>
                <w:color w:val="000000"/>
              </w:rPr>
            </w:pPr>
            <w:ins w:id="2060" w:author="Stefanie Lane" w:date="2022-05-12T12:10:00Z">
              <w:r w:rsidRPr="004F6583">
                <w:rPr>
                  <w:rFonts w:ascii="Calibri" w:eastAsia="Times New Roman" w:hAnsi="Calibri" w:cs="Calibri"/>
                  <w:color w:val="000000"/>
                </w:rPr>
                <w:t>0.07</w:t>
              </w:r>
            </w:ins>
          </w:p>
        </w:tc>
        <w:tc>
          <w:tcPr>
            <w:tcW w:w="960" w:type="dxa"/>
            <w:tcBorders>
              <w:top w:val="nil"/>
              <w:left w:val="nil"/>
              <w:bottom w:val="nil"/>
              <w:right w:val="nil"/>
            </w:tcBorders>
            <w:shd w:val="clear" w:color="auto" w:fill="auto"/>
            <w:noWrap/>
            <w:vAlign w:val="bottom"/>
            <w:hideMark/>
          </w:tcPr>
          <w:p w14:paraId="7E7A8291" w14:textId="77777777" w:rsidR="004F6583" w:rsidRPr="004F6583" w:rsidRDefault="004F6583" w:rsidP="004F6583">
            <w:pPr>
              <w:spacing w:after="0" w:line="240" w:lineRule="auto"/>
              <w:jc w:val="center"/>
              <w:rPr>
                <w:ins w:id="2061" w:author="Stefanie Lane" w:date="2022-05-12T12:10:00Z"/>
                <w:rFonts w:ascii="Calibri" w:eastAsia="Times New Roman" w:hAnsi="Calibri" w:cs="Calibri"/>
                <w:color w:val="000000"/>
              </w:rPr>
            </w:pPr>
            <w:ins w:id="2062"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3CEFF8A0" w14:textId="77777777" w:rsidR="004F6583" w:rsidRPr="004F6583" w:rsidRDefault="004F6583" w:rsidP="004F6583">
            <w:pPr>
              <w:spacing w:after="0" w:line="240" w:lineRule="auto"/>
              <w:jc w:val="center"/>
              <w:rPr>
                <w:ins w:id="2063" w:author="Stefanie Lane" w:date="2022-05-12T12:10:00Z"/>
                <w:rFonts w:ascii="Calibri" w:eastAsia="Times New Roman" w:hAnsi="Calibri" w:cs="Calibri"/>
                <w:color w:val="000000"/>
              </w:rPr>
            </w:pPr>
            <w:ins w:id="2064"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single" w:sz="4" w:space="0" w:color="auto"/>
              <w:right w:val="nil"/>
            </w:tcBorders>
            <w:shd w:val="clear" w:color="auto" w:fill="auto"/>
            <w:noWrap/>
            <w:vAlign w:val="bottom"/>
            <w:hideMark/>
          </w:tcPr>
          <w:p w14:paraId="5D21E704" w14:textId="77777777" w:rsidR="004F6583" w:rsidRPr="004F6583" w:rsidRDefault="004F6583" w:rsidP="004F6583">
            <w:pPr>
              <w:spacing w:after="0" w:line="240" w:lineRule="auto"/>
              <w:jc w:val="center"/>
              <w:rPr>
                <w:ins w:id="2065" w:author="Stefanie Lane" w:date="2022-05-12T12:10:00Z"/>
                <w:rFonts w:ascii="Calibri" w:eastAsia="Times New Roman" w:hAnsi="Calibri" w:cs="Calibri"/>
                <w:color w:val="000000"/>
              </w:rPr>
            </w:pPr>
            <w:ins w:id="2066" w:author="Stefanie Lane" w:date="2022-05-12T12:10:00Z">
              <w:r w:rsidRPr="004F6583">
                <w:rPr>
                  <w:rFonts w:ascii="Calibri" w:eastAsia="Times New Roman" w:hAnsi="Calibri" w:cs="Calibri"/>
                  <w:color w:val="000000"/>
                </w:rPr>
                <w:t>-100.00</w:t>
              </w:r>
            </w:ins>
          </w:p>
        </w:tc>
      </w:tr>
      <w:tr w:rsidR="004F6583" w:rsidRPr="004F6583" w14:paraId="186B6E63" w14:textId="77777777" w:rsidTr="004F6583">
        <w:trPr>
          <w:trHeight w:val="290"/>
          <w:ins w:id="2067" w:author="Stefanie Lane" w:date="2022-05-12T12:10:00Z"/>
        </w:trPr>
        <w:tc>
          <w:tcPr>
            <w:tcW w:w="1700" w:type="dxa"/>
            <w:vMerge/>
            <w:tcBorders>
              <w:top w:val="nil"/>
              <w:left w:val="nil"/>
              <w:bottom w:val="nil"/>
              <w:right w:val="nil"/>
            </w:tcBorders>
            <w:vAlign w:val="center"/>
            <w:hideMark/>
          </w:tcPr>
          <w:p w14:paraId="72CDE005" w14:textId="77777777" w:rsidR="004F6583" w:rsidRPr="004F6583" w:rsidRDefault="004F6583" w:rsidP="004F6583">
            <w:pPr>
              <w:spacing w:after="0" w:line="240" w:lineRule="auto"/>
              <w:rPr>
                <w:ins w:id="2068" w:author="Stefanie Lane" w:date="2022-05-12T12:10:00Z"/>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5F18221D" w14:textId="77777777" w:rsidR="004F6583" w:rsidRPr="004F6583" w:rsidRDefault="004F6583" w:rsidP="004F6583">
            <w:pPr>
              <w:spacing w:after="0" w:line="240" w:lineRule="auto"/>
              <w:rPr>
                <w:ins w:id="2069" w:author="Stefanie Lane" w:date="2022-05-12T12:10:00Z"/>
                <w:rFonts w:ascii="Arial" w:eastAsia="Times New Roman" w:hAnsi="Arial" w:cs="Arial"/>
                <w:i/>
                <w:iCs/>
                <w:sz w:val="20"/>
                <w:szCs w:val="20"/>
              </w:rPr>
            </w:pPr>
            <w:ins w:id="2070" w:author="Stefanie Lane" w:date="2022-05-12T12:10:00Z">
              <w:r w:rsidRPr="004F6583">
                <w:rPr>
                  <w:rFonts w:ascii="Arial" w:eastAsia="Times New Roman" w:hAnsi="Arial" w:cs="Arial"/>
                  <w:i/>
                  <w:iCs/>
                  <w:sz w:val="20"/>
                  <w:szCs w:val="20"/>
                </w:rPr>
                <w:t>Eleocharis palustris</w:t>
              </w:r>
            </w:ins>
          </w:p>
        </w:tc>
        <w:tc>
          <w:tcPr>
            <w:tcW w:w="960" w:type="dxa"/>
            <w:tcBorders>
              <w:top w:val="single" w:sz="4" w:space="0" w:color="auto"/>
              <w:left w:val="nil"/>
              <w:bottom w:val="single" w:sz="4" w:space="0" w:color="auto"/>
              <w:right w:val="nil"/>
            </w:tcBorders>
            <w:shd w:val="clear" w:color="auto" w:fill="auto"/>
            <w:noWrap/>
            <w:vAlign w:val="bottom"/>
            <w:hideMark/>
          </w:tcPr>
          <w:p w14:paraId="3BE1ADF1" w14:textId="77777777" w:rsidR="004F6583" w:rsidRPr="004F6583" w:rsidRDefault="004F6583" w:rsidP="004F6583">
            <w:pPr>
              <w:spacing w:after="0" w:line="240" w:lineRule="auto"/>
              <w:jc w:val="center"/>
              <w:rPr>
                <w:ins w:id="2071" w:author="Stefanie Lane" w:date="2022-05-12T12:10:00Z"/>
                <w:rFonts w:ascii="Calibri" w:eastAsia="Times New Roman" w:hAnsi="Calibri" w:cs="Calibri"/>
                <w:color w:val="000000"/>
              </w:rPr>
            </w:pPr>
            <w:ins w:id="2072" w:author="Stefanie Lane" w:date="2022-05-12T12:10:00Z">
              <w:r w:rsidRPr="004F6583">
                <w:rPr>
                  <w:rFonts w:ascii="Calibri" w:eastAsia="Times New Roman" w:hAnsi="Calibri" w:cs="Calibri"/>
                  <w:color w:val="000000"/>
                </w:rPr>
                <w:t>0.97</w:t>
              </w:r>
            </w:ins>
          </w:p>
        </w:tc>
        <w:tc>
          <w:tcPr>
            <w:tcW w:w="960" w:type="dxa"/>
            <w:tcBorders>
              <w:top w:val="single" w:sz="4" w:space="0" w:color="auto"/>
              <w:left w:val="nil"/>
              <w:bottom w:val="single" w:sz="4" w:space="0" w:color="auto"/>
              <w:right w:val="nil"/>
            </w:tcBorders>
            <w:shd w:val="clear" w:color="auto" w:fill="auto"/>
            <w:noWrap/>
            <w:vAlign w:val="bottom"/>
            <w:hideMark/>
          </w:tcPr>
          <w:p w14:paraId="5BDAD69C" w14:textId="77777777" w:rsidR="004F6583" w:rsidRPr="004F6583" w:rsidRDefault="004F6583" w:rsidP="004F6583">
            <w:pPr>
              <w:spacing w:after="0" w:line="240" w:lineRule="auto"/>
              <w:jc w:val="center"/>
              <w:rPr>
                <w:ins w:id="2073" w:author="Stefanie Lane" w:date="2022-05-12T12:10:00Z"/>
                <w:rFonts w:ascii="Calibri" w:eastAsia="Times New Roman" w:hAnsi="Calibri" w:cs="Calibri"/>
                <w:color w:val="000000"/>
              </w:rPr>
            </w:pPr>
            <w:ins w:id="2074" w:author="Stefanie Lane" w:date="2022-05-12T12:10:00Z">
              <w:r w:rsidRPr="004F6583">
                <w:rPr>
                  <w:rFonts w:ascii="Calibri" w:eastAsia="Times New Roman" w:hAnsi="Calibri" w:cs="Calibri"/>
                  <w:color w:val="000000"/>
                </w:rPr>
                <w:t>0.33</w:t>
              </w:r>
            </w:ins>
          </w:p>
        </w:tc>
        <w:tc>
          <w:tcPr>
            <w:tcW w:w="960" w:type="dxa"/>
            <w:tcBorders>
              <w:top w:val="single" w:sz="4" w:space="0" w:color="auto"/>
              <w:left w:val="nil"/>
              <w:bottom w:val="single" w:sz="4" w:space="0" w:color="auto"/>
              <w:right w:val="nil"/>
            </w:tcBorders>
            <w:shd w:val="clear" w:color="auto" w:fill="auto"/>
            <w:noWrap/>
            <w:vAlign w:val="bottom"/>
            <w:hideMark/>
          </w:tcPr>
          <w:p w14:paraId="7567F343" w14:textId="77777777" w:rsidR="004F6583" w:rsidRPr="004F6583" w:rsidRDefault="004F6583" w:rsidP="004F6583">
            <w:pPr>
              <w:spacing w:after="0" w:line="240" w:lineRule="auto"/>
              <w:jc w:val="center"/>
              <w:rPr>
                <w:ins w:id="2075" w:author="Stefanie Lane" w:date="2022-05-12T12:10:00Z"/>
                <w:rFonts w:ascii="Calibri" w:eastAsia="Times New Roman" w:hAnsi="Calibri" w:cs="Calibri"/>
                <w:color w:val="000000"/>
              </w:rPr>
            </w:pPr>
            <w:ins w:id="2076" w:author="Stefanie Lane" w:date="2022-05-12T12:10:00Z">
              <w:r w:rsidRPr="004F6583">
                <w:rPr>
                  <w:rFonts w:ascii="Calibri" w:eastAsia="Times New Roman" w:hAnsi="Calibri" w:cs="Calibri"/>
                  <w:color w:val="000000"/>
                </w:rPr>
                <w:t>0.00</w:t>
              </w:r>
            </w:ins>
          </w:p>
        </w:tc>
        <w:tc>
          <w:tcPr>
            <w:tcW w:w="1760" w:type="dxa"/>
            <w:tcBorders>
              <w:top w:val="nil"/>
              <w:left w:val="nil"/>
              <w:bottom w:val="nil"/>
              <w:right w:val="nil"/>
            </w:tcBorders>
            <w:shd w:val="clear" w:color="auto" w:fill="auto"/>
            <w:noWrap/>
            <w:vAlign w:val="bottom"/>
            <w:hideMark/>
          </w:tcPr>
          <w:p w14:paraId="2FEC5451" w14:textId="77777777" w:rsidR="004F6583" w:rsidRPr="004F6583" w:rsidRDefault="004F6583" w:rsidP="004F6583">
            <w:pPr>
              <w:spacing w:after="0" w:line="240" w:lineRule="auto"/>
              <w:jc w:val="center"/>
              <w:rPr>
                <w:ins w:id="2077" w:author="Stefanie Lane" w:date="2022-05-12T12:10:00Z"/>
                <w:rFonts w:ascii="Calibri" w:eastAsia="Times New Roman" w:hAnsi="Calibri" w:cs="Calibri"/>
                <w:color w:val="000000"/>
              </w:rPr>
            </w:pPr>
            <w:ins w:id="2078" w:author="Stefanie Lane" w:date="2022-05-12T12:10:00Z">
              <w:r w:rsidRPr="004F6583">
                <w:rPr>
                  <w:rFonts w:ascii="Calibri" w:eastAsia="Times New Roman" w:hAnsi="Calibri" w:cs="Calibri"/>
                  <w:color w:val="000000"/>
                </w:rPr>
                <w:t>-100.00</w:t>
              </w:r>
            </w:ins>
          </w:p>
        </w:tc>
      </w:tr>
      <w:tr w:rsidR="004F6583" w:rsidRPr="004F6583" w14:paraId="30DB429A" w14:textId="77777777" w:rsidTr="004F6583">
        <w:trPr>
          <w:trHeight w:val="290"/>
          <w:ins w:id="2079" w:author="Stefanie Lane" w:date="2022-05-12T12:10:00Z"/>
        </w:trPr>
        <w:tc>
          <w:tcPr>
            <w:tcW w:w="1700" w:type="dxa"/>
            <w:vMerge/>
            <w:tcBorders>
              <w:top w:val="nil"/>
              <w:left w:val="nil"/>
              <w:bottom w:val="nil"/>
              <w:right w:val="nil"/>
            </w:tcBorders>
            <w:vAlign w:val="center"/>
            <w:hideMark/>
          </w:tcPr>
          <w:p w14:paraId="6C767FF6" w14:textId="77777777" w:rsidR="004F6583" w:rsidRPr="004F6583" w:rsidRDefault="004F6583" w:rsidP="004F6583">
            <w:pPr>
              <w:spacing w:after="0" w:line="240" w:lineRule="auto"/>
              <w:rPr>
                <w:ins w:id="2080"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91802D2" w14:textId="77777777" w:rsidR="004F6583" w:rsidRPr="004F6583" w:rsidRDefault="004F6583" w:rsidP="004F6583">
            <w:pPr>
              <w:spacing w:after="0" w:line="240" w:lineRule="auto"/>
              <w:rPr>
                <w:ins w:id="2081" w:author="Stefanie Lane" w:date="2022-05-12T12:10:00Z"/>
                <w:rFonts w:ascii="Arial" w:eastAsia="Times New Roman" w:hAnsi="Arial" w:cs="Arial"/>
                <w:i/>
                <w:iCs/>
                <w:sz w:val="20"/>
                <w:szCs w:val="20"/>
              </w:rPr>
            </w:pPr>
            <w:ins w:id="2082" w:author="Stefanie Lane" w:date="2022-05-12T12:10:00Z">
              <w:r w:rsidRPr="004F6583">
                <w:rPr>
                  <w:rFonts w:ascii="Arial" w:eastAsia="Times New Roman" w:hAnsi="Arial" w:cs="Arial"/>
                  <w:i/>
                  <w:iCs/>
                  <w:sz w:val="20"/>
                  <w:szCs w:val="20"/>
                </w:rPr>
                <w:t xml:space="preserve">Equisetum </w:t>
              </w:r>
              <w:proofErr w:type="spellStart"/>
              <w:r w:rsidRPr="004F6583">
                <w:rPr>
                  <w:rFonts w:ascii="Arial" w:eastAsia="Times New Roman" w:hAnsi="Arial" w:cs="Arial"/>
                  <w:i/>
                  <w:iCs/>
                  <w:sz w:val="20"/>
                  <w:szCs w:val="20"/>
                </w:rPr>
                <w:t>palustre</w:t>
              </w:r>
              <w:proofErr w:type="spellEnd"/>
            </w:ins>
          </w:p>
        </w:tc>
        <w:tc>
          <w:tcPr>
            <w:tcW w:w="960" w:type="dxa"/>
            <w:tcBorders>
              <w:top w:val="nil"/>
              <w:left w:val="nil"/>
              <w:bottom w:val="nil"/>
              <w:right w:val="nil"/>
            </w:tcBorders>
            <w:shd w:val="clear" w:color="auto" w:fill="auto"/>
            <w:noWrap/>
            <w:vAlign w:val="bottom"/>
            <w:hideMark/>
          </w:tcPr>
          <w:p w14:paraId="4930EEE8" w14:textId="77777777" w:rsidR="004F6583" w:rsidRPr="004F6583" w:rsidRDefault="004F6583" w:rsidP="004F6583">
            <w:pPr>
              <w:spacing w:after="0" w:line="240" w:lineRule="auto"/>
              <w:jc w:val="center"/>
              <w:rPr>
                <w:ins w:id="2083" w:author="Stefanie Lane" w:date="2022-05-12T12:10:00Z"/>
                <w:rFonts w:ascii="Calibri" w:eastAsia="Times New Roman" w:hAnsi="Calibri" w:cs="Calibri"/>
                <w:color w:val="000000"/>
              </w:rPr>
            </w:pPr>
            <w:ins w:id="2084" w:author="Stefanie Lane" w:date="2022-05-12T12:10:00Z">
              <w:r w:rsidRPr="004F6583">
                <w:rPr>
                  <w:rFonts w:ascii="Calibri" w:eastAsia="Times New Roman" w:hAnsi="Calibri" w:cs="Calibri"/>
                  <w:color w:val="000000"/>
                </w:rPr>
                <w:t>0.76</w:t>
              </w:r>
            </w:ins>
          </w:p>
        </w:tc>
        <w:tc>
          <w:tcPr>
            <w:tcW w:w="960" w:type="dxa"/>
            <w:tcBorders>
              <w:top w:val="nil"/>
              <w:left w:val="nil"/>
              <w:bottom w:val="nil"/>
              <w:right w:val="nil"/>
            </w:tcBorders>
            <w:shd w:val="clear" w:color="auto" w:fill="auto"/>
            <w:noWrap/>
            <w:vAlign w:val="bottom"/>
            <w:hideMark/>
          </w:tcPr>
          <w:p w14:paraId="754A1218" w14:textId="77777777" w:rsidR="004F6583" w:rsidRPr="004F6583" w:rsidRDefault="004F6583" w:rsidP="004F6583">
            <w:pPr>
              <w:spacing w:after="0" w:line="240" w:lineRule="auto"/>
              <w:jc w:val="center"/>
              <w:rPr>
                <w:ins w:id="2085" w:author="Stefanie Lane" w:date="2022-05-12T12:10:00Z"/>
                <w:rFonts w:ascii="Calibri" w:eastAsia="Times New Roman" w:hAnsi="Calibri" w:cs="Calibri"/>
                <w:color w:val="000000"/>
              </w:rPr>
            </w:pPr>
            <w:ins w:id="2086" w:author="Stefanie Lane" w:date="2022-05-12T12:10:00Z">
              <w:r w:rsidRPr="004F6583">
                <w:rPr>
                  <w:rFonts w:ascii="Calibri" w:eastAsia="Times New Roman" w:hAnsi="Calibri" w:cs="Calibri"/>
                  <w:color w:val="000000"/>
                </w:rPr>
                <w:t>0.09</w:t>
              </w:r>
            </w:ins>
          </w:p>
        </w:tc>
        <w:tc>
          <w:tcPr>
            <w:tcW w:w="960" w:type="dxa"/>
            <w:tcBorders>
              <w:top w:val="nil"/>
              <w:left w:val="nil"/>
              <w:bottom w:val="nil"/>
              <w:right w:val="nil"/>
            </w:tcBorders>
            <w:shd w:val="clear" w:color="auto" w:fill="auto"/>
            <w:noWrap/>
            <w:vAlign w:val="bottom"/>
            <w:hideMark/>
          </w:tcPr>
          <w:p w14:paraId="35A51E6D" w14:textId="77777777" w:rsidR="004F6583" w:rsidRPr="004F6583" w:rsidRDefault="004F6583" w:rsidP="004F6583">
            <w:pPr>
              <w:spacing w:after="0" w:line="240" w:lineRule="auto"/>
              <w:jc w:val="center"/>
              <w:rPr>
                <w:ins w:id="2087" w:author="Stefanie Lane" w:date="2022-05-12T12:10:00Z"/>
                <w:rFonts w:ascii="Calibri" w:eastAsia="Times New Roman" w:hAnsi="Calibri" w:cs="Calibri"/>
                <w:color w:val="000000"/>
              </w:rPr>
            </w:pPr>
            <w:ins w:id="2088"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single" w:sz="4" w:space="0" w:color="auto"/>
              <w:right w:val="nil"/>
            </w:tcBorders>
            <w:shd w:val="clear" w:color="auto" w:fill="auto"/>
            <w:noWrap/>
            <w:vAlign w:val="bottom"/>
            <w:hideMark/>
          </w:tcPr>
          <w:p w14:paraId="1A8D113E" w14:textId="77777777" w:rsidR="004F6583" w:rsidRPr="004F6583" w:rsidRDefault="004F6583" w:rsidP="004F6583">
            <w:pPr>
              <w:spacing w:after="0" w:line="240" w:lineRule="auto"/>
              <w:jc w:val="center"/>
              <w:rPr>
                <w:ins w:id="2089" w:author="Stefanie Lane" w:date="2022-05-12T12:10:00Z"/>
                <w:rFonts w:ascii="Calibri" w:eastAsia="Times New Roman" w:hAnsi="Calibri" w:cs="Calibri"/>
                <w:color w:val="000000"/>
              </w:rPr>
            </w:pPr>
            <w:ins w:id="2090" w:author="Stefanie Lane" w:date="2022-05-12T12:10:00Z">
              <w:r w:rsidRPr="004F6583">
                <w:rPr>
                  <w:rFonts w:ascii="Calibri" w:eastAsia="Times New Roman" w:hAnsi="Calibri" w:cs="Calibri"/>
                  <w:color w:val="000000"/>
                </w:rPr>
                <w:t>-100.00</w:t>
              </w:r>
            </w:ins>
          </w:p>
        </w:tc>
      </w:tr>
      <w:tr w:rsidR="004F6583" w:rsidRPr="004F6583" w14:paraId="5A797B2F" w14:textId="77777777" w:rsidTr="004F6583">
        <w:trPr>
          <w:trHeight w:val="290"/>
          <w:ins w:id="2091" w:author="Stefanie Lane" w:date="2022-05-12T12:10:00Z"/>
        </w:trPr>
        <w:tc>
          <w:tcPr>
            <w:tcW w:w="1700" w:type="dxa"/>
            <w:vMerge/>
            <w:tcBorders>
              <w:top w:val="nil"/>
              <w:left w:val="nil"/>
              <w:bottom w:val="nil"/>
              <w:right w:val="nil"/>
            </w:tcBorders>
            <w:vAlign w:val="center"/>
            <w:hideMark/>
          </w:tcPr>
          <w:p w14:paraId="6696E7EF" w14:textId="77777777" w:rsidR="004F6583" w:rsidRPr="004F6583" w:rsidRDefault="004F6583" w:rsidP="004F6583">
            <w:pPr>
              <w:spacing w:after="0" w:line="240" w:lineRule="auto"/>
              <w:rPr>
                <w:ins w:id="2092"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64C9B6F" w14:textId="77777777" w:rsidR="004F6583" w:rsidRPr="004F6583" w:rsidRDefault="004F6583" w:rsidP="004F6583">
            <w:pPr>
              <w:spacing w:after="0" w:line="240" w:lineRule="auto"/>
              <w:rPr>
                <w:ins w:id="2093" w:author="Stefanie Lane" w:date="2022-05-12T12:10:00Z"/>
                <w:rFonts w:ascii="Calibri" w:eastAsia="Times New Roman" w:hAnsi="Calibri" w:cs="Calibri"/>
                <w:i/>
                <w:iCs/>
                <w:color w:val="000000"/>
              </w:rPr>
            </w:pPr>
            <w:ins w:id="2094" w:author="Stefanie Lane" w:date="2022-05-12T12:10:00Z">
              <w:r w:rsidRPr="004F6583">
                <w:rPr>
                  <w:rFonts w:ascii="Calibri" w:eastAsia="Times New Roman" w:hAnsi="Calibri" w:cs="Calibri"/>
                  <w:i/>
                  <w:iCs/>
                  <w:color w:val="000000"/>
                </w:rPr>
                <w:t xml:space="preserve">Festuca </w:t>
              </w:r>
              <w:r w:rsidRPr="004F6583">
                <w:rPr>
                  <w:rFonts w:ascii="Calibri" w:eastAsia="Times New Roman" w:hAnsi="Calibri" w:cs="Calibri"/>
                  <w:color w:val="000000"/>
                </w:rPr>
                <w:t xml:space="preserve">sp. </w:t>
              </w:r>
            </w:ins>
          </w:p>
        </w:tc>
        <w:tc>
          <w:tcPr>
            <w:tcW w:w="960" w:type="dxa"/>
            <w:tcBorders>
              <w:top w:val="single" w:sz="4" w:space="0" w:color="auto"/>
              <w:left w:val="nil"/>
              <w:bottom w:val="single" w:sz="4" w:space="0" w:color="auto"/>
              <w:right w:val="nil"/>
            </w:tcBorders>
            <w:shd w:val="clear" w:color="auto" w:fill="auto"/>
            <w:noWrap/>
            <w:vAlign w:val="bottom"/>
            <w:hideMark/>
          </w:tcPr>
          <w:p w14:paraId="03F3C27A" w14:textId="77777777" w:rsidR="004F6583" w:rsidRPr="004F6583" w:rsidRDefault="004F6583" w:rsidP="004F6583">
            <w:pPr>
              <w:spacing w:after="0" w:line="240" w:lineRule="auto"/>
              <w:jc w:val="center"/>
              <w:rPr>
                <w:ins w:id="2095" w:author="Stefanie Lane" w:date="2022-05-12T12:10:00Z"/>
                <w:rFonts w:ascii="Calibri" w:eastAsia="Times New Roman" w:hAnsi="Calibri" w:cs="Calibri"/>
                <w:color w:val="000000"/>
              </w:rPr>
            </w:pPr>
            <w:ins w:id="2096" w:author="Stefanie Lane" w:date="2022-05-12T12:10:00Z">
              <w:r w:rsidRPr="004F6583">
                <w:rPr>
                  <w:rFonts w:ascii="Calibri" w:eastAsia="Times New Roman" w:hAnsi="Calibri" w:cs="Calibri"/>
                  <w:color w:val="000000"/>
                </w:rPr>
                <w:t>0.03</w:t>
              </w:r>
            </w:ins>
          </w:p>
        </w:tc>
        <w:tc>
          <w:tcPr>
            <w:tcW w:w="960" w:type="dxa"/>
            <w:tcBorders>
              <w:top w:val="single" w:sz="4" w:space="0" w:color="auto"/>
              <w:left w:val="nil"/>
              <w:bottom w:val="single" w:sz="4" w:space="0" w:color="auto"/>
              <w:right w:val="nil"/>
            </w:tcBorders>
            <w:shd w:val="clear" w:color="auto" w:fill="auto"/>
            <w:noWrap/>
            <w:vAlign w:val="bottom"/>
            <w:hideMark/>
          </w:tcPr>
          <w:p w14:paraId="39786AEF" w14:textId="77777777" w:rsidR="004F6583" w:rsidRPr="004F6583" w:rsidRDefault="004F6583" w:rsidP="004F6583">
            <w:pPr>
              <w:spacing w:after="0" w:line="240" w:lineRule="auto"/>
              <w:jc w:val="center"/>
              <w:rPr>
                <w:ins w:id="2097" w:author="Stefanie Lane" w:date="2022-05-12T12:10:00Z"/>
                <w:rFonts w:ascii="Calibri" w:eastAsia="Times New Roman" w:hAnsi="Calibri" w:cs="Calibri"/>
                <w:color w:val="000000"/>
              </w:rPr>
            </w:pPr>
            <w:ins w:id="2098"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5BAB1788" w14:textId="77777777" w:rsidR="004F6583" w:rsidRPr="004F6583" w:rsidRDefault="004F6583" w:rsidP="004F6583">
            <w:pPr>
              <w:spacing w:after="0" w:line="240" w:lineRule="auto"/>
              <w:jc w:val="center"/>
              <w:rPr>
                <w:ins w:id="2099" w:author="Stefanie Lane" w:date="2022-05-12T12:10:00Z"/>
                <w:rFonts w:ascii="Calibri" w:eastAsia="Times New Roman" w:hAnsi="Calibri" w:cs="Calibri"/>
                <w:color w:val="000000"/>
              </w:rPr>
            </w:pPr>
            <w:ins w:id="2100" w:author="Stefanie Lane" w:date="2022-05-12T12:10:00Z">
              <w:r w:rsidRPr="004F6583">
                <w:rPr>
                  <w:rFonts w:ascii="Calibri" w:eastAsia="Times New Roman" w:hAnsi="Calibri" w:cs="Calibri"/>
                  <w:color w:val="000000"/>
                </w:rPr>
                <w:t>0.00</w:t>
              </w:r>
            </w:ins>
          </w:p>
        </w:tc>
        <w:tc>
          <w:tcPr>
            <w:tcW w:w="1760" w:type="dxa"/>
            <w:tcBorders>
              <w:top w:val="nil"/>
              <w:left w:val="nil"/>
              <w:bottom w:val="nil"/>
              <w:right w:val="nil"/>
            </w:tcBorders>
            <w:shd w:val="clear" w:color="auto" w:fill="auto"/>
            <w:noWrap/>
            <w:vAlign w:val="bottom"/>
            <w:hideMark/>
          </w:tcPr>
          <w:p w14:paraId="4DB2ABE6" w14:textId="77777777" w:rsidR="004F6583" w:rsidRPr="004F6583" w:rsidRDefault="004F6583" w:rsidP="004F6583">
            <w:pPr>
              <w:spacing w:after="0" w:line="240" w:lineRule="auto"/>
              <w:jc w:val="center"/>
              <w:rPr>
                <w:ins w:id="2101" w:author="Stefanie Lane" w:date="2022-05-12T12:10:00Z"/>
                <w:rFonts w:ascii="Calibri" w:eastAsia="Times New Roman" w:hAnsi="Calibri" w:cs="Calibri"/>
                <w:color w:val="000000"/>
              </w:rPr>
            </w:pPr>
            <w:ins w:id="2102" w:author="Stefanie Lane" w:date="2022-05-12T12:10:00Z">
              <w:r w:rsidRPr="004F6583">
                <w:rPr>
                  <w:rFonts w:ascii="Calibri" w:eastAsia="Times New Roman" w:hAnsi="Calibri" w:cs="Calibri"/>
                  <w:color w:val="000000"/>
                </w:rPr>
                <w:t>-100.00</w:t>
              </w:r>
            </w:ins>
          </w:p>
        </w:tc>
      </w:tr>
      <w:tr w:rsidR="004F6583" w:rsidRPr="004F6583" w14:paraId="5082C4A4" w14:textId="77777777" w:rsidTr="004F6583">
        <w:trPr>
          <w:trHeight w:val="290"/>
          <w:ins w:id="2103" w:author="Stefanie Lane" w:date="2022-05-12T12:10:00Z"/>
        </w:trPr>
        <w:tc>
          <w:tcPr>
            <w:tcW w:w="1700" w:type="dxa"/>
            <w:vMerge/>
            <w:tcBorders>
              <w:top w:val="nil"/>
              <w:left w:val="nil"/>
              <w:bottom w:val="nil"/>
              <w:right w:val="nil"/>
            </w:tcBorders>
            <w:vAlign w:val="center"/>
            <w:hideMark/>
          </w:tcPr>
          <w:p w14:paraId="017791BF" w14:textId="77777777" w:rsidR="004F6583" w:rsidRPr="004F6583" w:rsidRDefault="004F6583" w:rsidP="004F6583">
            <w:pPr>
              <w:spacing w:after="0" w:line="240" w:lineRule="auto"/>
              <w:rPr>
                <w:ins w:id="2104"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31EED6E" w14:textId="77777777" w:rsidR="004F6583" w:rsidRPr="004F6583" w:rsidRDefault="004F6583" w:rsidP="004F6583">
            <w:pPr>
              <w:spacing w:after="0" w:line="240" w:lineRule="auto"/>
              <w:rPr>
                <w:ins w:id="2105" w:author="Stefanie Lane" w:date="2022-05-12T12:10:00Z"/>
                <w:rFonts w:ascii="Arial" w:eastAsia="Times New Roman" w:hAnsi="Arial" w:cs="Arial"/>
                <w:i/>
                <w:iCs/>
                <w:color w:val="000000"/>
                <w:sz w:val="20"/>
                <w:szCs w:val="20"/>
              </w:rPr>
            </w:pPr>
            <w:proofErr w:type="spellStart"/>
            <w:ins w:id="2106" w:author="Stefanie Lane" w:date="2022-05-12T12:10:00Z">
              <w:r w:rsidRPr="004F6583">
                <w:rPr>
                  <w:rFonts w:ascii="Arial" w:eastAsia="Times New Roman" w:hAnsi="Arial" w:cs="Arial"/>
                  <w:i/>
                  <w:iCs/>
                  <w:color w:val="000000"/>
                  <w:sz w:val="20"/>
                  <w:szCs w:val="20"/>
                </w:rPr>
                <w:t>Galium</w:t>
              </w:r>
              <w:proofErr w:type="spellEnd"/>
              <w:r w:rsidRPr="004F6583">
                <w:rPr>
                  <w:rFonts w:ascii="Arial" w:eastAsia="Times New Roman" w:hAnsi="Arial" w:cs="Arial"/>
                  <w:i/>
                  <w:iCs/>
                  <w:color w:val="000000"/>
                  <w:sz w:val="20"/>
                  <w:szCs w:val="20"/>
                </w:rPr>
                <w:t xml:space="preserve"> </w:t>
              </w:r>
              <w:proofErr w:type="spellStart"/>
              <w:r w:rsidRPr="004F6583">
                <w:rPr>
                  <w:rFonts w:ascii="Arial" w:eastAsia="Times New Roman" w:hAnsi="Arial" w:cs="Arial"/>
                  <w:i/>
                  <w:iCs/>
                  <w:color w:val="000000"/>
                  <w:sz w:val="20"/>
                  <w:szCs w:val="20"/>
                </w:rPr>
                <w:t>trifidum</w:t>
              </w:r>
              <w:proofErr w:type="spellEnd"/>
            </w:ins>
          </w:p>
        </w:tc>
        <w:tc>
          <w:tcPr>
            <w:tcW w:w="960" w:type="dxa"/>
            <w:tcBorders>
              <w:top w:val="nil"/>
              <w:left w:val="nil"/>
              <w:bottom w:val="nil"/>
              <w:right w:val="nil"/>
            </w:tcBorders>
            <w:shd w:val="clear" w:color="auto" w:fill="auto"/>
            <w:noWrap/>
            <w:vAlign w:val="bottom"/>
            <w:hideMark/>
          </w:tcPr>
          <w:p w14:paraId="348772C6" w14:textId="77777777" w:rsidR="004F6583" w:rsidRPr="004F6583" w:rsidRDefault="004F6583" w:rsidP="004F6583">
            <w:pPr>
              <w:spacing w:after="0" w:line="240" w:lineRule="auto"/>
              <w:jc w:val="center"/>
              <w:rPr>
                <w:ins w:id="2107" w:author="Stefanie Lane" w:date="2022-05-12T12:10:00Z"/>
                <w:rFonts w:ascii="Calibri" w:eastAsia="Times New Roman" w:hAnsi="Calibri" w:cs="Calibri"/>
                <w:color w:val="000000"/>
              </w:rPr>
            </w:pPr>
            <w:ins w:id="2108" w:author="Stefanie Lane" w:date="2022-05-12T12:10:00Z">
              <w:r w:rsidRPr="004F6583">
                <w:rPr>
                  <w:rFonts w:ascii="Calibri" w:eastAsia="Times New Roman" w:hAnsi="Calibri" w:cs="Calibri"/>
                  <w:color w:val="000000"/>
                </w:rPr>
                <w:t>0.03</w:t>
              </w:r>
            </w:ins>
          </w:p>
        </w:tc>
        <w:tc>
          <w:tcPr>
            <w:tcW w:w="960" w:type="dxa"/>
            <w:tcBorders>
              <w:top w:val="nil"/>
              <w:left w:val="nil"/>
              <w:bottom w:val="nil"/>
              <w:right w:val="nil"/>
            </w:tcBorders>
            <w:shd w:val="clear" w:color="auto" w:fill="auto"/>
            <w:noWrap/>
            <w:vAlign w:val="bottom"/>
            <w:hideMark/>
          </w:tcPr>
          <w:p w14:paraId="4B4AE4C1" w14:textId="77777777" w:rsidR="004F6583" w:rsidRPr="004F6583" w:rsidRDefault="004F6583" w:rsidP="004F6583">
            <w:pPr>
              <w:spacing w:after="0" w:line="240" w:lineRule="auto"/>
              <w:jc w:val="center"/>
              <w:rPr>
                <w:ins w:id="2109" w:author="Stefanie Lane" w:date="2022-05-12T12:10:00Z"/>
                <w:rFonts w:ascii="Calibri" w:eastAsia="Times New Roman" w:hAnsi="Calibri" w:cs="Calibri"/>
                <w:color w:val="000000"/>
              </w:rPr>
            </w:pPr>
            <w:ins w:id="2110"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13369D41" w14:textId="77777777" w:rsidR="004F6583" w:rsidRPr="004F6583" w:rsidRDefault="004F6583" w:rsidP="004F6583">
            <w:pPr>
              <w:spacing w:after="0" w:line="240" w:lineRule="auto"/>
              <w:jc w:val="center"/>
              <w:rPr>
                <w:ins w:id="2111" w:author="Stefanie Lane" w:date="2022-05-12T12:10:00Z"/>
                <w:rFonts w:ascii="Calibri" w:eastAsia="Times New Roman" w:hAnsi="Calibri" w:cs="Calibri"/>
                <w:color w:val="000000"/>
              </w:rPr>
            </w:pPr>
            <w:ins w:id="2112"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single" w:sz="4" w:space="0" w:color="auto"/>
              <w:right w:val="nil"/>
            </w:tcBorders>
            <w:shd w:val="clear" w:color="auto" w:fill="auto"/>
            <w:noWrap/>
            <w:vAlign w:val="bottom"/>
            <w:hideMark/>
          </w:tcPr>
          <w:p w14:paraId="313B71A0" w14:textId="77777777" w:rsidR="004F6583" w:rsidRPr="004F6583" w:rsidRDefault="004F6583" w:rsidP="004F6583">
            <w:pPr>
              <w:spacing w:after="0" w:line="240" w:lineRule="auto"/>
              <w:jc w:val="center"/>
              <w:rPr>
                <w:ins w:id="2113" w:author="Stefanie Lane" w:date="2022-05-12T12:10:00Z"/>
                <w:rFonts w:ascii="Calibri" w:eastAsia="Times New Roman" w:hAnsi="Calibri" w:cs="Calibri"/>
                <w:color w:val="000000"/>
              </w:rPr>
            </w:pPr>
            <w:ins w:id="2114" w:author="Stefanie Lane" w:date="2022-05-12T12:10:00Z">
              <w:r w:rsidRPr="004F6583">
                <w:rPr>
                  <w:rFonts w:ascii="Calibri" w:eastAsia="Times New Roman" w:hAnsi="Calibri" w:cs="Calibri"/>
                  <w:color w:val="000000"/>
                </w:rPr>
                <w:t>-100.00</w:t>
              </w:r>
            </w:ins>
          </w:p>
        </w:tc>
      </w:tr>
      <w:tr w:rsidR="004F6583" w:rsidRPr="004F6583" w14:paraId="0D7385BD" w14:textId="77777777" w:rsidTr="004F6583">
        <w:trPr>
          <w:trHeight w:val="290"/>
          <w:ins w:id="2115" w:author="Stefanie Lane" w:date="2022-05-12T12:10:00Z"/>
        </w:trPr>
        <w:tc>
          <w:tcPr>
            <w:tcW w:w="1700" w:type="dxa"/>
            <w:vMerge/>
            <w:tcBorders>
              <w:top w:val="nil"/>
              <w:left w:val="nil"/>
              <w:bottom w:val="nil"/>
              <w:right w:val="nil"/>
            </w:tcBorders>
            <w:vAlign w:val="center"/>
            <w:hideMark/>
          </w:tcPr>
          <w:p w14:paraId="43BEA64A" w14:textId="77777777" w:rsidR="004F6583" w:rsidRPr="004F6583" w:rsidRDefault="004F6583" w:rsidP="004F6583">
            <w:pPr>
              <w:spacing w:after="0" w:line="240" w:lineRule="auto"/>
              <w:rPr>
                <w:ins w:id="2116"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3FE2F24" w14:textId="77777777" w:rsidR="004F6583" w:rsidRPr="004F6583" w:rsidRDefault="004F6583" w:rsidP="004F6583">
            <w:pPr>
              <w:spacing w:after="0" w:line="240" w:lineRule="auto"/>
              <w:rPr>
                <w:ins w:id="2117" w:author="Stefanie Lane" w:date="2022-05-12T12:10:00Z"/>
                <w:rFonts w:ascii="Arial" w:eastAsia="Times New Roman" w:hAnsi="Arial" w:cs="Arial"/>
                <w:i/>
                <w:iCs/>
                <w:sz w:val="20"/>
                <w:szCs w:val="20"/>
              </w:rPr>
            </w:pPr>
            <w:ins w:id="2118" w:author="Stefanie Lane" w:date="2022-05-12T12:10:00Z">
              <w:r w:rsidRPr="004F6583">
                <w:rPr>
                  <w:rFonts w:ascii="Arial" w:eastAsia="Times New Roman" w:hAnsi="Arial" w:cs="Arial"/>
                  <w:i/>
                  <w:iCs/>
                  <w:sz w:val="20"/>
                  <w:szCs w:val="20"/>
                </w:rPr>
                <w:t xml:space="preserve">Hypericum </w:t>
              </w:r>
              <w:proofErr w:type="spellStart"/>
              <w:r w:rsidRPr="004F6583">
                <w:rPr>
                  <w:rFonts w:ascii="Arial" w:eastAsia="Times New Roman" w:hAnsi="Arial" w:cs="Arial"/>
                  <w:i/>
                  <w:iCs/>
                  <w:sz w:val="20"/>
                  <w:szCs w:val="20"/>
                </w:rPr>
                <w:t>formosum</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49632BC7" w14:textId="77777777" w:rsidR="004F6583" w:rsidRPr="004F6583" w:rsidRDefault="004F6583" w:rsidP="004F6583">
            <w:pPr>
              <w:spacing w:after="0" w:line="240" w:lineRule="auto"/>
              <w:jc w:val="center"/>
              <w:rPr>
                <w:ins w:id="2119" w:author="Stefanie Lane" w:date="2022-05-12T12:10:00Z"/>
                <w:rFonts w:ascii="Calibri" w:eastAsia="Times New Roman" w:hAnsi="Calibri" w:cs="Calibri"/>
                <w:color w:val="000000"/>
              </w:rPr>
            </w:pPr>
            <w:ins w:id="2120" w:author="Stefanie Lane" w:date="2022-05-12T12:10:00Z">
              <w:r w:rsidRPr="004F6583">
                <w:rPr>
                  <w:rFonts w:ascii="Calibri" w:eastAsia="Times New Roman" w:hAnsi="Calibri" w:cs="Calibri"/>
                  <w:color w:val="000000"/>
                </w:rPr>
                <w:t>0.10</w:t>
              </w:r>
            </w:ins>
          </w:p>
        </w:tc>
        <w:tc>
          <w:tcPr>
            <w:tcW w:w="960" w:type="dxa"/>
            <w:tcBorders>
              <w:top w:val="single" w:sz="4" w:space="0" w:color="auto"/>
              <w:left w:val="nil"/>
              <w:bottom w:val="single" w:sz="4" w:space="0" w:color="auto"/>
              <w:right w:val="nil"/>
            </w:tcBorders>
            <w:shd w:val="clear" w:color="auto" w:fill="auto"/>
            <w:noWrap/>
            <w:vAlign w:val="bottom"/>
            <w:hideMark/>
          </w:tcPr>
          <w:p w14:paraId="7C9357DE" w14:textId="77777777" w:rsidR="004F6583" w:rsidRPr="004F6583" w:rsidRDefault="004F6583" w:rsidP="004F6583">
            <w:pPr>
              <w:spacing w:after="0" w:line="240" w:lineRule="auto"/>
              <w:jc w:val="center"/>
              <w:rPr>
                <w:ins w:id="2121" w:author="Stefanie Lane" w:date="2022-05-12T12:10:00Z"/>
                <w:rFonts w:ascii="Calibri" w:eastAsia="Times New Roman" w:hAnsi="Calibri" w:cs="Calibri"/>
                <w:color w:val="000000"/>
              </w:rPr>
            </w:pPr>
            <w:ins w:id="2122"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3B9ED30A" w14:textId="77777777" w:rsidR="004F6583" w:rsidRPr="004F6583" w:rsidRDefault="004F6583" w:rsidP="004F6583">
            <w:pPr>
              <w:spacing w:after="0" w:line="240" w:lineRule="auto"/>
              <w:jc w:val="center"/>
              <w:rPr>
                <w:ins w:id="2123" w:author="Stefanie Lane" w:date="2022-05-12T12:10:00Z"/>
                <w:rFonts w:ascii="Calibri" w:eastAsia="Times New Roman" w:hAnsi="Calibri" w:cs="Calibri"/>
                <w:color w:val="000000"/>
              </w:rPr>
            </w:pPr>
            <w:ins w:id="2124" w:author="Stefanie Lane" w:date="2022-05-12T12:10:00Z">
              <w:r w:rsidRPr="004F6583">
                <w:rPr>
                  <w:rFonts w:ascii="Calibri" w:eastAsia="Times New Roman" w:hAnsi="Calibri" w:cs="Calibri"/>
                  <w:color w:val="000000"/>
                </w:rPr>
                <w:t>0.00</w:t>
              </w:r>
            </w:ins>
          </w:p>
        </w:tc>
        <w:tc>
          <w:tcPr>
            <w:tcW w:w="1760" w:type="dxa"/>
            <w:tcBorders>
              <w:top w:val="nil"/>
              <w:left w:val="nil"/>
              <w:bottom w:val="nil"/>
              <w:right w:val="nil"/>
            </w:tcBorders>
            <w:shd w:val="clear" w:color="auto" w:fill="auto"/>
            <w:noWrap/>
            <w:vAlign w:val="bottom"/>
            <w:hideMark/>
          </w:tcPr>
          <w:p w14:paraId="5712F5FB" w14:textId="77777777" w:rsidR="004F6583" w:rsidRPr="004F6583" w:rsidRDefault="004F6583" w:rsidP="004F6583">
            <w:pPr>
              <w:spacing w:after="0" w:line="240" w:lineRule="auto"/>
              <w:jc w:val="center"/>
              <w:rPr>
                <w:ins w:id="2125" w:author="Stefanie Lane" w:date="2022-05-12T12:10:00Z"/>
                <w:rFonts w:ascii="Calibri" w:eastAsia="Times New Roman" w:hAnsi="Calibri" w:cs="Calibri"/>
                <w:color w:val="000000"/>
              </w:rPr>
            </w:pPr>
            <w:ins w:id="2126" w:author="Stefanie Lane" w:date="2022-05-12T12:10:00Z">
              <w:r w:rsidRPr="004F6583">
                <w:rPr>
                  <w:rFonts w:ascii="Calibri" w:eastAsia="Times New Roman" w:hAnsi="Calibri" w:cs="Calibri"/>
                  <w:color w:val="000000"/>
                </w:rPr>
                <w:t>-100.00</w:t>
              </w:r>
            </w:ins>
          </w:p>
        </w:tc>
      </w:tr>
      <w:tr w:rsidR="004F6583" w:rsidRPr="004F6583" w14:paraId="37A77CD4" w14:textId="77777777" w:rsidTr="004F6583">
        <w:trPr>
          <w:trHeight w:val="290"/>
          <w:ins w:id="2127" w:author="Stefanie Lane" w:date="2022-05-12T12:10:00Z"/>
        </w:trPr>
        <w:tc>
          <w:tcPr>
            <w:tcW w:w="1700" w:type="dxa"/>
            <w:vMerge/>
            <w:tcBorders>
              <w:top w:val="nil"/>
              <w:left w:val="nil"/>
              <w:bottom w:val="nil"/>
              <w:right w:val="nil"/>
            </w:tcBorders>
            <w:vAlign w:val="center"/>
            <w:hideMark/>
          </w:tcPr>
          <w:p w14:paraId="23DE5830" w14:textId="77777777" w:rsidR="004F6583" w:rsidRPr="004F6583" w:rsidRDefault="004F6583" w:rsidP="004F6583">
            <w:pPr>
              <w:spacing w:after="0" w:line="240" w:lineRule="auto"/>
              <w:rPr>
                <w:ins w:id="2128"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3E9E994" w14:textId="77777777" w:rsidR="004F6583" w:rsidRPr="004F6583" w:rsidRDefault="004F6583" w:rsidP="004F6583">
            <w:pPr>
              <w:spacing w:after="0" w:line="240" w:lineRule="auto"/>
              <w:rPr>
                <w:ins w:id="2129" w:author="Stefanie Lane" w:date="2022-05-12T12:10:00Z"/>
                <w:rFonts w:ascii="Arial" w:eastAsia="Times New Roman" w:hAnsi="Arial" w:cs="Arial"/>
                <w:i/>
                <w:iCs/>
                <w:sz w:val="20"/>
                <w:szCs w:val="20"/>
              </w:rPr>
            </w:pPr>
            <w:ins w:id="2130" w:author="Stefanie Lane" w:date="2022-05-12T12:10:00Z">
              <w:r w:rsidRPr="004F6583">
                <w:rPr>
                  <w:rFonts w:ascii="Arial" w:eastAsia="Times New Roman" w:hAnsi="Arial" w:cs="Arial"/>
                  <w:i/>
                  <w:iCs/>
                  <w:sz w:val="20"/>
                  <w:szCs w:val="20"/>
                </w:rPr>
                <w:t xml:space="preserve">Juncus </w:t>
              </w:r>
              <w:proofErr w:type="spellStart"/>
              <w:r w:rsidRPr="004F6583">
                <w:rPr>
                  <w:rFonts w:ascii="Arial" w:eastAsia="Times New Roman" w:hAnsi="Arial" w:cs="Arial"/>
                  <w:i/>
                  <w:iCs/>
                  <w:sz w:val="20"/>
                  <w:szCs w:val="20"/>
                </w:rPr>
                <w:t>articulatus</w:t>
              </w:r>
              <w:proofErr w:type="spellEnd"/>
            </w:ins>
          </w:p>
        </w:tc>
        <w:tc>
          <w:tcPr>
            <w:tcW w:w="960" w:type="dxa"/>
            <w:tcBorders>
              <w:top w:val="nil"/>
              <w:left w:val="nil"/>
              <w:bottom w:val="nil"/>
              <w:right w:val="nil"/>
            </w:tcBorders>
            <w:shd w:val="clear" w:color="auto" w:fill="auto"/>
            <w:noWrap/>
            <w:vAlign w:val="bottom"/>
            <w:hideMark/>
          </w:tcPr>
          <w:p w14:paraId="5FB298D2" w14:textId="77777777" w:rsidR="004F6583" w:rsidRPr="004F6583" w:rsidRDefault="004F6583" w:rsidP="004F6583">
            <w:pPr>
              <w:spacing w:after="0" w:line="240" w:lineRule="auto"/>
              <w:jc w:val="center"/>
              <w:rPr>
                <w:ins w:id="2131" w:author="Stefanie Lane" w:date="2022-05-12T12:10:00Z"/>
                <w:rFonts w:ascii="Calibri" w:eastAsia="Times New Roman" w:hAnsi="Calibri" w:cs="Calibri"/>
                <w:color w:val="000000"/>
              </w:rPr>
            </w:pPr>
            <w:ins w:id="2132" w:author="Stefanie Lane" w:date="2022-05-12T12:10:00Z">
              <w:r w:rsidRPr="004F6583">
                <w:rPr>
                  <w:rFonts w:ascii="Calibri" w:eastAsia="Times New Roman" w:hAnsi="Calibri" w:cs="Calibri"/>
                  <w:color w:val="000000"/>
                </w:rPr>
                <w:t>0.52</w:t>
              </w:r>
            </w:ins>
          </w:p>
        </w:tc>
        <w:tc>
          <w:tcPr>
            <w:tcW w:w="960" w:type="dxa"/>
            <w:tcBorders>
              <w:top w:val="nil"/>
              <w:left w:val="nil"/>
              <w:bottom w:val="nil"/>
              <w:right w:val="nil"/>
            </w:tcBorders>
            <w:shd w:val="clear" w:color="auto" w:fill="auto"/>
            <w:noWrap/>
            <w:vAlign w:val="bottom"/>
            <w:hideMark/>
          </w:tcPr>
          <w:p w14:paraId="619DAA1F" w14:textId="77777777" w:rsidR="004F6583" w:rsidRPr="004F6583" w:rsidRDefault="004F6583" w:rsidP="004F6583">
            <w:pPr>
              <w:spacing w:after="0" w:line="240" w:lineRule="auto"/>
              <w:jc w:val="center"/>
              <w:rPr>
                <w:ins w:id="2133" w:author="Stefanie Lane" w:date="2022-05-12T12:10:00Z"/>
                <w:rFonts w:ascii="Calibri" w:eastAsia="Times New Roman" w:hAnsi="Calibri" w:cs="Calibri"/>
                <w:color w:val="000000"/>
              </w:rPr>
            </w:pPr>
            <w:ins w:id="2134" w:author="Stefanie Lane" w:date="2022-05-12T12:10:00Z">
              <w:r w:rsidRPr="004F6583">
                <w:rPr>
                  <w:rFonts w:ascii="Calibri" w:eastAsia="Times New Roman" w:hAnsi="Calibri" w:cs="Calibri"/>
                  <w:color w:val="000000"/>
                </w:rPr>
                <w:t>0.06</w:t>
              </w:r>
            </w:ins>
          </w:p>
        </w:tc>
        <w:tc>
          <w:tcPr>
            <w:tcW w:w="960" w:type="dxa"/>
            <w:tcBorders>
              <w:top w:val="nil"/>
              <w:left w:val="nil"/>
              <w:bottom w:val="nil"/>
              <w:right w:val="nil"/>
            </w:tcBorders>
            <w:shd w:val="clear" w:color="auto" w:fill="auto"/>
            <w:noWrap/>
            <w:vAlign w:val="bottom"/>
            <w:hideMark/>
          </w:tcPr>
          <w:p w14:paraId="78944E6F" w14:textId="77777777" w:rsidR="004F6583" w:rsidRPr="004F6583" w:rsidRDefault="004F6583" w:rsidP="004F6583">
            <w:pPr>
              <w:spacing w:after="0" w:line="240" w:lineRule="auto"/>
              <w:jc w:val="center"/>
              <w:rPr>
                <w:ins w:id="2135" w:author="Stefanie Lane" w:date="2022-05-12T12:10:00Z"/>
                <w:rFonts w:ascii="Calibri" w:eastAsia="Times New Roman" w:hAnsi="Calibri" w:cs="Calibri"/>
                <w:color w:val="000000"/>
              </w:rPr>
            </w:pPr>
            <w:ins w:id="2136"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single" w:sz="4" w:space="0" w:color="auto"/>
              <w:right w:val="nil"/>
            </w:tcBorders>
            <w:shd w:val="clear" w:color="auto" w:fill="auto"/>
            <w:noWrap/>
            <w:vAlign w:val="bottom"/>
            <w:hideMark/>
          </w:tcPr>
          <w:p w14:paraId="6C91FD18" w14:textId="77777777" w:rsidR="004F6583" w:rsidRPr="004F6583" w:rsidRDefault="004F6583" w:rsidP="004F6583">
            <w:pPr>
              <w:spacing w:after="0" w:line="240" w:lineRule="auto"/>
              <w:jc w:val="center"/>
              <w:rPr>
                <w:ins w:id="2137" w:author="Stefanie Lane" w:date="2022-05-12T12:10:00Z"/>
                <w:rFonts w:ascii="Calibri" w:eastAsia="Times New Roman" w:hAnsi="Calibri" w:cs="Calibri"/>
                <w:color w:val="000000"/>
              </w:rPr>
            </w:pPr>
            <w:ins w:id="2138" w:author="Stefanie Lane" w:date="2022-05-12T12:10:00Z">
              <w:r w:rsidRPr="004F6583">
                <w:rPr>
                  <w:rFonts w:ascii="Calibri" w:eastAsia="Times New Roman" w:hAnsi="Calibri" w:cs="Calibri"/>
                  <w:color w:val="000000"/>
                </w:rPr>
                <w:t>-100.00</w:t>
              </w:r>
            </w:ins>
          </w:p>
        </w:tc>
      </w:tr>
      <w:tr w:rsidR="004F6583" w:rsidRPr="004F6583" w14:paraId="5A43353E" w14:textId="77777777" w:rsidTr="004F6583">
        <w:trPr>
          <w:trHeight w:val="290"/>
          <w:ins w:id="2139" w:author="Stefanie Lane" w:date="2022-05-12T12:10:00Z"/>
        </w:trPr>
        <w:tc>
          <w:tcPr>
            <w:tcW w:w="1700" w:type="dxa"/>
            <w:vMerge/>
            <w:tcBorders>
              <w:top w:val="nil"/>
              <w:left w:val="nil"/>
              <w:bottom w:val="nil"/>
              <w:right w:val="nil"/>
            </w:tcBorders>
            <w:vAlign w:val="center"/>
            <w:hideMark/>
          </w:tcPr>
          <w:p w14:paraId="2F6C9547" w14:textId="77777777" w:rsidR="004F6583" w:rsidRPr="004F6583" w:rsidRDefault="004F6583" w:rsidP="004F6583">
            <w:pPr>
              <w:spacing w:after="0" w:line="240" w:lineRule="auto"/>
              <w:rPr>
                <w:ins w:id="2140"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3A78A79" w14:textId="77777777" w:rsidR="004F6583" w:rsidRPr="004F6583" w:rsidRDefault="004F6583" w:rsidP="004F6583">
            <w:pPr>
              <w:spacing w:after="0" w:line="240" w:lineRule="auto"/>
              <w:rPr>
                <w:ins w:id="2141" w:author="Stefanie Lane" w:date="2022-05-12T12:10:00Z"/>
                <w:rFonts w:ascii="Arial" w:eastAsia="Times New Roman" w:hAnsi="Arial" w:cs="Arial"/>
                <w:i/>
                <w:iCs/>
                <w:sz w:val="20"/>
                <w:szCs w:val="20"/>
              </w:rPr>
            </w:pPr>
            <w:proofErr w:type="spellStart"/>
            <w:ins w:id="2142" w:author="Stefanie Lane" w:date="2022-05-12T12:10:00Z">
              <w:r w:rsidRPr="004F6583">
                <w:rPr>
                  <w:rFonts w:ascii="Arial" w:eastAsia="Times New Roman" w:hAnsi="Arial" w:cs="Arial"/>
                  <w:i/>
                  <w:iCs/>
                  <w:sz w:val="20"/>
                  <w:szCs w:val="20"/>
                </w:rPr>
                <w:t>Leersi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ryzoide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7D78414F" w14:textId="77777777" w:rsidR="004F6583" w:rsidRPr="004F6583" w:rsidRDefault="004F6583" w:rsidP="004F6583">
            <w:pPr>
              <w:spacing w:after="0" w:line="240" w:lineRule="auto"/>
              <w:jc w:val="center"/>
              <w:rPr>
                <w:ins w:id="2143" w:author="Stefanie Lane" w:date="2022-05-12T12:10:00Z"/>
                <w:rFonts w:ascii="Calibri" w:eastAsia="Times New Roman" w:hAnsi="Calibri" w:cs="Calibri"/>
                <w:color w:val="000000"/>
              </w:rPr>
            </w:pPr>
            <w:ins w:id="2144" w:author="Stefanie Lane" w:date="2022-05-12T12:10:00Z">
              <w:r w:rsidRPr="004F6583">
                <w:rPr>
                  <w:rFonts w:ascii="Calibri" w:eastAsia="Times New Roman" w:hAnsi="Calibri" w:cs="Calibri"/>
                  <w:color w:val="000000"/>
                </w:rPr>
                <w:t>0.14</w:t>
              </w:r>
            </w:ins>
          </w:p>
        </w:tc>
        <w:tc>
          <w:tcPr>
            <w:tcW w:w="960" w:type="dxa"/>
            <w:tcBorders>
              <w:top w:val="single" w:sz="4" w:space="0" w:color="auto"/>
              <w:left w:val="nil"/>
              <w:bottom w:val="single" w:sz="4" w:space="0" w:color="auto"/>
              <w:right w:val="nil"/>
            </w:tcBorders>
            <w:shd w:val="clear" w:color="auto" w:fill="auto"/>
            <w:noWrap/>
            <w:vAlign w:val="bottom"/>
            <w:hideMark/>
          </w:tcPr>
          <w:p w14:paraId="096E6F8F" w14:textId="77777777" w:rsidR="004F6583" w:rsidRPr="004F6583" w:rsidRDefault="004F6583" w:rsidP="004F6583">
            <w:pPr>
              <w:spacing w:after="0" w:line="240" w:lineRule="auto"/>
              <w:jc w:val="center"/>
              <w:rPr>
                <w:ins w:id="2145" w:author="Stefanie Lane" w:date="2022-05-12T12:10:00Z"/>
                <w:rFonts w:ascii="Calibri" w:eastAsia="Times New Roman" w:hAnsi="Calibri" w:cs="Calibri"/>
                <w:color w:val="000000"/>
              </w:rPr>
            </w:pPr>
            <w:ins w:id="2146" w:author="Stefanie Lane" w:date="2022-05-12T12:10:00Z">
              <w:r w:rsidRPr="004F6583">
                <w:rPr>
                  <w:rFonts w:ascii="Calibri" w:eastAsia="Times New Roman" w:hAnsi="Calibri" w:cs="Calibri"/>
                  <w:color w:val="000000"/>
                </w:rPr>
                <w:t>0.24</w:t>
              </w:r>
            </w:ins>
          </w:p>
        </w:tc>
        <w:tc>
          <w:tcPr>
            <w:tcW w:w="960" w:type="dxa"/>
            <w:tcBorders>
              <w:top w:val="single" w:sz="4" w:space="0" w:color="auto"/>
              <w:left w:val="nil"/>
              <w:bottom w:val="single" w:sz="4" w:space="0" w:color="auto"/>
              <w:right w:val="nil"/>
            </w:tcBorders>
            <w:shd w:val="clear" w:color="auto" w:fill="auto"/>
            <w:noWrap/>
            <w:vAlign w:val="bottom"/>
            <w:hideMark/>
          </w:tcPr>
          <w:p w14:paraId="6CBA7E2A" w14:textId="77777777" w:rsidR="004F6583" w:rsidRPr="004F6583" w:rsidRDefault="004F6583" w:rsidP="004F6583">
            <w:pPr>
              <w:spacing w:after="0" w:line="240" w:lineRule="auto"/>
              <w:jc w:val="center"/>
              <w:rPr>
                <w:ins w:id="2147" w:author="Stefanie Lane" w:date="2022-05-12T12:10:00Z"/>
                <w:rFonts w:ascii="Calibri" w:eastAsia="Times New Roman" w:hAnsi="Calibri" w:cs="Calibri"/>
                <w:color w:val="000000"/>
              </w:rPr>
            </w:pPr>
            <w:ins w:id="2148" w:author="Stefanie Lane" w:date="2022-05-12T12:10:00Z">
              <w:r w:rsidRPr="004F6583">
                <w:rPr>
                  <w:rFonts w:ascii="Calibri" w:eastAsia="Times New Roman" w:hAnsi="Calibri" w:cs="Calibri"/>
                  <w:color w:val="000000"/>
                </w:rPr>
                <w:t>0.00</w:t>
              </w:r>
            </w:ins>
          </w:p>
        </w:tc>
        <w:tc>
          <w:tcPr>
            <w:tcW w:w="1760" w:type="dxa"/>
            <w:tcBorders>
              <w:top w:val="nil"/>
              <w:left w:val="nil"/>
              <w:bottom w:val="nil"/>
              <w:right w:val="nil"/>
            </w:tcBorders>
            <w:shd w:val="clear" w:color="auto" w:fill="auto"/>
            <w:noWrap/>
            <w:vAlign w:val="bottom"/>
            <w:hideMark/>
          </w:tcPr>
          <w:p w14:paraId="4986FA75" w14:textId="77777777" w:rsidR="004F6583" w:rsidRPr="004F6583" w:rsidRDefault="004F6583" w:rsidP="004F6583">
            <w:pPr>
              <w:spacing w:after="0" w:line="240" w:lineRule="auto"/>
              <w:jc w:val="center"/>
              <w:rPr>
                <w:ins w:id="2149" w:author="Stefanie Lane" w:date="2022-05-12T12:10:00Z"/>
                <w:rFonts w:ascii="Calibri" w:eastAsia="Times New Roman" w:hAnsi="Calibri" w:cs="Calibri"/>
                <w:color w:val="000000"/>
              </w:rPr>
            </w:pPr>
            <w:ins w:id="2150" w:author="Stefanie Lane" w:date="2022-05-12T12:10:00Z">
              <w:r w:rsidRPr="004F6583">
                <w:rPr>
                  <w:rFonts w:ascii="Calibri" w:eastAsia="Times New Roman" w:hAnsi="Calibri" w:cs="Calibri"/>
                  <w:color w:val="000000"/>
                </w:rPr>
                <w:t>-100.00</w:t>
              </w:r>
            </w:ins>
          </w:p>
        </w:tc>
      </w:tr>
      <w:tr w:rsidR="004F6583" w:rsidRPr="004F6583" w14:paraId="4756BBB4" w14:textId="77777777" w:rsidTr="004F6583">
        <w:trPr>
          <w:trHeight w:val="290"/>
          <w:ins w:id="2151" w:author="Stefanie Lane" w:date="2022-05-12T12:10:00Z"/>
        </w:trPr>
        <w:tc>
          <w:tcPr>
            <w:tcW w:w="1700" w:type="dxa"/>
            <w:vMerge/>
            <w:tcBorders>
              <w:top w:val="nil"/>
              <w:left w:val="nil"/>
              <w:bottom w:val="nil"/>
              <w:right w:val="nil"/>
            </w:tcBorders>
            <w:vAlign w:val="center"/>
            <w:hideMark/>
          </w:tcPr>
          <w:p w14:paraId="5F5E6416" w14:textId="77777777" w:rsidR="004F6583" w:rsidRPr="004F6583" w:rsidRDefault="004F6583" w:rsidP="004F6583">
            <w:pPr>
              <w:spacing w:after="0" w:line="240" w:lineRule="auto"/>
              <w:rPr>
                <w:ins w:id="2152"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33294A8" w14:textId="77777777" w:rsidR="004F6583" w:rsidRPr="004F6583" w:rsidRDefault="004F6583" w:rsidP="004F6583">
            <w:pPr>
              <w:spacing w:after="0" w:line="240" w:lineRule="auto"/>
              <w:rPr>
                <w:ins w:id="2153" w:author="Stefanie Lane" w:date="2022-05-12T12:10:00Z"/>
                <w:rFonts w:ascii="Arial" w:eastAsia="Times New Roman" w:hAnsi="Arial" w:cs="Arial"/>
                <w:i/>
                <w:iCs/>
                <w:sz w:val="20"/>
                <w:szCs w:val="20"/>
              </w:rPr>
            </w:pPr>
            <w:proofErr w:type="spellStart"/>
            <w:ins w:id="2154" w:author="Stefanie Lane" w:date="2022-05-12T12:10:00Z">
              <w:r w:rsidRPr="004F6583">
                <w:rPr>
                  <w:rFonts w:ascii="Arial" w:eastAsia="Times New Roman" w:hAnsi="Arial" w:cs="Arial"/>
                  <w:i/>
                  <w:iCs/>
                  <w:sz w:val="20"/>
                  <w:szCs w:val="20"/>
                </w:rPr>
                <w:t>Lilaeopsis</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ccidentalis</w:t>
              </w:r>
              <w:proofErr w:type="spellEnd"/>
            </w:ins>
          </w:p>
        </w:tc>
        <w:tc>
          <w:tcPr>
            <w:tcW w:w="960" w:type="dxa"/>
            <w:tcBorders>
              <w:top w:val="nil"/>
              <w:left w:val="nil"/>
              <w:bottom w:val="nil"/>
              <w:right w:val="nil"/>
            </w:tcBorders>
            <w:shd w:val="clear" w:color="auto" w:fill="auto"/>
            <w:noWrap/>
            <w:vAlign w:val="bottom"/>
            <w:hideMark/>
          </w:tcPr>
          <w:p w14:paraId="067DC3C2" w14:textId="77777777" w:rsidR="004F6583" w:rsidRPr="004F6583" w:rsidRDefault="004F6583" w:rsidP="004F6583">
            <w:pPr>
              <w:spacing w:after="0" w:line="240" w:lineRule="auto"/>
              <w:jc w:val="center"/>
              <w:rPr>
                <w:ins w:id="2155" w:author="Stefanie Lane" w:date="2022-05-12T12:10:00Z"/>
                <w:rFonts w:ascii="Calibri" w:eastAsia="Times New Roman" w:hAnsi="Calibri" w:cs="Calibri"/>
                <w:color w:val="000000"/>
              </w:rPr>
            </w:pPr>
            <w:ins w:id="2156" w:author="Stefanie Lane" w:date="2022-05-12T12:10:00Z">
              <w:r w:rsidRPr="004F6583">
                <w:rPr>
                  <w:rFonts w:ascii="Calibri" w:eastAsia="Times New Roman" w:hAnsi="Calibri" w:cs="Calibri"/>
                  <w:color w:val="000000"/>
                </w:rPr>
                <w:t>0.17</w:t>
              </w:r>
            </w:ins>
          </w:p>
        </w:tc>
        <w:tc>
          <w:tcPr>
            <w:tcW w:w="960" w:type="dxa"/>
            <w:tcBorders>
              <w:top w:val="nil"/>
              <w:left w:val="nil"/>
              <w:bottom w:val="nil"/>
              <w:right w:val="nil"/>
            </w:tcBorders>
            <w:shd w:val="clear" w:color="auto" w:fill="auto"/>
            <w:noWrap/>
            <w:vAlign w:val="bottom"/>
            <w:hideMark/>
          </w:tcPr>
          <w:p w14:paraId="21CB8AF9" w14:textId="77777777" w:rsidR="004F6583" w:rsidRPr="004F6583" w:rsidRDefault="004F6583" w:rsidP="004F6583">
            <w:pPr>
              <w:spacing w:after="0" w:line="240" w:lineRule="auto"/>
              <w:jc w:val="center"/>
              <w:rPr>
                <w:ins w:id="2157" w:author="Stefanie Lane" w:date="2022-05-12T12:10:00Z"/>
                <w:rFonts w:ascii="Calibri" w:eastAsia="Times New Roman" w:hAnsi="Calibri" w:cs="Calibri"/>
                <w:color w:val="000000"/>
              </w:rPr>
            </w:pPr>
            <w:ins w:id="2158"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189F2D5A" w14:textId="77777777" w:rsidR="004F6583" w:rsidRPr="004F6583" w:rsidRDefault="004F6583" w:rsidP="004F6583">
            <w:pPr>
              <w:spacing w:after="0" w:line="240" w:lineRule="auto"/>
              <w:jc w:val="center"/>
              <w:rPr>
                <w:ins w:id="2159" w:author="Stefanie Lane" w:date="2022-05-12T12:10:00Z"/>
                <w:rFonts w:ascii="Calibri" w:eastAsia="Times New Roman" w:hAnsi="Calibri" w:cs="Calibri"/>
                <w:color w:val="000000"/>
              </w:rPr>
            </w:pPr>
            <w:ins w:id="2160"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single" w:sz="4" w:space="0" w:color="auto"/>
              <w:right w:val="nil"/>
            </w:tcBorders>
            <w:shd w:val="clear" w:color="auto" w:fill="auto"/>
            <w:noWrap/>
            <w:vAlign w:val="bottom"/>
            <w:hideMark/>
          </w:tcPr>
          <w:p w14:paraId="2D9BA6B2" w14:textId="77777777" w:rsidR="004F6583" w:rsidRPr="004F6583" w:rsidRDefault="004F6583" w:rsidP="004F6583">
            <w:pPr>
              <w:spacing w:after="0" w:line="240" w:lineRule="auto"/>
              <w:jc w:val="center"/>
              <w:rPr>
                <w:ins w:id="2161" w:author="Stefanie Lane" w:date="2022-05-12T12:10:00Z"/>
                <w:rFonts w:ascii="Calibri" w:eastAsia="Times New Roman" w:hAnsi="Calibri" w:cs="Calibri"/>
                <w:color w:val="000000"/>
              </w:rPr>
            </w:pPr>
            <w:ins w:id="2162" w:author="Stefanie Lane" w:date="2022-05-12T12:10:00Z">
              <w:r w:rsidRPr="004F6583">
                <w:rPr>
                  <w:rFonts w:ascii="Calibri" w:eastAsia="Times New Roman" w:hAnsi="Calibri" w:cs="Calibri"/>
                  <w:color w:val="000000"/>
                </w:rPr>
                <w:t>-100.00</w:t>
              </w:r>
            </w:ins>
          </w:p>
        </w:tc>
      </w:tr>
      <w:tr w:rsidR="004F6583" w:rsidRPr="004F6583" w14:paraId="4D718F89" w14:textId="77777777" w:rsidTr="004F6583">
        <w:trPr>
          <w:trHeight w:val="290"/>
          <w:ins w:id="2163" w:author="Stefanie Lane" w:date="2022-05-12T12:10:00Z"/>
        </w:trPr>
        <w:tc>
          <w:tcPr>
            <w:tcW w:w="1700" w:type="dxa"/>
            <w:vMerge/>
            <w:tcBorders>
              <w:top w:val="nil"/>
              <w:left w:val="nil"/>
              <w:bottom w:val="nil"/>
              <w:right w:val="nil"/>
            </w:tcBorders>
            <w:vAlign w:val="center"/>
            <w:hideMark/>
          </w:tcPr>
          <w:p w14:paraId="656BB557" w14:textId="77777777" w:rsidR="004F6583" w:rsidRPr="004F6583" w:rsidRDefault="004F6583" w:rsidP="004F6583">
            <w:pPr>
              <w:spacing w:after="0" w:line="240" w:lineRule="auto"/>
              <w:rPr>
                <w:ins w:id="2164"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018B959" w14:textId="77777777" w:rsidR="004F6583" w:rsidRPr="004F6583" w:rsidRDefault="004F6583" w:rsidP="004F6583">
            <w:pPr>
              <w:spacing w:after="0" w:line="240" w:lineRule="auto"/>
              <w:rPr>
                <w:ins w:id="2165" w:author="Stefanie Lane" w:date="2022-05-12T12:10:00Z"/>
                <w:rFonts w:ascii="Arial" w:eastAsia="Times New Roman" w:hAnsi="Arial" w:cs="Arial"/>
                <w:i/>
                <w:iCs/>
                <w:sz w:val="20"/>
                <w:szCs w:val="20"/>
              </w:rPr>
            </w:pPr>
            <w:ins w:id="2166" w:author="Stefanie Lane" w:date="2022-05-12T12:10:00Z">
              <w:r w:rsidRPr="004F6583">
                <w:rPr>
                  <w:rFonts w:ascii="Arial" w:eastAsia="Times New Roman" w:hAnsi="Arial" w:cs="Arial"/>
                  <w:i/>
                  <w:iCs/>
                  <w:sz w:val="20"/>
                  <w:szCs w:val="20"/>
                </w:rPr>
                <w:t>Mentha aquatica</w:t>
              </w:r>
            </w:ins>
          </w:p>
        </w:tc>
        <w:tc>
          <w:tcPr>
            <w:tcW w:w="960" w:type="dxa"/>
            <w:tcBorders>
              <w:top w:val="single" w:sz="4" w:space="0" w:color="auto"/>
              <w:left w:val="nil"/>
              <w:bottom w:val="single" w:sz="4" w:space="0" w:color="auto"/>
              <w:right w:val="nil"/>
            </w:tcBorders>
            <w:shd w:val="clear" w:color="auto" w:fill="auto"/>
            <w:noWrap/>
            <w:vAlign w:val="bottom"/>
            <w:hideMark/>
          </w:tcPr>
          <w:p w14:paraId="7F8B7700" w14:textId="77777777" w:rsidR="004F6583" w:rsidRPr="004F6583" w:rsidRDefault="004F6583" w:rsidP="004F6583">
            <w:pPr>
              <w:spacing w:after="0" w:line="240" w:lineRule="auto"/>
              <w:jc w:val="center"/>
              <w:rPr>
                <w:ins w:id="2167" w:author="Stefanie Lane" w:date="2022-05-12T12:10:00Z"/>
                <w:rFonts w:ascii="Calibri" w:eastAsia="Times New Roman" w:hAnsi="Calibri" w:cs="Calibri"/>
                <w:color w:val="000000"/>
              </w:rPr>
            </w:pPr>
            <w:ins w:id="2168" w:author="Stefanie Lane" w:date="2022-05-12T12:10:00Z">
              <w:r w:rsidRPr="004F6583">
                <w:rPr>
                  <w:rFonts w:ascii="Calibri" w:eastAsia="Times New Roman" w:hAnsi="Calibri" w:cs="Calibri"/>
                  <w:color w:val="000000"/>
                </w:rPr>
                <w:t>0.31</w:t>
              </w:r>
            </w:ins>
          </w:p>
        </w:tc>
        <w:tc>
          <w:tcPr>
            <w:tcW w:w="960" w:type="dxa"/>
            <w:tcBorders>
              <w:top w:val="single" w:sz="4" w:space="0" w:color="auto"/>
              <w:left w:val="nil"/>
              <w:bottom w:val="single" w:sz="4" w:space="0" w:color="auto"/>
              <w:right w:val="nil"/>
            </w:tcBorders>
            <w:shd w:val="clear" w:color="auto" w:fill="auto"/>
            <w:noWrap/>
            <w:vAlign w:val="bottom"/>
            <w:hideMark/>
          </w:tcPr>
          <w:p w14:paraId="24613BF4" w14:textId="77777777" w:rsidR="004F6583" w:rsidRPr="004F6583" w:rsidRDefault="004F6583" w:rsidP="004F6583">
            <w:pPr>
              <w:spacing w:after="0" w:line="240" w:lineRule="auto"/>
              <w:jc w:val="center"/>
              <w:rPr>
                <w:ins w:id="2169" w:author="Stefanie Lane" w:date="2022-05-12T12:10:00Z"/>
                <w:rFonts w:ascii="Calibri" w:eastAsia="Times New Roman" w:hAnsi="Calibri" w:cs="Calibri"/>
                <w:color w:val="000000"/>
              </w:rPr>
            </w:pPr>
            <w:ins w:id="2170" w:author="Stefanie Lane" w:date="2022-05-12T12:10:00Z">
              <w:r w:rsidRPr="004F6583">
                <w:rPr>
                  <w:rFonts w:ascii="Calibri" w:eastAsia="Times New Roman" w:hAnsi="Calibri" w:cs="Calibri"/>
                  <w:color w:val="000000"/>
                </w:rPr>
                <w:t>0.09</w:t>
              </w:r>
            </w:ins>
          </w:p>
        </w:tc>
        <w:tc>
          <w:tcPr>
            <w:tcW w:w="960" w:type="dxa"/>
            <w:tcBorders>
              <w:top w:val="single" w:sz="4" w:space="0" w:color="auto"/>
              <w:left w:val="nil"/>
              <w:bottom w:val="single" w:sz="4" w:space="0" w:color="auto"/>
              <w:right w:val="nil"/>
            </w:tcBorders>
            <w:shd w:val="clear" w:color="auto" w:fill="auto"/>
            <w:noWrap/>
            <w:vAlign w:val="bottom"/>
            <w:hideMark/>
          </w:tcPr>
          <w:p w14:paraId="4145CA58" w14:textId="77777777" w:rsidR="004F6583" w:rsidRPr="004F6583" w:rsidRDefault="004F6583" w:rsidP="004F6583">
            <w:pPr>
              <w:spacing w:after="0" w:line="240" w:lineRule="auto"/>
              <w:jc w:val="center"/>
              <w:rPr>
                <w:ins w:id="2171" w:author="Stefanie Lane" w:date="2022-05-12T12:10:00Z"/>
                <w:rFonts w:ascii="Calibri" w:eastAsia="Times New Roman" w:hAnsi="Calibri" w:cs="Calibri"/>
                <w:color w:val="000000"/>
              </w:rPr>
            </w:pPr>
            <w:ins w:id="2172" w:author="Stefanie Lane" w:date="2022-05-12T12:10:00Z">
              <w:r w:rsidRPr="004F6583">
                <w:rPr>
                  <w:rFonts w:ascii="Calibri" w:eastAsia="Times New Roman" w:hAnsi="Calibri" w:cs="Calibri"/>
                  <w:color w:val="000000"/>
                </w:rPr>
                <w:t>0.00</w:t>
              </w:r>
            </w:ins>
          </w:p>
        </w:tc>
        <w:tc>
          <w:tcPr>
            <w:tcW w:w="1760" w:type="dxa"/>
            <w:tcBorders>
              <w:top w:val="nil"/>
              <w:left w:val="nil"/>
              <w:bottom w:val="nil"/>
              <w:right w:val="nil"/>
            </w:tcBorders>
            <w:shd w:val="clear" w:color="auto" w:fill="auto"/>
            <w:noWrap/>
            <w:vAlign w:val="bottom"/>
            <w:hideMark/>
          </w:tcPr>
          <w:p w14:paraId="2D706F7B" w14:textId="77777777" w:rsidR="004F6583" w:rsidRPr="004F6583" w:rsidRDefault="004F6583" w:rsidP="004F6583">
            <w:pPr>
              <w:spacing w:after="0" w:line="240" w:lineRule="auto"/>
              <w:jc w:val="center"/>
              <w:rPr>
                <w:ins w:id="2173" w:author="Stefanie Lane" w:date="2022-05-12T12:10:00Z"/>
                <w:rFonts w:ascii="Calibri" w:eastAsia="Times New Roman" w:hAnsi="Calibri" w:cs="Calibri"/>
                <w:color w:val="000000"/>
              </w:rPr>
            </w:pPr>
            <w:ins w:id="2174" w:author="Stefanie Lane" w:date="2022-05-12T12:10:00Z">
              <w:r w:rsidRPr="004F6583">
                <w:rPr>
                  <w:rFonts w:ascii="Calibri" w:eastAsia="Times New Roman" w:hAnsi="Calibri" w:cs="Calibri"/>
                  <w:color w:val="000000"/>
                </w:rPr>
                <w:t>-100.00</w:t>
              </w:r>
            </w:ins>
          </w:p>
        </w:tc>
      </w:tr>
      <w:tr w:rsidR="004F6583" w:rsidRPr="004F6583" w14:paraId="15E6AE00" w14:textId="77777777" w:rsidTr="004F6583">
        <w:trPr>
          <w:trHeight w:val="290"/>
          <w:ins w:id="2175" w:author="Stefanie Lane" w:date="2022-05-12T12:10:00Z"/>
        </w:trPr>
        <w:tc>
          <w:tcPr>
            <w:tcW w:w="1700" w:type="dxa"/>
            <w:vMerge/>
            <w:tcBorders>
              <w:top w:val="nil"/>
              <w:left w:val="nil"/>
              <w:bottom w:val="nil"/>
              <w:right w:val="nil"/>
            </w:tcBorders>
            <w:vAlign w:val="center"/>
            <w:hideMark/>
          </w:tcPr>
          <w:p w14:paraId="189C4A0C" w14:textId="77777777" w:rsidR="004F6583" w:rsidRPr="004F6583" w:rsidRDefault="004F6583" w:rsidP="004F6583">
            <w:pPr>
              <w:spacing w:after="0" w:line="240" w:lineRule="auto"/>
              <w:rPr>
                <w:ins w:id="2176"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ED16894" w14:textId="77777777" w:rsidR="004F6583" w:rsidRPr="004F6583" w:rsidRDefault="004F6583" w:rsidP="004F6583">
            <w:pPr>
              <w:spacing w:after="0" w:line="240" w:lineRule="auto"/>
              <w:rPr>
                <w:ins w:id="2177" w:author="Stefanie Lane" w:date="2022-05-12T12:10:00Z"/>
                <w:rFonts w:ascii="Arial" w:eastAsia="Times New Roman" w:hAnsi="Arial" w:cs="Arial"/>
                <w:i/>
                <w:iCs/>
                <w:sz w:val="20"/>
                <w:szCs w:val="20"/>
              </w:rPr>
            </w:pPr>
            <w:ins w:id="2178" w:author="Stefanie Lane" w:date="2022-05-12T12:10:00Z">
              <w:r w:rsidRPr="004F6583">
                <w:rPr>
                  <w:rFonts w:ascii="Arial" w:eastAsia="Times New Roman" w:hAnsi="Arial" w:cs="Arial"/>
                  <w:i/>
                  <w:iCs/>
                  <w:sz w:val="20"/>
                  <w:szCs w:val="20"/>
                </w:rPr>
                <w:t xml:space="preserve">Mimulus </w:t>
              </w:r>
              <w:proofErr w:type="spellStart"/>
              <w:r w:rsidRPr="004F6583">
                <w:rPr>
                  <w:rFonts w:ascii="Arial" w:eastAsia="Times New Roman" w:hAnsi="Arial" w:cs="Arial"/>
                  <w:i/>
                  <w:iCs/>
                  <w:sz w:val="20"/>
                  <w:szCs w:val="20"/>
                </w:rPr>
                <w:t>guttatus</w:t>
              </w:r>
              <w:proofErr w:type="spellEnd"/>
            </w:ins>
          </w:p>
        </w:tc>
        <w:tc>
          <w:tcPr>
            <w:tcW w:w="960" w:type="dxa"/>
            <w:tcBorders>
              <w:top w:val="nil"/>
              <w:left w:val="nil"/>
              <w:bottom w:val="nil"/>
              <w:right w:val="nil"/>
            </w:tcBorders>
            <w:shd w:val="clear" w:color="auto" w:fill="auto"/>
            <w:noWrap/>
            <w:vAlign w:val="bottom"/>
            <w:hideMark/>
          </w:tcPr>
          <w:p w14:paraId="02A5D4C7" w14:textId="77777777" w:rsidR="004F6583" w:rsidRPr="004F6583" w:rsidRDefault="004F6583" w:rsidP="004F6583">
            <w:pPr>
              <w:spacing w:after="0" w:line="240" w:lineRule="auto"/>
              <w:jc w:val="center"/>
              <w:rPr>
                <w:ins w:id="2179" w:author="Stefanie Lane" w:date="2022-05-12T12:10:00Z"/>
                <w:rFonts w:ascii="Calibri" w:eastAsia="Times New Roman" w:hAnsi="Calibri" w:cs="Calibri"/>
                <w:color w:val="000000"/>
              </w:rPr>
            </w:pPr>
            <w:ins w:id="2180" w:author="Stefanie Lane" w:date="2022-05-12T12:10:00Z">
              <w:r w:rsidRPr="004F6583">
                <w:rPr>
                  <w:rFonts w:ascii="Calibri" w:eastAsia="Times New Roman" w:hAnsi="Calibri" w:cs="Calibri"/>
                  <w:color w:val="000000"/>
                </w:rPr>
                <w:t>0.03</w:t>
              </w:r>
            </w:ins>
          </w:p>
        </w:tc>
        <w:tc>
          <w:tcPr>
            <w:tcW w:w="960" w:type="dxa"/>
            <w:tcBorders>
              <w:top w:val="nil"/>
              <w:left w:val="nil"/>
              <w:bottom w:val="nil"/>
              <w:right w:val="nil"/>
            </w:tcBorders>
            <w:shd w:val="clear" w:color="auto" w:fill="auto"/>
            <w:noWrap/>
            <w:vAlign w:val="bottom"/>
            <w:hideMark/>
          </w:tcPr>
          <w:p w14:paraId="2EE0960F" w14:textId="77777777" w:rsidR="004F6583" w:rsidRPr="004F6583" w:rsidRDefault="004F6583" w:rsidP="004F6583">
            <w:pPr>
              <w:spacing w:after="0" w:line="240" w:lineRule="auto"/>
              <w:jc w:val="center"/>
              <w:rPr>
                <w:ins w:id="2181" w:author="Stefanie Lane" w:date="2022-05-12T12:10:00Z"/>
                <w:rFonts w:ascii="Calibri" w:eastAsia="Times New Roman" w:hAnsi="Calibri" w:cs="Calibri"/>
                <w:color w:val="000000"/>
              </w:rPr>
            </w:pPr>
            <w:ins w:id="2182"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78E98707" w14:textId="77777777" w:rsidR="004F6583" w:rsidRPr="004F6583" w:rsidRDefault="004F6583" w:rsidP="004F6583">
            <w:pPr>
              <w:spacing w:after="0" w:line="240" w:lineRule="auto"/>
              <w:jc w:val="center"/>
              <w:rPr>
                <w:ins w:id="2183" w:author="Stefanie Lane" w:date="2022-05-12T12:10:00Z"/>
                <w:rFonts w:ascii="Calibri" w:eastAsia="Times New Roman" w:hAnsi="Calibri" w:cs="Calibri"/>
                <w:color w:val="000000"/>
              </w:rPr>
            </w:pPr>
            <w:ins w:id="2184"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single" w:sz="4" w:space="0" w:color="auto"/>
              <w:right w:val="nil"/>
            </w:tcBorders>
            <w:shd w:val="clear" w:color="auto" w:fill="auto"/>
            <w:noWrap/>
            <w:vAlign w:val="bottom"/>
            <w:hideMark/>
          </w:tcPr>
          <w:p w14:paraId="31EE169F" w14:textId="77777777" w:rsidR="004F6583" w:rsidRPr="004F6583" w:rsidRDefault="004F6583" w:rsidP="004F6583">
            <w:pPr>
              <w:spacing w:after="0" w:line="240" w:lineRule="auto"/>
              <w:jc w:val="center"/>
              <w:rPr>
                <w:ins w:id="2185" w:author="Stefanie Lane" w:date="2022-05-12T12:10:00Z"/>
                <w:rFonts w:ascii="Calibri" w:eastAsia="Times New Roman" w:hAnsi="Calibri" w:cs="Calibri"/>
                <w:color w:val="000000"/>
              </w:rPr>
            </w:pPr>
            <w:ins w:id="2186" w:author="Stefanie Lane" w:date="2022-05-12T12:10:00Z">
              <w:r w:rsidRPr="004F6583">
                <w:rPr>
                  <w:rFonts w:ascii="Calibri" w:eastAsia="Times New Roman" w:hAnsi="Calibri" w:cs="Calibri"/>
                  <w:color w:val="000000"/>
                </w:rPr>
                <w:t>-100.00</w:t>
              </w:r>
            </w:ins>
          </w:p>
        </w:tc>
      </w:tr>
      <w:tr w:rsidR="004F6583" w:rsidRPr="004F6583" w14:paraId="2DC66494" w14:textId="77777777" w:rsidTr="004F6583">
        <w:trPr>
          <w:trHeight w:val="290"/>
          <w:ins w:id="2187" w:author="Stefanie Lane" w:date="2022-05-12T12:10:00Z"/>
        </w:trPr>
        <w:tc>
          <w:tcPr>
            <w:tcW w:w="1700" w:type="dxa"/>
            <w:vMerge/>
            <w:tcBorders>
              <w:top w:val="nil"/>
              <w:left w:val="nil"/>
              <w:bottom w:val="nil"/>
              <w:right w:val="nil"/>
            </w:tcBorders>
            <w:vAlign w:val="center"/>
            <w:hideMark/>
          </w:tcPr>
          <w:p w14:paraId="4DAE007A" w14:textId="77777777" w:rsidR="004F6583" w:rsidRPr="004F6583" w:rsidRDefault="004F6583" w:rsidP="004F6583">
            <w:pPr>
              <w:spacing w:after="0" w:line="240" w:lineRule="auto"/>
              <w:rPr>
                <w:ins w:id="2188"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755374A" w14:textId="77777777" w:rsidR="004F6583" w:rsidRPr="004F6583" w:rsidRDefault="004F6583" w:rsidP="004F6583">
            <w:pPr>
              <w:spacing w:after="0" w:line="240" w:lineRule="auto"/>
              <w:rPr>
                <w:ins w:id="2189" w:author="Stefanie Lane" w:date="2022-05-12T12:10:00Z"/>
                <w:rFonts w:ascii="Arial" w:eastAsia="Times New Roman" w:hAnsi="Arial" w:cs="Arial"/>
                <w:i/>
                <w:iCs/>
                <w:sz w:val="20"/>
                <w:szCs w:val="20"/>
              </w:rPr>
            </w:pPr>
            <w:ins w:id="2190" w:author="Stefanie Lane" w:date="2022-05-12T12:10:00Z">
              <w:r w:rsidRPr="004F6583">
                <w:rPr>
                  <w:rFonts w:ascii="Arial" w:eastAsia="Times New Roman" w:hAnsi="Arial" w:cs="Arial"/>
                  <w:i/>
                  <w:iCs/>
                  <w:sz w:val="20"/>
                  <w:szCs w:val="20"/>
                </w:rPr>
                <w:t xml:space="preserve">Myosotis </w:t>
              </w:r>
              <w:proofErr w:type="spellStart"/>
              <w:r w:rsidRPr="004F6583">
                <w:rPr>
                  <w:rFonts w:ascii="Arial" w:eastAsia="Times New Roman" w:hAnsi="Arial" w:cs="Arial"/>
                  <w:i/>
                  <w:iCs/>
                  <w:sz w:val="20"/>
                  <w:szCs w:val="20"/>
                </w:rPr>
                <w:t>scorpiode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0B36EC1A" w14:textId="77777777" w:rsidR="004F6583" w:rsidRPr="004F6583" w:rsidRDefault="004F6583" w:rsidP="004F6583">
            <w:pPr>
              <w:spacing w:after="0" w:line="240" w:lineRule="auto"/>
              <w:jc w:val="center"/>
              <w:rPr>
                <w:ins w:id="2191" w:author="Stefanie Lane" w:date="2022-05-12T12:10:00Z"/>
                <w:rFonts w:ascii="Calibri" w:eastAsia="Times New Roman" w:hAnsi="Calibri" w:cs="Calibri"/>
                <w:color w:val="000000"/>
              </w:rPr>
            </w:pPr>
            <w:ins w:id="2192" w:author="Stefanie Lane" w:date="2022-05-12T12:10:00Z">
              <w:r w:rsidRPr="004F6583">
                <w:rPr>
                  <w:rFonts w:ascii="Calibri" w:eastAsia="Times New Roman" w:hAnsi="Calibri" w:cs="Calibri"/>
                  <w:color w:val="000000"/>
                </w:rPr>
                <w:t>0.31</w:t>
              </w:r>
            </w:ins>
          </w:p>
        </w:tc>
        <w:tc>
          <w:tcPr>
            <w:tcW w:w="960" w:type="dxa"/>
            <w:tcBorders>
              <w:top w:val="single" w:sz="4" w:space="0" w:color="auto"/>
              <w:left w:val="nil"/>
              <w:bottom w:val="single" w:sz="4" w:space="0" w:color="auto"/>
              <w:right w:val="nil"/>
            </w:tcBorders>
            <w:shd w:val="clear" w:color="auto" w:fill="auto"/>
            <w:noWrap/>
            <w:vAlign w:val="bottom"/>
            <w:hideMark/>
          </w:tcPr>
          <w:p w14:paraId="550C493B" w14:textId="77777777" w:rsidR="004F6583" w:rsidRPr="004F6583" w:rsidRDefault="004F6583" w:rsidP="004F6583">
            <w:pPr>
              <w:spacing w:after="0" w:line="240" w:lineRule="auto"/>
              <w:jc w:val="center"/>
              <w:rPr>
                <w:ins w:id="2193" w:author="Stefanie Lane" w:date="2022-05-12T12:10:00Z"/>
                <w:rFonts w:ascii="Calibri" w:eastAsia="Times New Roman" w:hAnsi="Calibri" w:cs="Calibri"/>
                <w:color w:val="000000"/>
              </w:rPr>
            </w:pPr>
            <w:ins w:id="2194" w:author="Stefanie Lane" w:date="2022-05-12T12:10:00Z">
              <w:r w:rsidRPr="004F6583">
                <w:rPr>
                  <w:rFonts w:ascii="Calibri" w:eastAsia="Times New Roman" w:hAnsi="Calibri" w:cs="Calibri"/>
                  <w:color w:val="000000"/>
                </w:rPr>
                <w:t>0.03</w:t>
              </w:r>
            </w:ins>
          </w:p>
        </w:tc>
        <w:tc>
          <w:tcPr>
            <w:tcW w:w="960" w:type="dxa"/>
            <w:tcBorders>
              <w:top w:val="single" w:sz="4" w:space="0" w:color="auto"/>
              <w:left w:val="nil"/>
              <w:bottom w:val="single" w:sz="4" w:space="0" w:color="auto"/>
              <w:right w:val="nil"/>
            </w:tcBorders>
            <w:shd w:val="clear" w:color="auto" w:fill="auto"/>
            <w:noWrap/>
            <w:vAlign w:val="bottom"/>
            <w:hideMark/>
          </w:tcPr>
          <w:p w14:paraId="53624795" w14:textId="77777777" w:rsidR="004F6583" w:rsidRPr="004F6583" w:rsidRDefault="004F6583" w:rsidP="004F6583">
            <w:pPr>
              <w:spacing w:after="0" w:line="240" w:lineRule="auto"/>
              <w:jc w:val="center"/>
              <w:rPr>
                <w:ins w:id="2195" w:author="Stefanie Lane" w:date="2022-05-12T12:10:00Z"/>
                <w:rFonts w:ascii="Calibri" w:eastAsia="Times New Roman" w:hAnsi="Calibri" w:cs="Calibri"/>
                <w:color w:val="000000"/>
              </w:rPr>
            </w:pPr>
            <w:ins w:id="2196" w:author="Stefanie Lane" w:date="2022-05-12T12:10:00Z">
              <w:r w:rsidRPr="004F6583">
                <w:rPr>
                  <w:rFonts w:ascii="Calibri" w:eastAsia="Times New Roman" w:hAnsi="Calibri" w:cs="Calibri"/>
                  <w:color w:val="000000"/>
                </w:rPr>
                <w:t>0.00</w:t>
              </w:r>
            </w:ins>
          </w:p>
        </w:tc>
        <w:tc>
          <w:tcPr>
            <w:tcW w:w="1760" w:type="dxa"/>
            <w:tcBorders>
              <w:top w:val="nil"/>
              <w:left w:val="nil"/>
              <w:bottom w:val="nil"/>
              <w:right w:val="nil"/>
            </w:tcBorders>
            <w:shd w:val="clear" w:color="auto" w:fill="auto"/>
            <w:noWrap/>
            <w:vAlign w:val="bottom"/>
            <w:hideMark/>
          </w:tcPr>
          <w:p w14:paraId="7C60EF39" w14:textId="77777777" w:rsidR="004F6583" w:rsidRPr="004F6583" w:rsidRDefault="004F6583" w:rsidP="004F6583">
            <w:pPr>
              <w:spacing w:after="0" w:line="240" w:lineRule="auto"/>
              <w:jc w:val="center"/>
              <w:rPr>
                <w:ins w:id="2197" w:author="Stefanie Lane" w:date="2022-05-12T12:10:00Z"/>
                <w:rFonts w:ascii="Calibri" w:eastAsia="Times New Roman" w:hAnsi="Calibri" w:cs="Calibri"/>
                <w:color w:val="000000"/>
              </w:rPr>
            </w:pPr>
            <w:ins w:id="2198" w:author="Stefanie Lane" w:date="2022-05-12T12:10:00Z">
              <w:r w:rsidRPr="004F6583">
                <w:rPr>
                  <w:rFonts w:ascii="Calibri" w:eastAsia="Times New Roman" w:hAnsi="Calibri" w:cs="Calibri"/>
                  <w:color w:val="000000"/>
                </w:rPr>
                <w:t>-100.00</w:t>
              </w:r>
            </w:ins>
          </w:p>
        </w:tc>
      </w:tr>
      <w:tr w:rsidR="004F6583" w:rsidRPr="004F6583" w14:paraId="3023E6AD" w14:textId="77777777" w:rsidTr="004F6583">
        <w:trPr>
          <w:trHeight w:val="290"/>
          <w:ins w:id="2199" w:author="Stefanie Lane" w:date="2022-05-12T12:10:00Z"/>
        </w:trPr>
        <w:tc>
          <w:tcPr>
            <w:tcW w:w="1700" w:type="dxa"/>
            <w:vMerge/>
            <w:tcBorders>
              <w:top w:val="nil"/>
              <w:left w:val="nil"/>
              <w:bottom w:val="nil"/>
              <w:right w:val="nil"/>
            </w:tcBorders>
            <w:vAlign w:val="center"/>
            <w:hideMark/>
          </w:tcPr>
          <w:p w14:paraId="2F0D59CF" w14:textId="77777777" w:rsidR="004F6583" w:rsidRPr="004F6583" w:rsidRDefault="004F6583" w:rsidP="004F6583">
            <w:pPr>
              <w:spacing w:after="0" w:line="240" w:lineRule="auto"/>
              <w:rPr>
                <w:ins w:id="2200"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E3B1E16" w14:textId="77777777" w:rsidR="004F6583" w:rsidRPr="004F6583" w:rsidRDefault="004F6583" w:rsidP="004F6583">
            <w:pPr>
              <w:spacing w:after="0" w:line="240" w:lineRule="auto"/>
              <w:rPr>
                <w:ins w:id="2201" w:author="Stefanie Lane" w:date="2022-05-12T12:10:00Z"/>
                <w:rFonts w:ascii="Arial" w:eastAsia="Times New Roman" w:hAnsi="Arial" w:cs="Arial"/>
                <w:i/>
                <w:iCs/>
                <w:sz w:val="20"/>
                <w:szCs w:val="20"/>
              </w:rPr>
            </w:pPr>
            <w:ins w:id="2202" w:author="Stefanie Lane" w:date="2022-05-12T12:10:00Z">
              <w:r w:rsidRPr="004F6583">
                <w:rPr>
                  <w:rFonts w:ascii="Arial" w:eastAsia="Times New Roman" w:hAnsi="Arial" w:cs="Arial"/>
                  <w:i/>
                  <w:iCs/>
                  <w:sz w:val="20"/>
                  <w:szCs w:val="20"/>
                </w:rPr>
                <w:t xml:space="preserve">Oenanthe </w:t>
              </w:r>
              <w:proofErr w:type="spellStart"/>
              <w:r w:rsidRPr="004F6583">
                <w:rPr>
                  <w:rFonts w:ascii="Arial" w:eastAsia="Times New Roman" w:hAnsi="Arial" w:cs="Arial"/>
                  <w:i/>
                  <w:iCs/>
                  <w:sz w:val="20"/>
                  <w:szCs w:val="20"/>
                </w:rPr>
                <w:t>sarmentosa</w:t>
              </w:r>
              <w:proofErr w:type="spellEnd"/>
            </w:ins>
          </w:p>
        </w:tc>
        <w:tc>
          <w:tcPr>
            <w:tcW w:w="960" w:type="dxa"/>
            <w:tcBorders>
              <w:top w:val="nil"/>
              <w:left w:val="nil"/>
              <w:bottom w:val="nil"/>
              <w:right w:val="nil"/>
            </w:tcBorders>
            <w:shd w:val="clear" w:color="auto" w:fill="auto"/>
            <w:noWrap/>
            <w:vAlign w:val="bottom"/>
            <w:hideMark/>
          </w:tcPr>
          <w:p w14:paraId="2CFDFB33" w14:textId="77777777" w:rsidR="004F6583" w:rsidRPr="004F6583" w:rsidRDefault="004F6583" w:rsidP="004F6583">
            <w:pPr>
              <w:spacing w:after="0" w:line="240" w:lineRule="auto"/>
              <w:jc w:val="center"/>
              <w:rPr>
                <w:ins w:id="2203" w:author="Stefanie Lane" w:date="2022-05-12T12:10:00Z"/>
                <w:rFonts w:ascii="Calibri" w:eastAsia="Times New Roman" w:hAnsi="Calibri" w:cs="Calibri"/>
                <w:color w:val="000000"/>
              </w:rPr>
            </w:pPr>
            <w:ins w:id="2204" w:author="Stefanie Lane" w:date="2022-05-12T12:10:00Z">
              <w:r w:rsidRPr="004F6583">
                <w:rPr>
                  <w:rFonts w:ascii="Calibri" w:eastAsia="Times New Roman" w:hAnsi="Calibri" w:cs="Calibri"/>
                  <w:color w:val="000000"/>
                </w:rPr>
                <w:t>0.17</w:t>
              </w:r>
            </w:ins>
          </w:p>
        </w:tc>
        <w:tc>
          <w:tcPr>
            <w:tcW w:w="960" w:type="dxa"/>
            <w:tcBorders>
              <w:top w:val="nil"/>
              <w:left w:val="nil"/>
              <w:bottom w:val="nil"/>
              <w:right w:val="nil"/>
            </w:tcBorders>
            <w:shd w:val="clear" w:color="auto" w:fill="auto"/>
            <w:noWrap/>
            <w:vAlign w:val="bottom"/>
            <w:hideMark/>
          </w:tcPr>
          <w:p w14:paraId="269A98C3" w14:textId="77777777" w:rsidR="004F6583" w:rsidRPr="004F6583" w:rsidRDefault="004F6583" w:rsidP="004F6583">
            <w:pPr>
              <w:spacing w:after="0" w:line="240" w:lineRule="auto"/>
              <w:jc w:val="center"/>
              <w:rPr>
                <w:ins w:id="2205" w:author="Stefanie Lane" w:date="2022-05-12T12:10:00Z"/>
                <w:rFonts w:ascii="Calibri" w:eastAsia="Times New Roman" w:hAnsi="Calibri" w:cs="Calibri"/>
                <w:color w:val="000000"/>
              </w:rPr>
            </w:pPr>
            <w:ins w:id="2206" w:author="Stefanie Lane" w:date="2022-05-12T12:10:00Z">
              <w:r w:rsidRPr="004F6583">
                <w:rPr>
                  <w:rFonts w:ascii="Calibri" w:eastAsia="Times New Roman" w:hAnsi="Calibri" w:cs="Calibri"/>
                  <w:color w:val="000000"/>
                </w:rPr>
                <w:t>0.30</w:t>
              </w:r>
            </w:ins>
          </w:p>
        </w:tc>
        <w:tc>
          <w:tcPr>
            <w:tcW w:w="960" w:type="dxa"/>
            <w:tcBorders>
              <w:top w:val="nil"/>
              <w:left w:val="nil"/>
              <w:bottom w:val="nil"/>
              <w:right w:val="nil"/>
            </w:tcBorders>
            <w:shd w:val="clear" w:color="auto" w:fill="auto"/>
            <w:noWrap/>
            <w:vAlign w:val="bottom"/>
            <w:hideMark/>
          </w:tcPr>
          <w:p w14:paraId="13E34463" w14:textId="77777777" w:rsidR="004F6583" w:rsidRPr="004F6583" w:rsidRDefault="004F6583" w:rsidP="004F6583">
            <w:pPr>
              <w:spacing w:after="0" w:line="240" w:lineRule="auto"/>
              <w:jc w:val="center"/>
              <w:rPr>
                <w:ins w:id="2207" w:author="Stefanie Lane" w:date="2022-05-12T12:10:00Z"/>
                <w:rFonts w:ascii="Calibri" w:eastAsia="Times New Roman" w:hAnsi="Calibri" w:cs="Calibri"/>
                <w:color w:val="000000"/>
              </w:rPr>
            </w:pPr>
            <w:ins w:id="2208"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single" w:sz="4" w:space="0" w:color="auto"/>
              <w:right w:val="nil"/>
            </w:tcBorders>
            <w:shd w:val="clear" w:color="auto" w:fill="auto"/>
            <w:noWrap/>
            <w:vAlign w:val="bottom"/>
            <w:hideMark/>
          </w:tcPr>
          <w:p w14:paraId="10C351C0" w14:textId="77777777" w:rsidR="004F6583" w:rsidRPr="004F6583" w:rsidRDefault="004F6583" w:rsidP="004F6583">
            <w:pPr>
              <w:spacing w:after="0" w:line="240" w:lineRule="auto"/>
              <w:jc w:val="center"/>
              <w:rPr>
                <w:ins w:id="2209" w:author="Stefanie Lane" w:date="2022-05-12T12:10:00Z"/>
                <w:rFonts w:ascii="Calibri" w:eastAsia="Times New Roman" w:hAnsi="Calibri" w:cs="Calibri"/>
                <w:color w:val="000000"/>
              </w:rPr>
            </w:pPr>
            <w:ins w:id="2210" w:author="Stefanie Lane" w:date="2022-05-12T12:10:00Z">
              <w:r w:rsidRPr="004F6583">
                <w:rPr>
                  <w:rFonts w:ascii="Calibri" w:eastAsia="Times New Roman" w:hAnsi="Calibri" w:cs="Calibri"/>
                  <w:color w:val="000000"/>
                </w:rPr>
                <w:t>-100.00</w:t>
              </w:r>
            </w:ins>
          </w:p>
        </w:tc>
      </w:tr>
      <w:tr w:rsidR="004F6583" w:rsidRPr="004F6583" w14:paraId="10ECDB13" w14:textId="77777777" w:rsidTr="004F6583">
        <w:trPr>
          <w:trHeight w:val="290"/>
          <w:ins w:id="2211" w:author="Stefanie Lane" w:date="2022-05-12T12:10:00Z"/>
        </w:trPr>
        <w:tc>
          <w:tcPr>
            <w:tcW w:w="1700" w:type="dxa"/>
            <w:vMerge/>
            <w:tcBorders>
              <w:top w:val="nil"/>
              <w:left w:val="nil"/>
              <w:bottom w:val="nil"/>
              <w:right w:val="nil"/>
            </w:tcBorders>
            <w:vAlign w:val="center"/>
            <w:hideMark/>
          </w:tcPr>
          <w:p w14:paraId="6C554FF7" w14:textId="77777777" w:rsidR="004F6583" w:rsidRPr="004F6583" w:rsidRDefault="004F6583" w:rsidP="004F6583">
            <w:pPr>
              <w:spacing w:after="0" w:line="240" w:lineRule="auto"/>
              <w:rPr>
                <w:ins w:id="2212"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FE99DC2" w14:textId="77777777" w:rsidR="004F6583" w:rsidRPr="004F6583" w:rsidRDefault="004F6583" w:rsidP="004F6583">
            <w:pPr>
              <w:spacing w:after="0" w:line="240" w:lineRule="auto"/>
              <w:rPr>
                <w:ins w:id="2213" w:author="Stefanie Lane" w:date="2022-05-12T12:10:00Z"/>
                <w:rFonts w:ascii="Arial" w:eastAsia="Times New Roman" w:hAnsi="Arial" w:cs="Arial"/>
                <w:i/>
                <w:iCs/>
                <w:sz w:val="20"/>
                <w:szCs w:val="20"/>
              </w:rPr>
            </w:pPr>
            <w:proofErr w:type="spellStart"/>
            <w:ins w:id="2214" w:author="Stefanie Lane" w:date="2022-05-12T12:10:00Z">
              <w:r w:rsidRPr="004F6583">
                <w:rPr>
                  <w:rFonts w:ascii="Arial" w:eastAsia="Times New Roman" w:hAnsi="Arial" w:cs="Arial"/>
                  <w:i/>
                  <w:iCs/>
                  <w:sz w:val="20"/>
                  <w:szCs w:val="20"/>
                </w:rPr>
                <w:t>Platanther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dilatata</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6055EC06" w14:textId="77777777" w:rsidR="004F6583" w:rsidRPr="004F6583" w:rsidRDefault="004F6583" w:rsidP="004F6583">
            <w:pPr>
              <w:spacing w:after="0" w:line="240" w:lineRule="auto"/>
              <w:jc w:val="center"/>
              <w:rPr>
                <w:ins w:id="2215" w:author="Stefanie Lane" w:date="2022-05-12T12:10:00Z"/>
                <w:rFonts w:ascii="Calibri" w:eastAsia="Times New Roman" w:hAnsi="Calibri" w:cs="Calibri"/>
                <w:color w:val="000000"/>
              </w:rPr>
            </w:pPr>
            <w:ins w:id="2216" w:author="Stefanie Lane" w:date="2022-05-12T12:10:00Z">
              <w:r w:rsidRPr="004F6583">
                <w:rPr>
                  <w:rFonts w:ascii="Calibri" w:eastAsia="Times New Roman" w:hAnsi="Calibri" w:cs="Calibri"/>
                  <w:color w:val="000000"/>
                </w:rPr>
                <w:t>0.21</w:t>
              </w:r>
            </w:ins>
          </w:p>
        </w:tc>
        <w:tc>
          <w:tcPr>
            <w:tcW w:w="960" w:type="dxa"/>
            <w:tcBorders>
              <w:top w:val="single" w:sz="4" w:space="0" w:color="auto"/>
              <w:left w:val="nil"/>
              <w:bottom w:val="single" w:sz="4" w:space="0" w:color="auto"/>
              <w:right w:val="nil"/>
            </w:tcBorders>
            <w:shd w:val="clear" w:color="auto" w:fill="auto"/>
            <w:noWrap/>
            <w:vAlign w:val="bottom"/>
            <w:hideMark/>
          </w:tcPr>
          <w:p w14:paraId="5B4C8622" w14:textId="77777777" w:rsidR="004F6583" w:rsidRPr="004F6583" w:rsidRDefault="004F6583" w:rsidP="004F6583">
            <w:pPr>
              <w:spacing w:after="0" w:line="240" w:lineRule="auto"/>
              <w:jc w:val="center"/>
              <w:rPr>
                <w:ins w:id="2217" w:author="Stefanie Lane" w:date="2022-05-12T12:10:00Z"/>
                <w:rFonts w:ascii="Calibri" w:eastAsia="Times New Roman" w:hAnsi="Calibri" w:cs="Calibri"/>
                <w:color w:val="000000"/>
              </w:rPr>
            </w:pPr>
            <w:ins w:id="2218" w:author="Stefanie Lane" w:date="2022-05-12T12:10:00Z">
              <w:r w:rsidRPr="004F6583">
                <w:rPr>
                  <w:rFonts w:ascii="Calibri" w:eastAsia="Times New Roman" w:hAnsi="Calibri" w:cs="Calibri"/>
                  <w:color w:val="000000"/>
                </w:rPr>
                <w:t>0.03</w:t>
              </w:r>
            </w:ins>
          </w:p>
        </w:tc>
        <w:tc>
          <w:tcPr>
            <w:tcW w:w="960" w:type="dxa"/>
            <w:tcBorders>
              <w:top w:val="single" w:sz="4" w:space="0" w:color="auto"/>
              <w:left w:val="nil"/>
              <w:bottom w:val="single" w:sz="4" w:space="0" w:color="auto"/>
              <w:right w:val="nil"/>
            </w:tcBorders>
            <w:shd w:val="clear" w:color="auto" w:fill="auto"/>
            <w:noWrap/>
            <w:vAlign w:val="bottom"/>
            <w:hideMark/>
          </w:tcPr>
          <w:p w14:paraId="21C2AC08" w14:textId="77777777" w:rsidR="004F6583" w:rsidRPr="004F6583" w:rsidRDefault="004F6583" w:rsidP="004F6583">
            <w:pPr>
              <w:spacing w:after="0" w:line="240" w:lineRule="auto"/>
              <w:jc w:val="center"/>
              <w:rPr>
                <w:ins w:id="2219" w:author="Stefanie Lane" w:date="2022-05-12T12:10:00Z"/>
                <w:rFonts w:ascii="Calibri" w:eastAsia="Times New Roman" w:hAnsi="Calibri" w:cs="Calibri"/>
                <w:color w:val="000000"/>
              </w:rPr>
            </w:pPr>
            <w:ins w:id="2220" w:author="Stefanie Lane" w:date="2022-05-12T12:10:00Z">
              <w:r w:rsidRPr="004F6583">
                <w:rPr>
                  <w:rFonts w:ascii="Calibri" w:eastAsia="Times New Roman" w:hAnsi="Calibri" w:cs="Calibri"/>
                  <w:color w:val="000000"/>
                </w:rPr>
                <w:t>0.00</w:t>
              </w:r>
            </w:ins>
          </w:p>
        </w:tc>
        <w:tc>
          <w:tcPr>
            <w:tcW w:w="1760" w:type="dxa"/>
            <w:tcBorders>
              <w:top w:val="nil"/>
              <w:left w:val="nil"/>
              <w:bottom w:val="nil"/>
              <w:right w:val="nil"/>
            </w:tcBorders>
            <w:shd w:val="clear" w:color="auto" w:fill="auto"/>
            <w:noWrap/>
            <w:vAlign w:val="bottom"/>
            <w:hideMark/>
          </w:tcPr>
          <w:p w14:paraId="444E750A" w14:textId="77777777" w:rsidR="004F6583" w:rsidRPr="004F6583" w:rsidRDefault="004F6583" w:rsidP="004F6583">
            <w:pPr>
              <w:spacing w:after="0" w:line="240" w:lineRule="auto"/>
              <w:jc w:val="center"/>
              <w:rPr>
                <w:ins w:id="2221" w:author="Stefanie Lane" w:date="2022-05-12T12:10:00Z"/>
                <w:rFonts w:ascii="Calibri" w:eastAsia="Times New Roman" w:hAnsi="Calibri" w:cs="Calibri"/>
                <w:color w:val="000000"/>
              </w:rPr>
            </w:pPr>
            <w:ins w:id="2222" w:author="Stefanie Lane" w:date="2022-05-12T12:10:00Z">
              <w:r w:rsidRPr="004F6583">
                <w:rPr>
                  <w:rFonts w:ascii="Calibri" w:eastAsia="Times New Roman" w:hAnsi="Calibri" w:cs="Calibri"/>
                  <w:color w:val="000000"/>
                </w:rPr>
                <w:t>-100.00</w:t>
              </w:r>
            </w:ins>
          </w:p>
        </w:tc>
      </w:tr>
      <w:tr w:rsidR="004F6583" w:rsidRPr="004F6583" w14:paraId="4AC6D7CB" w14:textId="77777777" w:rsidTr="004F6583">
        <w:trPr>
          <w:trHeight w:val="290"/>
          <w:ins w:id="2223" w:author="Stefanie Lane" w:date="2022-05-12T12:10:00Z"/>
        </w:trPr>
        <w:tc>
          <w:tcPr>
            <w:tcW w:w="1700" w:type="dxa"/>
            <w:vMerge/>
            <w:tcBorders>
              <w:top w:val="nil"/>
              <w:left w:val="nil"/>
              <w:bottom w:val="nil"/>
              <w:right w:val="nil"/>
            </w:tcBorders>
            <w:vAlign w:val="center"/>
            <w:hideMark/>
          </w:tcPr>
          <w:p w14:paraId="699D2498" w14:textId="77777777" w:rsidR="004F6583" w:rsidRPr="004F6583" w:rsidRDefault="004F6583" w:rsidP="004F6583">
            <w:pPr>
              <w:spacing w:after="0" w:line="240" w:lineRule="auto"/>
              <w:rPr>
                <w:ins w:id="2224"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C91BA01" w14:textId="77777777" w:rsidR="004F6583" w:rsidRPr="004F6583" w:rsidRDefault="004F6583" w:rsidP="004F6583">
            <w:pPr>
              <w:spacing w:after="0" w:line="240" w:lineRule="auto"/>
              <w:rPr>
                <w:ins w:id="2225" w:author="Stefanie Lane" w:date="2022-05-12T12:10:00Z"/>
                <w:rFonts w:ascii="Arial" w:eastAsia="Times New Roman" w:hAnsi="Arial" w:cs="Arial"/>
                <w:i/>
                <w:iCs/>
                <w:sz w:val="20"/>
                <w:szCs w:val="20"/>
              </w:rPr>
            </w:pPr>
            <w:ins w:id="2226" w:author="Stefanie Lane" w:date="2022-05-12T12:10:00Z">
              <w:r w:rsidRPr="004F6583">
                <w:rPr>
                  <w:rFonts w:ascii="Arial" w:eastAsia="Times New Roman" w:hAnsi="Arial" w:cs="Arial"/>
                  <w:i/>
                  <w:iCs/>
                  <w:sz w:val="20"/>
                  <w:szCs w:val="20"/>
                </w:rPr>
                <w:t>Poa palustris</w:t>
              </w:r>
            </w:ins>
          </w:p>
        </w:tc>
        <w:tc>
          <w:tcPr>
            <w:tcW w:w="960" w:type="dxa"/>
            <w:tcBorders>
              <w:top w:val="nil"/>
              <w:left w:val="nil"/>
              <w:bottom w:val="nil"/>
              <w:right w:val="nil"/>
            </w:tcBorders>
            <w:shd w:val="clear" w:color="auto" w:fill="auto"/>
            <w:noWrap/>
            <w:vAlign w:val="bottom"/>
            <w:hideMark/>
          </w:tcPr>
          <w:p w14:paraId="0D998997" w14:textId="77777777" w:rsidR="004F6583" w:rsidRPr="004F6583" w:rsidRDefault="004F6583" w:rsidP="004F6583">
            <w:pPr>
              <w:spacing w:after="0" w:line="240" w:lineRule="auto"/>
              <w:jc w:val="center"/>
              <w:rPr>
                <w:ins w:id="2227" w:author="Stefanie Lane" w:date="2022-05-12T12:10:00Z"/>
                <w:rFonts w:ascii="Calibri" w:eastAsia="Times New Roman" w:hAnsi="Calibri" w:cs="Calibri"/>
                <w:color w:val="000000"/>
              </w:rPr>
            </w:pPr>
            <w:ins w:id="2228" w:author="Stefanie Lane" w:date="2022-05-12T12:10:00Z">
              <w:r w:rsidRPr="004F6583">
                <w:rPr>
                  <w:rFonts w:ascii="Calibri" w:eastAsia="Times New Roman" w:hAnsi="Calibri" w:cs="Calibri"/>
                  <w:color w:val="000000"/>
                </w:rPr>
                <w:t>0.55</w:t>
              </w:r>
            </w:ins>
          </w:p>
        </w:tc>
        <w:tc>
          <w:tcPr>
            <w:tcW w:w="960" w:type="dxa"/>
            <w:tcBorders>
              <w:top w:val="nil"/>
              <w:left w:val="nil"/>
              <w:bottom w:val="nil"/>
              <w:right w:val="nil"/>
            </w:tcBorders>
            <w:shd w:val="clear" w:color="auto" w:fill="auto"/>
            <w:noWrap/>
            <w:vAlign w:val="bottom"/>
            <w:hideMark/>
          </w:tcPr>
          <w:p w14:paraId="5640156F" w14:textId="77777777" w:rsidR="004F6583" w:rsidRPr="004F6583" w:rsidRDefault="004F6583" w:rsidP="004F6583">
            <w:pPr>
              <w:spacing w:after="0" w:line="240" w:lineRule="auto"/>
              <w:jc w:val="center"/>
              <w:rPr>
                <w:ins w:id="2229" w:author="Stefanie Lane" w:date="2022-05-12T12:10:00Z"/>
                <w:rFonts w:ascii="Calibri" w:eastAsia="Times New Roman" w:hAnsi="Calibri" w:cs="Calibri"/>
                <w:color w:val="000000"/>
              </w:rPr>
            </w:pPr>
            <w:ins w:id="2230" w:author="Stefanie Lane" w:date="2022-05-12T12:10:00Z">
              <w:r w:rsidRPr="004F6583">
                <w:rPr>
                  <w:rFonts w:ascii="Calibri" w:eastAsia="Times New Roman" w:hAnsi="Calibri" w:cs="Calibri"/>
                  <w:color w:val="000000"/>
                </w:rPr>
                <w:t>1.73</w:t>
              </w:r>
            </w:ins>
          </w:p>
        </w:tc>
        <w:tc>
          <w:tcPr>
            <w:tcW w:w="960" w:type="dxa"/>
            <w:tcBorders>
              <w:top w:val="nil"/>
              <w:left w:val="nil"/>
              <w:bottom w:val="nil"/>
              <w:right w:val="nil"/>
            </w:tcBorders>
            <w:shd w:val="clear" w:color="auto" w:fill="auto"/>
            <w:noWrap/>
            <w:vAlign w:val="bottom"/>
            <w:hideMark/>
          </w:tcPr>
          <w:p w14:paraId="73832A46" w14:textId="77777777" w:rsidR="004F6583" w:rsidRPr="004F6583" w:rsidRDefault="004F6583" w:rsidP="004F6583">
            <w:pPr>
              <w:spacing w:after="0" w:line="240" w:lineRule="auto"/>
              <w:jc w:val="center"/>
              <w:rPr>
                <w:ins w:id="2231" w:author="Stefanie Lane" w:date="2022-05-12T12:10:00Z"/>
                <w:rFonts w:ascii="Calibri" w:eastAsia="Times New Roman" w:hAnsi="Calibri" w:cs="Calibri"/>
                <w:color w:val="000000"/>
              </w:rPr>
            </w:pPr>
            <w:ins w:id="2232"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single" w:sz="4" w:space="0" w:color="auto"/>
              <w:right w:val="nil"/>
            </w:tcBorders>
            <w:shd w:val="clear" w:color="auto" w:fill="auto"/>
            <w:noWrap/>
            <w:vAlign w:val="bottom"/>
            <w:hideMark/>
          </w:tcPr>
          <w:p w14:paraId="09F9AF4D" w14:textId="77777777" w:rsidR="004F6583" w:rsidRPr="004F6583" w:rsidRDefault="004F6583" w:rsidP="004F6583">
            <w:pPr>
              <w:spacing w:after="0" w:line="240" w:lineRule="auto"/>
              <w:jc w:val="center"/>
              <w:rPr>
                <w:ins w:id="2233" w:author="Stefanie Lane" w:date="2022-05-12T12:10:00Z"/>
                <w:rFonts w:ascii="Calibri" w:eastAsia="Times New Roman" w:hAnsi="Calibri" w:cs="Calibri"/>
                <w:color w:val="000000"/>
              </w:rPr>
            </w:pPr>
            <w:ins w:id="2234" w:author="Stefanie Lane" w:date="2022-05-12T12:10:00Z">
              <w:r w:rsidRPr="004F6583">
                <w:rPr>
                  <w:rFonts w:ascii="Calibri" w:eastAsia="Times New Roman" w:hAnsi="Calibri" w:cs="Calibri"/>
                  <w:color w:val="000000"/>
                </w:rPr>
                <w:t>-100.00</w:t>
              </w:r>
            </w:ins>
          </w:p>
        </w:tc>
      </w:tr>
      <w:tr w:rsidR="004F6583" w:rsidRPr="004F6583" w14:paraId="3712F64E" w14:textId="77777777" w:rsidTr="004F6583">
        <w:trPr>
          <w:trHeight w:val="290"/>
          <w:ins w:id="2235" w:author="Stefanie Lane" w:date="2022-05-12T12:10:00Z"/>
        </w:trPr>
        <w:tc>
          <w:tcPr>
            <w:tcW w:w="1700" w:type="dxa"/>
            <w:vMerge/>
            <w:tcBorders>
              <w:top w:val="nil"/>
              <w:left w:val="nil"/>
              <w:bottom w:val="nil"/>
              <w:right w:val="nil"/>
            </w:tcBorders>
            <w:vAlign w:val="center"/>
            <w:hideMark/>
          </w:tcPr>
          <w:p w14:paraId="495150C6" w14:textId="77777777" w:rsidR="004F6583" w:rsidRPr="004F6583" w:rsidRDefault="004F6583" w:rsidP="004F6583">
            <w:pPr>
              <w:spacing w:after="0" w:line="240" w:lineRule="auto"/>
              <w:rPr>
                <w:ins w:id="2236"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F94A773" w14:textId="77777777" w:rsidR="004F6583" w:rsidRPr="004F6583" w:rsidRDefault="004F6583" w:rsidP="004F6583">
            <w:pPr>
              <w:spacing w:after="0" w:line="240" w:lineRule="auto"/>
              <w:rPr>
                <w:ins w:id="2237" w:author="Stefanie Lane" w:date="2022-05-12T12:10:00Z"/>
                <w:rFonts w:ascii="Arial" w:eastAsia="Times New Roman" w:hAnsi="Arial" w:cs="Arial"/>
                <w:i/>
                <w:iCs/>
                <w:sz w:val="20"/>
                <w:szCs w:val="20"/>
              </w:rPr>
            </w:pPr>
            <w:ins w:id="2238" w:author="Stefanie Lane" w:date="2022-05-12T12:10:00Z">
              <w:r w:rsidRPr="004F6583">
                <w:rPr>
                  <w:rFonts w:ascii="Arial" w:eastAsia="Times New Roman" w:hAnsi="Arial" w:cs="Arial"/>
                  <w:i/>
                  <w:iCs/>
                  <w:sz w:val="20"/>
                  <w:szCs w:val="20"/>
                </w:rPr>
                <w:t xml:space="preserve">Poa </w:t>
              </w:r>
              <w:proofErr w:type="spellStart"/>
              <w:r w:rsidRPr="004F6583">
                <w:rPr>
                  <w:rFonts w:ascii="Arial" w:eastAsia="Times New Roman" w:hAnsi="Arial" w:cs="Arial"/>
                  <w:i/>
                  <w:iCs/>
                  <w:sz w:val="20"/>
                  <w:szCs w:val="20"/>
                </w:rPr>
                <w:t>triviali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14E8D9B8" w14:textId="77777777" w:rsidR="004F6583" w:rsidRPr="004F6583" w:rsidRDefault="004F6583" w:rsidP="004F6583">
            <w:pPr>
              <w:spacing w:after="0" w:line="240" w:lineRule="auto"/>
              <w:jc w:val="center"/>
              <w:rPr>
                <w:ins w:id="2239" w:author="Stefanie Lane" w:date="2022-05-12T12:10:00Z"/>
                <w:rFonts w:ascii="Calibri" w:eastAsia="Times New Roman" w:hAnsi="Calibri" w:cs="Calibri"/>
                <w:color w:val="000000"/>
              </w:rPr>
            </w:pPr>
            <w:ins w:id="2240" w:author="Stefanie Lane" w:date="2022-05-12T12:10:00Z">
              <w:r w:rsidRPr="004F6583">
                <w:rPr>
                  <w:rFonts w:ascii="Calibri" w:eastAsia="Times New Roman" w:hAnsi="Calibri" w:cs="Calibri"/>
                  <w:color w:val="000000"/>
                </w:rPr>
                <w:t>0.31</w:t>
              </w:r>
            </w:ins>
          </w:p>
        </w:tc>
        <w:tc>
          <w:tcPr>
            <w:tcW w:w="960" w:type="dxa"/>
            <w:tcBorders>
              <w:top w:val="single" w:sz="4" w:space="0" w:color="auto"/>
              <w:left w:val="nil"/>
              <w:bottom w:val="single" w:sz="4" w:space="0" w:color="auto"/>
              <w:right w:val="nil"/>
            </w:tcBorders>
            <w:shd w:val="clear" w:color="auto" w:fill="auto"/>
            <w:noWrap/>
            <w:vAlign w:val="bottom"/>
            <w:hideMark/>
          </w:tcPr>
          <w:p w14:paraId="43F533BF" w14:textId="77777777" w:rsidR="004F6583" w:rsidRPr="004F6583" w:rsidRDefault="004F6583" w:rsidP="004F6583">
            <w:pPr>
              <w:spacing w:after="0" w:line="240" w:lineRule="auto"/>
              <w:jc w:val="center"/>
              <w:rPr>
                <w:ins w:id="2241" w:author="Stefanie Lane" w:date="2022-05-12T12:10:00Z"/>
                <w:rFonts w:ascii="Calibri" w:eastAsia="Times New Roman" w:hAnsi="Calibri" w:cs="Calibri"/>
                <w:color w:val="000000"/>
              </w:rPr>
            </w:pPr>
            <w:ins w:id="2242"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30CF004D" w14:textId="77777777" w:rsidR="004F6583" w:rsidRPr="004F6583" w:rsidRDefault="004F6583" w:rsidP="004F6583">
            <w:pPr>
              <w:spacing w:after="0" w:line="240" w:lineRule="auto"/>
              <w:jc w:val="center"/>
              <w:rPr>
                <w:ins w:id="2243" w:author="Stefanie Lane" w:date="2022-05-12T12:10:00Z"/>
                <w:rFonts w:ascii="Calibri" w:eastAsia="Times New Roman" w:hAnsi="Calibri" w:cs="Calibri"/>
                <w:color w:val="000000"/>
              </w:rPr>
            </w:pPr>
            <w:ins w:id="2244" w:author="Stefanie Lane" w:date="2022-05-12T12:10:00Z">
              <w:r w:rsidRPr="004F6583">
                <w:rPr>
                  <w:rFonts w:ascii="Calibri" w:eastAsia="Times New Roman" w:hAnsi="Calibri" w:cs="Calibri"/>
                  <w:color w:val="000000"/>
                </w:rPr>
                <w:t>0.00</w:t>
              </w:r>
            </w:ins>
          </w:p>
        </w:tc>
        <w:tc>
          <w:tcPr>
            <w:tcW w:w="1760" w:type="dxa"/>
            <w:tcBorders>
              <w:top w:val="nil"/>
              <w:left w:val="nil"/>
              <w:bottom w:val="nil"/>
              <w:right w:val="nil"/>
            </w:tcBorders>
            <w:shd w:val="clear" w:color="auto" w:fill="auto"/>
            <w:noWrap/>
            <w:vAlign w:val="bottom"/>
            <w:hideMark/>
          </w:tcPr>
          <w:p w14:paraId="104B629E" w14:textId="77777777" w:rsidR="004F6583" w:rsidRPr="004F6583" w:rsidRDefault="004F6583" w:rsidP="004F6583">
            <w:pPr>
              <w:spacing w:after="0" w:line="240" w:lineRule="auto"/>
              <w:jc w:val="center"/>
              <w:rPr>
                <w:ins w:id="2245" w:author="Stefanie Lane" w:date="2022-05-12T12:10:00Z"/>
                <w:rFonts w:ascii="Calibri" w:eastAsia="Times New Roman" w:hAnsi="Calibri" w:cs="Calibri"/>
                <w:color w:val="000000"/>
              </w:rPr>
            </w:pPr>
            <w:ins w:id="2246" w:author="Stefanie Lane" w:date="2022-05-12T12:10:00Z">
              <w:r w:rsidRPr="004F6583">
                <w:rPr>
                  <w:rFonts w:ascii="Calibri" w:eastAsia="Times New Roman" w:hAnsi="Calibri" w:cs="Calibri"/>
                  <w:color w:val="000000"/>
                </w:rPr>
                <w:t>-100.00</w:t>
              </w:r>
            </w:ins>
          </w:p>
        </w:tc>
      </w:tr>
      <w:tr w:rsidR="004F6583" w:rsidRPr="004F6583" w14:paraId="27308D6B" w14:textId="77777777" w:rsidTr="004F6583">
        <w:trPr>
          <w:trHeight w:val="290"/>
          <w:ins w:id="2247" w:author="Stefanie Lane" w:date="2022-05-12T12:10:00Z"/>
        </w:trPr>
        <w:tc>
          <w:tcPr>
            <w:tcW w:w="1700" w:type="dxa"/>
            <w:vMerge/>
            <w:tcBorders>
              <w:top w:val="nil"/>
              <w:left w:val="nil"/>
              <w:bottom w:val="nil"/>
              <w:right w:val="nil"/>
            </w:tcBorders>
            <w:vAlign w:val="center"/>
            <w:hideMark/>
          </w:tcPr>
          <w:p w14:paraId="6D7FDCEF" w14:textId="77777777" w:rsidR="004F6583" w:rsidRPr="004F6583" w:rsidRDefault="004F6583" w:rsidP="004F6583">
            <w:pPr>
              <w:spacing w:after="0" w:line="240" w:lineRule="auto"/>
              <w:rPr>
                <w:ins w:id="2248"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D4BAB6B" w14:textId="77777777" w:rsidR="004F6583" w:rsidRPr="004F6583" w:rsidRDefault="004F6583" w:rsidP="004F6583">
            <w:pPr>
              <w:spacing w:after="0" w:line="240" w:lineRule="auto"/>
              <w:rPr>
                <w:ins w:id="2249" w:author="Stefanie Lane" w:date="2022-05-12T12:10:00Z"/>
                <w:rFonts w:ascii="Arial" w:eastAsia="Times New Roman" w:hAnsi="Arial" w:cs="Arial"/>
                <w:i/>
                <w:iCs/>
                <w:sz w:val="20"/>
                <w:szCs w:val="20"/>
              </w:rPr>
            </w:pPr>
            <w:ins w:id="2250" w:author="Stefanie Lane" w:date="2022-05-12T12:10:00Z">
              <w:r w:rsidRPr="004F6583">
                <w:rPr>
                  <w:rFonts w:ascii="Arial" w:eastAsia="Times New Roman" w:hAnsi="Arial" w:cs="Arial"/>
                  <w:i/>
                  <w:iCs/>
                  <w:sz w:val="20"/>
                  <w:szCs w:val="20"/>
                </w:rPr>
                <w:t>Polygonum hydropiper</w:t>
              </w:r>
            </w:ins>
          </w:p>
        </w:tc>
        <w:tc>
          <w:tcPr>
            <w:tcW w:w="960" w:type="dxa"/>
            <w:tcBorders>
              <w:top w:val="nil"/>
              <w:left w:val="nil"/>
              <w:bottom w:val="nil"/>
              <w:right w:val="nil"/>
            </w:tcBorders>
            <w:shd w:val="clear" w:color="auto" w:fill="auto"/>
            <w:noWrap/>
            <w:vAlign w:val="bottom"/>
            <w:hideMark/>
          </w:tcPr>
          <w:p w14:paraId="3AFC059B" w14:textId="77777777" w:rsidR="004F6583" w:rsidRPr="004F6583" w:rsidRDefault="004F6583" w:rsidP="004F6583">
            <w:pPr>
              <w:spacing w:after="0" w:line="240" w:lineRule="auto"/>
              <w:jc w:val="center"/>
              <w:rPr>
                <w:ins w:id="2251" w:author="Stefanie Lane" w:date="2022-05-12T12:10:00Z"/>
                <w:rFonts w:ascii="Calibri" w:eastAsia="Times New Roman" w:hAnsi="Calibri" w:cs="Calibri"/>
                <w:color w:val="000000"/>
              </w:rPr>
            </w:pPr>
            <w:ins w:id="2252" w:author="Stefanie Lane" w:date="2022-05-12T12:10:00Z">
              <w:r w:rsidRPr="004F6583">
                <w:rPr>
                  <w:rFonts w:ascii="Calibri" w:eastAsia="Times New Roman" w:hAnsi="Calibri" w:cs="Calibri"/>
                  <w:color w:val="000000"/>
                </w:rPr>
                <w:t>0.03</w:t>
              </w:r>
            </w:ins>
          </w:p>
        </w:tc>
        <w:tc>
          <w:tcPr>
            <w:tcW w:w="960" w:type="dxa"/>
            <w:tcBorders>
              <w:top w:val="nil"/>
              <w:left w:val="nil"/>
              <w:bottom w:val="nil"/>
              <w:right w:val="nil"/>
            </w:tcBorders>
            <w:shd w:val="clear" w:color="auto" w:fill="auto"/>
            <w:noWrap/>
            <w:vAlign w:val="bottom"/>
            <w:hideMark/>
          </w:tcPr>
          <w:p w14:paraId="716FEE10" w14:textId="77777777" w:rsidR="004F6583" w:rsidRPr="004F6583" w:rsidRDefault="004F6583" w:rsidP="004F6583">
            <w:pPr>
              <w:spacing w:after="0" w:line="240" w:lineRule="auto"/>
              <w:jc w:val="center"/>
              <w:rPr>
                <w:ins w:id="2253" w:author="Stefanie Lane" w:date="2022-05-12T12:10:00Z"/>
                <w:rFonts w:ascii="Calibri" w:eastAsia="Times New Roman" w:hAnsi="Calibri" w:cs="Calibri"/>
                <w:color w:val="000000"/>
              </w:rPr>
            </w:pPr>
            <w:ins w:id="2254"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6E0CC516" w14:textId="77777777" w:rsidR="004F6583" w:rsidRPr="004F6583" w:rsidRDefault="004F6583" w:rsidP="004F6583">
            <w:pPr>
              <w:spacing w:after="0" w:line="240" w:lineRule="auto"/>
              <w:jc w:val="center"/>
              <w:rPr>
                <w:ins w:id="2255" w:author="Stefanie Lane" w:date="2022-05-12T12:10:00Z"/>
                <w:rFonts w:ascii="Calibri" w:eastAsia="Times New Roman" w:hAnsi="Calibri" w:cs="Calibri"/>
                <w:color w:val="000000"/>
              </w:rPr>
            </w:pPr>
            <w:ins w:id="2256"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single" w:sz="4" w:space="0" w:color="auto"/>
              <w:right w:val="nil"/>
            </w:tcBorders>
            <w:shd w:val="clear" w:color="auto" w:fill="auto"/>
            <w:noWrap/>
            <w:vAlign w:val="bottom"/>
            <w:hideMark/>
          </w:tcPr>
          <w:p w14:paraId="7AF1BEC5" w14:textId="77777777" w:rsidR="004F6583" w:rsidRPr="004F6583" w:rsidRDefault="004F6583" w:rsidP="004F6583">
            <w:pPr>
              <w:spacing w:after="0" w:line="240" w:lineRule="auto"/>
              <w:jc w:val="center"/>
              <w:rPr>
                <w:ins w:id="2257" w:author="Stefanie Lane" w:date="2022-05-12T12:10:00Z"/>
                <w:rFonts w:ascii="Calibri" w:eastAsia="Times New Roman" w:hAnsi="Calibri" w:cs="Calibri"/>
                <w:color w:val="000000"/>
              </w:rPr>
            </w:pPr>
            <w:ins w:id="2258" w:author="Stefanie Lane" w:date="2022-05-12T12:10:00Z">
              <w:r w:rsidRPr="004F6583">
                <w:rPr>
                  <w:rFonts w:ascii="Calibri" w:eastAsia="Times New Roman" w:hAnsi="Calibri" w:cs="Calibri"/>
                  <w:color w:val="000000"/>
                </w:rPr>
                <w:t>-100.00</w:t>
              </w:r>
            </w:ins>
          </w:p>
        </w:tc>
      </w:tr>
      <w:tr w:rsidR="004F6583" w:rsidRPr="004F6583" w14:paraId="69FB0C07" w14:textId="77777777" w:rsidTr="004F6583">
        <w:trPr>
          <w:trHeight w:val="290"/>
          <w:ins w:id="2259" w:author="Stefanie Lane" w:date="2022-05-12T12:10:00Z"/>
        </w:trPr>
        <w:tc>
          <w:tcPr>
            <w:tcW w:w="1700" w:type="dxa"/>
            <w:vMerge/>
            <w:tcBorders>
              <w:top w:val="nil"/>
              <w:left w:val="nil"/>
              <w:bottom w:val="nil"/>
              <w:right w:val="nil"/>
            </w:tcBorders>
            <w:vAlign w:val="center"/>
            <w:hideMark/>
          </w:tcPr>
          <w:p w14:paraId="0CAE1379" w14:textId="77777777" w:rsidR="004F6583" w:rsidRPr="004F6583" w:rsidRDefault="004F6583" w:rsidP="004F6583">
            <w:pPr>
              <w:spacing w:after="0" w:line="240" w:lineRule="auto"/>
              <w:rPr>
                <w:ins w:id="2260"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D2DB505" w14:textId="77777777" w:rsidR="004F6583" w:rsidRPr="004F6583" w:rsidRDefault="004F6583" w:rsidP="004F6583">
            <w:pPr>
              <w:spacing w:after="0" w:line="240" w:lineRule="auto"/>
              <w:rPr>
                <w:ins w:id="2261" w:author="Stefanie Lane" w:date="2022-05-12T12:10:00Z"/>
                <w:rFonts w:ascii="Arial" w:eastAsia="Times New Roman" w:hAnsi="Arial" w:cs="Arial"/>
                <w:i/>
                <w:iCs/>
                <w:sz w:val="20"/>
                <w:szCs w:val="20"/>
              </w:rPr>
            </w:pPr>
            <w:proofErr w:type="spellStart"/>
            <w:ins w:id="2262" w:author="Stefanie Lane" w:date="2022-05-12T12:10:00Z">
              <w:r w:rsidRPr="004F6583">
                <w:rPr>
                  <w:rFonts w:ascii="Arial" w:eastAsia="Times New Roman" w:hAnsi="Arial" w:cs="Arial"/>
                  <w:i/>
                  <w:iCs/>
                  <w:sz w:val="20"/>
                  <w:szCs w:val="20"/>
                </w:rPr>
                <w:t>Sagittaria</w:t>
              </w:r>
              <w:proofErr w:type="spellEnd"/>
              <w:r w:rsidRPr="004F6583">
                <w:rPr>
                  <w:rFonts w:ascii="Arial" w:eastAsia="Times New Roman" w:hAnsi="Arial" w:cs="Arial"/>
                  <w:i/>
                  <w:iCs/>
                  <w:sz w:val="20"/>
                  <w:szCs w:val="20"/>
                </w:rPr>
                <w:t xml:space="preserve"> latifolia</w:t>
              </w:r>
            </w:ins>
          </w:p>
        </w:tc>
        <w:tc>
          <w:tcPr>
            <w:tcW w:w="960" w:type="dxa"/>
            <w:tcBorders>
              <w:top w:val="single" w:sz="4" w:space="0" w:color="auto"/>
              <w:left w:val="nil"/>
              <w:bottom w:val="single" w:sz="4" w:space="0" w:color="auto"/>
              <w:right w:val="nil"/>
            </w:tcBorders>
            <w:shd w:val="clear" w:color="auto" w:fill="auto"/>
            <w:noWrap/>
            <w:vAlign w:val="bottom"/>
            <w:hideMark/>
          </w:tcPr>
          <w:p w14:paraId="2D862CCD" w14:textId="77777777" w:rsidR="004F6583" w:rsidRPr="004F6583" w:rsidRDefault="004F6583" w:rsidP="004F6583">
            <w:pPr>
              <w:spacing w:after="0" w:line="240" w:lineRule="auto"/>
              <w:jc w:val="center"/>
              <w:rPr>
                <w:ins w:id="2263" w:author="Stefanie Lane" w:date="2022-05-12T12:10:00Z"/>
                <w:rFonts w:ascii="Calibri" w:eastAsia="Times New Roman" w:hAnsi="Calibri" w:cs="Calibri"/>
                <w:color w:val="000000"/>
              </w:rPr>
            </w:pPr>
            <w:ins w:id="2264" w:author="Stefanie Lane" w:date="2022-05-12T12:10:00Z">
              <w:r w:rsidRPr="004F6583">
                <w:rPr>
                  <w:rFonts w:ascii="Calibri" w:eastAsia="Times New Roman" w:hAnsi="Calibri" w:cs="Calibri"/>
                  <w:color w:val="000000"/>
                </w:rPr>
                <w:t>0.03</w:t>
              </w:r>
            </w:ins>
          </w:p>
        </w:tc>
        <w:tc>
          <w:tcPr>
            <w:tcW w:w="960" w:type="dxa"/>
            <w:tcBorders>
              <w:top w:val="single" w:sz="4" w:space="0" w:color="auto"/>
              <w:left w:val="nil"/>
              <w:bottom w:val="single" w:sz="4" w:space="0" w:color="auto"/>
              <w:right w:val="nil"/>
            </w:tcBorders>
            <w:shd w:val="clear" w:color="auto" w:fill="auto"/>
            <w:noWrap/>
            <w:vAlign w:val="bottom"/>
            <w:hideMark/>
          </w:tcPr>
          <w:p w14:paraId="0F717FDB" w14:textId="77777777" w:rsidR="004F6583" w:rsidRPr="004F6583" w:rsidRDefault="004F6583" w:rsidP="004F6583">
            <w:pPr>
              <w:spacing w:after="0" w:line="240" w:lineRule="auto"/>
              <w:jc w:val="center"/>
              <w:rPr>
                <w:ins w:id="2265" w:author="Stefanie Lane" w:date="2022-05-12T12:10:00Z"/>
                <w:rFonts w:ascii="Calibri" w:eastAsia="Times New Roman" w:hAnsi="Calibri" w:cs="Calibri"/>
                <w:color w:val="000000"/>
              </w:rPr>
            </w:pPr>
            <w:ins w:id="2266" w:author="Stefanie Lane" w:date="2022-05-12T12:10:00Z">
              <w:r w:rsidRPr="004F6583">
                <w:rPr>
                  <w:rFonts w:ascii="Calibri" w:eastAsia="Times New Roman" w:hAnsi="Calibri" w:cs="Calibri"/>
                  <w:color w:val="000000"/>
                </w:rPr>
                <w:t>0.15</w:t>
              </w:r>
            </w:ins>
          </w:p>
        </w:tc>
        <w:tc>
          <w:tcPr>
            <w:tcW w:w="960" w:type="dxa"/>
            <w:tcBorders>
              <w:top w:val="single" w:sz="4" w:space="0" w:color="auto"/>
              <w:left w:val="nil"/>
              <w:bottom w:val="single" w:sz="4" w:space="0" w:color="auto"/>
              <w:right w:val="nil"/>
            </w:tcBorders>
            <w:shd w:val="clear" w:color="auto" w:fill="auto"/>
            <w:noWrap/>
            <w:vAlign w:val="bottom"/>
            <w:hideMark/>
          </w:tcPr>
          <w:p w14:paraId="10429DB3" w14:textId="77777777" w:rsidR="004F6583" w:rsidRPr="004F6583" w:rsidRDefault="004F6583" w:rsidP="004F6583">
            <w:pPr>
              <w:spacing w:after="0" w:line="240" w:lineRule="auto"/>
              <w:jc w:val="center"/>
              <w:rPr>
                <w:ins w:id="2267" w:author="Stefanie Lane" w:date="2022-05-12T12:10:00Z"/>
                <w:rFonts w:ascii="Calibri" w:eastAsia="Times New Roman" w:hAnsi="Calibri" w:cs="Calibri"/>
                <w:color w:val="000000"/>
              </w:rPr>
            </w:pPr>
            <w:ins w:id="2268" w:author="Stefanie Lane" w:date="2022-05-12T12:10:00Z">
              <w:r w:rsidRPr="004F6583">
                <w:rPr>
                  <w:rFonts w:ascii="Calibri" w:eastAsia="Times New Roman" w:hAnsi="Calibri" w:cs="Calibri"/>
                  <w:color w:val="000000"/>
                </w:rPr>
                <w:t>0.00</w:t>
              </w:r>
            </w:ins>
          </w:p>
        </w:tc>
        <w:tc>
          <w:tcPr>
            <w:tcW w:w="1760" w:type="dxa"/>
            <w:tcBorders>
              <w:top w:val="nil"/>
              <w:left w:val="nil"/>
              <w:bottom w:val="nil"/>
              <w:right w:val="nil"/>
            </w:tcBorders>
            <w:shd w:val="clear" w:color="auto" w:fill="auto"/>
            <w:noWrap/>
            <w:vAlign w:val="bottom"/>
            <w:hideMark/>
          </w:tcPr>
          <w:p w14:paraId="66A884C9" w14:textId="77777777" w:rsidR="004F6583" w:rsidRPr="004F6583" w:rsidRDefault="004F6583" w:rsidP="004F6583">
            <w:pPr>
              <w:spacing w:after="0" w:line="240" w:lineRule="auto"/>
              <w:jc w:val="center"/>
              <w:rPr>
                <w:ins w:id="2269" w:author="Stefanie Lane" w:date="2022-05-12T12:10:00Z"/>
                <w:rFonts w:ascii="Calibri" w:eastAsia="Times New Roman" w:hAnsi="Calibri" w:cs="Calibri"/>
                <w:color w:val="000000"/>
              </w:rPr>
            </w:pPr>
            <w:ins w:id="2270" w:author="Stefanie Lane" w:date="2022-05-12T12:10:00Z">
              <w:r w:rsidRPr="004F6583">
                <w:rPr>
                  <w:rFonts w:ascii="Calibri" w:eastAsia="Times New Roman" w:hAnsi="Calibri" w:cs="Calibri"/>
                  <w:color w:val="000000"/>
                </w:rPr>
                <w:t>-100.00</w:t>
              </w:r>
            </w:ins>
          </w:p>
        </w:tc>
      </w:tr>
      <w:tr w:rsidR="004F6583" w:rsidRPr="004F6583" w14:paraId="5C877BE5" w14:textId="77777777" w:rsidTr="004F6583">
        <w:trPr>
          <w:trHeight w:val="290"/>
          <w:ins w:id="2271" w:author="Stefanie Lane" w:date="2022-05-12T12:10:00Z"/>
        </w:trPr>
        <w:tc>
          <w:tcPr>
            <w:tcW w:w="1700" w:type="dxa"/>
            <w:vMerge/>
            <w:tcBorders>
              <w:top w:val="nil"/>
              <w:left w:val="nil"/>
              <w:bottom w:val="nil"/>
              <w:right w:val="nil"/>
            </w:tcBorders>
            <w:vAlign w:val="center"/>
            <w:hideMark/>
          </w:tcPr>
          <w:p w14:paraId="5F094FCB" w14:textId="77777777" w:rsidR="004F6583" w:rsidRPr="004F6583" w:rsidRDefault="004F6583" w:rsidP="004F6583">
            <w:pPr>
              <w:spacing w:after="0" w:line="240" w:lineRule="auto"/>
              <w:rPr>
                <w:ins w:id="2272"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3470421" w14:textId="77777777" w:rsidR="004F6583" w:rsidRPr="004F6583" w:rsidRDefault="004F6583" w:rsidP="004F6583">
            <w:pPr>
              <w:spacing w:after="0" w:line="240" w:lineRule="auto"/>
              <w:rPr>
                <w:ins w:id="2273" w:author="Stefanie Lane" w:date="2022-05-12T12:10:00Z"/>
                <w:rFonts w:ascii="Calibri" w:eastAsia="Times New Roman" w:hAnsi="Calibri" w:cs="Calibri"/>
                <w:i/>
                <w:iCs/>
                <w:color w:val="000000"/>
              </w:rPr>
            </w:pPr>
            <w:ins w:id="2274" w:author="Stefanie Lane" w:date="2022-05-12T12:10:00Z">
              <w:r w:rsidRPr="004F6583">
                <w:rPr>
                  <w:rFonts w:ascii="Calibri" w:eastAsia="Times New Roman" w:hAnsi="Calibri" w:cs="Calibri"/>
                  <w:i/>
                  <w:iCs/>
                  <w:color w:val="000000"/>
                </w:rPr>
                <w:t xml:space="preserve">Salix </w:t>
              </w:r>
              <w:r w:rsidRPr="004F6583">
                <w:rPr>
                  <w:rFonts w:ascii="Calibri" w:eastAsia="Times New Roman" w:hAnsi="Calibri" w:cs="Calibri"/>
                  <w:color w:val="000000"/>
                </w:rPr>
                <w:t xml:space="preserve">sp. </w:t>
              </w:r>
            </w:ins>
          </w:p>
        </w:tc>
        <w:tc>
          <w:tcPr>
            <w:tcW w:w="960" w:type="dxa"/>
            <w:tcBorders>
              <w:top w:val="nil"/>
              <w:left w:val="nil"/>
              <w:bottom w:val="nil"/>
              <w:right w:val="nil"/>
            </w:tcBorders>
            <w:shd w:val="clear" w:color="auto" w:fill="auto"/>
            <w:noWrap/>
            <w:vAlign w:val="bottom"/>
            <w:hideMark/>
          </w:tcPr>
          <w:p w14:paraId="5676103F" w14:textId="77777777" w:rsidR="004F6583" w:rsidRPr="004F6583" w:rsidRDefault="004F6583" w:rsidP="004F6583">
            <w:pPr>
              <w:spacing w:after="0" w:line="240" w:lineRule="auto"/>
              <w:jc w:val="center"/>
              <w:rPr>
                <w:ins w:id="2275" w:author="Stefanie Lane" w:date="2022-05-12T12:10:00Z"/>
                <w:rFonts w:ascii="Calibri" w:eastAsia="Times New Roman" w:hAnsi="Calibri" w:cs="Calibri"/>
                <w:color w:val="000000"/>
              </w:rPr>
            </w:pPr>
            <w:ins w:id="2276" w:author="Stefanie Lane" w:date="2022-05-12T12:10:00Z">
              <w:r w:rsidRPr="004F6583">
                <w:rPr>
                  <w:rFonts w:ascii="Calibri" w:eastAsia="Times New Roman" w:hAnsi="Calibri" w:cs="Calibri"/>
                  <w:color w:val="000000"/>
                </w:rPr>
                <w:t>0.03</w:t>
              </w:r>
            </w:ins>
          </w:p>
        </w:tc>
        <w:tc>
          <w:tcPr>
            <w:tcW w:w="960" w:type="dxa"/>
            <w:tcBorders>
              <w:top w:val="nil"/>
              <w:left w:val="nil"/>
              <w:bottom w:val="nil"/>
              <w:right w:val="nil"/>
            </w:tcBorders>
            <w:shd w:val="clear" w:color="auto" w:fill="auto"/>
            <w:noWrap/>
            <w:vAlign w:val="bottom"/>
            <w:hideMark/>
          </w:tcPr>
          <w:p w14:paraId="0A5A2BD1" w14:textId="77777777" w:rsidR="004F6583" w:rsidRPr="004F6583" w:rsidRDefault="004F6583" w:rsidP="004F6583">
            <w:pPr>
              <w:spacing w:after="0" w:line="240" w:lineRule="auto"/>
              <w:jc w:val="center"/>
              <w:rPr>
                <w:ins w:id="2277" w:author="Stefanie Lane" w:date="2022-05-12T12:10:00Z"/>
                <w:rFonts w:ascii="Calibri" w:eastAsia="Times New Roman" w:hAnsi="Calibri" w:cs="Calibri"/>
                <w:color w:val="000000"/>
              </w:rPr>
            </w:pPr>
            <w:ins w:id="2278"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404F9CC2" w14:textId="77777777" w:rsidR="004F6583" w:rsidRPr="004F6583" w:rsidRDefault="004F6583" w:rsidP="004F6583">
            <w:pPr>
              <w:spacing w:after="0" w:line="240" w:lineRule="auto"/>
              <w:jc w:val="center"/>
              <w:rPr>
                <w:ins w:id="2279" w:author="Stefanie Lane" w:date="2022-05-12T12:10:00Z"/>
                <w:rFonts w:ascii="Calibri" w:eastAsia="Times New Roman" w:hAnsi="Calibri" w:cs="Calibri"/>
                <w:color w:val="000000"/>
              </w:rPr>
            </w:pPr>
            <w:ins w:id="2280"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single" w:sz="4" w:space="0" w:color="auto"/>
              <w:right w:val="nil"/>
            </w:tcBorders>
            <w:shd w:val="clear" w:color="auto" w:fill="auto"/>
            <w:noWrap/>
            <w:vAlign w:val="bottom"/>
            <w:hideMark/>
          </w:tcPr>
          <w:p w14:paraId="493DA248" w14:textId="77777777" w:rsidR="004F6583" w:rsidRPr="004F6583" w:rsidRDefault="004F6583" w:rsidP="004F6583">
            <w:pPr>
              <w:spacing w:after="0" w:line="240" w:lineRule="auto"/>
              <w:jc w:val="center"/>
              <w:rPr>
                <w:ins w:id="2281" w:author="Stefanie Lane" w:date="2022-05-12T12:10:00Z"/>
                <w:rFonts w:ascii="Calibri" w:eastAsia="Times New Roman" w:hAnsi="Calibri" w:cs="Calibri"/>
                <w:color w:val="000000"/>
              </w:rPr>
            </w:pPr>
            <w:ins w:id="2282" w:author="Stefanie Lane" w:date="2022-05-12T12:10:00Z">
              <w:r w:rsidRPr="004F6583">
                <w:rPr>
                  <w:rFonts w:ascii="Calibri" w:eastAsia="Times New Roman" w:hAnsi="Calibri" w:cs="Calibri"/>
                  <w:color w:val="000000"/>
                </w:rPr>
                <w:t>-100.00</w:t>
              </w:r>
            </w:ins>
          </w:p>
        </w:tc>
      </w:tr>
      <w:tr w:rsidR="004F6583" w:rsidRPr="004F6583" w14:paraId="4FFEB484" w14:textId="77777777" w:rsidTr="004F6583">
        <w:trPr>
          <w:trHeight w:val="290"/>
          <w:ins w:id="2283" w:author="Stefanie Lane" w:date="2022-05-12T12:10:00Z"/>
        </w:trPr>
        <w:tc>
          <w:tcPr>
            <w:tcW w:w="1700" w:type="dxa"/>
            <w:vMerge/>
            <w:tcBorders>
              <w:top w:val="nil"/>
              <w:left w:val="nil"/>
              <w:bottom w:val="nil"/>
              <w:right w:val="nil"/>
            </w:tcBorders>
            <w:vAlign w:val="center"/>
            <w:hideMark/>
          </w:tcPr>
          <w:p w14:paraId="54A8F4EE" w14:textId="77777777" w:rsidR="004F6583" w:rsidRPr="004F6583" w:rsidRDefault="004F6583" w:rsidP="004F6583">
            <w:pPr>
              <w:spacing w:after="0" w:line="240" w:lineRule="auto"/>
              <w:rPr>
                <w:ins w:id="2284"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0C92826" w14:textId="77777777" w:rsidR="004F6583" w:rsidRPr="004F6583" w:rsidRDefault="004F6583" w:rsidP="004F6583">
            <w:pPr>
              <w:spacing w:after="0" w:line="240" w:lineRule="auto"/>
              <w:rPr>
                <w:ins w:id="2285" w:author="Stefanie Lane" w:date="2022-05-12T12:10:00Z"/>
                <w:rFonts w:ascii="Arial" w:eastAsia="Times New Roman" w:hAnsi="Arial" w:cs="Arial"/>
                <w:i/>
                <w:iCs/>
                <w:sz w:val="20"/>
                <w:szCs w:val="20"/>
              </w:rPr>
            </w:pPr>
            <w:ins w:id="2286" w:author="Stefanie Lane" w:date="2022-05-12T12:10:00Z">
              <w:r w:rsidRPr="004F6583">
                <w:rPr>
                  <w:rFonts w:ascii="Arial" w:eastAsia="Times New Roman" w:hAnsi="Arial" w:cs="Arial"/>
                  <w:i/>
                  <w:iCs/>
                  <w:sz w:val="20"/>
                  <w:szCs w:val="20"/>
                </w:rPr>
                <w:t>Sium suave</w:t>
              </w:r>
            </w:ins>
          </w:p>
        </w:tc>
        <w:tc>
          <w:tcPr>
            <w:tcW w:w="960" w:type="dxa"/>
            <w:tcBorders>
              <w:top w:val="single" w:sz="4" w:space="0" w:color="auto"/>
              <w:left w:val="nil"/>
              <w:bottom w:val="single" w:sz="4" w:space="0" w:color="auto"/>
              <w:right w:val="nil"/>
            </w:tcBorders>
            <w:shd w:val="clear" w:color="auto" w:fill="auto"/>
            <w:noWrap/>
            <w:vAlign w:val="bottom"/>
            <w:hideMark/>
          </w:tcPr>
          <w:p w14:paraId="701623E7" w14:textId="77777777" w:rsidR="004F6583" w:rsidRPr="004F6583" w:rsidRDefault="004F6583" w:rsidP="004F6583">
            <w:pPr>
              <w:spacing w:after="0" w:line="240" w:lineRule="auto"/>
              <w:jc w:val="center"/>
              <w:rPr>
                <w:ins w:id="2287" w:author="Stefanie Lane" w:date="2022-05-12T12:10:00Z"/>
                <w:rFonts w:ascii="Calibri" w:eastAsia="Times New Roman" w:hAnsi="Calibri" w:cs="Calibri"/>
                <w:color w:val="000000"/>
              </w:rPr>
            </w:pPr>
            <w:ins w:id="2288" w:author="Stefanie Lane" w:date="2022-05-12T12:10:00Z">
              <w:r w:rsidRPr="004F6583">
                <w:rPr>
                  <w:rFonts w:ascii="Calibri" w:eastAsia="Times New Roman" w:hAnsi="Calibri" w:cs="Calibri"/>
                  <w:color w:val="000000"/>
                </w:rPr>
                <w:t>0.14</w:t>
              </w:r>
            </w:ins>
          </w:p>
        </w:tc>
        <w:tc>
          <w:tcPr>
            <w:tcW w:w="960" w:type="dxa"/>
            <w:tcBorders>
              <w:top w:val="single" w:sz="4" w:space="0" w:color="auto"/>
              <w:left w:val="nil"/>
              <w:bottom w:val="single" w:sz="4" w:space="0" w:color="auto"/>
              <w:right w:val="nil"/>
            </w:tcBorders>
            <w:shd w:val="clear" w:color="auto" w:fill="auto"/>
            <w:noWrap/>
            <w:vAlign w:val="bottom"/>
            <w:hideMark/>
          </w:tcPr>
          <w:p w14:paraId="1C6C368D" w14:textId="77777777" w:rsidR="004F6583" w:rsidRPr="004F6583" w:rsidRDefault="004F6583" w:rsidP="004F6583">
            <w:pPr>
              <w:spacing w:after="0" w:line="240" w:lineRule="auto"/>
              <w:jc w:val="center"/>
              <w:rPr>
                <w:ins w:id="2289" w:author="Stefanie Lane" w:date="2022-05-12T12:10:00Z"/>
                <w:rFonts w:ascii="Calibri" w:eastAsia="Times New Roman" w:hAnsi="Calibri" w:cs="Calibri"/>
                <w:color w:val="000000"/>
              </w:rPr>
            </w:pPr>
            <w:ins w:id="2290" w:author="Stefanie Lane" w:date="2022-05-12T12:10:00Z">
              <w:r w:rsidRPr="004F6583">
                <w:rPr>
                  <w:rFonts w:ascii="Calibri" w:eastAsia="Times New Roman" w:hAnsi="Calibri" w:cs="Calibri"/>
                  <w:color w:val="000000"/>
                </w:rPr>
                <w:t>0.15</w:t>
              </w:r>
            </w:ins>
          </w:p>
        </w:tc>
        <w:tc>
          <w:tcPr>
            <w:tcW w:w="960" w:type="dxa"/>
            <w:tcBorders>
              <w:top w:val="single" w:sz="4" w:space="0" w:color="auto"/>
              <w:left w:val="nil"/>
              <w:bottom w:val="single" w:sz="4" w:space="0" w:color="auto"/>
              <w:right w:val="nil"/>
            </w:tcBorders>
            <w:shd w:val="clear" w:color="auto" w:fill="auto"/>
            <w:noWrap/>
            <w:vAlign w:val="bottom"/>
            <w:hideMark/>
          </w:tcPr>
          <w:p w14:paraId="7E758CC5" w14:textId="77777777" w:rsidR="004F6583" w:rsidRPr="004F6583" w:rsidRDefault="004F6583" w:rsidP="004F6583">
            <w:pPr>
              <w:spacing w:after="0" w:line="240" w:lineRule="auto"/>
              <w:jc w:val="center"/>
              <w:rPr>
                <w:ins w:id="2291" w:author="Stefanie Lane" w:date="2022-05-12T12:10:00Z"/>
                <w:rFonts w:ascii="Calibri" w:eastAsia="Times New Roman" w:hAnsi="Calibri" w:cs="Calibri"/>
                <w:color w:val="000000"/>
              </w:rPr>
            </w:pPr>
            <w:ins w:id="2292" w:author="Stefanie Lane" w:date="2022-05-12T12:10:00Z">
              <w:r w:rsidRPr="004F6583">
                <w:rPr>
                  <w:rFonts w:ascii="Calibri" w:eastAsia="Times New Roman" w:hAnsi="Calibri" w:cs="Calibri"/>
                  <w:color w:val="000000"/>
                </w:rPr>
                <w:t>0.00</w:t>
              </w:r>
            </w:ins>
          </w:p>
        </w:tc>
        <w:tc>
          <w:tcPr>
            <w:tcW w:w="1760" w:type="dxa"/>
            <w:tcBorders>
              <w:top w:val="nil"/>
              <w:left w:val="nil"/>
              <w:bottom w:val="nil"/>
              <w:right w:val="nil"/>
            </w:tcBorders>
            <w:shd w:val="clear" w:color="auto" w:fill="auto"/>
            <w:noWrap/>
            <w:vAlign w:val="bottom"/>
            <w:hideMark/>
          </w:tcPr>
          <w:p w14:paraId="7EA661B1" w14:textId="77777777" w:rsidR="004F6583" w:rsidRPr="004F6583" w:rsidRDefault="004F6583" w:rsidP="004F6583">
            <w:pPr>
              <w:spacing w:after="0" w:line="240" w:lineRule="auto"/>
              <w:jc w:val="center"/>
              <w:rPr>
                <w:ins w:id="2293" w:author="Stefanie Lane" w:date="2022-05-12T12:10:00Z"/>
                <w:rFonts w:ascii="Calibri" w:eastAsia="Times New Roman" w:hAnsi="Calibri" w:cs="Calibri"/>
                <w:color w:val="000000"/>
              </w:rPr>
            </w:pPr>
            <w:ins w:id="2294" w:author="Stefanie Lane" w:date="2022-05-12T12:10:00Z">
              <w:r w:rsidRPr="004F6583">
                <w:rPr>
                  <w:rFonts w:ascii="Calibri" w:eastAsia="Times New Roman" w:hAnsi="Calibri" w:cs="Calibri"/>
                  <w:color w:val="000000"/>
                </w:rPr>
                <w:t>-100.00</w:t>
              </w:r>
            </w:ins>
          </w:p>
        </w:tc>
      </w:tr>
      <w:tr w:rsidR="004F6583" w:rsidRPr="004F6583" w14:paraId="47551681" w14:textId="77777777" w:rsidTr="004F6583">
        <w:trPr>
          <w:trHeight w:val="290"/>
          <w:ins w:id="2295" w:author="Stefanie Lane" w:date="2022-05-12T12:10:00Z"/>
        </w:trPr>
        <w:tc>
          <w:tcPr>
            <w:tcW w:w="1700" w:type="dxa"/>
            <w:vMerge/>
            <w:tcBorders>
              <w:top w:val="nil"/>
              <w:left w:val="nil"/>
              <w:bottom w:val="nil"/>
              <w:right w:val="nil"/>
            </w:tcBorders>
            <w:vAlign w:val="center"/>
            <w:hideMark/>
          </w:tcPr>
          <w:p w14:paraId="79601779" w14:textId="77777777" w:rsidR="004F6583" w:rsidRPr="004F6583" w:rsidRDefault="004F6583" w:rsidP="004F6583">
            <w:pPr>
              <w:spacing w:after="0" w:line="240" w:lineRule="auto"/>
              <w:rPr>
                <w:ins w:id="2296"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6716FE5" w14:textId="77777777" w:rsidR="004F6583" w:rsidRPr="004F6583" w:rsidRDefault="004F6583" w:rsidP="004F6583">
            <w:pPr>
              <w:spacing w:after="0" w:line="240" w:lineRule="auto"/>
              <w:rPr>
                <w:ins w:id="2297" w:author="Stefanie Lane" w:date="2022-05-12T12:10:00Z"/>
                <w:rFonts w:ascii="Arial" w:eastAsia="Times New Roman" w:hAnsi="Arial" w:cs="Arial"/>
                <w:i/>
                <w:iCs/>
                <w:sz w:val="20"/>
                <w:szCs w:val="20"/>
              </w:rPr>
            </w:pPr>
            <w:ins w:id="2298" w:author="Stefanie Lane" w:date="2022-05-12T12:10:00Z">
              <w:r w:rsidRPr="004F6583">
                <w:rPr>
                  <w:rFonts w:ascii="Arial" w:eastAsia="Times New Roman" w:hAnsi="Arial" w:cs="Arial"/>
                  <w:i/>
                  <w:iCs/>
                  <w:sz w:val="20"/>
                  <w:szCs w:val="20"/>
                </w:rPr>
                <w:t xml:space="preserve">Trifolium </w:t>
              </w:r>
              <w:proofErr w:type="spellStart"/>
              <w:r w:rsidRPr="004F6583">
                <w:rPr>
                  <w:rFonts w:ascii="Arial" w:eastAsia="Times New Roman" w:hAnsi="Arial" w:cs="Arial"/>
                  <w:i/>
                  <w:iCs/>
                  <w:sz w:val="20"/>
                  <w:szCs w:val="20"/>
                </w:rPr>
                <w:t>wormskjoldii</w:t>
              </w:r>
              <w:proofErr w:type="spellEnd"/>
            </w:ins>
          </w:p>
        </w:tc>
        <w:tc>
          <w:tcPr>
            <w:tcW w:w="960" w:type="dxa"/>
            <w:tcBorders>
              <w:top w:val="nil"/>
              <w:left w:val="nil"/>
              <w:bottom w:val="nil"/>
              <w:right w:val="nil"/>
            </w:tcBorders>
            <w:shd w:val="clear" w:color="auto" w:fill="auto"/>
            <w:noWrap/>
            <w:vAlign w:val="bottom"/>
            <w:hideMark/>
          </w:tcPr>
          <w:p w14:paraId="78DE969B" w14:textId="77777777" w:rsidR="004F6583" w:rsidRPr="004F6583" w:rsidRDefault="004F6583" w:rsidP="004F6583">
            <w:pPr>
              <w:spacing w:after="0" w:line="240" w:lineRule="auto"/>
              <w:jc w:val="center"/>
              <w:rPr>
                <w:ins w:id="2299" w:author="Stefanie Lane" w:date="2022-05-12T12:10:00Z"/>
                <w:rFonts w:ascii="Calibri" w:eastAsia="Times New Roman" w:hAnsi="Calibri" w:cs="Calibri"/>
                <w:color w:val="000000"/>
              </w:rPr>
            </w:pPr>
            <w:ins w:id="2300" w:author="Stefanie Lane" w:date="2022-05-12T12:10:00Z">
              <w:r w:rsidRPr="004F6583">
                <w:rPr>
                  <w:rFonts w:ascii="Calibri" w:eastAsia="Times New Roman" w:hAnsi="Calibri" w:cs="Calibri"/>
                  <w:color w:val="000000"/>
                </w:rPr>
                <w:t>0.69</w:t>
              </w:r>
            </w:ins>
          </w:p>
        </w:tc>
        <w:tc>
          <w:tcPr>
            <w:tcW w:w="960" w:type="dxa"/>
            <w:tcBorders>
              <w:top w:val="nil"/>
              <w:left w:val="nil"/>
              <w:bottom w:val="nil"/>
              <w:right w:val="nil"/>
            </w:tcBorders>
            <w:shd w:val="clear" w:color="auto" w:fill="auto"/>
            <w:noWrap/>
            <w:vAlign w:val="bottom"/>
            <w:hideMark/>
          </w:tcPr>
          <w:p w14:paraId="0E44A03D" w14:textId="77777777" w:rsidR="004F6583" w:rsidRPr="004F6583" w:rsidRDefault="004F6583" w:rsidP="004F6583">
            <w:pPr>
              <w:spacing w:after="0" w:line="240" w:lineRule="auto"/>
              <w:jc w:val="center"/>
              <w:rPr>
                <w:ins w:id="2301" w:author="Stefanie Lane" w:date="2022-05-12T12:10:00Z"/>
                <w:rFonts w:ascii="Calibri" w:eastAsia="Times New Roman" w:hAnsi="Calibri" w:cs="Calibri"/>
                <w:color w:val="000000"/>
              </w:rPr>
            </w:pPr>
            <w:ins w:id="2302" w:author="Stefanie Lane" w:date="2022-05-12T12:10:00Z">
              <w:r w:rsidRPr="004F6583">
                <w:rPr>
                  <w:rFonts w:ascii="Calibri" w:eastAsia="Times New Roman" w:hAnsi="Calibri" w:cs="Calibri"/>
                  <w:color w:val="000000"/>
                </w:rPr>
                <w:t>0.55</w:t>
              </w:r>
            </w:ins>
          </w:p>
        </w:tc>
        <w:tc>
          <w:tcPr>
            <w:tcW w:w="960" w:type="dxa"/>
            <w:tcBorders>
              <w:top w:val="nil"/>
              <w:left w:val="nil"/>
              <w:bottom w:val="nil"/>
              <w:right w:val="nil"/>
            </w:tcBorders>
            <w:shd w:val="clear" w:color="auto" w:fill="auto"/>
            <w:noWrap/>
            <w:vAlign w:val="bottom"/>
            <w:hideMark/>
          </w:tcPr>
          <w:p w14:paraId="79C3F53C" w14:textId="77777777" w:rsidR="004F6583" w:rsidRPr="004F6583" w:rsidRDefault="004F6583" w:rsidP="004F6583">
            <w:pPr>
              <w:spacing w:after="0" w:line="240" w:lineRule="auto"/>
              <w:jc w:val="center"/>
              <w:rPr>
                <w:ins w:id="2303" w:author="Stefanie Lane" w:date="2022-05-12T12:10:00Z"/>
                <w:rFonts w:ascii="Calibri" w:eastAsia="Times New Roman" w:hAnsi="Calibri" w:cs="Calibri"/>
                <w:color w:val="000000"/>
              </w:rPr>
            </w:pPr>
            <w:ins w:id="2304"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single" w:sz="4" w:space="0" w:color="auto"/>
              <w:right w:val="nil"/>
            </w:tcBorders>
            <w:shd w:val="clear" w:color="auto" w:fill="auto"/>
            <w:noWrap/>
            <w:vAlign w:val="bottom"/>
            <w:hideMark/>
          </w:tcPr>
          <w:p w14:paraId="6DA3FE06" w14:textId="77777777" w:rsidR="004F6583" w:rsidRPr="004F6583" w:rsidRDefault="004F6583" w:rsidP="004F6583">
            <w:pPr>
              <w:spacing w:after="0" w:line="240" w:lineRule="auto"/>
              <w:jc w:val="center"/>
              <w:rPr>
                <w:ins w:id="2305" w:author="Stefanie Lane" w:date="2022-05-12T12:10:00Z"/>
                <w:rFonts w:ascii="Calibri" w:eastAsia="Times New Roman" w:hAnsi="Calibri" w:cs="Calibri"/>
                <w:color w:val="000000"/>
              </w:rPr>
            </w:pPr>
            <w:ins w:id="2306" w:author="Stefanie Lane" w:date="2022-05-12T12:10:00Z">
              <w:r w:rsidRPr="004F6583">
                <w:rPr>
                  <w:rFonts w:ascii="Calibri" w:eastAsia="Times New Roman" w:hAnsi="Calibri" w:cs="Calibri"/>
                  <w:color w:val="000000"/>
                </w:rPr>
                <w:t>-100.00</w:t>
              </w:r>
            </w:ins>
          </w:p>
        </w:tc>
      </w:tr>
      <w:tr w:rsidR="004F6583" w:rsidRPr="004F6583" w14:paraId="401EF942" w14:textId="77777777" w:rsidTr="004F6583">
        <w:trPr>
          <w:trHeight w:val="290"/>
          <w:ins w:id="2307" w:author="Stefanie Lane" w:date="2022-05-12T12:10:00Z"/>
        </w:trPr>
        <w:tc>
          <w:tcPr>
            <w:tcW w:w="1700" w:type="dxa"/>
            <w:vMerge/>
            <w:tcBorders>
              <w:top w:val="nil"/>
              <w:left w:val="nil"/>
              <w:bottom w:val="nil"/>
              <w:right w:val="nil"/>
            </w:tcBorders>
            <w:vAlign w:val="center"/>
            <w:hideMark/>
          </w:tcPr>
          <w:p w14:paraId="264D231D" w14:textId="77777777" w:rsidR="004F6583" w:rsidRPr="004F6583" w:rsidRDefault="004F6583" w:rsidP="004F6583">
            <w:pPr>
              <w:spacing w:after="0" w:line="240" w:lineRule="auto"/>
              <w:rPr>
                <w:ins w:id="2308"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848D79D" w14:textId="77777777" w:rsidR="004F6583" w:rsidRPr="004F6583" w:rsidRDefault="004F6583" w:rsidP="004F6583">
            <w:pPr>
              <w:spacing w:after="0" w:line="240" w:lineRule="auto"/>
              <w:rPr>
                <w:ins w:id="2309" w:author="Stefanie Lane" w:date="2022-05-12T12:10:00Z"/>
                <w:rFonts w:ascii="Arial" w:eastAsia="Times New Roman" w:hAnsi="Arial" w:cs="Arial"/>
                <w:i/>
                <w:iCs/>
                <w:sz w:val="20"/>
                <w:szCs w:val="20"/>
              </w:rPr>
            </w:pPr>
            <w:ins w:id="2310" w:author="Stefanie Lane" w:date="2022-05-12T12:10:00Z">
              <w:r w:rsidRPr="004F6583">
                <w:rPr>
                  <w:rFonts w:ascii="Arial" w:eastAsia="Times New Roman" w:hAnsi="Arial" w:cs="Arial"/>
                  <w:i/>
                  <w:iCs/>
                  <w:sz w:val="20"/>
                  <w:szCs w:val="20"/>
                </w:rPr>
                <w:t>Caltha palustris</w:t>
              </w:r>
            </w:ins>
          </w:p>
        </w:tc>
        <w:tc>
          <w:tcPr>
            <w:tcW w:w="960" w:type="dxa"/>
            <w:tcBorders>
              <w:top w:val="single" w:sz="4" w:space="0" w:color="auto"/>
              <w:left w:val="nil"/>
              <w:bottom w:val="single" w:sz="4" w:space="0" w:color="auto"/>
              <w:right w:val="nil"/>
            </w:tcBorders>
            <w:shd w:val="clear" w:color="auto" w:fill="auto"/>
            <w:noWrap/>
            <w:vAlign w:val="bottom"/>
            <w:hideMark/>
          </w:tcPr>
          <w:p w14:paraId="1D849833" w14:textId="77777777" w:rsidR="004F6583" w:rsidRPr="004F6583" w:rsidRDefault="004F6583" w:rsidP="004F6583">
            <w:pPr>
              <w:spacing w:after="0" w:line="240" w:lineRule="auto"/>
              <w:jc w:val="center"/>
              <w:rPr>
                <w:ins w:id="2311" w:author="Stefanie Lane" w:date="2022-05-12T12:10:00Z"/>
                <w:rFonts w:ascii="Calibri" w:eastAsia="Times New Roman" w:hAnsi="Calibri" w:cs="Calibri"/>
                <w:color w:val="000000"/>
              </w:rPr>
            </w:pPr>
            <w:ins w:id="2312" w:author="Stefanie Lane" w:date="2022-05-12T12:10:00Z">
              <w:r w:rsidRPr="004F6583">
                <w:rPr>
                  <w:rFonts w:ascii="Calibri" w:eastAsia="Times New Roman" w:hAnsi="Calibri" w:cs="Calibri"/>
                  <w:color w:val="000000"/>
                </w:rPr>
                <w:t>0.66</w:t>
              </w:r>
            </w:ins>
          </w:p>
        </w:tc>
        <w:tc>
          <w:tcPr>
            <w:tcW w:w="960" w:type="dxa"/>
            <w:tcBorders>
              <w:top w:val="single" w:sz="4" w:space="0" w:color="auto"/>
              <w:left w:val="nil"/>
              <w:bottom w:val="single" w:sz="4" w:space="0" w:color="auto"/>
              <w:right w:val="nil"/>
            </w:tcBorders>
            <w:shd w:val="clear" w:color="auto" w:fill="auto"/>
            <w:noWrap/>
            <w:vAlign w:val="bottom"/>
            <w:hideMark/>
          </w:tcPr>
          <w:p w14:paraId="02CFA13E" w14:textId="77777777" w:rsidR="004F6583" w:rsidRPr="004F6583" w:rsidRDefault="004F6583" w:rsidP="004F6583">
            <w:pPr>
              <w:spacing w:after="0" w:line="240" w:lineRule="auto"/>
              <w:jc w:val="center"/>
              <w:rPr>
                <w:ins w:id="2313" w:author="Stefanie Lane" w:date="2022-05-12T12:10:00Z"/>
                <w:rFonts w:ascii="Calibri" w:eastAsia="Times New Roman" w:hAnsi="Calibri" w:cs="Calibri"/>
                <w:color w:val="000000"/>
              </w:rPr>
            </w:pPr>
            <w:ins w:id="2314" w:author="Stefanie Lane" w:date="2022-05-12T12:10:00Z">
              <w:r w:rsidRPr="004F6583">
                <w:rPr>
                  <w:rFonts w:ascii="Calibri" w:eastAsia="Times New Roman" w:hAnsi="Calibri" w:cs="Calibri"/>
                  <w:color w:val="000000"/>
                </w:rPr>
                <w:t>0.39</w:t>
              </w:r>
            </w:ins>
          </w:p>
        </w:tc>
        <w:tc>
          <w:tcPr>
            <w:tcW w:w="960" w:type="dxa"/>
            <w:tcBorders>
              <w:top w:val="single" w:sz="4" w:space="0" w:color="auto"/>
              <w:left w:val="nil"/>
              <w:bottom w:val="single" w:sz="4" w:space="0" w:color="auto"/>
              <w:right w:val="nil"/>
            </w:tcBorders>
            <w:shd w:val="clear" w:color="auto" w:fill="auto"/>
            <w:noWrap/>
            <w:vAlign w:val="bottom"/>
            <w:hideMark/>
          </w:tcPr>
          <w:p w14:paraId="72696A4A" w14:textId="77777777" w:rsidR="004F6583" w:rsidRPr="004F6583" w:rsidRDefault="004F6583" w:rsidP="004F6583">
            <w:pPr>
              <w:spacing w:after="0" w:line="240" w:lineRule="auto"/>
              <w:jc w:val="center"/>
              <w:rPr>
                <w:ins w:id="2315" w:author="Stefanie Lane" w:date="2022-05-12T12:10:00Z"/>
                <w:rFonts w:ascii="Calibri" w:eastAsia="Times New Roman" w:hAnsi="Calibri" w:cs="Calibri"/>
                <w:color w:val="000000"/>
              </w:rPr>
            </w:pPr>
            <w:ins w:id="2316" w:author="Stefanie Lane" w:date="2022-05-12T12:10:00Z">
              <w:r w:rsidRPr="004F6583">
                <w:rPr>
                  <w:rFonts w:ascii="Calibri" w:eastAsia="Times New Roman" w:hAnsi="Calibri" w:cs="Calibri"/>
                  <w:color w:val="000000"/>
                </w:rPr>
                <w:t>0.06</w:t>
              </w:r>
            </w:ins>
          </w:p>
        </w:tc>
        <w:tc>
          <w:tcPr>
            <w:tcW w:w="1760" w:type="dxa"/>
            <w:tcBorders>
              <w:top w:val="nil"/>
              <w:left w:val="nil"/>
              <w:bottom w:val="nil"/>
              <w:right w:val="nil"/>
            </w:tcBorders>
            <w:shd w:val="clear" w:color="auto" w:fill="auto"/>
            <w:noWrap/>
            <w:vAlign w:val="bottom"/>
            <w:hideMark/>
          </w:tcPr>
          <w:p w14:paraId="511F7D83" w14:textId="77777777" w:rsidR="004F6583" w:rsidRPr="004F6583" w:rsidRDefault="004F6583" w:rsidP="004F6583">
            <w:pPr>
              <w:spacing w:after="0" w:line="240" w:lineRule="auto"/>
              <w:jc w:val="center"/>
              <w:rPr>
                <w:ins w:id="2317" w:author="Stefanie Lane" w:date="2022-05-12T12:10:00Z"/>
                <w:rFonts w:ascii="Calibri" w:eastAsia="Times New Roman" w:hAnsi="Calibri" w:cs="Calibri"/>
                <w:color w:val="000000"/>
              </w:rPr>
            </w:pPr>
            <w:ins w:id="2318" w:author="Stefanie Lane" w:date="2022-05-12T12:10:00Z">
              <w:r w:rsidRPr="004F6583">
                <w:rPr>
                  <w:rFonts w:ascii="Calibri" w:eastAsia="Times New Roman" w:hAnsi="Calibri" w:cs="Calibri"/>
                  <w:color w:val="000000"/>
                </w:rPr>
                <w:t>-94.44</w:t>
              </w:r>
            </w:ins>
          </w:p>
        </w:tc>
      </w:tr>
      <w:tr w:rsidR="004F6583" w:rsidRPr="004F6583" w14:paraId="039D7C6D" w14:textId="77777777" w:rsidTr="004F6583">
        <w:trPr>
          <w:trHeight w:val="290"/>
          <w:ins w:id="2319" w:author="Stefanie Lane" w:date="2022-05-12T12:10:00Z"/>
        </w:trPr>
        <w:tc>
          <w:tcPr>
            <w:tcW w:w="1700" w:type="dxa"/>
            <w:vMerge/>
            <w:tcBorders>
              <w:top w:val="nil"/>
              <w:left w:val="nil"/>
              <w:bottom w:val="nil"/>
              <w:right w:val="nil"/>
            </w:tcBorders>
            <w:vAlign w:val="center"/>
            <w:hideMark/>
          </w:tcPr>
          <w:p w14:paraId="7F4D3DAD" w14:textId="77777777" w:rsidR="004F6583" w:rsidRPr="004F6583" w:rsidRDefault="004F6583" w:rsidP="004F6583">
            <w:pPr>
              <w:spacing w:after="0" w:line="240" w:lineRule="auto"/>
              <w:rPr>
                <w:ins w:id="2320"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1441AD8" w14:textId="77777777" w:rsidR="004F6583" w:rsidRPr="004F6583" w:rsidRDefault="004F6583" w:rsidP="004F6583">
            <w:pPr>
              <w:spacing w:after="0" w:line="240" w:lineRule="auto"/>
              <w:rPr>
                <w:ins w:id="2321" w:author="Stefanie Lane" w:date="2022-05-12T12:10:00Z"/>
                <w:rFonts w:ascii="Arial" w:eastAsia="Times New Roman" w:hAnsi="Arial" w:cs="Arial"/>
                <w:i/>
                <w:iCs/>
                <w:sz w:val="20"/>
                <w:szCs w:val="20"/>
              </w:rPr>
            </w:pPr>
            <w:ins w:id="2322" w:author="Stefanie Lane" w:date="2022-05-12T12:10:00Z">
              <w:r w:rsidRPr="004F6583">
                <w:rPr>
                  <w:rFonts w:ascii="Arial" w:eastAsia="Times New Roman" w:hAnsi="Arial" w:cs="Arial"/>
                  <w:i/>
                  <w:iCs/>
                  <w:sz w:val="20"/>
                  <w:szCs w:val="20"/>
                </w:rPr>
                <w:t>Lysimachia thyrsiflora</w:t>
              </w:r>
            </w:ins>
          </w:p>
        </w:tc>
        <w:tc>
          <w:tcPr>
            <w:tcW w:w="960" w:type="dxa"/>
            <w:tcBorders>
              <w:top w:val="nil"/>
              <w:left w:val="nil"/>
              <w:bottom w:val="nil"/>
              <w:right w:val="nil"/>
            </w:tcBorders>
            <w:shd w:val="clear" w:color="auto" w:fill="auto"/>
            <w:noWrap/>
            <w:vAlign w:val="bottom"/>
            <w:hideMark/>
          </w:tcPr>
          <w:p w14:paraId="3CC6BA31" w14:textId="77777777" w:rsidR="004F6583" w:rsidRPr="004F6583" w:rsidRDefault="004F6583" w:rsidP="004F6583">
            <w:pPr>
              <w:spacing w:after="0" w:line="240" w:lineRule="auto"/>
              <w:jc w:val="center"/>
              <w:rPr>
                <w:ins w:id="2323" w:author="Stefanie Lane" w:date="2022-05-12T12:10:00Z"/>
                <w:rFonts w:ascii="Calibri" w:eastAsia="Times New Roman" w:hAnsi="Calibri" w:cs="Calibri"/>
                <w:color w:val="000000"/>
              </w:rPr>
            </w:pPr>
            <w:ins w:id="2324" w:author="Stefanie Lane" w:date="2022-05-12T12:10:00Z">
              <w:r w:rsidRPr="004F6583">
                <w:rPr>
                  <w:rFonts w:ascii="Calibri" w:eastAsia="Times New Roman" w:hAnsi="Calibri" w:cs="Calibri"/>
                  <w:color w:val="000000"/>
                </w:rPr>
                <w:t>0.10</w:t>
              </w:r>
            </w:ins>
          </w:p>
        </w:tc>
        <w:tc>
          <w:tcPr>
            <w:tcW w:w="960" w:type="dxa"/>
            <w:tcBorders>
              <w:top w:val="nil"/>
              <w:left w:val="nil"/>
              <w:bottom w:val="nil"/>
              <w:right w:val="nil"/>
            </w:tcBorders>
            <w:shd w:val="clear" w:color="auto" w:fill="auto"/>
            <w:noWrap/>
            <w:vAlign w:val="bottom"/>
            <w:hideMark/>
          </w:tcPr>
          <w:p w14:paraId="2EE1CEF5" w14:textId="77777777" w:rsidR="004F6583" w:rsidRPr="004F6583" w:rsidRDefault="004F6583" w:rsidP="004F6583">
            <w:pPr>
              <w:spacing w:after="0" w:line="240" w:lineRule="auto"/>
              <w:jc w:val="center"/>
              <w:rPr>
                <w:ins w:id="2325" w:author="Stefanie Lane" w:date="2022-05-12T12:10:00Z"/>
                <w:rFonts w:ascii="Calibri" w:eastAsia="Times New Roman" w:hAnsi="Calibri" w:cs="Calibri"/>
                <w:color w:val="000000"/>
              </w:rPr>
            </w:pPr>
            <w:ins w:id="2326" w:author="Stefanie Lane" w:date="2022-05-12T12:10:00Z">
              <w:r w:rsidRPr="004F6583">
                <w:rPr>
                  <w:rFonts w:ascii="Calibri" w:eastAsia="Times New Roman" w:hAnsi="Calibri" w:cs="Calibri"/>
                  <w:color w:val="000000"/>
                </w:rPr>
                <w:t>0.33</w:t>
              </w:r>
            </w:ins>
          </w:p>
        </w:tc>
        <w:tc>
          <w:tcPr>
            <w:tcW w:w="960" w:type="dxa"/>
            <w:tcBorders>
              <w:top w:val="nil"/>
              <w:left w:val="nil"/>
              <w:bottom w:val="nil"/>
              <w:right w:val="nil"/>
            </w:tcBorders>
            <w:shd w:val="clear" w:color="auto" w:fill="auto"/>
            <w:noWrap/>
            <w:vAlign w:val="bottom"/>
            <w:hideMark/>
          </w:tcPr>
          <w:p w14:paraId="27CD48B9" w14:textId="77777777" w:rsidR="004F6583" w:rsidRPr="004F6583" w:rsidRDefault="004F6583" w:rsidP="004F6583">
            <w:pPr>
              <w:spacing w:after="0" w:line="240" w:lineRule="auto"/>
              <w:jc w:val="center"/>
              <w:rPr>
                <w:ins w:id="2327" w:author="Stefanie Lane" w:date="2022-05-12T12:10:00Z"/>
                <w:rFonts w:ascii="Calibri" w:eastAsia="Times New Roman" w:hAnsi="Calibri" w:cs="Calibri"/>
                <w:color w:val="000000"/>
              </w:rPr>
            </w:pPr>
            <w:ins w:id="2328" w:author="Stefanie Lane" w:date="2022-05-12T12:10:00Z">
              <w:r w:rsidRPr="004F6583">
                <w:rPr>
                  <w:rFonts w:ascii="Calibri" w:eastAsia="Times New Roman" w:hAnsi="Calibri" w:cs="Calibri"/>
                  <w:color w:val="000000"/>
                </w:rPr>
                <w:t>0.06</w:t>
              </w:r>
            </w:ins>
          </w:p>
        </w:tc>
        <w:tc>
          <w:tcPr>
            <w:tcW w:w="1760" w:type="dxa"/>
            <w:tcBorders>
              <w:top w:val="single" w:sz="4" w:space="0" w:color="auto"/>
              <w:left w:val="nil"/>
              <w:bottom w:val="single" w:sz="4" w:space="0" w:color="auto"/>
              <w:right w:val="nil"/>
            </w:tcBorders>
            <w:shd w:val="clear" w:color="auto" w:fill="auto"/>
            <w:noWrap/>
            <w:vAlign w:val="bottom"/>
            <w:hideMark/>
          </w:tcPr>
          <w:p w14:paraId="096BB222" w14:textId="77777777" w:rsidR="004F6583" w:rsidRPr="004F6583" w:rsidRDefault="004F6583" w:rsidP="004F6583">
            <w:pPr>
              <w:spacing w:after="0" w:line="240" w:lineRule="auto"/>
              <w:jc w:val="center"/>
              <w:rPr>
                <w:ins w:id="2329" w:author="Stefanie Lane" w:date="2022-05-12T12:10:00Z"/>
                <w:rFonts w:ascii="Calibri" w:eastAsia="Times New Roman" w:hAnsi="Calibri" w:cs="Calibri"/>
                <w:color w:val="000000"/>
              </w:rPr>
            </w:pPr>
            <w:ins w:id="2330" w:author="Stefanie Lane" w:date="2022-05-12T12:10:00Z">
              <w:r w:rsidRPr="004F6583">
                <w:rPr>
                  <w:rFonts w:ascii="Calibri" w:eastAsia="Times New Roman" w:hAnsi="Calibri" w:cs="Calibri"/>
                  <w:color w:val="000000"/>
                </w:rPr>
                <w:t>-94.44</w:t>
              </w:r>
            </w:ins>
          </w:p>
        </w:tc>
      </w:tr>
      <w:tr w:rsidR="004F6583" w:rsidRPr="004F6583" w14:paraId="689AB507" w14:textId="77777777" w:rsidTr="004F6583">
        <w:trPr>
          <w:trHeight w:val="290"/>
          <w:ins w:id="2331" w:author="Stefanie Lane" w:date="2022-05-12T12:10:00Z"/>
        </w:trPr>
        <w:tc>
          <w:tcPr>
            <w:tcW w:w="1700" w:type="dxa"/>
            <w:vMerge/>
            <w:tcBorders>
              <w:top w:val="nil"/>
              <w:left w:val="nil"/>
              <w:bottom w:val="nil"/>
              <w:right w:val="nil"/>
            </w:tcBorders>
            <w:vAlign w:val="center"/>
            <w:hideMark/>
          </w:tcPr>
          <w:p w14:paraId="4BBB0C4E" w14:textId="77777777" w:rsidR="004F6583" w:rsidRPr="004F6583" w:rsidRDefault="004F6583" w:rsidP="004F6583">
            <w:pPr>
              <w:spacing w:after="0" w:line="240" w:lineRule="auto"/>
              <w:rPr>
                <w:ins w:id="2332"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1D3FAB4" w14:textId="77777777" w:rsidR="004F6583" w:rsidRPr="004F6583" w:rsidRDefault="004F6583" w:rsidP="004F6583">
            <w:pPr>
              <w:spacing w:after="0" w:line="240" w:lineRule="auto"/>
              <w:rPr>
                <w:ins w:id="2333" w:author="Stefanie Lane" w:date="2022-05-12T12:10:00Z"/>
                <w:rFonts w:ascii="Arial" w:eastAsia="Times New Roman" w:hAnsi="Arial" w:cs="Arial"/>
                <w:i/>
                <w:iCs/>
                <w:sz w:val="20"/>
                <w:szCs w:val="20"/>
              </w:rPr>
            </w:pPr>
            <w:ins w:id="2334" w:author="Stefanie Lane" w:date="2022-05-12T12:10:00Z">
              <w:r w:rsidRPr="004F6583">
                <w:rPr>
                  <w:rFonts w:ascii="Arial" w:eastAsia="Times New Roman" w:hAnsi="Arial" w:cs="Arial"/>
                  <w:i/>
                  <w:iCs/>
                  <w:sz w:val="20"/>
                  <w:szCs w:val="20"/>
                </w:rPr>
                <w:t>Mentha arvensis</w:t>
              </w:r>
            </w:ins>
          </w:p>
        </w:tc>
        <w:tc>
          <w:tcPr>
            <w:tcW w:w="960" w:type="dxa"/>
            <w:tcBorders>
              <w:top w:val="single" w:sz="4" w:space="0" w:color="auto"/>
              <w:left w:val="nil"/>
              <w:bottom w:val="single" w:sz="4" w:space="0" w:color="auto"/>
              <w:right w:val="nil"/>
            </w:tcBorders>
            <w:shd w:val="clear" w:color="auto" w:fill="auto"/>
            <w:noWrap/>
            <w:vAlign w:val="bottom"/>
            <w:hideMark/>
          </w:tcPr>
          <w:p w14:paraId="1C45BA96" w14:textId="77777777" w:rsidR="004F6583" w:rsidRPr="004F6583" w:rsidRDefault="004F6583" w:rsidP="004F6583">
            <w:pPr>
              <w:spacing w:after="0" w:line="240" w:lineRule="auto"/>
              <w:jc w:val="center"/>
              <w:rPr>
                <w:ins w:id="2335" w:author="Stefanie Lane" w:date="2022-05-12T12:10:00Z"/>
                <w:rFonts w:ascii="Calibri" w:eastAsia="Times New Roman" w:hAnsi="Calibri" w:cs="Calibri"/>
                <w:color w:val="000000"/>
              </w:rPr>
            </w:pPr>
            <w:ins w:id="2336" w:author="Stefanie Lane" w:date="2022-05-12T12:10:00Z">
              <w:r w:rsidRPr="004F6583">
                <w:rPr>
                  <w:rFonts w:ascii="Calibri" w:eastAsia="Times New Roman" w:hAnsi="Calibri" w:cs="Calibri"/>
                  <w:color w:val="000000"/>
                </w:rPr>
                <w:t>0.17</w:t>
              </w:r>
            </w:ins>
          </w:p>
        </w:tc>
        <w:tc>
          <w:tcPr>
            <w:tcW w:w="960" w:type="dxa"/>
            <w:tcBorders>
              <w:top w:val="single" w:sz="4" w:space="0" w:color="auto"/>
              <w:left w:val="nil"/>
              <w:bottom w:val="single" w:sz="4" w:space="0" w:color="auto"/>
              <w:right w:val="nil"/>
            </w:tcBorders>
            <w:shd w:val="clear" w:color="auto" w:fill="auto"/>
            <w:noWrap/>
            <w:vAlign w:val="bottom"/>
            <w:hideMark/>
          </w:tcPr>
          <w:p w14:paraId="3A13D540" w14:textId="77777777" w:rsidR="004F6583" w:rsidRPr="004F6583" w:rsidRDefault="004F6583" w:rsidP="004F6583">
            <w:pPr>
              <w:spacing w:after="0" w:line="240" w:lineRule="auto"/>
              <w:jc w:val="center"/>
              <w:rPr>
                <w:ins w:id="2337" w:author="Stefanie Lane" w:date="2022-05-12T12:10:00Z"/>
                <w:rFonts w:ascii="Calibri" w:eastAsia="Times New Roman" w:hAnsi="Calibri" w:cs="Calibri"/>
                <w:color w:val="000000"/>
              </w:rPr>
            </w:pPr>
            <w:ins w:id="2338" w:author="Stefanie Lane" w:date="2022-05-12T12:10:00Z">
              <w:r w:rsidRPr="004F6583">
                <w:rPr>
                  <w:rFonts w:ascii="Calibri" w:eastAsia="Times New Roman" w:hAnsi="Calibri" w:cs="Calibri"/>
                  <w:color w:val="000000"/>
                </w:rPr>
                <w:t>0.24</w:t>
              </w:r>
            </w:ins>
          </w:p>
        </w:tc>
        <w:tc>
          <w:tcPr>
            <w:tcW w:w="960" w:type="dxa"/>
            <w:tcBorders>
              <w:top w:val="single" w:sz="4" w:space="0" w:color="auto"/>
              <w:left w:val="nil"/>
              <w:bottom w:val="single" w:sz="4" w:space="0" w:color="auto"/>
              <w:right w:val="nil"/>
            </w:tcBorders>
            <w:shd w:val="clear" w:color="auto" w:fill="auto"/>
            <w:noWrap/>
            <w:vAlign w:val="bottom"/>
            <w:hideMark/>
          </w:tcPr>
          <w:p w14:paraId="25E8BA0A" w14:textId="77777777" w:rsidR="004F6583" w:rsidRPr="004F6583" w:rsidRDefault="004F6583" w:rsidP="004F6583">
            <w:pPr>
              <w:spacing w:after="0" w:line="240" w:lineRule="auto"/>
              <w:jc w:val="center"/>
              <w:rPr>
                <w:ins w:id="2339" w:author="Stefanie Lane" w:date="2022-05-12T12:10:00Z"/>
                <w:rFonts w:ascii="Calibri" w:eastAsia="Times New Roman" w:hAnsi="Calibri" w:cs="Calibri"/>
                <w:color w:val="000000"/>
              </w:rPr>
            </w:pPr>
            <w:ins w:id="2340" w:author="Stefanie Lane" w:date="2022-05-12T12:10:00Z">
              <w:r w:rsidRPr="004F6583">
                <w:rPr>
                  <w:rFonts w:ascii="Calibri" w:eastAsia="Times New Roman" w:hAnsi="Calibri" w:cs="Calibri"/>
                  <w:color w:val="000000"/>
                </w:rPr>
                <w:t>0.06</w:t>
              </w:r>
            </w:ins>
          </w:p>
        </w:tc>
        <w:tc>
          <w:tcPr>
            <w:tcW w:w="1760" w:type="dxa"/>
            <w:tcBorders>
              <w:top w:val="nil"/>
              <w:left w:val="nil"/>
              <w:bottom w:val="nil"/>
              <w:right w:val="nil"/>
            </w:tcBorders>
            <w:shd w:val="clear" w:color="auto" w:fill="auto"/>
            <w:noWrap/>
            <w:vAlign w:val="bottom"/>
            <w:hideMark/>
          </w:tcPr>
          <w:p w14:paraId="6C35D78A" w14:textId="77777777" w:rsidR="004F6583" w:rsidRPr="004F6583" w:rsidRDefault="004F6583" w:rsidP="004F6583">
            <w:pPr>
              <w:spacing w:after="0" w:line="240" w:lineRule="auto"/>
              <w:jc w:val="center"/>
              <w:rPr>
                <w:ins w:id="2341" w:author="Stefanie Lane" w:date="2022-05-12T12:10:00Z"/>
                <w:rFonts w:ascii="Calibri" w:eastAsia="Times New Roman" w:hAnsi="Calibri" w:cs="Calibri"/>
                <w:color w:val="000000"/>
              </w:rPr>
            </w:pPr>
            <w:ins w:id="2342" w:author="Stefanie Lane" w:date="2022-05-12T12:10:00Z">
              <w:r w:rsidRPr="004F6583">
                <w:rPr>
                  <w:rFonts w:ascii="Calibri" w:eastAsia="Times New Roman" w:hAnsi="Calibri" w:cs="Calibri"/>
                  <w:color w:val="000000"/>
                </w:rPr>
                <w:t>-94.44</w:t>
              </w:r>
            </w:ins>
          </w:p>
        </w:tc>
      </w:tr>
      <w:tr w:rsidR="004F6583" w:rsidRPr="004F6583" w14:paraId="2E2C2D4D" w14:textId="77777777" w:rsidTr="004F6583">
        <w:trPr>
          <w:trHeight w:val="290"/>
          <w:ins w:id="2343" w:author="Stefanie Lane" w:date="2022-05-12T12:10:00Z"/>
        </w:trPr>
        <w:tc>
          <w:tcPr>
            <w:tcW w:w="1700" w:type="dxa"/>
            <w:vMerge/>
            <w:tcBorders>
              <w:top w:val="nil"/>
              <w:left w:val="nil"/>
              <w:bottom w:val="nil"/>
              <w:right w:val="nil"/>
            </w:tcBorders>
            <w:vAlign w:val="center"/>
            <w:hideMark/>
          </w:tcPr>
          <w:p w14:paraId="121FBCF7" w14:textId="77777777" w:rsidR="004F6583" w:rsidRPr="004F6583" w:rsidRDefault="004F6583" w:rsidP="004F6583">
            <w:pPr>
              <w:spacing w:after="0" w:line="240" w:lineRule="auto"/>
              <w:rPr>
                <w:ins w:id="2344"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6A10707" w14:textId="77777777" w:rsidR="004F6583" w:rsidRPr="004F6583" w:rsidRDefault="004F6583" w:rsidP="004F6583">
            <w:pPr>
              <w:spacing w:after="0" w:line="240" w:lineRule="auto"/>
              <w:rPr>
                <w:ins w:id="2345" w:author="Stefanie Lane" w:date="2022-05-12T12:10:00Z"/>
                <w:rFonts w:ascii="Arial" w:eastAsia="Times New Roman" w:hAnsi="Arial" w:cs="Arial"/>
                <w:i/>
                <w:iCs/>
                <w:sz w:val="20"/>
                <w:szCs w:val="20"/>
              </w:rPr>
            </w:pPr>
            <w:ins w:id="2346" w:author="Stefanie Lane" w:date="2022-05-12T12:10:00Z">
              <w:r w:rsidRPr="004F6583">
                <w:rPr>
                  <w:rFonts w:ascii="Arial" w:eastAsia="Times New Roman" w:hAnsi="Arial" w:cs="Arial"/>
                  <w:i/>
                  <w:iCs/>
                  <w:sz w:val="20"/>
                  <w:szCs w:val="20"/>
                </w:rPr>
                <w:t>Menyanthes trifoliata</w:t>
              </w:r>
            </w:ins>
          </w:p>
        </w:tc>
        <w:tc>
          <w:tcPr>
            <w:tcW w:w="960" w:type="dxa"/>
            <w:tcBorders>
              <w:top w:val="nil"/>
              <w:left w:val="nil"/>
              <w:bottom w:val="nil"/>
              <w:right w:val="nil"/>
            </w:tcBorders>
            <w:shd w:val="clear" w:color="auto" w:fill="auto"/>
            <w:noWrap/>
            <w:vAlign w:val="bottom"/>
            <w:hideMark/>
          </w:tcPr>
          <w:p w14:paraId="4A977354" w14:textId="77777777" w:rsidR="004F6583" w:rsidRPr="004F6583" w:rsidRDefault="004F6583" w:rsidP="004F6583">
            <w:pPr>
              <w:spacing w:after="0" w:line="240" w:lineRule="auto"/>
              <w:jc w:val="center"/>
              <w:rPr>
                <w:ins w:id="2347" w:author="Stefanie Lane" w:date="2022-05-12T12:10:00Z"/>
                <w:rFonts w:ascii="Calibri" w:eastAsia="Times New Roman" w:hAnsi="Calibri" w:cs="Calibri"/>
                <w:color w:val="000000"/>
              </w:rPr>
            </w:pPr>
            <w:ins w:id="2348" w:author="Stefanie Lane" w:date="2022-05-12T12:10:00Z">
              <w:r w:rsidRPr="004F6583">
                <w:rPr>
                  <w:rFonts w:ascii="Calibri" w:eastAsia="Times New Roman" w:hAnsi="Calibri" w:cs="Calibri"/>
                  <w:color w:val="000000"/>
                </w:rPr>
                <w:t>1.86</w:t>
              </w:r>
            </w:ins>
          </w:p>
        </w:tc>
        <w:tc>
          <w:tcPr>
            <w:tcW w:w="960" w:type="dxa"/>
            <w:tcBorders>
              <w:top w:val="nil"/>
              <w:left w:val="nil"/>
              <w:bottom w:val="nil"/>
              <w:right w:val="nil"/>
            </w:tcBorders>
            <w:shd w:val="clear" w:color="auto" w:fill="auto"/>
            <w:noWrap/>
            <w:vAlign w:val="bottom"/>
            <w:hideMark/>
          </w:tcPr>
          <w:p w14:paraId="2F304AEA" w14:textId="77777777" w:rsidR="004F6583" w:rsidRPr="004F6583" w:rsidRDefault="004F6583" w:rsidP="004F6583">
            <w:pPr>
              <w:spacing w:after="0" w:line="240" w:lineRule="auto"/>
              <w:jc w:val="center"/>
              <w:rPr>
                <w:ins w:id="2349" w:author="Stefanie Lane" w:date="2022-05-12T12:10:00Z"/>
                <w:rFonts w:ascii="Calibri" w:eastAsia="Times New Roman" w:hAnsi="Calibri" w:cs="Calibri"/>
                <w:color w:val="000000"/>
              </w:rPr>
            </w:pPr>
            <w:ins w:id="2350" w:author="Stefanie Lane" w:date="2022-05-12T12:10:00Z">
              <w:r w:rsidRPr="004F6583">
                <w:rPr>
                  <w:rFonts w:ascii="Calibri" w:eastAsia="Times New Roman" w:hAnsi="Calibri" w:cs="Calibri"/>
                  <w:color w:val="000000"/>
                </w:rPr>
                <w:t>1.33</w:t>
              </w:r>
            </w:ins>
          </w:p>
        </w:tc>
        <w:tc>
          <w:tcPr>
            <w:tcW w:w="960" w:type="dxa"/>
            <w:tcBorders>
              <w:top w:val="nil"/>
              <w:left w:val="nil"/>
              <w:bottom w:val="nil"/>
              <w:right w:val="nil"/>
            </w:tcBorders>
            <w:shd w:val="clear" w:color="auto" w:fill="auto"/>
            <w:noWrap/>
            <w:vAlign w:val="bottom"/>
            <w:hideMark/>
          </w:tcPr>
          <w:p w14:paraId="6AB6ADF9" w14:textId="77777777" w:rsidR="004F6583" w:rsidRPr="004F6583" w:rsidRDefault="004F6583" w:rsidP="004F6583">
            <w:pPr>
              <w:spacing w:after="0" w:line="240" w:lineRule="auto"/>
              <w:jc w:val="center"/>
              <w:rPr>
                <w:ins w:id="2351" w:author="Stefanie Lane" w:date="2022-05-12T12:10:00Z"/>
                <w:rFonts w:ascii="Calibri" w:eastAsia="Times New Roman" w:hAnsi="Calibri" w:cs="Calibri"/>
                <w:color w:val="000000"/>
              </w:rPr>
            </w:pPr>
            <w:ins w:id="2352" w:author="Stefanie Lane" w:date="2022-05-12T12:10:00Z">
              <w:r w:rsidRPr="004F6583">
                <w:rPr>
                  <w:rFonts w:ascii="Calibri" w:eastAsia="Times New Roman" w:hAnsi="Calibri" w:cs="Calibri"/>
                  <w:color w:val="000000"/>
                </w:rPr>
                <w:t>0.06</w:t>
              </w:r>
            </w:ins>
          </w:p>
        </w:tc>
        <w:tc>
          <w:tcPr>
            <w:tcW w:w="1760" w:type="dxa"/>
            <w:tcBorders>
              <w:top w:val="single" w:sz="4" w:space="0" w:color="auto"/>
              <w:left w:val="nil"/>
              <w:bottom w:val="single" w:sz="4" w:space="0" w:color="auto"/>
              <w:right w:val="nil"/>
            </w:tcBorders>
            <w:shd w:val="clear" w:color="auto" w:fill="auto"/>
            <w:noWrap/>
            <w:vAlign w:val="bottom"/>
            <w:hideMark/>
          </w:tcPr>
          <w:p w14:paraId="7D3D27C8" w14:textId="77777777" w:rsidR="004F6583" w:rsidRPr="004F6583" w:rsidRDefault="004F6583" w:rsidP="004F6583">
            <w:pPr>
              <w:spacing w:after="0" w:line="240" w:lineRule="auto"/>
              <w:jc w:val="center"/>
              <w:rPr>
                <w:ins w:id="2353" w:author="Stefanie Lane" w:date="2022-05-12T12:10:00Z"/>
                <w:rFonts w:ascii="Calibri" w:eastAsia="Times New Roman" w:hAnsi="Calibri" w:cs="Calibri"/>
                <w:color w:val="000000"/>
              </w:rPr>
            </w:pPr>
            <w:ins w:id="2354" w:author="Stefanie Lane" w:date="2022-05-12T12:10:00Z">
              <w:r w:rsidRPr="004F6583">
                <w:rPr>
                  <w:rFonts w:ascii="Calibri" w:eastAsia="Times New Roman" w:hAnsi="Calibri" w:cs="Calibri"/>
                  <w:color w:val="000000"/>
                </w:rPr>
                <w:t>-94.44</w:t>
              </w:r>
            </w:ins>
          </w:p>
        </w:tc>
      </w:tr>
      <w:tr w:rsidR="004F6583" w:rsidRPr="004F6583" w14:paraId="78A5CD11" w14:textId="77777777" w:rsidTr="004F6583">
        <w:trPr>
          <w:trHeight w:val="290"/>
          <w:ins w:id="2355" w:author="Stefanie Lane" w:date="2022-05-12T12:10:00Z"/>
        </w:trPr>
        <w:tc>
          <w:tcPr>
            <w:tcW w:w="1700" w:type="dxa"/>
            <w:vMerge/>
            <w:tcBorders>
              <w:top w:val="nil"/>
              <w:left w:val="nil"/>
              <w:bottom w:val="nil"/>
              <w:right w:val="nil"/>
            </w:tcBorders>
            <w:vAlign w:val="center"/>
            <w:hideMark/>
          </w:tcPr>
          <w:p w14:paraId="6FD2B05F" w14:textId="77777777" w:rsidR="004F6583" w:rsidRPr="004F6583" w:rsidRDefault="004F6583" w:rsidP="004F6583">
            <w:pPr>
              <w:spacing w:after="0" w:line="240" w:lineRule="auto"/>
              <w:rPr>
                <w:ins w:id="2356"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0C51EB5" w14:textId="77777777" w:rsidR="004F6583" w:rsidRPr="004F6583" w:rsidRDefault="004F6583" w:rsidP="004F6583">
            <w:pPr>
              <w:spacing w:after="0" w:line="240" w:lineRule="auto"/>
              <w:rPr>
                <w:ins w:id="2357" w:author="Stefanie Lane" w:date="2022-05-12T12:10:00Z"/>
                <w:rFonts w:ascii="Arial" w:eastAsia="Times New Roman" w:hAnsi="Arial" w:cs="Arial"/>
                <w:i/>
                <w:iCs/>
                <w:sz w:val="20"/>
                <w:szCs w:val="20"/>
              </w:rPr>
            </w:pPr>
            <w:ins w:id="2358" w:author="Stefanie Lane" w:date="2022-05-12T12:10:00Z">
              <w:r w:rsidRPr="004F6583">
                <w:rPr>
                  <w:rFonts w:ascii="Arial" w:eastAsia="Times New Roman" w:hAnsi="Arial" w:cs="Arial"/>
                  <w:i/>
                  <w:iCs/>
                  <w:sz w:val="20"/>
                  <w:szCs w:val="20"/>
                </w:rPr>
                <w:t>Schoenoplectus tabernaemontani</w:t>
              </w:r>
            </w:ins>
          </w:p>
        </w:tc>
        <w:tc>
          <w:tcPr>
            <w:tcW w:w="960" w:type="dxa"/>
            <w:tcBorders>
              <w:top w:val="single" w:sz="4" w:space="0" w:color="auto"/>
              <w:left w:val="nil"/>
              <w:bottom w:val="single" w:sz="4" w:space="0" w:color="auto"/>
              <w:right w:val="nil"/>
            </w:tcBorders>
            <w:shd w:val="clear" w:color="auto" w:fill="auto"/>
            <w:noWrap/>
            <w:vAlign w:val="bottom"/>
            <w:hideMark/>
          </w:tcPr>
          <w:p w14:paraId="2537B257" w14:textId="77777777" w:rsidR="004F6583" w:rsidRPr="004F6583" w:rsidRDefault="004F6583" w:rsidP="004F6583">
            <w:pPr>
              <w:spacing w:after="0" w:line="240" w:lineRule="auto"/>
              <w:jc w:val="center"/>
              <w:rPr>
                <w:ins w:id="2359" w:author="Stefanie Lane" w:date="2022-05-12T12:10:00Z"/>
                <w:rFonts w:ascii="Calibri" w:eastAsia="Times New Roman" w:hAnsi="Calibri" w:cs="Calibri"/>
                <w:color w:val="000000"/>
              </w:rPr>
            </w:pPr>
            <w:ins w:id="2360" w:author="Stefanie Lane" w:date="2022-05-12T12:10:00Z">
              <w:r w:rsidRPr="004F6583">
                <w:rPr>
                  <w:rFonts w:ascii="Calibri" w:eastAsia="Times New Roman" w:hAnsi="Calibri" w:cs="Calibri"/>
                  <w:color w:val="000000"/>
                </w:rPr>
                <w:t>0.07</w:t>
              </w:r>
            </w:ins>
          </w:p>
        </w:tc>
        <w:tc>
          <w:tcPr>
            <w:tcW w:w="960" w:type="dxa"/>
            <w:tcBorders>
              <w:top w:val="single" w:sz="4" w:space="0" w:color="auto"/>
              <w:left w:val="nil"/>
              <w:bottom w:val="single" w:sz="4" w:space="0" w:color="auto"/>
              <w:right w:val="nil"/>
            </w:tcBorders>
            <w:shd w:val="clear" w:color="auto" w:fill="auto"/>
            <w:noWrap/>
            <w:vAlign w:val="bottom"/>
            <w:hideMark/>
          </w:tcPr>
          <w:p w14:paraId="64C16A01" w14:textId="77777777" w:rsidR="004F6583" w:rsidRPr="004F6583" w:rsidRDefault="004F6583" w:rsidP="004F6583">
            <w:pPr>
              <w:spacing w:after="0" w:line="240" w:lineRule="auto"/>
              <w:jc w:val="center"/>
              <w:rPr>
                <w:ins w:id="2361" w:author="Stefanie Lane" w:date="2022-05-12T12:10:00Z"/>
                <w:rFonts w:ascii="Calibri" w:eastAsia="Times New Roman" w:hAnsi="Calibri" w:cs="Calibri"/>
                <w:color w:val="000000"/>
              </w:rPr>
            </w:pPr>
            <w:ins w:id="2362" w:author="Stefanie Lane" w:date="2022-05-12T12:10:00Z">
              <w:r w:rsidRPr="004F6583">
                <w:rPr>
                  <w:rFonts w:ascii="Calibri" w:eastAsia="Times New Roman" w:hAnsi="Calibri" w:cs="Calibri"/>
                  <w:color w:val="000000"/>
                </w:rPr>
                <w:t>0.15</w:t>
              </w:r>
            </w:ins>
          </w:p>
        </w:tc>
        <w:tc>
          <w:tcPr>
            <w:tcW w:w="960" w:type="dxa"/>
            <w:tcBorders>
              <w:top w:val="single" w:sz="4" w:space="0" w:color="auto"/>
              <w:left w:val="nil"/>
              <w:bottom w:val="single" w:sz="4" w:space="0" w:color="auto"/>
              <w:right w:val="nil"/>
            </w:tcBorders>
            <w:shd w:val="clear" w:color="auto" w:fill="auto"/>
            <w:noWrap/>
            <w:vAlign w:val="bottom"/>
            <w:hideMark/>
          </w:tcPr>
          <w:p w14:paraId="6B0C88C2" w14:textId="77777777" w:rsidR="004F6583" w:rsidRPr="004F6583" w:rsidRDefault="004F6583" w:rsidP="004F6583">
            <w:pPr>
              <w:spacing w:after="0" w:line="240" w:lineRule="auto"/>
              <w:jc w:val="center"/>
              <w:rPr>
                <w:ins w:id="2363" w:author="Stefanie Lane" w:date="2022-05-12T12:10:00Z"/>
                <w:rFonts w:ascii="Calibri" w:eastAsia="Times New Roman" w:hAnsi="Calibri" w:cs="Calibri"/>
                <w:color w:val="000000"/>
              </w:rPr>
            </w:pPr>
            <w:ins w:id="2364" w:author="Stefanie Lane" w:date="2022-05-12T12:10:00Z">
              <w:r w:rsidRPr="004F6583">
                <w:rPr>
                  <w:rFonts w:ascii="Calibri" w:eastAsia="Times New Roman" w:hAnsi="Calibri" w:cs="Calibri"/>
                  <w:color w:val="000000"/>
                </w:rPr>
                <w:t>0.06</w:t>
              </w:r>
            </w:ins>
          </w:p>
        </w:tc>
        <w:tc>
          <w:tcPr>
            <w:tcW w:w="1760" w:type="dxa"/>
            <w:tcBorders>
              <w:top w:val="nil"/>
              <w:left w:val="nil"/>
              <w:bottom w:val="nil"/>
              <w:right w:val="nil"/>
            </w:tcBorders>
            <w:shd w:val="clear" w:color="auto" w:fill="auto"/>
            <w:noWrap/>
            <w:vAlign w:val="bottom"/>
            <w:hideMark/>
          </w:tcPr>
          <w:p w14:paraId="5AE75B48" w14:textId="77777777" w:rsidR="004F6583" w:rsidRPr="004F6583" w:rsidRDefault="004F6583" w:rsidP="004F6583">
            <w:pPr>
              <w:spacing w:after="0" w:line="240" w:lineRule="auto"/>
              <w:jc w:val="center"/>
              <w:rPr>
                <w:ins w:id="2365" w:author="Stefanie Lane" w:date="2022-05-12T12:10:00Z"/>
                <w:rFonts w:ascii="Calibri" w:eastAsia="Times New Roman" w:hAnsi="Calibri" w:cs="Calibri"/>
                <w:color w:val="000000"/>
              </w:rPr>
            </w:pPr>
            <w:ins w:id="2366" w:author="Stefanie Lane" w:date="2022-05-12T12:10:00Z">
              <w:r w:rsidRPr="004F6583">
                <w:rPr>
                  <w:rFonts w:ascii="Calibri" w:eastAsia="Times New Roman" w:hAnsi="Calibri" w:cs="Calibri"/>
                  <w:color w:val="000000"/>
                </w:rPr>
                <w:t>-94.44</w:t>
              </w:r>
            </w:ins>
          </w:p>
        </w:tc>
      </w:tr>
      <w:tr w:rsidR="004F6583" w:rsidRPr="004F6583" w14:paraId="52602460" w14:textId="77777777" w:rsidTr="004F6583">
        <w:trPr>
          <w:trHeight w:val="290"/>
          <w:ins w:id="2367" w:author="Stefanie Lane" w:date="2022-05-12T12:10:00Z"/>
        </w:trPr>
        <w:tc>
          <w:tcPr>
            <w:tcW w:w="1700" w:type="dxa"/>
            <w:vMerge/>
            <w:tcBorders>
              <w:top w:val="nil"/>
              <w:left w:val="nil"/>
              <w:bottom w:val="nil"/>
              <w:right w:val="nil"/>
            </w:tcBorders>
            <w:vAlign w:val="center"/>
            <w:hideMark/>
          </w:tcPr>
          <w:p w14:paraId="0BB9054F" w14:textId="77777777" w:rsidR="004F6583" w:rsidRPr="004F6583" w:rsidRDefault="004F6583" w:rsidP="004F6583">
            <w:pPr>
              <w:spacing w:after="0" w:line="240" w:lineRule="auto"/>
              <w:rPr>
                <w:ins w:id="2368"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40D4C30" w14:textId="77777777" w:rsidR="004F6583" w:rsidRPr="004F6583" w:rsidRDefault="004F6583" w:rsidP="004F6583">
            <w:pPr>
              <w:spacing w:after="0" w:line="240" w:lineRule="auto"/>
              <w:rPr>
                <w:ins w:id="2369" w:author="Stefanie Lane" w:date="2022-05-12T12:10:00Z"/>
                <w:rFonts w:ascii="Arial" w:eastAsia="Times New Roman" w:hAnsi="Arial" w:cs="Arial"/>
                <w:i/>
                <w:iCs/>
                <w:sz w:val="20"/>
                <w:szCs w:val="20"/>
              </w:rPr>
            </w:pPr>
            <w:ins w:id="2370" w:author="Stefanie Lane" w:date="2022-05-12T12:10:00Z">
              <w:r w:rsidRPr="004F6583">
                <w:rPr>
                  <w:rFonts w:ascii="Arial" w:eastAsia="Times New Roman" w:hAnsi="Arial" w:cs="Arial"/>
                  <w:i/>
                  <w:iCs/>
                  <w:sz w:val="20"/>
                  <w:szCs w:val="20"/>
                </w:rPr>
                <w:t>Carex lyngbyei</w:t>
              </w:r>
            </w:ins>
          </w:p>
        </w:tc>
        <w:tc>
          <w:tcPr>
            <w:tcW w:w="960" w:type="dxa"/>
            <w:tcBorders>
              <w:top w:val="nil"/>
              <w:left w:val="nil"/>
              <w:bottom w:val="nil"/>
              <w:right w:val="nil"/>
            </w:tcBorders>
            <w:shd w:val="clear" w:color="auto" w:fill="auto"/>
            <w:noWrap/>
            <w:vAlign w:val="bottom"/>
            <w:hideMark/>
          </w:tcPr>
          <w:p w14:paraId="1D30B8E3" w14:textId="77777777" w:rsidR="004F6583" w:rsidRPr="004F6583" w:rsidRDefault="004F6583" w:rsidP="004F6583">
            <w:pPr>
              <w:spacing w:after="0" w:line="240" w:lineRule="auto"/>
              <w:jc w:val="center"/>
              <w:rPr>
                <w:ins w:id="2371" w:author="Stefanie Lane" w:date="2022-05-12T12:10:00Z"/>
                <w:rFonts w:ascii="Calibri" w:eastAsia="Times New Roman" w:hAnsi="Calibri" w:cs="Calibri"/>
                <w:color w:val="000000"/>
              </w:rPr>
            </w:pPr>
            <w:ins w:id="2372" w:author="Stefanie Lane" w:date="2022-05-12T12:10:00Z">
              <w:r w:rsidRPr="004F6583">
                <w:rPr>
                  <w:rFonts w:ascii="Calibri" w:eastAsia="Times New Roman" w:hAnsi="Calibri" w:cs="Calibri"/>
                  <w:color w:val="000000"/>
                </w:rPr>
                <w:t>0.76</w:t>
              </w:r>
            </w:ins>
          </w:p>
        </w:tc>
        <w:tc>
          <w:tcPr>
            <w:tcW w:w="960" w:type="dxa"/>
            <w:tcBorders>
              <w:top w:val="nil"/>
              <w:left w:val="nil"/>
              <w:bottom w:val="nil"/>
              <w:right w:val="nil"/>
            </w:tcBorders>
            <w:shd w:val="clear" w:color="auto" w:fill="auto"/>
            <w:noWrap/>
            <w:vAlign w:val="bottom"/>
            <w:hideMark/>
          </w:tcPr>
          <w:p w14:paraId="7131A212" w14:textId="77777777" w:rsidR="004F6583" w:rsidRPr="004F6583" w:rsidRDefault="004F6583" w:rsidP="004F6583">
            <w:pPr>
              <w:spacing w:after="0" w:line="240" w:lineRule="auto"/>
              <w:jc w:val="center"/>
              <w:rPr>
                <w:ins w:id="2373" w:author="Stefanie Lane" w:date="2022-05-12T12:10:00Z"/>
                <w:rFonts w:ascii="Calibri" w:eastAsia="Times New Roman" w:hAnsi="Calibri" w:cs="Calibri"/>
                <w:color w:val="000000"/>
              </w:rPr>
            </w:pPr>
            <w:ins w:id="2374" w:author="Stefanie Lane" w:date="2022-05-12T12:10:00Z">
              <w:r w:rsidRPr="004F6583">
                <w:rPr>
                  <w:rFonts w:ascii="Calibri" w:eastAsia="Times New Roman" w:hAnsi="Calibri" w:cs="Calibri"/>
                  <w:color w:val="000000"/>
                </w:rPr>
                <w:t>1.42</w:t>
              </w:r>
            </w:ins>
          </w:p>
        </w:tc>
        <w:tc>
          <w:tcPr>
            <w:tcW w:w="960" w:type="dxa"/>
            <w:tcBorders>
              <w:top w:val="nil"/>
              <w:left w:val="nil"/>
              <w:bottom w:val="nil"/>
              <w:right w:val="nil"/>
            </w:tcBorders>
            <w:shd w:val="clear" w:color="auto" w:fill="auto"/>
            <w:noWrap/>
            <w:vAlign w:val="bottom"/>
            <w:hideMark/>
          </w:tcPr>
          <w:p w14:paraId="182382EE" w14:textId="77777777" w:rsidR="004F6583" w:rsidRPr="004F6583" w:rsidRDefault="004F6583" w:rsidP="004F6583">
            <w:pPr>
              <w:spacing w:after="0" w:line="240" w:lineRule="auto"/>
              <w:jc w:val="center"/>
              <w:rPr>
                <w:ins w:id="2375" w:author="Stefanie Lane" w:date="2022-05-12T12:10:00Z"/>
                <w:rFonts w:ascii="Calibri" w:eastAsia="Times New Roman" w:hAnsi="Calibri" w:cs="Calibri"/>
                <w:color w:val="000000"/>
              </w:rPr>
            </w:pPr>
            <w:ins w:id="2376" w:author="Stefanie Lane" w:date="2022-05-12T12:10:00Z">
              <w:r w:rsidRPr="004F6583">
                <w:rPr>
                  <w:rFonts w:ascii="Calibri" w:eastAsia="Times New Roman" w:hAnsi="Calibri" w:cs="Calibri"/>
                  <w:color w:val="000000"/>
                </w:rPr>
                <w:t>0.11</w:t>
              </w:r>
            </w:ins>
          </w:p>
        </w:tc>
        <w:tc>
          <w:tcPr>
            <w:tcW w:w="1760" w:type="dxa"/>
            <w:tcBorders>
              <w:top w:val="single" w:sz="4" w:space="0" w:color="auto"/>
              <w:left w:val="nil"/>
              <w:bottom w:val="single" w:sz="4" w:space="0" w:color="auto"/>
              <w:right w:val="nil"/>
            </w:tcBorders>
            <w:shd w:val="clear" w:color="auto" w:fill="auto"/>
            <w:noWrap/>
            <w:vAlign w:val="bottom"/>
            <w:hideMark/>
          </w:tcPr>
          <w:p w14:paraId="256297A4" w14:textId="77777777" w:rsidR="004F6583" w:rsidRPr="004F6583" w:rsidRDefault="004F6583" w:rsidP="004F6583">
            <w:pPr>
              <w:spacing w:after="0" w:line="240" w:lineRule="auto"/>
              <w:jc w:val="center"/>
              <w:rPr>
                <w:ins w:id="2377" w:author="Stefanie Lane" w:date="2022-05-12T12:10:00Z"/>
                <w:rFonts w:ascii="Calibri" w:eastAsia="Times New Roman" w:hAnsi="Calibri" w:cs="Calibri"/>
                <w:color w:val="000000"/>
              </w:rPr>
            </w:pPr>
            <w:ins w:id="2378" w:author="Stefanie Lane" w:date="2022-05-12T12:10:00Z">
              <w:r w:rsidRPr="004F6583">
                <w:rPr>
                  <w:rFonts w:ascii="Calibri" w:eastAsia="Times New Roman" w:hAnsi="Calibri" w:cs="Calibri"/>
                  <w:color w:val="000000"/>
                </w:rPr>
                <w:t>-88.89</w:t>
              </w:r>
            </w:ins>
          </w:p>
        </w:tc>
      </w:tr>
      <w:tr w:rsidR="004F6583" w:rsidRPr="004F6583" w14:paraId="223E1B0B" w14:textId="77777777" w:rsidTr="004F6583">
        <w:trPr>
          <w:trHeight w:val="290"/>
          <w:ins w:id="2379" w:author="Stefanie Lane" w:date="2022-05-12T12:10:00Z"/>
        </w:trPr>
        <w:tc>
          <w:tcPr>
            <w:tcW w:w="1700" w:type="dxa"/>
            <w:vMerge/>
            <w:tcBorders>
              <w:top w:val="nil"/>
              <w:left w:val="nil"/>
              <w:bottom w:val="nil"/>
              <w:right w:val="nil"/>
            </w:tcBorders>
            <w:vAlign w:val="center"/>
            <w:hideMark/>
          </w:tcPr>
          <w:p w14:paraId="4D6060C0" w14:textId="77777777" w:rsidR="004F6583" w:rsidRPr="004F6583" w:rsidRDefault="004F6583" w:rsidP="004F6583">
            <w:pPr>
              <w:spacing w:after="0" w:line="240" w:lineRule="auto"/>
              <w:rPr>
                <w:ins w:id="2380"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56C727B" w14:textId="77777777" w:rsidR="004F6583" w:rsidRPr="004F6583" w:rsidRDefault="004F6583" w:rsidP="004F6583">
            <w:pPr>
              <w:spacing w:after="0" w:line="240" w:lineRule="auto"/>
              <w:rPr>
                <w:ins w:id="2381" w:author="Stefanie Lane" w:date="2022-05-12T12:10:00Z"/>
                <w:rFonts w:ascii="Arial" w:eastAsia="Times New Roman" w:hAnsi="Arial" w:cs="Arial"/>
                <w:i/>
                <w:iCs/>
                <w:sz w:val="20"/>
                <w:szCs w:val="20"/>
              </w:rPr>
            </w:pPr>
            <w:proofErr w:type="spellStart"/>
            <w:ins w:id="2382" w:author="Stefanie Lane" w:date="2022-05-12T12:10:00Z">
              <w:r w:rsidRPr="004F6583">
                <w:rPr>
                  <w:rFonts w:ascii="Arial" w:eastAsia="Times New Roman" w:hAnsi="Arial" w:cs="Arial"/>
                  <w:i/>
                  <w:iCs/>
                  <w:sz w:val="20"/>
                  <w:szCs w:val="20"/>
                </w:rPr>
                <w:t>Hordeum</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brachyantherum</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2C708C29" w14:textId="77777777" w:rsidR="004F6583" w:rsidRPr="004F6583" w:rsidRDefault="004F6583" w:rsidP="004F6583">
            <w:pPr>
              <w:spacing w:after="0" w:line="240" w:lineRule="auto"/>
              <w:jc w:val="center"/>
              <w:rPr>
                <w:ins w:id="2383" w:author="Stefanie Lane" w:date="2022-05-12T12:10:00Z"/>
                <w:rFonts w:ascii="Calibri" w:eastAsia="Times New Roman" w:hAnsi="Calibri" w:cs="Calibri"/>
                <w:color w:val="000000"/>
              </w:rPr>
            </w:pPr>
            <w:ins w:id="2384" w:author="Stefanie Lane" w:date="2022-05-12T12:10:00Z">
              <w:r w:rsidRPr="004F6583">
                <w:rPr>
                  <w:rFonts w:ascii="Calibri" w:eastAsia="Times New Roman" w:hAnsi="Calibri" w:cs="Calibri"/>
                  <w:color w:val="000000"/>
                </w:rPr>
                <w:t>0.17</w:t>
              </w:r>
            </w:ins>
          </w:p>
        </w:tc>
        <w:tc>
          <w:tcPr>
            <w:tcW w:w="960" w:type="dxa"/>
            <w:tcBorders>
              <w:top w:val="single" w:sz="4" w:space="0" w:color="auto"/>
              <w:left w:val="nil"/>
              <w:bottom w:val="single" w:sz="4" w:space="0" w:color="auto"/>
              <w:right w:val="nil"/>
            </w:tcBorders>
            <w:shd w:val="clear" w:color="auto" w:fill="auto"/>
            <w:noWrap/>
            <w:vAlign w:val="bottom"/>
            <w:hideMark/>
          </w:tcPr>
          <w:p w14:paraId="74BDD290" w14:textId="77777777" w:rsidR="004F6583" w:rsidRPr="004F6583" w:rsidRDefault="004F6583" w:rsidP="004F6583">
            <w:pPr>
              <w:spacing w:after="0" w:line="240" w:lineRule="auto"/>
              <w:jc w:val="center"/>
              <w:rPr>
                <w:ins w:id="2385" w:author="Stefanie Lane" w:date="2022-05-12T12:10:00Z"/>
                <w:rFonts w:ascii="Calibri" w:eastAsia="Times New Roman" w:hAnsi="Calibri" w:cs="Calibri"/>
                <w:color w:val="000000"/>
              </w:rPr>
            </w:pPr>
            <w:ins w:id="2386"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3143DE11" w14:textId="77777777" w:rsidR="004F6583" w:rsidRPr="004F6583" w:rsidRDefault="004F6583" w:rsidP="004F6583">
            <w:pPr>
              <w:spacing w:after="0" w:line="240" w:lineRule="auto"/>
              <w:jc w:val="center"/>
              <w:rPr>
                <w:ins w:id="2387" w:author="Stefanie Lane" w:date="2022-05-12T12:10:00Z"/>
                <w:rFonts w:ascii="Calibri" w:eastAsia="Times New Roman" w:hAnsi="Calibri" w:cs="Calibri"/>
                <w:color w:val="000000"/>
              </w:rPr>
            </w:pPr>
            <w:ins w:id="2388" w:author="Stefanie Lane" w:date="2022-05-12T12:10:00Z">
              <w:r w:rsidRPr="004F6583">
                <w:rPr>
                  <w:rFonts w:ascii="Calibri" w:eastAsia="Times New Roman" w:hAnsi="Calibri" w:cs="Calibri"/>
                  <w:color w:val="000000"/>
                </w:rPr>
                <w:t>0.11</w:t>
              </w:r>
            </w:ins>
          </w:p>
        </w:tc>
        <w:tc>
          <w:tcPr>
            <w:tcW w:w="1760" w:type="dxa"/>
            <w:tcBorders>
              <w:top w:val="nil"/>
              <w:left w:val="nil"/>
              <w:bottom w:val="nil"/>
              <w:right w:val="nil"/>
            </w:tcBorders>
            <w:shd w:val="clear" w:color="auto" w:fill="auto"/>
            <w:noWrap/>
            <w:vAlign w:val="bottom"/>
            <w:hideMark/>
          </w:tcPr>
          <w:p w14:paraId="13AB007B" w14:textId="77777777" w:rsidR="004F6583" w:rsidRPr="004F6583" w:rsidRDefault="004F6583" w:rsidP="004F6583">
            <w:pPr>
              <w:spacing w:after="0" w:line="240" w:lineRule="auto"/>
              <w:jc w:val="center"/>
              <w:rPr>
                <w:ins w:id="2389" w:author="Stefanie Lane" w:date="2022-05-12T12:10:00Z"/>
                <w:rFonts w:ascii="Calibri" w:eastAsia="Times New Roman" w:hAnsi="Calibri" w:cs="Calibri"/>
                <w:color w:val="000000"/>
              </w:rPr>
            </w:pPr>
            <w:ins w:id="2390" w:author="Stefanie Lane" w:date="2022-05-12T12:10:00Z">
              <w:r w:rsidRPr="004F6583">
                <w:rPr>
                  <w:rFonts w:ascii="Calibri" w:eastAsia="Times New Roman" w:hAnsi="Calibri" w:cs="Calibri"/>
                  <w:color w:val="000000"/>
                </w:rPr>
                <w:t>-88.89</w:t>
              </w:r>
            </w:ins>
          </w:p>
        </w:tc>
      </w:tr>
      <w:tr w:rsidR="004F6583" w:rsidRPr="004F6583" w14:paraId="238EC65B" w14:textId="77777777" w:rsidTr="004F6583">
        <w:trPr>
          <w:trHeight w:val="290"/>
          <w:ins w:id="2391" w:author="Stefanie Lane" w:date="2022-05-12T12:10:00Z"/>
        </w:trPr>
        <w:tc>
          <w:tcPr>
            <w:tcW w:w="1700" w:type="dxa"/>
            <w:vMerge/>
            <w:tcBorders>
              <w:top w:val="nil"/>
              <w:left w:val="nil"/>
              <w:bottom w:val="nil"/>
              <w:right w:val="nil"/>
            </w:tcBorders>
            <w:vAlign w:val="center"/>
            <w:hideMark/>
          </w:tcPr>
          <w:p w14:paraId="43A03CDA" w14:textId="77777777" w:rsidR="004F6583" w:rsidRPr="004F6583" w:rsidRDefault="004F6583" w:rsidP="004F6583">
            <w:pPr>
              <w:spacing w:after="0" w:line="240" w:lineRule="auto"/>
              <w:rPr>
                <w:ins w:id="2392"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54B5873" w14:textId="77777777" w:rsidR="004F6583" w:rsidRPr="004F6583" w:rsidRDefault="004F6583" w:rsidP="004F6583">
            <w:pPr>
              <w:spacing w:after="0" w:line="240" w:lineRule="auto"/>
              <w:rPr>
                <w:ins w:id="2393" w:author="Stefanie Lane" w:date="2022-05-12T12:10:00Z"/>
                <w:rFonts w:ascii="Arial" w:eastAsia="Times New Roman" w:hAnsi="Arial" w:cs="Arial"/>
                <w:i/>
                <w:iCs/>
                <w:sz w:val="20"/>
                <w:szCs w:val="20"/>
              </w:rPr>
            </w:pPr>
            <w:proofErr w:type="spellStart"/>
            <w:ins w:id="2394" w:author="Stefanie Lane" w:date="2022-05-12T12:10:00Z">
              <w:r w:rsidRPr="004F6583">
                <w:rPr>
                  <w:rFonts w:ascii="Arial" w:eastAsia="Times New Roman" w:hAnsi="Arial" w:cs="Arial"/>
                  <w:i/>
                  <w:iCs/>
                  <w:sz w:val="20"/>
                  <w:szCs w:val="20"/>
                </w:rPr>
                <w:t>Rumex</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ccidentalis</w:t>
              </w:r>
              <w:proofErr w:type="spellEnd"/>
            </w:ins>
          </w:p>
        </w:tc>
        <w:tc>
          <w:tcPr>
            <w:tcW w:w="960" w:type="dxa"/>
            <w:tcBorders>
              <w:top w:val="nil"/>
              <w:left w:val="nil"/>
              <w:bottom w:val="nil"/>
              <w:right w:val="nil"/>
            </w:tcBorders>
            <w:shd w:val="clear" w:color="auto" w:fill="auto"/>
            <w:noWrap/>
            <w:vAlign w:val="bottom"/>
            <w:hideMark/>
          </w:tcPr>
          <w:p w14:paraId="668D2B23" w14:textId="77777777" w:rsidR="004F6583" w:rsidRPr="004F6583" w:rsidRDefault="004F6583" w:rsidP="004F6583">
            <w:pPr>
              <w:spacing w:after="0" w:line="240" w:lineRule="auto"/>
              <w:jc w:val="center"/>
              <w:rPr>
                <w:ins w:id="2395" w:author="Stefanie Lane" w:date="2022-05-12T12:10:00Z"/>
                <w:rFonts w:ascii="Calibri" w:eastAsia="Times New Roman" w:hAnsi="Calibri" w:cs="Calibri"/>
                <w:color w:val="000000"/>
              </w:rPr>
            </w:pPr>
            <w:ins w:id="2396" w:author="Stefanie Lane" w:date="2022-05-12T12:10:00Z">
              <w:r w:rsidRPr="004F6583">
                <w:rPr>
                  <w:rFonts w:ascii="Calibri" w:eastAsia="Times New Roman" w:hAnsi="Calibri" w:cs="Calibri"/>
                  <w:color w:val="000000"/>
                </w:rPr>
                <w:t>0.07</w:t>
              </w:r>
            </w:ins>
          </w:p>
        </w:tc>
        <w:tc>
          <w:tcPr>
            <w:tcW w:w="960" w:type="dxa"/>
            <w:tcBorders>
              <w:top w:val="nil"/>
              <w:left w:val="nil"/>
              <w:bottom w:val="nil"/>
              <w:right w:val="nil"/>
            </w:tcBorders>
            <w:shd w:val="clear" w:color="auto" w:fill="auto"/>
            <w:noWrap/>
            <w:vAlign w:val="bottom"/>
            <w:hideMark/>
          </w:tcPr>
          <w:p w14:paraId="50BCC531" w14:textId="77777777" w:rsidR="004F6583" w:rsidRPr="004F6583" w:rsidRDefault="004F6583" w:rsidP="004F6583">
            <w:pPr>
              <w:spacing w:after="0" w:line="240" w:lineRule="auto"/>
              <w:jc w:val="center"/>
              <w:rPr>
                <w:ins w:id="2397" w:author="Stefanie Lane" w:date="2022-05-12T12:10:00Z"/>
                <w:rFonts w:ascii="Calibri" w:eastAsia="Times New Roman" w:hAnsi="Calibri" w:cs="Calibri"/>
                <w:color w:val="000000"/>
              </w:rPr>
            </w:pPr>
            <w:ins w:id="2398" w:author="Stefanie Lane" w:date="2022-05-12T12:10:00Z">
              <w:r w:rsidRPr="004F6583">
                <w:rPr>
                  <w:rFonts w:ascii="Calibri" w:eastAsia="Times New Roman" w:hAnsi="Calibri" w:cs="Calibri"/>
                  <w:color w:val="000000"/>
                </w:rPr>
                <w:t>0.15</w:t>
              </w:r>
            </w:ins>
          </w:p>
        </w:tc>
        <w:tc>
          <w:tcPr>
            <w:tcW w:w="960" w:type="dxa"/>
            <w:tcBorders>
              <w:top w:val="nil"/>
              <w:left w:val="nil"/>
              <w:bottom w:val="nil"/>
              <w:right w:val="nil"/>
            </w:tcBorders>
            <w:shd w:val="clear" w:color="auto" w:fill="auto"/>
            <w:noWrap/>
            <w:vAlign w:val="bottom"/>
            <w:hideMark/>
          </w:tcPr>
          <w:p w14:paraId="74E5BCB8" w14:textId="77777777" w:rsidR="004F6583" w:rsidRPr="004F6583" w:rsidRDefault="004F6583" w:rsidP="004F6583">
            <w:pPr>
              <w:spacing w:after="0" w:line="240" w:lineRule="auto"/>
              <w:jc w:val="center"/>
              <w:rPr>
                <w:ins w:id="2399" w:author="Stefanie Lane" w:date="2022-05-12T12:10:00Z"/>
                <w:rFonts w:ascii="Calibri" w:eastAsia="Times New Roman" w:hAnsi="Calibri" w:cs="Calibri"/>
                <w:color w:val="000000"/>
              </w:rPr>
            </w:pPr>
            <w:ins w:id="2400" w:author="Stefanie Lane" w:date="2022-05-12T12:10:00Z">
              <w:r w:rsidRPr="004F6583">
                <w:rPr>
                  <w:rFonts w:ascii="Calibri" w:eastAsia="Times New Roman" w:hAnsi="Calibri" w:cs="Calibri"/>
                  <w:color w:val="000000"/>
                </w:rPr>
                <w:t>0.11</w:t>
              </w:r>
            </w:ins>
          </w:p>
        </w:tc>
        <w:tc>
          <w:tcPr>
            <w:tcW w:w="1760" w:type="dxa"/>
            <w:tcBorders>
              <w:top w:val="single" w:sz="4" w:space="0" w:color="auto"/>
              <w:left w:val="nil"/>
              <w:bottom w:val="single" w:sz="4" w:space="0" w:color="auto"/>
              <w:right w:val="nil"/>
            </w:tcBorders>
            <w:shd w:val="clear" w:color="auto" w:fill="auto"/>
            <w:noWrap/>
            <w:vAlign w:val="bottom"/>
            <w:hideMark/>
          </w:tcPr>
          <w:p w14:paraId="2C85C978" w14:textId="77777777" w:rsidR="004F6583" w:rsidRPr="004F6583" w:rsidRDefault="004F6583" w:rsidP="004F6583">
            <w:pPr>
              <w:spacing w:after="0" w:line="240" w:lineRule="auto"/>
              <w:jc w:val="center"/>
              <w:rPr>
                <w:ins w:id="2401" w:author="Stefanie Lane" w:date="2022-05-12T12:10:00Z"/>
                <w:rFonts w:ascii="Calibri" w:eastAsia="Times New Roman" w:hAnsi="Calibri" w:cs="Calibri"/>
                <w:color w:val="000000"/>
              </w:rPr>
            </w:pPr>
            <w:ins w:id="2402" w:author="Stefanie Lane" w:date="2022-05-12T12:10:00Z">
              <w:r w:rsidRPr="004F6583">
                <w:rPr>
                  <w:rFonts w:ascii="Calibri" w:eastAsia="Times New Roman" w:hAnsi="Calibri" w:cs="Calibri"/>
                  <w:color w:val="000000"/>
                </w:rPr>
                <w:t>-88.89</w:t>
              </w:r>
            </w:ins>
          </w:p>
        </w:tc>
      </w:tr>
      <w:tr w:rsidR="004F6583" w:rsidRPr="004F6583" w14:paraId="326DBC03" w14:textId="77777777" w:rsidTr="004F6583">
        <w:trPr>
          <w:trHeight w:val="290"/>
          <w:ins w:id="2403" w:author="Stefanie Lane" w:date="2022-05-12T12:10:00Z"/>
        </w:trPr>
        <w:tc>
          <w:tcPr>
            <w:tcW w:w="1700" w:type="dxa"/>
            <w:vMerge/>
            <w:tcBorders>
              <w:top w:val="nil"/>
              <w:left w:val="nil"/>
              <w:bottom w:val="nil"/>
              <w:right w:val="nil"/>
            </w:tcBorders>
            <w:vAlign w:val="center"/>
            <w:hideMark/>
          </w:tcPr>
          <w:p w14:paraId="375C48A8" w14:textId="77777777" w:rsidR="004F6583" w:rsidRPr="004F6583" w:rsidRDefault="004F6583" w:rsidP="004F6583">
            <w:pPr>
              <w:spacing w:after="0" w:line="240" w:lineRule="auto"/>
              <w:rPr>
                <w:ins w:id="2404"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A5C2654" w14:textId="77777777" w:rsidR="004F6583" w:rsidRPr="004F6583" w:rsidRDefault="004F6583" w:rsidP="004F6583">
            <w:pPr>
              <w:spacing w:after="0" w:line="240" w:lineRule="auto"/>
              <w:rPr>
                <w:ins w:id="2405" w:author="Stefanie Lane" w:date="2022-05-12T12:10:00Z"/>
                <w:rFonts w:ascii="Arial" w:eastAsia="Times New Roman" w:hAnsi="Arial" w:cs="Arial"/>
                <w:i/>
                <w:iCs/>
                <w:sz w:val="20"/>
                <w:szCs w:val="20"/>
              </w:rPr>
            </w:pPr>
            <w:ins w:id="2406" w:author="Stefanie Lane" w:date="2022-05-12T12:10:00Z">
              <w:r w:rsidRPr="004F6583">
                <w:rPr>
                  <w:rFonts w:ascii="Arial" w:eastAsia="Times New Roman" w:hAnsi="Arial" w:cs="Arial"/>
                  <w:i/>
                  <w:iCs/>
                  <w:sz w:val="20"/>
                  <w:szCs w:val="20"/>
                </w:rPr>
                <w:t>Salix lasiandra</w:t>
              </w:r>
            </w:ins>
          </w:p>
        </w:tc>
        <w:tc>
          <w:tcPr>
            <w:tcW w:w="960" w:type="dxa"/>
            <w:tcBorders>
              <w:top w:val="single" w:sz="4" w:space="0" w:color="auto"/>
              <w:left w:val="nil"/>
              <w:bottom w:val="single" w:sz="4" w:space="0" w:color="auto"/>
              <w:right w:val="nil"/>
            </w:tcBorders>
            <w:shd w:val="clear" w:color="auto" w:fill="auto"/>
            <w:noWrap/>
            <w:vAlign w:val="bottom"/>
            <w:hideMark/>
          </w:tcPr>
          <w:p w14:paraId="6C37416D" w14:textId="77777777" w:rsidR="004F6583" w:rsidRPr="004F6583" w:rsidRDefault="004F6583" w:rsidP="004F6583">
            <w:pPr>
              <w:spacing w:after="0" w:line="240" w:lineRule="auto"/>
              <w:jc w:val="center"/>
              <w:rPr>
                <w:ins w:id="2407" w:author="Stefanie Lane" w:date="2022-05-12T12:10:00Z"/>
                <w:rFonts w:ascii="Calibri" w:eastAsia="Times New Roman" w:hAnsi="Calibri" w:cs="Calibri"/>
                <w:color w:val="000000"/>
              </w:rPr>
            </w:pPr>
            <w:ins w:id="2408" w:author="Stefanie Lane" w:date="2022-05-12T12:10:00Z">
              <w:r w:rsidRPr="004F6583">
                <w:rPr>
                  <w:rFonts w:ascii="Calibri" w:eastAsia="Times New Roman" w:hAnsi="Calibri" w:cs="Calibri"/>
                  <w:color w:val="000000"/>
                </w:rPr>
                <w:t>1.00</w:t>
              </w:r>
            </w:ins>
          </w:p>
        </w:tc>
        <w:tc>
          <w:tcPr>
            <w:tcW w:w="960" w:type="dxa"/>
            <w:tcBorders>
              <w:top w:val="single" w:sz="4" w:space="0" w:color="auto"/>
              <w:left w:val="nil"/>
              <w:bottom w:val="single" w:sz="4" w:space="0" w:color="auto"/>
              <w:right w:val="nil"/>
            </w:tcBorders>
            <w:shd w:val="clear" w:color="auto" w:fill="auto"/>
            <w:noWrap/>
            <w:vAlign w:val="bottom"/>
            <w:hideMark/>
          </w:tcPr>
          <w:p w14:paraId="1ED5D56E" w14:textId="77777777" w:rsidR="004F6583" w:rsidRPr="004F6583" w:rsidRDefault="004F6583" w:rsidP="004F6583">
            <w:pPr>
              <w:spacing w:after="0" w:line="240" w:lineRule="auto"/>
              <w:jc w:val="center"/>
              <w:rPr>
                <w:ins w:id="2409" w:author="Stefanie Lane" w:date="2022-05-12T12:10:00Z"/>
                <w:rFonts w:ascii="Calibri" w:eastAsia="Times New Roman" w:hAnsi="Calibri" w:cs="Calibri"/>
                <w:color w:val="000000"/>
              </w:rPr>
            </w:pPr>
            <w:ins w:id="2410" w:author="Stefanie Lane" w:date="2022-05-12T12:10:00Z">
              <w:r w:rsidRPr="004F6583">
                <w:rPr>
                  <w:rFonts w:ascii="Calibri" w:eastAsia="Times New Roman" w:hAnsi="Calibri" w:cs="Calibri"/>
                  <w:color w:val="000000"/>
                </w:rPr>
                <w:t>0.39</w:t>
              </w:r>
            </w:ins>
          </w:p>
        </w:tc>
        <w:tc>
          <w:tcPr>
            <w:tcW w:w="960" w:type="dxa"/>
            <w:tcBorders>
              <w:top w:val="single" w:sz="4" w:space="0" w:color="auto"/>
              <w:left w:val="nil"/>
              <w:bottom w:val="single" w:sz="4" w:space="0" w:color="auto"/>
              <w:right w:val="nil"/>
            </w:tcBorders>
            <w:shd w:val="clear" w:color="auto" w:fill="auto"/>
            <w:noWrap/>
            <w:vAlign w:val="bottom"/>
            <w:hideMark/>
          </w:tcPr>
          <w:p w14:paraId="0C69A6EB" w14:textId="77777777" w:rsidR="004F6583" w:rsidRPr="004F6583" w:rsidRDefault="004F6583" w:rsidP="004F6583">
            <w:pPr>
              <w:spacing w:after="0" w:line="240" w:lineRule="auto"/>
              <w:jc w:val="center"/>
              <w:rPr>
                <w:ins w:id="2411" w:author="Stefanie Lane" w:date="2022-05-12T12:10:00Z"/>
                <w:rFonts w:ascii="Calibri" w:eastAsia="Times New Roman" w:hAnsi="Calibri" w:cs="Calibri"/>
                <w:color w:val="000000"/>
              </w:rPr>
            </w:pPr>
            <w:ins w:id="2412" w:author="Stefanie Lane" w:date="2022-05-12T12:10:00Z">
              <w:r w:rsidRPr="004F6583">
                <w:rPr>
                  <w:rFonts w:ascii="Calibri" w:eastAsia="Times New Roman" w:hAnsi="Calibri" w:cs="Calibri"/>
                  <w:color w:val="000000"/>
                </w:rPr>
                <w:t>0.11</w:t>
              </w:r>
            </w:ins>
          </w:p>
        </w:tc>
        <w:tc>
          <w:tcPr>
            <w:tcW w:w="1760" w:type="dxa"/>
            <w:tcBorders>
              <w:top w:val="nil"/>
              <w:left w:val="nil"/>
              <w:bottom w:val="nil"/>
              <w:right w:val="nil"/>
            </w:tcBorders>
            <w:shd w:val="clear" w:color="auto" w:fill="auto"/>
            <w:noWrap/>
            <w:vAlign w:val="bottom"/>
            <w:hideMark/>
          </w:tcPr>
          <w:p w14:paraId="4C354390" w14:textId="77777777" w:rsidR="004F6583" w:rsidRPr="004F6583" w:rsidRDefault="004F6583" w:rsidP="004F6583">
            <w:pPr>
              <w:spacing w:after="0" w:line="240" w:lineRule="auto"/>
              <w:jc w:val="center"/>
              <w:rPr>
                <w:ins w:id="2413" w:author="Stefanie Lane" w:date="2022-05-12T12:10:00Z"/>
                <w:rFonts w:ascii="Calibri" w:eastAsia="Times New Roman" w:hAnsi="Calibri" w:cs="Calibri"/>
                <w:color w:val="000000"/>
              </w:rPr>
            </w:pPr>
            <w:ins w:id="2414" w:author="Stefanie Lane" w:date="2022-05-12T12:10:00Z">
              <w:r w:rsidRPr="004F6583">
                <w:rPr>
                  <w:rFonts w:ascii="Calibri" w:eastAsia="Times New Roman" w:hAnsi="Calibri" w:cs="Calibri"/>
                  <w:color w:val="000000"/>
                </w:rPr>
                <w:t>-88.89</w:t>
              </w:r>
            </w:ins>
          </w:p>
        </w:tc>
      </w:tr>
      <w:tr w:rsidR="004F6583" w:rsidRPr="004F6583" w14:paraId="69CFF9FC" w14:textId="77777777" w:rsidTr="004F6583">
        <w:trPr>
          <w:trHeight w:val="290"/>
          <w:ins w:id="2415" w:author="Stefanie Lane" w:date="2022-05-12T12:10:00Z"/>
        </w:trPr>
        <w:tc>
          <w:tcPr>
            <w:tcW w:w="1700" w:type="dxa"/>
            <w:vMerge/>
            <w:tcBorders>
              <w:top w:val="nil"/>
              <w:left w:val="nil"/>
              <w:bottom w:val="nil"/>
              <w:right w:val="nil"/>
            </w:tcBorders>
            <w:vAlign w:val="center"/>
            <w:hideMark/>
          </w:tcPr>
          <w:p w14:paraId="36D28A9E" w14:textId="77777777" w:rsidR="004F6583" w:rsidRPr="004F6583" w:rsidRDefault="004F6583" w:rsidP="004F6583">
            <w:pPr>
              <w:spacing w:after="0" w:line="240" w:lineRule="auto"/>
              <w:rPr>
                <w:ins w:id="2416"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61CACD5" w14:textId="77777777" w:rsidR="004F6583" w:rsidRPr="004F6583" w:rsidRDefault="004F6583" w:rsidP="004F6583">
            <w:pPr>
              <w:spacing w:after="0" w:line="240" w:lineRule="auto"/>
              <w:rPr>
                <w:ins w:id="2417" w:author="Stefanie Lane" w:date="2022-05-12T12:10:00Z"/>
                <w:rFonts w:ascii="Arial" w:eastAsia="Times New Roman" w:hAnsi="Arial" w:cs="Arial"/>
                <w:i/>
                <w:iCs/>
                <w:sz w:val="20"/>
                <w:szCs w:val="20"/>
              </w:rPr>
            </w:pPr>
            <w:ins w:id="2418" w:author="Stefanie Lane" w:date="2022-05-12T12:10:00Z">
              <w:r w:rsidRPr="004F6583">
                <w:rPr>
                  <w:rFonts w:ascii="Arial" w:eastAsia="Times New Roman" w:hAnsi="Arial" w:cs="Arial"/>
                  <w:i/>
                  <w:iCs/>
                  <w:sz w:val="20"/>
                  <w:szCs w:val="20"/>
                </w:rPr>
                <w:t xml:space="preserve">Potentilla </w:t>
              </w:r>
              <w:proofErr w:type="spellStart"/>
              <w:r w:rsidRPr="004F6583">
                <w:rPr>
                  <w:rFonts w:ascii="Arial" w:eastAsia="Times New Roman" w:hAnsi="Arial" w:cs="Arial"/>
                  <w:i/>
                  <w:iCs/>
                  <w:sz w:val="20"/>
                  <w:szCs w:val="20"/>
                </w:rPr>
                <w:t>pacifica</w:t>
              </w:r>
              <w:proofErr w:type="spellEnd"/>
            </w:ins>
          </w:p>
        </w:tc>
        <w:tc>
          <w:tcPr>
            <w:tcW w:w="960" w:type="dxa"/>
            <w:tcBorders>
              <w:top w:val="nil"/>
              <w:left w:val="nil"/>
              <w:bottom w:val="nil"/>
              <w:right w:val="nil"/>
            </w:tcBorders>
            <w:shd w:val="clear" w:color="auto" w:fill="auto"/>
            <w:noWrap/>
            <w:vAlign w:val="bottom"/>
            <w:hideMark/>
          </w:tcPr>
          <w:p w14:paraId="551F54A0" w14:textId="77777777" w:rsidR="004F6583" w:rsidRPr="004F6583" w:rsidRDefault="004F6583" w:rsidP="004F6583">
            <w:pPr>
              <w:spacing w:after="0" w:line="240" w:lineRule="auto"/>
              <w:jc w:val="center"/>
              <w:rPr>
                <w:ins w:id="2419" w:author="Stefanie Lane" w:date="2022-05-12T12:10:00Z"/>
                <w:rFonts w:ascii="Calibri" w:eastAsia="Times New Roman" w:hAnsi="Calibri" w:cs="Calibri"/>
                <w:color w:val="000000"/>
              </w:rPr>
            </w:pPr>
            <w:ins w:id="2420" w:author="Stefanie Lane" w:date="2022-05-12T12:10:00Z">
              <w:r w:rsidRPr="004F6583">
                <w:rPr>
                  <w:rFonts w:ascii="Calibri" w:eastAsia="Times New Roman" w:hAnsi="Calibri" w:cs="Calibri"/>
                  <w:color w:val="000000"/>
                </w:rPr>
                <w:t>0.48</w:t>
              </w:r>
            </w:ins>
          </w:p>
        </w:tc>
        <w:tc>
          <w:tcPr>
            <w:tcW w:w="960" w:type="dxa"/>
            <w:tcBorders>
              <w:top w:val="nil"/>
              <w:left w:val="nil"/>
              <w:bottom w:val="nil"/>
              <w:right w:val="nil"/>
            </w:tcBorders>
            <w:shd w:val="clear" w:color="auto" w:fill="auto"/>
            <w:noWrap/>
            <w:vAlign w:val="bottom"/>
            <w:hideMark/>
          </w:tcPr>
          <w:p w14:paraId="2DFE5186" w14:textId="77777777" w:rsidR="004F6583" w:rsidRPr="004F6583" w:rsidRDefault="004F6583" w:rsidP="004F6583">
            <w:pPr>
              <w:spacing w:after="0" w:line="240" w:lineRule="auto"/>
              <w:jc w:val="center"/>
              <w:rPr>
                <w:ins w:id="2421" w:author="Stefanie Lane" w:date="2022-05-12T12:10:00Z"/>
                <w:rFonts w:ascii="Calibri" w:eastAsia="Times New Roman" w:hAnsi="Calibri" w:cs="Calibri"/>
                <w:color w:val="000000"/>
              </w:rPr>
            </w:pPr>
            <w:ins w:id="2422" w:author="Stefanie Lane" w:date="2022-05-12T12:10:00Z">
              <w:r w:rsidRPr="004F6583">
                <w:rPr>
                  <w:rFonts w:ascii="Calibri" w:eastAsia="Times New Roman" w:hAnsi="Calibri" w:cs="Calibri"/>
                  <w:color w:val="000000"/>
                </w:rPr>
                <w:t>0.64</w:t>
              </w:r>
            </w:ins>
          </w:p>
        </w:tc>
        <w:tc>
          <w:tcPr>
            <w:tcW w:w="960" w:type="dxa"/>
            <w:tcBorders>
              <w:top w:val="nil"/>
              <w:left w:val="nil"/>
              <w:bottom w:val="nil"/>
              <w:right w:val="nil"/>
            </w:tcBorders>
            <w:shd w:val="clear" w:color="auto" w:fill="auto"/>
            <w:noWrap/>
            <w:vAlign w:val="bottom"/>
            <w:hideMark/>
          </w:tcPr>
          <w:p w14:paraId="108A3B87" w14:textId="77777777" w:rsidR="004F6583" w:rsidRPr="004F6583" w:rsidRDefault="004F6583" w:rsidP="004F6583">
            <w:pPr>
              <w:spacing w:after="0" w:line="240" w:lineRule="auto"/>
              <w:jc w:val="center"/>
              <w:rPr>
                <w:ins w:id="2423" w:author="Stefanie Lane" w:date="2022-05-12T12:10:00Z"/>
                <w:rFonts w:ascii="Calibri" w:eastAsia="Times New Roman" w:hAnsi="Calibri" w:cs="Calibri"/>
                <w:color w:val="000000"/>
              </w:rPr>
            </w:pPr>
            <w:ins w:id="2424" w:author="Stefanie Lane" w:date="2022-05-12T12:10:00Z">
              <w:r w:rsidRPr="004F6583">
                <w:rPr>
                  <w:rFonts w:ascii="Calibri" w:eastAsia="Times New Roman" w:hAnsi="Calibri" w:cs="Calibri"/>
                  <w:color w:val="000000"/>
                </w:rPr>
                <w:t>0.22</w:t>
              </w:r>
            </w:ins>
          </w:p>
        </w:tc>
        <w:tc>
          <w:tcPr>
            <w:tcW w:w="1760" w:type="dxa"/>
            <w:tcBorders>
              <w:top w:val="single" w:sz="4" w:space="0" w:color="auto"/>
              <w:left w:val="nil"/>
              <w:bottom w:val="single" w:sz="4" w:space="0" w:color="auto"/>
              <w:right w:val="nil"/>
            </w:tcBorders>
            <w:shd w:val="clear" w:color="auto" w:fill="auto"/>
            <w:noWrap/>
            <w:vAlign w:val="bottom"/>
            <w:hideMark/>
          </w:tcPr>
          <w:p w14:paraId="221A6636" w14:textId="77777777" w:rsidR="004F6583" w:rsidRPr="004F6583" w:rsidRDefault="004F6583" w:rsidP="004F6583">
            <w:pPr>
              <w:spacing w:after="0" w:line="240" w:lineRule="auto"/>
              <w:jc w:val="center"/>
              <w:rPr>
                <w:ins w:id="2425" w:author="Stefanie Lane" w:date="2022-05-12T12:10:00Z"/>
                <w:rFonts w:ascii="Calibri" w:eastAsia="Times New Roman" w:hAnsi="Calibri" w:cs="Calibri"/>
                <w:color w:val="000000"/>
              </w:rPr>
            </w:pPr>
            <w:ins w:id="2426" w:author="Stefanie Lane" w:date="2022-05-12T12:10:00Z">
              <w:r w:rsidRPr="004F6583">
                <w:rPr>
                  <w:rFonts w:ascii="Calibri" w:eastAsia="Times New Roman" w:hAnsi="Calibri" w:cs="Calibri"/>
                  <w:color w:val="000000"/>
                </w:rPr>
                <w:t>-77.78</w:t>
              </w:r>
            </w:ins>
          </w:p>
        </w:tc>
      </w:tr>
      <w:tr w:rsidR="004F6583" w:rsidRPr="004F6583" w14:paraId="246CA145" w14:textId="77777777" w:rsidTr="004F6583">
        <w:trPr>
          <w:trHeight w:val="290"/>
          <w:ins w:id="2427" w:author="Stefanie Lane" w:date="2022-05-12T12:10:00Z"/>
        </w:trPr>
        <w:tc>
          <w:tcPr>
            <w:tcW w:w="1700" w:type="dxa"/>
            <w:vMerge/>
            <w:tcBorders>
              <w:top w:val="nil"/>
              <w:left w:val="nil"/>
              <w:bottom w:val="nil"/>
              <w:right w:val="nil"/>
            </w:tcBorders>
            <w:vAlign w:val="center"/>
            <w:hideMark/>
          </w:tcPr>
          <w:p w14:paraId="6AB6269D" w14:textId="77777777" w:rsidR="004F6583" w:rsidRPr="004F6583" w:rsidRDefault="004F6583" w:rsidP="004F6583">
            <w:pPr>
              <w:spacing w:after="0" w:line="240" w:lineRule="auto"/>
              <w:rPr>
                <w:ins w:id="2428"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8F44EB7" w14:textId="470B979E" w:rsidR="004F6583" w:rsidRPr="004F6583" w:rsidRDefault="004F3149" w:rsidP="004F6583">
            <w:pPr>
              <w:spacing w:after="0" w:line="240" w:lineRule="auto"/>
              <w:rPr>
                <w:ins w:id="2429" w:author="Stefanie Lane" w:date="2022-05-12T12:10:00Z"/>
                <w:rFonts w:ascii="Arial" w:eastAsia="Times New Roman" w:hAnsi="Arial" w:cs="Arial"/>
                <w:i/>
                <w:iCs/>
                <w:sz w:val="20"/>
                <w:szCs w:val="20"/>
              </w:rPr>
            </w:pPr>
            <w:ins w:id="2430" w:author="Stefanie Lane" w:date="2022-05-12T14:51:00Z">
              <w:r w:rsidRPr="004F6583">
                <w:rPr>
                  <w:rFonts w:ascii="Arial" w:eastAsia="Times New Roman" w:hAnsi="Arial" w:cs="Arial"/>
                  <w:i/>
                  <w:iCs/>
                  <w:sz w:val="20"/>
                  <w:szCs w:val="20"/>
                </w:rPr>
                <w:t>Sidalcea</w:t>
              </w:r>
            </w:ins>
            <w:ins w:id="2431" w:author="Stefanie Lane" w:date="2022-05-12T12:10:00Z">
              <w:r w:rsidR="004F6583" w:rsidRPr="004F6583">
                <w:rPr>
                  <w:rFonts w:ascii="Arial" w:eastAsia="Times New Roman" w:hAnsi="Arial" w:cs="Arial"/>
                  <w:i/>
                  <w:iCs/>
                  <w:sz w:val="20"/>
                  <w:szCs w:val="20"/>
                </w:rPr>
                <w:t xml:space="preserve"> hendersonii</w:t>
              </w:r>
            </w:ins>
          </w:p>
        </w:tc>
        <w:tc>
          <w:tcPr>
            <w:tcW w:w="960" w:type="dxa"/>
            <w:tcBorders>
              <w:top w:val="single" w:sz="4" w:space="0" w:color="auto"/>
              <w:left w:val="nil"/>
              <w:bottom w:val="single" w:sz="4" w:space="0" w:color="auto"/>
              <w:right w:val="nil"/>
            </w:tcBorders>
            <w:shd w:val="clear" w:color="auto" w:fill="auto"/>
            <w:noWrap/>
            <w:vAlign w:val="bottom"/>
            <w:hideMark/>
          </w:tcPr>
          <w:p w14:paraId="7F7CC214" w14:textId="77777777" w:rsidR="004F6583" w:rsidRPr="004F6583" w:rsidRDefault="004F6583" w:rsidP="004F6583">
            <w:pPr>
              <w:spacing w:after="0" w:line="240" w:lineRule="auto"/>
              <w:jc w:val="center"/>
              <w:rPr>
                <w:ins w:id="2432" w:author="Stefanie Lane" w:date="2022-05-12T12:10:00Z"/>
                <w:rFonts w:ascii="Calibri" w:eastAsia="Times New Roman" w:hAnsi="Calibri" w:cs="Calibri"/>
                <w:color w:val="000000"/>
              </w:rPr>
            </w:pPr>
            <w:ins w:id="2433" w:author="Stefanie Lane" w:date="2022-05-12T12:10:00Z">
              <w:r w:rsidRPr="004F6583">
                <w:rPr>
                  <w:rFonts w:ascii="Calibri" w:eastAsia="Times New Roman" w:hAnsi="Calibri" w:cs="Calibri"/>
                  <w:color w:val="000000"/>
                </w:rPr>
                <w:t>0.41</w:t>
              </w:r>
            </w:ins>
          </w:p>
        </w:tc>
        <w:tc>
          <w:tcPr>
            <w:tcW w:w="960" w:type="dxa"/>
            <w:tcBorders>
              <w:top w:val="single" w:sz="4" w:space="0" w:color="auto"/>
              <w:left w:val="nil"/>
              <w:bottom w:val="single" w:sz="4" w:space="0" w:color="auto"/>
              <w:right w:val="nil"/>
            </w:tcBorders>
            <w:shd w:val="clear" w:color="auto" w:fill="auto"/>
            <w:noWrap/>
            <w:vAlign w:val="bottom"/>
            <w:hideMark/>
          </w:tcPr>
          <w:p w14:paraId="702E8647" w14:textId="77777777" w:rsidR="004F6583" w:rsidRPr="004F6583" w:rsidRDefault="004F6583" w:rsidP="004F6583">
            <w:pPr>
              <w:spacing w:after="0" w:line="240" w:lineRule="auto"/>
              <w:jc w:val="center"/>
              <w:rPr>
                <w:ins w:id="2434" w:author="Stefanie Lane" w:date="2022-05-12T12:10:00Z"/>
                <w:rFonts w:ascii="Calibri" w:eastAsia="Times New Roman" w:hAnsi="Calibri" w:cs="Calibri"/>
                <w:color w:val="000000"/>
              </w:rPr>
            </w:pPr>
            <w:ins w:id="2435" w:author="Stefanie Lane" w:date="2022-05-12T12:10:00Z">
              <w:r w:rsidRPr="004F6583">
                <w:rPr>
                  <w:rFonts w:ascii="Calibri" w:eastAsia="Times New Roman" w:hAnsi="Calibri" w:cs="Calibri"/>
                  <w:color w:val="000000"/>
                </w:rPr>
                <w:t>0.18</w:t>
              </w:r>
            </w:ins>
          </w:p>
        </w:tc>
        <w:tc>
          <w:tcPr>
            <w:tcW w:w="960" w:type="dxa"/>
            <w:tcBorders>
              <w:top w:val="single" w:sz="4" w:space="0" w:color="auto"/>
              <w:left w:val="nil"/>
              <w:bottom w:val="single" w:sz="4" w:space="0" w:color="auto"/>
              <w:right w:val="nil"/>
            </w:tcBorders>
            <w:shd w:val="clear" w:color="auto" w:fill="auto"/>
            <w:noWrap/>
            <w:vAlign w:val="bottom"/>
            <w:hideMark/>
          </w:tcPr>
          <w:p w14:paraId="43E24C4D" w14:textId="77777777" w:rsidR="004F6583" w:rsidRPr="004F6583" w:rsidRDefault="004F6583" w:rsidP="004F6583">
            <w:pPr>
              <w:spacing w:after="0" w:line="240" w:lineRule="auto"/>
              <w:jc w:val="center"/>
              <w:rPr>
                <w:ins w:id="2436" w:author="Stefanie Lane" w:date="2022-05-12T12:10:00Z"/>
                <w:rFonts w:ascii="Calibri" w:eastAsia="Times New Roman" w:hAnsi="Calibri" w:cs="Calibri"/>
                <w:color w:val="000000"/>
              </w:rPr>
            </w:pPr>
            <w:ins w:id="2437" w:author="Stefanie Lane" w:date="2022-05-12T12:10:00Z">
              <w:r w:rsidRPr="004F6583">
                <w:rPr>
                  <w:rFonts w:ascii="Calibri" w:eastAsia="Times New Roman" w:hAnsi="Calibri" w:cs="Calibri"/>
                  <w:color w:val="000000"/>
                </w:rPr>
                <w:t>0.22</w:t>
              </w:r>
            </w:ins>
          </w:p>
        </w:tc>
        <w:tc>
          <w:tcPr>
            <w:tcW w:w="1760" w:type="dxa"/>
            <w:tcBorders>
              <w:top w:val="nil"/>
              <w:left w:val="nil"/>
              <w:bottom w:val="nil"/>
              <w:right w:val="nil"/>
            </w:tcBorders>
            <w:shd w:val="clear" w:color="auto" w:fill="auto"/>
            <w:noWrap/>
            <w:vAlign w:val="bottom"/>
            <w:hideMark/>
          </w:tcPr>
          <w:p w14:paraId="5B95FF36" w14:textId="77777777" w:rsidR="004F6583" w:rsidRPr="004F6583" w:rsidRDefault="004F6583" w:rsidP="004F6583">
            <w:pPr>
              <w:spacing w:after="0" w:line="240" w:lineRule="auto"/>
              <w:jc w:val="center"/>
              <w:rPr>
                <w:ins w:id="2438" w:author="Stefanie Lane" w:date="2022-05-12T12:10:00Z"/>
                <w:rFonts w:ascii="Calibri" w:eastAsia="Times New Roman" w:hAnsi="Calibri" w:cs="Calibri"/>
                <w:color w:val="000000"/>
              </w:rPr>
            </w:pPr>
            <w:ins w:id="2439" w:author="Stefanie Lane" w:date="2022-05-12T12:10:00Z">
              <w:r w:rsidRPr="004F6583">
                <w:rPr>
                  <w:rFonts w:ascii="Calibri" w:eastAsia="Times New Roman" w:hAnsi="Calibri" w:cs="Calibri"/>
                  <w:color w:val="000000"/>
                </w:rPr>
                <w:t>-77.78</w:t>
              </w:r>
            </w:ins>
          </w:p>
        </w:tc>
      </w:tr>
      <w:tr w:rsidR="004F6583" w:rsidRPr="004F6583" w14:paraId="502DCBA3" w14:textId="77777777" w:rsidTr="004F6583">
        <w:trPr>
          <w:trHeight w:val="290"/>
          <w:ins w:id="2440" w:author="Stefanie Lane" w:date="2022-05-12T12:10:00Z"/>
        </w:trPr>
        <w:tc>
          <w:tcPr>
            <w:tcW w:w="1700" w:type="dxa"/>
            <w:vMerge/>
            <w:tcBorders>
              <w:top w:val="nil"/>
              <w:left w:val="nil"/>
              <w:bottom w:val="nil"/>
              <w:right w:val="nil"/>
            </w:tcBorders>
            <w:vAlign w:val="center"/>
            <w:hideMark/>
          </w:tcPr>
          <w:p w14:paraId="7673A80F" w14:textId="77777777" w:rsidR="004F6583" w:rsidRPr="004F6583" w:rsidRDefault="004F6583" w:rsidP="004F6583">
            <w:pPr>
              <w:spacing w:after="0" w:line="240" w:lineRule="auto"/>
              <w:rPr>
                <w:ins w:id="2441"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E03390A" w14:textId="77777777" w:rsidR="004F6583" w:rsidRPr="004F6583" w:rsidRDefault="004F6583" w:rsidP="004F6583">
            <w:pPr>
              <w:spacing w:after="0" w:line="240" w:lineRule="auto"/>
              <w:rPr>
                <w:ins w:id="2442" w:author="Stefanie Lane" w:date="2022-05-12T12:10:00Z"/>
                <w:rFonts w:ascii="Arial" w:eastAsia="Times New Roman" w:hAnsi="Arial" w:cs="Arial"/>
                <w:i/>
                <w:iCs/>
                <w:color w:val="000000"/>
                <w:sz w:val="20"/>
                <w:szCs w:val="20"/>
              </w:rPr>
            </w:pPr>
            <w:proofErr w:type="spellStart"/>
            <w:ins w:id="2443" w:author="Stefanie Lane" w:date="2022-05-12T12:10:00Z">
              <w:r w:rsidRPr="004F6583">
                <w:rPr>
                  <w:rFonts w:ascii="Arial" w:eastAsia="Times New Roman" w:hAnsi="Arial" w:cs="Arial"/>
                  <w:i/>
                  <w:iCs/>
                  <w:color w:val="000000"/>
                  <w:sz w:val="20"/>
                  <w:szCs w:val="20"/>
                </w:rPr>
                <w:t>Symphotrichum</w:t>
              </w:r>
              <w:proofErr w:type="spellEnd"/>
              <w:r w:rsidRPr="004F6583">
                <w:rPr>
                  <w:rFonts w:ascii="Arial" w:eastAsia="Times New Roman" w:hAnsi="Arial" w:cs="Arial"/>
                  <w:i/>
                  <w:iCs/>
                  <w:color w:val="000000"/>
                  <w:sz w:val="20"/>
                  <w:szCs w:val="20"/>
                </w:rPr>
                <w:t xml:space="preserve"> subspicatum</w:t>
              </w:r>
            </w:ins>
          </w:p>
        </w:tc>
        <w:tc>
          <w:tcPr>
            <w:tcW w:w="960" w:type="dxa"/>
            <w:tcBorders>
              <w:top w:val="nil"/>
              <w:left w:val="nil"/>
              <w:bottom w:val="nil"/>
              <w:right w:val="nil"/>
            </w:tcBorders>
            <w:shd w:val="clear" w:color="auto" w:fill="auto"/>
            <w:noWrap/>
            <w:vAlign w:val="bottom"/>
            <w:hideMark/>
          </w:tcPr>
          <w:p w14:paraId="6CB01C8E" w14:textId="77777777" w:rsidR="004F6583" w:rsidRPr="004F6583" w:rsidRDefault="004F6583" w:rsidP="004F6583">
            <w:pPr>
              <w:spacing w:after="0" w:line="240" w:lineRule="auto"/>
              <w:jc w:val="center"/>
              <w:rPr>
                <w:ins w:id="2444" w:author="Stefanie Lane" w:date="2022-05-12T12:10:00Z"/>
                <w:rFonts w:ascii="Calibri" w:eastAsia="Times New Roman" w:hAnsi="Calibri" w:cs="Calibri"/>
                <w:color w:val="000000"/>
              </w:rPr>
            </w:pPr>
            <w:ins w:id="2445" w:author="Stefanie Lane" w:date="2022-05-12T12:10:00Z">
              <w:r w:rsidRPr="004F6583">
                <w:rPr>
                  <w:rFonts w:ascii="Calibri" w:eastAsia="Times New Roman" w:hAnsi="Calibri" w:cs="Calibri"/>
                  <w:color w:val="000000"/>
                </w:rPr>
                <w:t>0.59</w:t>
              </w:r>
            </w:ins>
          </w:p>
        </w:tc>
        <w:tc>
          <w:tcPr>
            <w:tcW w:w="960" w:type="dxa"/>
            <w:tcBorders>
              <w:top w:val="nil"/>
              <w:left w:val="nil"/>
              <w:bottom w:val="nil"/>
              <w:right w:val="nil"/>
            </w:tcBorders>
            <w:shd w:val="clear" w:color="auto" w:fill="auto"/>
            <w:noWrap/>
            <w:vAlign w:val="bottom"/>
            <w:hideMark/>
          </w:tcPr>
          <w:p w14:paraId="3B447151" w14:textId="77777777" w:rsidR="004F6583" w:rsidRPr="004F6583" w:rsidRDefault="004F6583" w:rsidP="004F6583">
            <w:pPr>
              <w:spacing w:after="0" w:line="240" w:lineRule="auto"/>
              <w:jc w:val="center"/>
              <w:rPr>
                <w:ins w:id="2446" w:author="Stefanie Lane" w:date="2022-05-12T12:10:00Z"/>
                <w:rFonts w:ascii="Calibri" w:eastAsia="Times New Roman" w:hAnsi="Calibri" w:cs="Calibri"/>
                <w:color w:val="000000"/>
              </w:rPr>
            </w:pPr>
            <w:ins w:id="2447" w:author="Stefanie Lane" w:date="2022-05-12T12:10:00Z">
              <w:r w:rsidRPr="004F6583">
                <w:rPr>
                  <w:rFonts w:ascii="Calibri" w:eastAsia="Times New Roman" w:hAnsi="Calibri" w:cs="Calibri"/>
                  <w:color w:val="000000"/>
                </w:rPr>
                <w:t>0.24</w:t>
              </w:r>
            </w:ins>
          </w:p>
        </w:tc>
        <w:tc>
          <w:tcPr>
            <w:tcW w:w="960" w:type="dxa"/>
            <w:tcBorders>
              <w:top w:val="nil"/>
              <w:left w:val="nil"/>
              <w:bottom w:val="nil"/>
              <w:right w:val="nil"/>
            </w:tcBorders>
            <w:shd w:val="clear" w:color="auto" w:fill="auto"/>
            <w:noWrap/>
            <w:vAlign w:val="bottom"/>
            <w:hideMark/>
          </w:tcPr>
          <w:p w14:paraId="4BBC0279" w14:textId="77777777" w:rsidR="004F6583" w:rsidRPr="004F6583" w:rsidRDefault="004F6583" w:rsidP="004F6583">
            <w:pPr>
              <w:spacing w:after="0" w:line="240" w:lineRule="auto"/>
              <w:jc w:val="center"/>
              <w:rPr>
                <w:ins w:id="2448" w:author="Stefanie Lane" w:date="2022-05-12T12:10:00Z"/>
                <w:rFonts w:ascii="Calibri" w:eastAsia="Times New Roman" w:hAnsi="Calibri" w:cs="Calibri"/>
                <w:color w:val="000000"/>
              </w:rPr>
            </w:pPr>
            <w:ins w:id="2449" w:author="Stefanie Lane" w:date="2022-05-12T12:10:00Z">
              <w:r w:rsidRPr="004F6583">
                <w:rPr>
                  <w:rFonts w:ascii="Calibri" w:eastAsia="Times New Roman" w:hAnsi="Calibri" w:cs="Calibri"/>
                  <w:color w:val="000000"/>
                </w:rPr>
                <w:t>0.25</w:t>
              </w:r>
            </w:ins>
          </w:p>
        </w:tc>
        <w:tc>
          <w:tcPr>
            <w:tcW w:w="1760" w:type="dxa"/>
            <w:tcBorders>
              <w:top w:val="single" w:sz="4" w:space="0" w:color="auto"/>
              <w:left w:val="nil"/>
              <w:bottom w:val="single" w:sz="4" w:space="0" w:color="auto"/>
              <w:right w:val="nil"/>
            </w:tcBorders>
            <w:shd w:val="clear" w:color="auto" w:fill="auto"/>
            <w:noWrap/>
            <w:vAlign w:val="bottom"/>
            <w:hideMark/>
          </w:tcPr>
          <w:p w14:paraId="06B7B1D4" w14:textId="77777777" w:rsidR="004F6583" w:rsidRPr="004F6583" w:rsidRDefault="004F6583" w:rsidP="004F6583">
            <w:pPr>
              <w:spacing w:after="0" w:line="240" w:lineRule="auto"/>
              <w:jc w:val="center"/>
              <w:rPr>
                <w:ins w:id="2450" w:author="Stefanie Lane" w:date="2022-05-12T12:10:00Z"/>
                <w:rFonts w:ascii="Calibri" w:eastAsia="Times New Roman" w:hAnsi="Calibri" w:cs="Calibri"/>
                <w:color w:val="000000"/>
              </w:rPr>
            </w:pPr>
            <w:ins w:id="2451" w:author="Stefanie Lane" w:date="2022-05-12T12:10:00Z">
              <w:r w:rsidRPr="004F6583">
                <w:rPr>
                  <w:rFonts w:ascii="Calibri" w:eastAsia="Times New Roman" w:hAnsi="Calibri" w:cs="Calibri"/>
                  <w:color w:val="000000"/>
                </w:rPr>
                <w:t>-75.00</w:t>
              </w:r>
            </w:ins>
          </w:p>
        </w:tc>
      </w:tr>
      <w:tr w:rsidR="004F6583" w:rsidRPr="004F6583" w14:paraId="05A8A671" w14:textId="77777777" w:rsidTr="004F6583">
        <w:trPr>
          <w:trHeight w:val="290"/>
          <w:ins w:id="2452" w:author="Stefanie Lane" w:date="2022-05-12T12:10:00Z"/>
        </w:trPr>
        <w:tc>
          <w:tcPr>
            <w:tcW w:w="1700" w:type="dxa"/>
            <w:vMerge/>
            <w:tcBorders>
              <w:top w:val="nil"/>
              <w:left w:val="nil"/>
              <w:bottom w:val="nil"/>
              <w:right w:val="nil"/>
            </w:tcBorders>
            <w:vAlign w:val="center"/>
            <w:hideMark/>
          </w:tcPr>
          <w:p w14:paraId="07E9F9D8" w14:textId="77777777" w:rsidR="004F6583" w:rsidRPr="004F6583" w:rsidRDefault="004F6583" w:rsidP="004F6583">
            <w:pPr>
              <w:spacing w:after="0" w:line="240" w:lineRule="auto"/>
              <w:rPr>
                <w:ins w:id="2453"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6228DD7" w14:textId="77777777" w:rsidR="004F6583" w:rsidRPr="004F6583" w:rsidRDefault="004F6583" w:rsidP="004F6583">
            <w:pPr>
              <w:spacing w:after="0" w:line="240" w:lineRule="auto"/>
              <w:rPr>
                <w:ins w:id="2454" w:author="Stefanie Lane" w:date="2022-05-12T12:10:00Z"/>
                <w:rFonts w:ascii="Arial" w:eastAsia="Times New Roman" w:hAnsi="Arial" w:cs="Arial"/>
                <w:i/>
                <w:iCs/>
                <w:sz w:val="20"/>
                <w:szCs w:val="20"/>
              </w:rPr>
            </w:pPr>
            <w:ins w:id="2455" w:author="Stefanie Lane" w:date="2022-05-12T12:10:00Z">
              <w:r w:rsidRPr="004F6583">
                <w:rPr>
                  <w:rFonts w:ascii="Arial" w:eastAsia="Times New Roman" w:hAnsi="Arial" w:cs="Arial"/>
                  <w:i/>
                  <w:iCs/>
                  <w:sz w:val="20"/>
                  <w:szCs w:val="20"/>
                </w:rPr>
                <w:t>Equisetum fluviatile</w:t>
              </w:r>
            </w:ins>
          </w:p>
        </w:tc>
        <w:tc>
          <w:tcPr>
            <w:tcW w:w="960" w:type="dxa"/>
            <w:tcBorders>
              <w:top w:val="single" w:sz="4" w:space="0" w:color="auto"/>
              <w:left w:val="nil"/>
              <w:bottom w:val="single" w:sz="4" w:space="0" w:color="auto"/>
              <w:right w:val="nil"/>
            </w:tcBorders>
            <w:shd w:val="clear" w:color="auto" w:fill="auto"/>
            <w:noWrap/>
            <w:vAlign w:val="bottom"/>
            <w:hideMark/>
          </w:tcPr>
          <w:p w14:paraId="66A837B0" w14:textId="77777777" w:rsidR="004F6583" w:rsidRPr="004F6583" w:rsidRDefault="004F6583" w:rsidP="004F6583">
            <w:pPr>
              <w:spacing w:after="0" w:line="240" w:lineRule="auto"/>
              <w:jc w:val="center"/>
              <w:rPr>
                <w:ins w:id="2456" w:author="Stefanie Lane" w:date="2022-05-12T12:10:00Z"/>
                <w:rFonts w:ascii="Calibri" w:eastAsia="Times New Roman" w:hAnsi="Calibri" w:cs="Calibri"/>
                <w:color w:val="000000"/>
              </w:rPr>
            </w:pPr>
            <w:ins w:id="2457" w:author="Stefanie Lane" w:date="2022-05-12T12:10:00Z">
              <w:r w:rsidRPr="004F6583">
                <w:rPr>
                  <w:rFonts w:ascii="Calibri" w:eastAsia="Times New Roman" w:hAnsi="Calibri" w:cs="Calibri"/>
                  <w:color w:val="000000"/>
                </w:rPr>
                <w:t>0.62</w:t>
              </w:r>
            </w:ins>
          </w:p>
        </w:tc>
        <w:tc>
          <w:tcPr>
            <w:tcW w:w="960" w:type="dxa"/>
            <w:tcBorders>
              <w:top w:val="single" w:sz="4" w:space="0" w:color="auto"/>
              <w:left w:val="nil"/>
              <w:bottom w:val="single" w:sz="4" w:space="0" w:color="auto"/>
              <w:right w:val="nil"/>
            </w:tcBorders>
            <w:shd w:val="clear" w:color="auto" w:fill="auto"/>
            <w:noWrap/>
            <w:vAlign w:val="bottom"/>
            <w:hideMark/>
          </w:tcPr>
          <w:p w14:paraId="5E6D38D2" w14:textId="77777777" w:rsidR="004F6583" w:rsidRPr="004F6583" w:rsidRDefault="004F6583" w:rsidP="004F6583">
            <w:pPr>
              <w:spacing w:after="0" w:line="240" w:lineRule="auto"/>
              <w:jc w:val="center"/>
              <w:rPr>
                <w:ins w:id="2458" w:author="Stefanie Lane" w:date="2022-05-12T12:10:00Z"/>
                <w:rFonts w:ascii="Calibri" w:eastAsia="Times New Roman" w:hAnsi="Calibri" w:cs="Calibri"/>
                <w:color w:val="000000"/>
              </w:rPr>
            </w:pPr>
            <w:ins w:id="2459" w:author="Stefanie Lane" w:date="2022-05-12T12:10:00Z">
              <w:r w:rsidRPr="004F6583">
                <w:rPr>
                  <w:rFonts w:ascii="Calibri" w:eastAsia="Times New Roman" w:hAnsi="Calibri" w:cs="Calibri"/>
                  <w:color w:val="000000"/>
                </w:rPr>
                <w:t>0.36</w:t>
              </w:r>
            </w:ins>
          </w:p>
        </w:tc>
        <w:tc>
          <w:tcPr>
            <w:tcW w:w="960" w:type="dxa"/>
            <w:tcBorders>
              <w:top w:val="single" w:sz="4" w:space="0" w:color="auto"/>
              <w:left w:val="nil"/>
              <w:bottom w:val="single" w:sz="4" w:space="0" w:color="auto"/>
              <w:right w:val="nil"/>
            </w:tcBorders>
            <w:shd w:val="clear" w:color="auto" w:fill="auto"/>
            <w:noWrap/>
            <w:vAlign w:val="bottom"/>
            <w:hideMark/>
          </w:tcPr>
          <w:p w14:paraId="1F29C0FC" w14:textId="77777777" w:rsidR="004F6583" w:rsidRPr="004F6583" w:rsidRDefault="004F6583" w:rsidP="004F6583">
            <w:pPr>
              <w:spacing w:after="0" w:line="240" w:lineRule="auto"/>
              <w:jc w:val="center"/>
              <w:rPr>
                <w:ins w:id="2460" w:author="Stefanie Lane" w:date="2022-05-12T12:10:00Z"/>
                <w:rFonts w:ascii="Calibri" w:eastAsia="Times New Roman" w:hAnsi="Calibri" w:cs="Calibri"/>
                <w:color w:val="000000"/>
              </w:rPr>
            </w:pPr>
            <w:ins w:id="2461" w:author="Stefanie Lane" w:date="2022-05-12T12:10:00Z">
              <w:r w:rsidRPr="004F6583">
                <w:rPr>
                  <w:rFonts w:ascii="Calibri" w:eastAsia="Times New Roman" w:hAnsi="Calibri" w:cs="Calibri"/>
                  <w:color w:val="000000"/>
                </w:rPr>
                <w:t>0.44</w:t>
              </w:r>
            </w:ins>
          </w:p>
        </w:tc>
        <w:tc>
          <w:tcPr>
            <w:tcW w:w="1760" w:type="dxa"/>
            <w:tcBorders>
              <w:top w:val="nil"/>
              <w:left w:val="nil"/>
              <w:bottom w:val="nil"/>
              <w:right w:val="nil"/>
            </w:tcBorders>
            <w:shd w:val="clear" w:color="auto" w:fill="auto"/>
            <w:noWrap/>
            <w:vAlign w:val="bottom"/>
            <w:hideMark/>
          </w:tcPr>
          <w:p w14:paraId="1FDD3E38" w14:textId="77777777" w:rsidR="004F6583" w:rsidRPr="004F6583" w:rsidRDefault="004F6583" w:rsidP="004F6583">
            <w:pPr>
              <w:spacing w:after="0" w:line="240" w:lineRule="auto"/>
              <w:jc w:val="center"/>
              <w:rPr>
                <w:ins w:id="2462" w:author="Stefanie Lane" w:date="2022-05-12T12:10:00Z"/>
                <w:rFonts w:ascii="Calibri" w:eastAsia="Times New Roman" w:hAnsi="Calibri" w:cs="Calibri"/>
                <w:color w:val="000000"/>
              </w:rPr>
            </w:pPr>
            <w:ins w:id="2463" w:author="Stefanie Lane" w:date="2022-05-12T12:10:00Z">
              <w:r w:rsidRPr="004F6583">
                <w:rPr>
                  <w:rFonts w:ascii="Calibri" w:eastAsia="Times New Roman" w:hAnsi="Calibri" w:cs="Calibri"/>
                  <w:color w:val="000000"/>
                </w:rPr>
                <w:t>-55.56</w:t>
              </w:r>
            </w:ins>
          </w:p>
        </w:tc>
      </w:tr>
      <w:tr w:rsidR="004F6583" w:rsidRPr="004F6583" w14:paraId="1C839BCB" w14:textId="77777777" w:rsidTr="004F6583">
        <w:trPr>
          <w:trHeight w:val="290"/>
          <w:ins w:id="2464" w:author="Stefanie Lane" w:date="2022-05-12T12:10:00Z"/>
        </w:trPr>
        <w:tc>
          <w:tcPr>
            <w:tcW w:w="1700" w:type="dxa"/>
            <w:vMerge/>
            <w:tcBorders>
              <w:top w:val="nil"/>
              <w:left w:val="nil"/>
              <w:bottom w:val="nil"/>
              <w:right w:val="nil"/>
            </w:tcBorders>
            <w:vAlign w:val="center"/>
            <w:hideMark/>
          </w:tcPr>
          <w:p w14:paraId="3205E417" w14:textId="77777777" w:rsidR="004F6583" w:rsidRPr="004F6583" w:rsidRDefault="004F6583" w:rsidP="004F6583">
            <w:pPr>
              <w:spacing w:after="0" w:line="240" w:lineRule="auto"/>
              <w:rPr>
                <w:ins w:id="2465"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70C122F" w14:textId="77777777" w:rsidR="004F6583" w:rsidRPr="004F6583" w:rsidRDefault="004F6583" w:rsidP="004F6583">
            <w:pPr>
              <w:spacing w:after="0" w:line="240" w:lineRule="auto"/>
              <w:rPr>
                <w:ins w:id="2466" w:author="Stefanie Lane" w:date="2022-05-12T12:10:00Z"/>
                <w:rFonts w:ascii="Arial" w:eastAsia="Times New Roman" w:hAnsi="Arial" w:cs="Arial"/>
                <w:i/>
                <w:iCs/>
                <w:sz w:val="20"/>
                <w:szCs w:val="20"/>
              </w:rPr>
            </w:pPr>
            <w:proofErr w:type="spellStart"/>
            <w:ins w:id="2467" w:author="Stefanie Lane" w:date="2022-05-12T12:10:00Z">
              <w:r w:rsidRPr="004F6583">
                <w:rPr>
                  <w:rFonts w:ascii="Arial" w:eastAsia="Times New Roman" w:hAnsi="Arial" w:cs="Arial"/>
                  <w:i/>
                  <w:iCs/>
                  <w:sz w:val="20"/>
                  <w:szCs w:val="20"/>
                </w:rPr>
                <w:t>Lysichiton</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americanum</w:t>
              </w:r>
              <w:proofErr w:type="spellEnd"/>
            </w:ins>
          </w:p>
        </w:tc>
        <w:tc>
          <w:tcPr>
            <w:tcW w:w="960" w:type="dxa"/>
            <w:tcBorders>
              <w:top w:val="nil"/>
              <w:left w:val="nil"/>
              <w:bottom w:val="nil"/>
              <w:right w:val="nil"/>
            </w:tcBorders>
            <w:shd w:val="clear" w:color="auto" w:fill="auto"/>
            <w:noWrap/>
            <w:vAlign w:val="bottom"/>
            <w:hideMark/>
          </w:tcPr>
          <w:p w14:paraId="15226806" w14:textId="77777777" w:rsidR="004F6583" w:rsidRPr="004F6583" w:rsidRDefault="004F6583" w:rsidP="004F6583">
            <w:pPr>
              <w:spacing w:after="0" w:line="240" w:lineRule="auto"/>
              <w:jc w:val="center"/>
              <w:rPr>
                <w:ins w:id="2468" w:author="Stefanie Lane" w:date="2022-05-12T12:10:00Z"/>
                <w:rFonts w:ascii="Calibri" w:eastAsia="Times New Roman" w:hAnsi="Calibri" w:cs="Calibri"/>
                <w:color w:val="000000"/>
              </w:rPr>
            </w:pPr>
            <w:ins w:id="2469" w:author="Stefanie Lane" w:date="2022-05-12T12:10:00Z">
              <w:r w:rsidRPr="004F6583">
                <w:rPr>
                  <w:rFonts w:ascii="Calibri" w:eastAsia="Times New Roman" w:hAnsi="Calibri" w:cs="Calibri"/>
                  <w:color w:val="000000"/>
                </w:rPr>
                <w:t>0.38</w:t>
              </w:r>
            </w:ins>
          </w:p>
        </w:tc>
        <w:tc>
          <w:tcPr>
            <w:tcW w:w="960" w:type="dxa"/>
            <w:tcBorders>
              <w:top w:val="nil"/>
              <w:left w:val="nil"/>
              <w:bottom w:val="nil"/>
              <w:right w:val="nil"/>
            </w:tcBorders>
            <w:shd w:val="clear" w:color="auto" w:fill="auto"/>
            <w:noWrap/>
            <w:vAlign w:val="bottom"/>
            <w:hideMark/>
          </w:tcPr>
          <w:p w14:paraId="63FD6493" w14:textId="77777777" w:rsidR="004F6583" w:rsidRPr="004F6583" w:rsidRDefault="004F6583" w:rsidP="004F6583">
            <w:pPr>
              <w:spacing w:after="0" w:line="240" w:lineRule="auto"/>
              <w:jc w:val="center"/>
              <w:rPr>
                <w:ins w:id="2470" w:author="Stefanie Lane" w:date="2022-05-12T12:10:00Z"/>
                <w:rFonts w:ascii="Calibri" w:eastAsia="Times New Roman" w:hAnsi="Calibri" w:cs="Calibri"/>
                <w:color w:val="000000"/>
              </w:rPr>
            </w:pPr>
            <w:ins w:id="2471" w:author="Stefanie Lane" w:date="2022-05-12T12:10:00Z">
              <w:r w:rsidRPr="004F6583">
                <w:rPr>
                  <w:rFonts w:ascii="Calibri" w:eastAsia="Times New Roman" w:hAnsi="Calibri" w:cs="Calibri"/>
                  <w:color w:val="000000"/>
                </w:rPr>
                <w:t>0.58</w:t>
              </w:r>
            </w:ins>
          </w:p>
        </w:tc>
        <w:tc>
          <w:tcPr>
            <w:tcW w:w="960" w:type="dxa"/>
            <w:tcBorders>
              <w:top w:val="nil"/>
              <w:left w:val="nil"/>
              <w:bottom w:val="nil"/>
              <w:right w:val="nil"/>
            </w:tcBorders>
            <w:shd w:val="clear" w:color="auto" w:fill="auto"/>
            <w:noWrap/>
            <w:vAlign w:val="bottom"/>
            <w:hideMark/>
          </w:tcPr>
          <w:p w14:paraId="0B0856AA" w14:textId="77777777" w:rsidR="004F6583" w:rsidRPr="004F6583" w:rsidRDefault="004F6583" w:rsidP="004F6583">
            <w:pPr>
              <w:spacing w:after="0" w:line="240" w:lineRule="auto"/>
              <w:jc w:val="center"/>
              <w:rPr>
                <w:ins w:id="2472" w:author="Stefanie Lane" w:date="2022-05-12T12:10:00Z"/>
                <w:rFonts w:ascii="Calibri" w:eastAsia="Times New Roman" w:hAnsi="Calibri" w:cs="Calibri"/>
                <w:color w:val="000000"/>
              </w:rPr>
            </w:pPr>
            <w:ins w:id="2473" w:author="Stefanie Lane" w:date="2022-05-12T12:10:00Z">
              <w:r w:rsidRPr="004F6583">
                <w:rPr>
                  <w:rFonts w:ascii="Calibri" w:eastAsia="Times New Roman" w:hAnsi="Calibri" w:cs="Calibri"/>
                  <w:color w:val="000000"/>
                </w:rPr>
                <w:t>0.44</w:t>
              </w:r>
            </w:ins>
          </w:p>
        </w:tc>
        <w:tc>
          <w:tcPr>
            <w:tcW w:w="1760" w:type="dxa"/>
            <w:tcBorders>
              <w:top w:val="single" w:sz="4" w:space="0" w:color="auto"/>
              <w:left w:val="nil"/>
              <w:bottom w:val="single" w:sz="4" w:space="0" w:color="auto"/>
              <w:right w:val="nil"/>
            </w:tcBorders>
            <w:shd w:val="clear" w:color="auto" w:fill="auto"/>
            <w:noWrap/>
            <w:vAlign w:val="bottom"/>
            <w:hideMark/>
          </w:tcPr>
          <w:p w14:paraId="59F16384" w14:textId="77777777" w:rsidR="004F6583" w:rsidRPr="004F6583" w:rsidRDefault="004F6583" w:rsidP="004F6583">
            <w:pPr>
              <w:spacing w:after="0" w:line="240" w:lineRule="auto"/>
              <w:jc w:val="center"/>
              <w:rPr>
                <w:ins w:id="2474" w:author="Stefanie Lane" w:date="2022-05-12T12:10:00Z"/>
                <w:rFonts w:ascii="Calibri" w:eastAsia="Times New Roman" w:hAnsi="Calibri" w:cs="Calibri"/>
                <w:color w:val="000000"/>
              </w:rPr>
            </w:pPr>
            <w:ins w:id="2475" w:author="Stefanie Lane" w:date="2022-05-12T12:10:00Z">
              <w:r w:rsidRPr="004F6583">
                <w:rPr>
                  <w:rFonts w:ascii="Calibri" w:eastAsia="Times New Roman" w:hAnsi="Calibri" w:cs="Calibri"/>
                  <w:color w:val="000000"/>
                </w:rPr>
                <w:t>-55.56</w:t>
              </w:r>
            </w:ins>
          </w:p>
        </w:tc>
      </w:tr>
      <w:tr w:rsidR="004F6583" w:rsidRPr="004F6583" w14:paraId="76763759" w14:textId="77777777" w:rsidTr="004F6583">
        <w:trPr>
          <w:trHeight w:val="290"/>
          <w:ins w:id="2476" w:author="Stefanie Lane" w:date="2022-05-12T12:10:00Z"/>
        </w:trPr>
        <w:tc>
          <w:tcPr>
            <w:tcW w:w="1700" w:type="dxa"/>
            <w:vMerge/>
            <w:tcBorders>
              <w:top w:val="nil"/>
              <w:left w:val="nil"/>
              <w:bottom w:val="nil"/>
              <w:right w:val="nil"/>
            </w:tcBorders>
            <w:vAlign w:val="center"/>
            <w:hideMark/>
          </w:tcPr>
          <w:p w14:paraId="7FFC703E" w14:textId="77777777" w:rsidR="004F6583" w:rsidRPr="004F6583" w:rsidRDefault="004F6583" w:rsidP="004F6583">
            <w:pPr>
              <w:spacing w:after="0" w:line="240" w:lineRule="auto"/>
              <w:rPr>
                <w:ins w:id="2477"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26AEEE4" w14:textId="77777777" w:rsidR="004F6583" w:rsidRPr="004F6583" w:rsidRDefault="004F6583" w:rsidP="004F6583">
            <w:pPr>
              <w:spacing w:after="0" w:line="240" w:lineRule="auto"/>
              <w:rPr>
                <w:ins w:id="2478" w:author="Stefanie Lane" w:date="2022-05-12T12:10:00Z"/>
                <w:rFonts w:ascii="Arial" w:eastAsia="Times New Roman" w:hAnsi="Arial" w:cs="Arial"/>
                <w:i/>
                <w:iCs/>
                <w:sz w:val="20"/>
                <w:szCs w:val="20"/>
              </w:rPr>
            </w:pPr>
            <w:ins w:id="2479" w:author="Stefanie Lane" w:date="2022-05-12T12:10:00Z">
              <w:r w:rsidRPr="004F6583">
                <w:rPr>
                  <w:rFonts w:ascii="Arial" w:eastAsia="Times New Roman" w:hAnsi="Arial" w:cs="Arial"/>
                  <w:i/>
                  <w:iCs/>
                  <w:sz w:val="20"/>
                  <w:szCs w:val="20"/>
                </w:rPr>
                <w:t>Typha latifolia</w:t>
              </w:r>
            </w:ins>
          </w:p>
        </w:tc>
        <w:tc>
          <w:tcPr>
            <w:tcW w:w="960" w:type="dxa"/>
            <w:tcBorders>
              <w:top w:val="single" w:sz="4" w:space="0" w:color="auto"/>
              <w:left w:val="nil"/>
              <w:bottom w:val="single" w:sz="4" w:space="0" w:color="auto"/>
              <w:right w:val="nil"/>
            </w:tcBorders>
            <w:shd w:val="clear" w:color="auto" w:fill="auto"/>
            <w:noWrap/>
            <w:vAlign w:val="bottom"/>
            <w:hideMark/>
          </w:tcPr>
          <w:p w14:paraId="2B5B57C1" w14:textId="77777777" w:rsidR="004F6583" w:rsidRPr="004F6583" w:rsidRDefault="004F6583" w:rsidP="004F6583">
            <w:pPr>
              <w:spacing w:after="0" w:line="240" w:lineRule="auto"/>
              <w:jc w:val="center"/>
              <w:rPr>
                <w:ins w:id="2480" w:author="Stefanie Lane" w:date="2022-05-12T12:10:00Z"/>
                <w:rFonts w:ascii="Calibri" w:eastAsia="Times New Roman" w:hAnsi="Calibri" w:cs="Calibri"/>
                <w:color w:val="000000"/>
              </w:rPr>
            </w:pPr>
            <w:ins w:id="2481" w:author="Stefanie Lane" w:date="2022-05-12T12:10:00Z">
              <w:r w:rsidRPr="004F6583">
                <w:rPr>
                  <w:rFonts w:ascii="Calibri" w:eastAsia="Times New Roman" w:hAnsi="Calibri" w:cs="Calibri"/>
                  <w:color w:val="000000"/>
                </w:rPr>
                <w:t>0.69</w:t>
              </w:r>
            </w:ins>
          </w:p>
        </w:tc>
        <w:tc>
          <w:tcPr>
            <w:tcW w:w="960" w:type="dxa"/>
            <w:tcBorders>
              <w:top w:val="single" w:sz="4" w:space="0" w:color="auto"/>
              <w:left w:val="nil"/>
              <w:bottom w:val="single" w:sz="4" w:space="0" w:color="auto"/>
              <w:right w:val="nil"/>
            </w:tcBorders>
            <w:shd w:val="clear" w:color="auto" w:fill="auto"/>
            <w:noWrap/>
            <w:vAlign w:val="bottom"/>
            <w:hideMark/>
          </w:tcPr>
          <w:p w14:paraId="6A42400E" w14:textId="77777777" w:rsidR="004F6583" w:rsidRPr="004F6583" w:rsidRDefault="004F6583" w:rsidP="004F6583">
            <w:pPr>
              <w:spacing w:after="0" w:line="240" w:lineRule="auto"/>
              <w:jc w:val="center"/>
              <w:rPr>
                <w:ins w:id="2482" w:author="Stefanie Lane" w:date="2022-05-12T12:10:00Z"/>
                <w:rFonts w:ascii="Calibri" w:eastAsia="Times New Roman" w:hAnsi="Calibri" w:cs="Calibri"/>
                <w:color w:val="000000"/>
              </w:rPr>
            </w:pPr>
            <w:ins w:id="2483" w:author="Stefanie Lane" w:date="2022-05-12T12:10:00Z">
              <w:r w:rsidRPr="004F6583">
                <w:rPr>
                  <w:rFonts w:ascii="Calibri" w:eastAsia="Times New Roman" w:hAnsi="Calibri" w:cs="Calibri"/>
                  <w:color w:val="000000"/>
                </w:rPr>
                <w:t>0.36</w:t>
              </w:r>
            </w:ins>
          </w:p>
        </w:tc>
        <w:tc>
          <w:tcPr>
            <w:tcW w:w="960" w:type="dxa"/>
            <w:tcBorders>
              <w:top w:val="single" w:sz="4" w:space="0" w:color="auto"/>
              <w:left w:val="nil"/>
              <w:bottom w:val="single" w:sz="4" w:space="0" w:color="auto"/>
              <w:right w:val="nil"/>
            </w:tcBorders>
            <w:shd w:val="clear" w:color="auto" w:fill="auto"/>
            <w:noWrap/>
            <w:vAlign w:val="bottom"/>
            <w:hideMark/>
          </w:tcPr>
          <w:p w14:paraId="0AA05B17" w14:textId="77777777" w:rsidR="004F6583" w:rsidRPr="004F6583" w:rsidRDefault="004F6583" w:rsidP="004F6583">
            <w:pPr>
              <w:spacing w:after="0" w:line="240" w:lineRule="auto"/>
              <w:jc w:val="center"/>
              <w:rPr>
                <w:ins w:id="2484" w:author="Stefanie Lane" w:date="2022-05-12T12:10:00Z"/>
                <w:rFonts w:ascii="Calibri" w:eastAsia="Times New Roman" w:hAnsi="Calibri" w:cs="Calibri"/>
                <w:color w:val="000000"/>
              </w:rPr>
            </w:pPr>
            <w:ins w:id="2485" w:author="Stefanie Lane" w:date="2022-05-12T12:10:00Z">
              <w:r w:rsidRPr="004F6583">
                <w:rPr>
                  <w:rFonts w:ascii="Calibri" w:eastAsia="Times New Roman" w:hAnsi="Calibri" w:cs="Calibri"/>
                  <w:color w:val="000000"/>
                </w:rPr>
                <w:t>0.44</w:t>
              </w:r>
            </w:ins>
          </w:p>
        </w:tc>
        <w:tc>
          <w:tcPr>
            <w:tcW w:w="1760" w:type="dxa"/>
            <w:tcBorders>
              <w:top w:val="nil"/>
              <w:left w:val="nil"/>
              <w:bottom w:val="nil"/>
              <w:right w:val="nil"/>
            </w:tcBorders>
            <w:shd w:val="clear" w:color="auto" w:fill="auto"/>
            <w:noWrap/>
            <w:vAlign w:val="bottom"/>
            <w:hideMark/>
          </w:tcPr>
          <w:p w14:paraId="44D33A73" w14:textId="77777777" w:rsidR="004F6583" w:rsidRPr="004F6583" w:rsidRDefault="004F6583" w:rsidP="004F6583">
            <w:pPr>
              <w:spacing w:after="0" w:line="240" w:lineRule="auto"/>
              <w:jc w:val="center"/>
              <w:rPr>
                <w:ins w:id="2486" w:author="Stefanie Lane" w:date="2022-05-12T12:10:00Z"/>
                <w:rFonts w:ascii="Calibri" w:eastAsia="Times New Roman" w:hAnsi="Calibri" w:cs="Calibri"/>
                <w:color w:val="000000"/>
              </w:rPr>
            </w:pPr>
            <w:ins w:id="2487" w:author="Stefanie Lane" w:date="2022-05-12T12:10:00Z">
              <w:r w:rsidRPr="004F6583">
                <w:rPr>
                  <w:rFonts w:ascii="Calibri" w:eastAsia="Times New Roman" w:hAnsi="Calibri" w:cs="Calibri"/>
                  <w:color w:val="000000"/>
                </w:rPr>
                <w:t>-55.56</w:t>
              </w:r>
            </w:ins>
          </w:p>
        </w:tc>
      </w:tr>
      <w:tr w:rsidR="004F6583" w:rsidRPr="004F6583" w14:paraId="37B70938" w14:textId="77777777" w:rsidTr="004F6583">
        <w:trPr>
          <w:trHeight w:val="290"/>
          <w:ins w:id="2488" w:author="Stefanie Lane" w:date="2022-05-12T12:10:00Z"/>
        </w:trPr>
        <w:tc>
          <w:tcPr>
            <w:tcW w:w="1700" w:type="dxa"/>
            <w:vMerge/>
            <w:tcBorders>
              <w:top w:val="nil"/>
              <w:left w:val="nil"/>
              <w:bottom w:val="nil"/>
              <w:right w:val="nil"/>
            </w:tcBorders>
            <w:vAlign w:val="center"/>
            <w:hideMark/>
          </w:tcPr>
          <w:p w14:paraId="30364EEA" w14:textId="77777777" w:rsidR="004F6583" w:rsidRPr="004F6583" w:rsidRDefault="004F6583" w:rsidP="004F6583">
            <w:pPr>
              <w:spacing w:after="0" w:line="240" w:lineRule="auto"/>
              <w:rPr>
                <w:ins w:id="2489"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E7E2AF8" w14:textId="77777777" w:rsidR="004F6583" w:rsidRPr="004F6583" w:rsidRDefault="004F6583" w:rsidP="004F6583">
            <w:pPr>
              <w:spacing w:after="0" w:line="240" w:lineRule="auto"/>
              <w:rPr>
                <w:ins w:id="2490" w:author="Stefanie Lane" w:date="2022-05-12T12:10:00Z"/>
                <w:rFonts w:ascii="Arial" w:eastAsia="Times New Roman" w:hAnsi="Arial" w:cs="Arial"/>
                <w:i/>
                <w:iCs/>
                <w:sz w:val="20"/>
                <w:szCs w:val="20"/>
              </w:rPr>
            </w:pPr>
            <w:ins w:id="2491" w:author="Stefanie Lane" w:date="2022-05-12T12:10:00Z">
              <w:r w:rsidRPr="004F6583">
                <w:rPr>
                  <w:rFonts w:ascii="Arial" w:eastAsia="Times New Roman" w:hAnsi="Arial" w:cs="Arial"/>
                  <w:i/>
                  <w:iCs/>
                  <w:sz w:val="20"/>
                  <w:szCs w:val="20"/>
                </w:rPr>
                <w:t>Lathyrus palustris</w:t>
              </w:r>
            </w:ins>
          </w:p>
        </w:tc>
        <w:tc>
          <w:tcPr>
            <w:tcW w:w="960" w:type="dxa"/>
            <w:tcBorders>
              <w:top w:val="nil"/>
              <w:left w:val="nil"/>
              <w:bottom w:val="nil"/>
              <w:right w:val="nil"/>
            </w:tcBorders>
            <w:shd w:val="clear" w:color="auto" w:fill="auto"/>
            <w:noWrap/>
            <w:vAlign w:val="bottom"/>
            <w:hideMark/>
          </w:tcPr>
          <w:p w14:paraId="39433C45" w14:textId="77777777" w:rsidR="004F6583" w:rsidRPr="004F6583" w:rsidRDefault="004F6583" w:rsidP="004F6583">
            <w:pPr>
              <w:spacing w:after="0" w:line="240" w:lineRule="auto"/>
              <w:jc w:val="center"/>
              <w:rPr>
                <w:ins w:id="2492" w:author="Stefanie Lane" w:date="2022-05-12T12:10:00Z"/>
                <w:rFonts w:ascii="Calibri" w:eastAsia="Times New Roman" w:hAnsi="Calibri" w:cs="Calibri"/>
                <w:color w:val="000000"/>
              </w:rPr>
            </w:pPr>
            <w:ins w:id="2493" w:author="Stefanie Lane" w:date="2022-05-12T12:10:00Z">
              <w:r w:rsidRPr="004F6583">
                <w:rPr>
                  <w:rFonts w:ascii="Calibri" w:eastAsia="Times New Roman" w:hAnsi="Calibri" w:cs="Calibri"/>
                  <w:color w:val="000000"/>
                </w:rPr>
                <w:t>0.55</w:t>
              </w:r>
            </w:ins>
          </w:p>
        </w:tc>
        <w:tc>
          <w:tcPr>
            <w:tcW w:w="960" w:type="dxa"/>
            <w:tcBorders>
              <w:top w:val="nil"/>
              <w:left w:val="nil"/>
              <w:bottom w:val="nil"/>
              <w:right w:val="nil"/>
            </w:tcBorders>
            <w:shd w:val="clear" w:color="auto" w:fill="auto"/>
            <w:noWrap/>
            <w:vAlign w:val="bottom"/>
            <w:hideMark/>
          </w:tcPr>
          <w:p w14:paraId="636BE42D" w14:textId="77777777" w:rsidR="004F6583" w:rsidRPr="004F6583" w:rsidRDefault="004F6583" w:rsidP="004F6583">
            <w:pPr>
              <w:spacing w:after="0" w:line="240" w:lineRule="auto"/>
              <w:jc w:val="center"/>
              <w:rPr>
                <w:ins w:id="2494" w:author="Stefanie Lane" w:date="2022-05-12T12:10:00Z"/>
                <w:rFonts w:ascii="Calibri" w:eastAsia="Times New Roman" w:hAnsi="Calibri" w:cs="Calibri"/>
                <w:color w:val="000000"/>
              </w:rPr>
            </w:pPr>
            <w:ins w:id="2495" w:author="Stefanie Lane" w:date="2022-05-12T12:10:00Z">
              <w:r w:rsidRPr="004F6583">
                <w:rPr>
                  <w:rFonts w:ascii="Calibri" w:eastAsia="Times New Roman" w:hAnsi="Calibri" w:cs="Calibri"/>
                  <w:color w:val="000000"/>
                </w:rPr>
                <w:t>0.18</w:t>
              </w:r>
            </w:ins>
          </w:p>
        </w:tc>
        <w:tc>
          <w:tcPr>
            <w:tcW w:w="960" w:type="dxa"/>
            <w:tcBorders>
              <w:top w:val="nil"/>
              <w:left w:val="nil"/>
              <w:bottom w:val="nil"/>
              <w:right w:val="nil"/>
            </w:tcBorders>
            <w:shd w:val="clear" w:color="auto" w:fill="auto"/>
            <w:noWrap/>
            <w:vAlign w:val="bottom"/>
            <w:hideMark/>
          </w:tcPr>
          <w:p w14:paraId="3D1D8CA2" w14:textId="77777777" w:rsidR="004F6583" w:rsidRPr="004F6583" w:rsidRDefault="004F6583" w:rsidP="004F6583">
            <w:pPr>
              <w:spacing w:after="0" w:line="240" w:lineRule="auto"/>
              <w:jc w:val="center"/>
              <w:rPr>
                <w:ins w:id="2496" w:author="Stefanie Lane" w:date="2022-05-12T12:10:00Z"/>
                <w:rFonts w:ascii="Calibri" w:eastAsia="Times New Roman" w:hAnsi="Calibri" w:cs="Calibri"/>
                <w:color w:val="000000"/>
              </w:rPr>
            </w:pPr>
            <w:ins w:id="2497" w:author="Stefanie Lane" w:date="2022-05-12T12:10:00Z">
              <w:r w:rsidRPr="004F6583">
                <w:rPr>
                  <w:rFonts w:ascii="Calibri" w:eastAsia="Times New Roman" w:hAnsi="Calibri" w:cs="Calibri"/>
                  <w:color w:val="000000"/>
                </w:rPr>
                <w:t>0.56</w:t>
              </w:r>
            </w:ins>
          </w:p>
        </w:tc>
        <w:tc>
          <w:tcPr>
            <w:tcW w:w="1760" w:type="dxa"/>
            <w:tcBorders>
              <w:top w:val="single" w:sz="4" w:space="0" w:color="auto"/>
              <w:left w:val="nil"/>
              <w:bottom w:val="single" w:sz="4" w:space="0" w:color="auto"/>
              <w:right w:val="nil"/>
            </w:tcBorders>
            <w:shd w:val="clear" w:color="auto" w:fill="auto"/>
            <w:noWrap/>
            <w:vAlign w:val="bottom"/>
            <w:hideMark/>
          </w:tcPr>
          <w:p w14:paraId="31A8E71D" w14:textId="77777777" w:rsidR="004F6583" w:rsidRPr="004F6583" w:rsidRDefault="004F6583" w:rsidP="004F6583">
            <w:pPr>
              <w:spacing w:after="0" w:line="240" w:lineRule="auto"/>
              <w:jc w:val="center"/>
              <w:rPr>
                <w:ins w:id="2498" w:author="Stefanie Lane" w:date="2022-05-12T12:10:00Z"/>
                <w:rFonts w:ascii="Calibri" w:eastAsia="Times New Roman" w:hAnsi="Calibri" w:cs="Calibri"/>
                <w:color w:val="000000"/>
              </w:rPr>
            </w:pPr>
            <w:ins w:id="2499" w:author="Stefanie Lane" w:date="2022-05-12T12:10:00Z">
              <w:r w:rsidRPr="004F6583">
                <w:rPr>
                  <w:rFonts w:ascii="Calibri" w:eastAsia="Times New Roman" w:hAnsi="Calibri" w:cs="Calibri"/>
                  <w:color w:val="000000"/>
                </w:rPr>
                <w:t>-44.44</w:t>
              </w:r>
            </w:ins>
          </w:p>
        </w:tc>
      </w:tr>
      <w:tr w:rsidR="004F6583" w:rsidRPr="004F6583" w14:paraId="1E8D81F8" w14:textId="77777777" w:rsidTr="004F6583">
        <w:trPr>
          <w:trHeight w:val="290"/>
          <w:ins w:id="2500" w:author="Stefanie Lane" w:date="2022-05-12T12:10:00Z"/>
        </w:trPr>
        <w:tc>
          <w:tcPr>
            <w:tcW w:w="1700" w:type="dxa"/>
            <w:vMerge/>
            <w:tcBorders>
              <w:top w:val="nil"/>
              <w:left w:val="nil"/>
              <w:bottom w:val="nil"/>
              <w:right w:val="nil"/>
            </w:tcBorders>
            <w:vAlign w:val="center"/>
            <w:hideMark/>
          </w:tcPr>
          <w:p w14:paraId="03E98057" w14:textId="77777777" w:rsidR="004F6583" w:rsidRPr="004F6583" w:rsidRDefault="004F6583" w:rsidP="004F6583">
            <w:pPr>
              <w:spacing w:after="0" w:line="240" w:lineRule="auto"/>
              <w:rPr>
                <w:ins w:id="2501"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FED38A9" w14:textId="77777777" w:rsidR="004F6583" w:rsidRPr="004F6583" w:rsidRDefault="004F6583" w:rsidP="004F6583">
            <w:pPr>
              <w:spacing w:after="0" w:line="240" w:lineRule="auto"/>
              <w:rPr>
                <w:ins w:id="2502" w:author="Stefanie Lane" w:date="2022-05-12T12:10:00Z"/>
                <w:rFonts w:ascii="Arial" w:eastAsia="Times New Roman" w:hAnsi="Arial" w:cs="Arial"/>
                <w:i/>
                <w:iCs/>
                <w:color w:val="000000"/>
                <w:sz w:val="20"/>
                <w:szCs w:val="20"/>
              </w:rPr>
            </w:pPr>
            <w:ins w:id="2503" w:author="Stefanie Lane" w:date="2022-05-12T12:10:00Z">
              <w:r w:rsidRPr="004F6583">
                <w:rPr>
                  <w:rFonts w:ascii="Arial" w:eastAsia="Times New Roman" w:hAnsi="Arial" w:cs="Arial"/>
                  <w:i/>
                  <w:iCs/>
                  <w:color w:val="000000"/>
                  <w:sz w:val="20"/>
                  <w:szCs w:val="20"/>
                </w:rPr>
                <w:t>Agrostis stolonifera</w:t>
              </w:r>
            </w:ins>
          </w:p>
        </w:tc>
        <w:tc>
          <w:tcPr>
            <w:tcW w:w="960" w:type="dxa"/>
            <w:tcBorders>
              <w:top w:val="single" w:sz="4" w:space="0" w:color="auto"/>
              <w:left w:val="nil"/>
              <w:bottom w:val="single" w:sz="4" w:space="0" w:color="auto"/>
              <w:right w:val="nil"/>
            </w:tcBorders>
            <w:shd w:val="clear" w:color="auto" w:fill="auto"/>
            <w:noWrap/>
            <w:vAlign w:val="bottom"/>
            <w:hideMark/>
          </w:tcPr>
          <w:p w14:paraId="3AA387EE" w14:textId="77777777" w:rsidR="004F6583" w:rsidRPr="004F6583" w:rsidRDefault="004F6583" w:rsidP="004F6583">
            <w:pPr>
              <w:spacing w:after="0" w:line="240" w:lineRule="auto"/>
              <w:jc w:val="center"/>
              <w:rPr>
                <w:ins w:id="2504" w:author="Stefanie Lane" w:date="2022-05-12T12:10:00Z"/>
                <w:rFonts w:ascii="Calibri" w:eastAsia="Times New Roman" w:hAnsi="Calibri" w:cs="Calibri"/>
                <w:color w:val="000000"/>
              </w:rPr>
            </w:pPr>
            <w:ins w:id="2505" w:author="Stefanie Lane" w:date="2022-05-12T12:10:00Z">
              <w:r w:rsidRPr="004F6583">
                <w:rPr>
                  <w:rFonts w:ascii="Calibri" w:eastAsia="Times New Roman" w:hAnsi="Calibri" w:cs="Calibri"/>
                  <w:color w:val="000000"/>
                </w:rPr>
                <w:t>0.34</w:t>
              </w:r>
            </w:ins>
          </w:p>
        </w:tc>
        <w:tc>
          <w:tcPr>
            <w:tcW w:w="960" w:type="dxa"/>
            <w:tcBorders>
              <w:top w:val="single" w:sz="4" w:space="0" w:color="auto"/>
              <w:left w:val="nil"/>
              <w:bottom w:val="single" w:sz="4" w:space="0" w:color="auto"/>
              <w:right w:val="nil"/>
            </w:tcBorders>
            <w:shd w:val="clear" w:color="auto" w:fill="auto"/>
            <w:noWrap/>
            <w:vAlign w:val="bottom"/>
            <w:hideMark/>
          </w:tcPr>
          <w:p w14:paraId="2EA29BD0" w14:textId="77777777" w:rsidR="004F6583" w:rsidRPr="004F6583" w:rsidRDefault="004F6583" w:rsidP="004F6583">
            <w:pPr>
              <w:spacing w:after="0" w:line="240" w:lineRule="auto"/>
              <w:jc w:val="center"/>
              <w:rPr>
                <w:ins w:id="2506" w:author="Stefanie Lane" w:date="2022-05-12T12:10:00Z"/>
                <w:rFonts w:ascii="Calibri" w:eastAsia="Times New Roman" w:hAnsi="Calibri" w:cs="Calibri"/>
                <w:color w:val="000000"/>
              </w:rPr>
            </w:pPr>
            <w:ins w:id="2507" w:author="Stefanie Lane" w:date="2022-05-12T12:10:00Z">
              <w:r w:rsidRPr="004F6583">
                <w:rPr>
                  <w:rFonts w:ascii="Calibri" w:eastAsia="Times New Roman" w:hAnsi="Calibri" w:cs="Calibri"/>
                  <w:color w:val="000000"/>
                </w:rPr>
                <w:t>0.82</w:t>
              </w:r>
            </w:ins>
          </w:p>
        </w:tc>
        <w:tc>
          <w:tcPr>
            <w:tcW w:w="960" w:type="dxa"/>
            <w:tcBorders>
              <w:top w:val="single" w:sz="4" w:space="0" w:color="auto"/>
              <w:left w:val="nil"/>
              <w:bottom w:val="single" w:sz="4" w:space="0" w:color="auto"/>
              <w:right w:val="nil"/>
            </w:tcBorders>
            <w:shd w:val="clear" w:color="auto" w:fill="auto"/>
            <w:noWrap/>
            <w:vAlign w:val="bottom"/>
            <w:hideMark/>
          </w:tcPr>
          <w:p w14:paraId="2F40590C" w14:textId="77777777" w:rsidR="004F6583" w:rsidRPr="004F6583" w:rsidRDefault="004F6583" w:rsidP="004F6583">
            <w:pPr>
              <w:spacing w:after="0" w:line="240" w:lineRule="auto"/>
              <w:jc w:val="center"/>
              <w:rPr>
                <w:ins w:id="2508" w:author="Stefanie Lane" w:date="2022-05-12T12:10:00Z"/>
                <w:rFonts w:ascii="Calibri" w:eastAsia="Times New Roman" w:hAnsi="Calibri" w:cs="Calibri"/>
                <w:color w:val="000000"/>
              </w:rPr>
            </w:pPr>
            <w:ins w:id="2509" w:author="Stefanie Lane" w:date="2022-05-12T12:10:00Z">
              <w:r w:rsidRPr="004F6583">
                <w:rPr>
                  <w:rFonts w:ascii="Calibri" w:eastAsia="Times New Roman" w:hAnsi="Calibri" w:cs="Calibri"/>
                  <w:color w:val="000000"/>
                </w:rPr>
                <w:t>0.61</w:t>
              </w:r>
            </w:ins>
          </w:p>
        </w:tc>
        <w:tc>
          <w:tcPr>
            <w:tcW w:w="1760" w:type="dxa"/>
            <w:tcBorders>
              <w:top w:val="nil"/>
              <w:left w:val="nil"/>
              <w:bottom w:val="nil"/>
              <w:right w:val="nil"/>
            </w:tcBorders>
            <w:shd w:val="clear" w:color="auto" w:fill="auto"/>
            <w:noWrap/>
            <w:vAlign w:val="bottom"/>
            <w:hideMark/>
          </w:tcPr>
          <w:p w14:paraId="52A4FD12" w14:textId="77777777" w:rsidR="004F6583" w:rsidRPr="004F6583" w:rsidRDefault="004F6583" w:rsidP="004F6583">
            <w:pPr>
              <w:spacing w:after="0" w:line="240" w:lineRule="auto"/>
              <w:jc w:val="center"/>
              <w:rPr>
                <w:ins w:id="2510" w:author="Stefanie Lane" w:date="2022-05-12T12:10:00Z"/>
                <w:rFonts w:ascii="Calibri" w:eastAsia="Times New Roman" w:hAnsi="Calibri" w:cs="Calibri"/>
                <w:color w:val="000000"/>
              </w:rPr>
            </w:pPr>
            <w:ins w:id="2511" w:author="Stefanie Lane" w:date="2022-05-12T12:10:00Z">
              <w:r w:rsidRPr="004F6583">
                <w:rPr>
                  <w:rFonts w:ascii="Calibri" w:eastAsia="Times New Roman" w:hAnsi="Calibri" w:cs="Calibri"/>
                  <w:color w:val="000000"/>
                </w:rPr>
                <w:t>-38.89</w:t>
              </w:r>
            </w:ins>
          </w:p>
        </w:tc>
      </w:tr>
      <w:tr w:rsidR="004F6583" w:rsidRPr="004F6583" w14:paraId="7E8D3884" w14:textId="77777777" w:rsidTr="004F6583">
        <w:trPr>
          <w:trHeight w:val="290"/>
          <w:ins w:id="2512" w:author="Stefanie Lane" w:date="2022-05-12T12:10:00Z"/>
        </w:trPr>
        <w:tc>
          <w:tcPr>
            <w:tcW w:w="1700" w:type="dxa"/>
            <w:vMerge/>
            <w:tcBorders>
              <w:top w:val="nil"/>
              <w:left w:val="nil"/>
              <w:bottom w:val="nil"/>
              <w:right w:val="nil"/>
            </w:tcBorders>
            <w:vAlign w:val="center"/>
            <w:hideMark/>
          </w:tcPr>
          <w:p w14:paraId="35BFC62F" w14:textId="77777777" w:rsidR="004F6583" w:rsidRPr="004F6583" w:rsidRDefault="004F6583" w:rsidP="004F6583">
            <w:pPr>
              <w:spacing w:after="0" w:line="240" w:lineRule="auto"/>
              <w:rPr>
                <w:ins w:id="2513"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922D0AB" w14:textId="77777777" w:rsidR="004F6583" w:rsidRPr="004F6583" w:rsidRDefault="004F6583" w:rsidP="004F6583">
            <w:pPr>
              <w:spacing w:after="0" w:line="240" w:lineRule="auto"/>
              <w:rPr>
                <w:ins w:id="2514" w:author="Stefanie Lane" w:date="2022-05-12T12:10:00Z"/>
                <w:rFonts w:ascii="Arial" w:eastAsia="Times New Roman" w:hAnsi="Arial" w:cs="Arial"/>
                <w:i/>
                <w:iCs/>
                <w:sz w:val="20"/>
                <w:szCs w:val="20"/>
              </w:rPr>
            </w:pPr>
            <w:ins w:id="2515" w:author="Stefanie Lane" w:date="2022-05-12T12:10:00Z">
              <w:r w:rsidRPr="004F6583">
                <w:rPr>
                  <w:rFonts w:ascii="Arial" w:eastAsia="Times New Roman" w:hAnsi="Arial" w:cs="Arial"/>
                  <w:i/>
                  <w:iCs/>
                  <w:sz w:val="20"/>
                  <w:szCs w:val="20"/>
                </w:rPr>
                <w:t xml:space="preserve">Impatiens </w:t>
              </w:r>
              <w:proofErr w:type="spellStart"/>
              <w:r w:rsidRPr="004F6583">
                <w:rPr>
                  <w:rFonts w:ascii="Arial" w:eastAsia="Times New Roman" w:hAnsi="Arial" w:cs="Arial"/>
                  <w:i/>
                  <w:iCs/>
                  <w:sz w:val="20"/>
                  <w:szCs w:val="20"/>
                </w:rPr>
                <w:t>capensis</w:t>
              </w:r>
              <w:proofErr w:type="spellEnd"/>
            </w:ins>
          </w:p>
        </w:tc>
        <w:tc>
          <w:tcPr>
            <w:tcW w:w="960" w:type="dxa"/>
            <w:tcBorders>
              <w:top w:val="nil"/>
              <w:left w:val="nil"/>
              <w:bottom w:val="nil"/>
              <w:right w:val="nil"/>
            </w:tcBorders>
            <w:shd w:val="clear" w:color="auto" w:fill="auto"/>
            <w:noWrap/>
            <w:vAlign w:val="bottom"/>
            <w:hideMark/>
          </w:tcPr>
          <w:p w14:paraId="67ABF08F" w14:textId="77777777" w:rsidR="004F6583" w:rsidRPr="004F6583" w:rsidRDefault="004F6583" w:rsidP="004F6583">
            <w:pPr>
              <w:spacing w:after="0" w:line="240" w:lineRule="auto"/>
              <w:jc w:val="center"/>
              <w:rPr>
                <w:ins w:id="2516" w:author="Stefanie Lane" w:date="2022-05-12T12:10:00Z"/>
                <w:rFonts w:ascii="Calibri" w:eastAsia="Times New Roman" w:hAnsi="Calibri" w:cs="Calibri"/>
                <w:color w:val="000000"/>
              </w:rPr>
            </w:pPr>
            <w:ins w:id="2517" w:author="Stefanie Lane" w:date="2022-05-12T12:10:00Z">
              <w:r w:rsidRPr="004F6583">
                <w:rPr>
                  <w:rFonts w:ascii="Calibri" w:eastAsia="Times New Roman" w:hAnsi="Calibri" w:cs="Calibri"/>
                  <w:color w:val="000000"/>
                </w:rPr>
                <w:t>0.28</w:t>
              </w:r>
            </w:ins>
          </w:p>
        </w:tc>
        <w:tc>
          <w:tcPr>
            <w:tcW w:w="960" w:type="dxa"/>
            <w:tcBorders>
              <w:top w:val="nil"/>
              <w:left w:val="nil"/>
              <w:bottom w:val="nil"/>
              <w:right w:val="nil"/>
            </w:tcBorders>
            <w:shd w:val="clear" w:color="auto" w:fill="auto"/>
            <w:noWrap/>
            <w:vAlign w:val="bottom"/>
            <w:hideMark/>
          </w:tcPr>
          <w:p w14:paraId="4A387FE1" w14:textId="77777777" w:rsidR="004F6583" w:rsidRPr="004F6583" w:rsidRDefault="004F6583" w:rsidP="004F6583">
            <w:pPr>
              <w:spacing w:after="0" w:line="240" w:lineRule="auto"/>
              <w:jc w:val="center"/>
              <w:rPr>
                <w:ins w:id="2518" w:author="Stefanie Lane" w:date="2022-05-12T12:10:00Z"/>
                <w:rFonts w:ascii="Calibri" w:eastAsia="Times New Roman" w:hAnsi="Calibri" w:cs="Calibri"/>
                <w:color w:val="000000"/>
              </w:rPr>
            </w:pPr>
            <w:ins w:id="2519" w:author="Stefanie Lane" w:date="2022-05-12T12:10:00Z">
              <w:r w:rsidRPr="004F6583">
                <w:rPr>
                  <w:rFonts w:ascii="Calibri" w:eastAsia="Times New Roman" w:hAnsi="Calibri" w:cs="Calibri"/>
                  <w:color w:val="000000"/>
                </w:rPr>
                <w:t>0.42</w:t>
              </w:r>
            </w:ins>
          </w:p>
        </w:tc>
        <w:tc>
          <w:tcPr>
            <w:tcW w:w="960" w:type="dxa"/>
            <w:tcBorders>
              <w:top w:val="nil"/>
              <w:left w:val="nil"/>
              <w:bottom w:val="nil"/>
              <w:right w:val="nil"/>
            </w:tcBorders>
            <w:shd w:val="clear" w:color="auto" w:fill="auto"/>
            <w:noWrap/>
            <w:vAlign w:val="bottom"/>
            <w:hideMark/>
          </w:tcPr>
          <w:p w14:paraId="748EC416" w14:textId="77777777" w:rsidR="004F6583" w:rsidRPr="004F6583" w:rsidRDefault="004F6583" w:rsidP="004F6583">
            <w:pPr>
              <w:spacing w:after="0" w:line="240" w:lineRule="auto"/>
              <w:jc w:val="center"/>
              <w:rPr>
                <w:ins w:id="2520" w:author="Stefanie Lane" w:date="2022-05-12T12:10:00Z"/>
                <w:rFonts w:ascii="Calibri" w:eastAsia="Times New Roman" w:hAnsi="Calibri" w:cs="Calibri"/>
                <w:color w:val="000000"/>
              </w:rPr>
            </w:pPr>
            <w:ins w:id="2521" w:author="Stefanie Lane" w:date="2022-05-12T12:10:00Z">
              <w:r w:rsidRPr="004F6583">
                <w:rPr>
                  <w:rFonts w:ascii="Calibri" w:eastAsia="Times New Roman" w:hAnsi="Calibri" w:cs="Calibri"/>
                  <w:color w:val="000000"/>
                </w:rPr>
                <w:t>0.61</w:t>
              </w:r>
            </w:ins>
          </w:p>
        </w:tc>
        <w:tc>
          <w:tcPr>
            <w:tcW w:w="1760" w:type="dxa"/>
            <w:tcBorders>
              <w:top w:val="single" w:sz="4" w:space="0" w:color="auto"/>
              <w:left w:val="nil"/>
              <w:bottom w:val="single" w:sz="4" w:space="0" w:color="auto"/>
              <w:right w:val="nil"/>
            </w:tcBorders>
            <w:shd w:val="clear" w:color="auto" w:fill="auto"/>
            <w:noWrap/>
            <w:vAlign w:val="bottom"/>
            <w:hideMark/>
          </w:tcPr>
          <w:p w14:paraId="240568AB" w14:textId="77777777" w:rsidR="004F6583" w:rsidRPr="004F6583" w:rsidRDefault="004F6583" w:rsidP="004F6583">
            <w:pPr>
              <w:spacing w:after="0" w:line="240" w:lineRule="auto"/>
              <w:jc w:val="center"/>
              <w:rPr>
                <w:ins w:id="2522" w:author="Stefanie Lane" w:date="2022-05-12T12:10:00Z"/>
                <w:rFonts w:ascii="Calibri" w:eastAsia="Times New Roman" w:hAnsi="Calibri" w:cs="Calibri"/>
                <w:color w:val="000000"/>
              </w:rPr>
            </w:pPr>
            <w:ins w:id="2523" w:author="Stefanie Lane" w:date="2022-05-12T12:10:00Z">
              <w:r w:rsidRPr="004F6583">
                <w:rPr>
                  <w:rFonts w:ascii="Calibri" w:eastAsia="Times New Roman" w:hAnsi="Calibri" w:cs="Calibri"/>
                  <w:color w:val="000000"/>
                </w:rPr>
                <w:t>-38.89</w:t>
              </w:r>
            </w:ins>
          </w:p>
        </w:tc>
      </w:tr>
      <w:tr w:rsidR="004F6583" w:rsidRPr="004F6583" w14:paraId="3070CE2B" w14:textId="77777777" w:rsidTr="004F6583">
        <w:trPr>
          <w:trHeight w:val="290"/>
          <w:ins w:id="2524" w:author="Stefanie Lane" w:date="2022-05-12T12:10:00Z"/>
        </w:trPr>
        <w:tc>
          <w:tcPr>
            <w:tcW w:w="1700" w:type="dxa"/>
            <w:vMerge/>
            <w:tcBorders>
              <w:top w:val="nil"/>
              <w:left w:val="nil"/>
              <w:bottom w:val="nil"/>
              <w:right w:val="nil"/>
            </w:tcBorders>
            <w:vAlign w:val="center"/>
            <w:hideMark/>
          </w:tcPr>
          <w:p w14:paraId="0ABE1C56" w14:textId="77777777" w:rsidR="004F6583" w:rsidRPr="004F6583" w:rsidRDefault="004F6583" w:rsidP="004F6583">
            <w:pPr>
              <w:spacing w:after="0" w:line="240" w:lineRule="auto"/>
              <w:rPr>
                <w:ins w:id="2525"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A51D6CD" w14:textId="77777777" w:rsidR="004F6583" w:rsidRPr="004F6583" w:rsidRDefault="004F6583" w:rsidP="004F6583">
            <w:pPr>
              <w:spacing w:after="0" w:line="240" w:lineRule="auto"/>
              <w:rPr>
                <w:ins w:id="2526" w:author="Stefanie Lane" w:date="2022-05-12T12:10:00Z"/>
                <w:rFonts w:ascii="Arial" w:eastAsia="Times New Roman" w:hAnsi="Arial" w:cs="Arial"/>
                <w:i/>
                <w:iCs/>
                <w:sz w:val="20"/>
                <w:szCs w:val="20"/>
              </w:rPr>
            </w:pPr>
            <w:ins w:id="2527" w:author="Stefanie Lane" w:date="2022-05-12T12:10:00Z">
              <w:r w:rsidRPr="004F6583">
                <w:rPr>
                  <w:rFonts w:ascii="Arial" w:eastAsia="Times New Roman" w:hAnsi="Arial" w:cs="Arial"/>
                  <w:i/>
                  <w:iCs/>
                  <w:sz w:val="20"/>
                  <w:szCs w:val="20"/>
                </w:rPr>
                <w:t xml:space="preserve">Festuca </w:t>
              </w:r>
              <w:proofErr w:type="spellStart"/>
              <w:r w:rsidRPr="004F6583">
                <w:rPr>
                  <w:rFonts w:ascii="Arial" w:eastAsia="Times New Roman" w:hAnsi="Arial" w:cs="Arial"/>
                  <w:i/>
                  <w:iCs/>
                  <w:sz w:val="20"/>
                  <w:szCs w:val="20"/>
                </w:rPr>
                <w:t>arundinacea</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70AA3BDB" w14:textId="77777777" w:rsidR="004F6583" w:rsidRPr="004F6583" w:rsidRDefault="004F6583" w:rsidP="004F6583">
            <w:pPr>
              <w:spacing w:after="0" w:line="240" w:lineRule="auto"/>
              <w:jc w:val="center"/>
              <w:rPr>
                <w:ins w:id="2528" w:author="Stefanie Lane" w:date="2022-05-12T12:10:00Z"/>
                <w:rFonts w:ascii="Calibri" w:eastAsia="Times New Roman" w:hAnsi="Calibri" w:cs="Calibri"/>
                <w:color w:val="000000"/>
              </w:rPr>
            </w:pPr>
            <w:ins w:id="2529" w:author="Stefanie Lane" w:date="2022-05-12T12:10:00Z">
              <w:r w:rsidRPr="004F6583">
                <w:rPr>
                  <w:rFonts w:ascii="Calibri" w:eastAsia="Times New Roman" w:hAnsi="Calibri" w:cs="Calibri"/>
                  <w:color w:val="000000"/>
                </w:rPr>
                <w:t>1.55</w:t>
              </w:r>
            </w:ins>
          </w:p>
        </w:tc>
        <w:tc>
          <w:tcPr>
            <w:tcW w:w="960" w:type="dxa"/>
            <w:tcBorders>
              <w:top w:val="single" w:sz="4" w:space="0" w:color="auto"/>
              <w:left w:val="nil"/>
              <w:bottom w:val="single" w:sz="4" w:space="0" w:color="auto"/>
              <w:right w:val="nil"/>
            </w:tcBorders>
            <w:shd w:val="clear" w:color="auto" w:fill="auto"/>
            <w:noWrap/>
            <w:vAlign w:val="bottom"/>
            <w:hideMark/>
          </w:tcPr>
          <w:p w14:paraId="4DC7220A" w14:textId="77777777" w:rsidR="004F6583" w:rsidRPr="004F6583" w:rsidRDefault="004F6583" w:rsidP="004F6583">
            <w:pPr>
              <w:spacing w:after="0" w:line="240" w:lineRule="auto"/>
              <w:jc w:val="center"/>
              <w:rPr>
                <w:ins w:id="2530" w:author="Stefanie Lane" w:date="2022-05-12T12:10:00Z"/>
                <w:rFonts w:ascii="Calibri" w:eastAsia="Times New Roman" w:hAnsi="Calibri" w:cs="Calibri"/>
                <w:color w:val="000000"/>
              </w:rPr>
            </w:pPr>
            <w:ins w:id="2531" w:author="Stefanie Lane" w:date="2022-05-12T12:10:00Z">
              <w:r w:rsidRPr="004F6583">
                <w:rPr>
                  <w:rFonts w:ascii="Calibri" w:eastAsia="Times New Roman" w:hAnsi="Calibri" w:cs="Calibri"/>
                  <w:color w:val="000000"/>
                </w:rPr>
                <w:t>0.91</w:t>
              </w:r>
            </w:ins>
          </w:p>
        </w:tc>
        <w:tc>
          <w:tcPr>
            <w:tcW w:w="960" w:type="dxa"/>
            <w:tcBorders>
              <w:top w:val="single" w:sz="4" w:space="0" w:color="auto"/>
              <w:left w:val="nil"/>
              <w:bottom w:val="single" w:sz="4" w:space="0" w:color="auto"/>
              <w:right w:val="nil"/>
            </w:tcBorders>
            <w:shd w:val="clear" w:color="auto" w:fill="auto"/>
            <w:noWrap/>
            <w:vAlign w:val="bottom"/>
            <w:hideMark/>
          </w:tcPr>
          <w:p w14:paraId="6B71BF9C" w14:textId="77777777" w:rsidR="004F6583" w:rsidRPr="004F6583" w:rsidRDefault="004F6583" w:rsidP="004F6583">
            <w:pPr>
              <w:spacing w:after="0" w:line="240" w:lineRule="auto"/>
              <w:jc w:val="center"/>
              <w:rPr>
                <w:ins w:id="2532" w:author="Stefanie Lane" w:date="2022-05-12T12:10:00Z"/>
                <w:rFonts w:ascii="Calibri" w:eastAsia="Times New Roman" w:hAnsi="Calibri" w:cs="Calibri"/>
                <w:color w:val="000000"/>
              </w:rPr>
            </w:pPr>
            <w:ins w:id="2533" w:author="Stefanie Lane" w:date="2022-05-12T12:10:00Z">
              <w:r w:rsidRPr="004F6583">
                <w:rPr>
                  <w:rFonts w:ascii="Calibri" w:eastAsia="Times New Roman" w:hAnsi="Calibri" w:cs="Calibri"/>
                  <w:color w:val="000000"/>
                </w:rPr>
                <w:t>0.72</w:t>
              </w:r>
            </w:ins>
          </w:p>
        </w:tc>
        <w:tc>
          <w:tcPr>
            <w:tcW w:w="1760" w:type="dxa"/>
            <w:tcBorders>
              <w:top w:val="nil"/>
              <w:left w:val="nil"/>
              <w:bottom w:val="nil"/>
              <w:right w:val="nil"/>
            </w:tcBorders>
            <w:shd w:val="clear" w:color="auto" w:fill="auto"/>
            <w:noWrap/>
            <w:vAlign w:val="bottom"/>
            <w:hideMark/>
          </w:tcPr>
          <w:p w14:paraId="05D0A5AF" w14:textId="77777777" w:rsidR="004F6583" w:rsidRPr="004F6583" w:rsidRDefault="004F6583" w:rsidP="004F6583">
            <w:pPr>
              <w:spacing w:after="0" w:line="240" w:lineRule="auto"/>
              <w:jc w:val="center"/>
              <w:rPr>
                <w:ins w:id="2534" w:author="Stefanie Lane" w:date="2022-05-12T12:10:00Z"/>
                <w:rFonts w:ascii="Calibri" w:eastAsia="Times New Roman" w:hAnsi="Calibri" w:cs="Calibri"/>
                <w:color w:val="000000"/>
              </w:rPr>
            </w:pPr>
            <w:ins w:id="2535" w:author="Stefanie Lane" w:date="2022-05-12T12:10:00Z">
              <w:r w:rsidRPr="004F6583">
                <w:rPr>
                  <w:rFonts w:ascii="Calibri" w:eastAsia="Times New Roman" w:hAnsi="Calibri" w:cs="Calibri"/>
                  <w:color w:val="000000"/>
                </w:rPr>
                <w:t>-27.78</w:t>
              </w:r>
            </w:ins>
          </w:p>
        </w:tc>
      </w:tr>
      <w:tr w:rsidR="004F6583" w:rsidRPr="004F6583" w14:paraId="20DE0B25" w14:textId="77777777" w:rsidTr="004F6583">
        <w:trPr>
          <w:trHeight w:val="290"/>
          <w:ins w:id="2536" w:author="Stefanie Lane" w:date="2022-05-12T12:10:00Z"/>
        </w:trPr>
        <w:tc>
          <w:tcPr>
            <w:tcW w:w="1700" w:type="dxa"/>
            <w:vMerge/>
            <w:tcBorders>
              <w:top w:val="nil"/>
              <w:left w:val="nil"/>
              <w:bottom w:val="nil"/>
              <w:right w:val="nil"/>
            </w:tcBorders>
            <w:vAlign w:val="center"/>
            <w:hideMark/>
          </w:tcPr>
          <w:p w14:paraId="72A205CF" w14:textId="77777777" w:rsidR="004F6583" w:rsidRPr="004F6583" w:rsidRDefault="004F6583" w:rsidP="004F6583">
            <w:pPr>
              <w:spacing w:after="0" w:line="240" w:lineRule="auto"/>
              <w:rPr>
                <w:ins w:id="2537"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CC5CD43" w14:textId="77777777" w:rsidR="004F6583" w:rsidRPr="004F6583" w:rsidRDefault="004F6583" w:rsidP="004F6583">
            <w:pPr>
              <w:spacing w:after="0" w:line="240" w:lineRule="auto"/>
              <w:rPr>
                <w:ins w:id="2538" w:author="Stefanie Lane" w:date="2022-05-12T12:10:00Z"/>
                <w:rFonts w:ascii="Arial" w:eastAsia="Times New Roman" w:hAnsi="Arial" w:cs="Arial"/>
                <w:i/>
                <w:iCs/>
                <w:sz w:val="20"/>
                <w:szCs w:val="20"/>
              </w:rPr>
            </w:pPr>
            <w:ins w:id="2539" w:author="Stefanie Lane" w:date="2022-05-12T12:10:00Z">
              <w:r w:rsidRPr="004F6583">
                <w:rPr>
                  <w:rFonts w:ascii="Arial" w:eastAsia="Times New Roman" w:hAnsi="Arial" w:cs="Arial"/>
                  <w:i/>
                  <w:iCs/>
                  <w:sz w:val="20"/>
                  <w:szCs w:val="20"/>
                </w:rPr>
                <w:t xml:space="preserve">Phalaris </w:t>
              </w:r>
              <w:proofErr w:type="spellStart"/>
              <w:r w:rsidRPr="004F6583">
                <w:rPr>
                  <w:rFonts w:ascii="Arial" w:eastAsia="Times New Roman" w:hAnsi="Arial" w:cs="Arial"/>
                  <w:i/>
                  <w:iCs/>
                  <w:sz w:val="20"/>
                  <w:szCs w:val="20"/>
                </w:rPr>
                <w:t>arundinacea</w:t>
              </w:r>
              <w:proofErr w:type="spellEnd"/>
            </w:ins>
          </w:p>
        </w:tc>
        <w:tc>
          <w:tcPr>
            <w:tcW w:w="960" w:type="dxa"/>
            <w:tcBorders>
              <w:top w:val="nil"/>
              <w:left w:val="nil"/>
              <w:bottom w:val="nil"/>
              <w:right w:val="nil"/>
            </w:tcBorders>
            <w:shd w:val="clear" w:color="auto" w:fill="auto"/>
            <w:noWrap/>
            <w:vAlign w:val="bottom"/>
            <w:hideMark/>
          </w:tcPr>
          <w:p w14:paraId="5B604EF1" w14:textId="77777777" w:rsidR="004F6583" w:rsidRPr="004F6583" w:rsidRDefault="004F6583" w:rsidP="004F6583">
            <w:pPr>
              <w:spacing w:after="0" w:line="240" w:lineRule="auto"/>
              <w:jc w:val="center"/>
              <w:rPr>
                <w:ins w:id="2540" w:author="Stefanie Lane" w:date="2022-05-12T12:10:00Z"/>
                <w:rFonts w:ascii="Calibri" w:eastAsia="Times New Roman" w:hAnsi="Calibri" w:cs="Calibri"/>
                <w:color w:val="000000"/>
              </w:rPr>
            </w:pPr>
            <w:ins w:id="2541" w:author="Stefanie Lane" w:date="2022-05-12T12:10:00Z">
              <w:r w:rsidRPr="004F6583">
                <w:rPr>
                  <w:rFonts w:ascii="Calibri" w:eastAsia="Times New Roman" w:hAnsi="Calibri" w:cs="Calibri"/>
                  <w:color w:val="000000"/>
                </w:rPr>
                <w:t>0.07</w:t>
              </w:r>
            </w:ins>
          </w:p>
        </w:tc>
        <w:tc>
          <w:tcPr>
            <w:tcW w:w="960" w:type="dxa"/>
            <w:tcBorders>
              <w:top w:val="nil"/>
              <w:left w:val="nil"/>
              <w:bottom w:val="nil"/>
              <w:right w:val="nil"/>
            </w:tcBorders>
            <w:shd w:val="clear" w:color="auto" w:fill="auto"/>
            <w:noWrap/>
            <w:vAlign w:val="bottom"/>
            <w:hideMark/>
          </w:tcPr>
          <w:p w14:paraId="18C157F5" w14:textId="77777777" w:rsidR="004F6583" w:rsidRPr="004F6583" w:rsidRDefault="004F6583" w:rsidP="004F6583">
            <w:pPr>
              <w:spacing w:after="0" w:line="240" w:lineRule="auto"/>
              <w:jc w:val="center"/>
              <w:rPr>
                <w:ins w:id="2542" w:author="Stefanie Lane" w:date="2022-05-12T12:10:00Z"/>
                <w:rFonts w:ascii="Calibri" w:eastAsia="Times New Roman" w:hAnsi="Calibri" w:cs="Calibri"/>
                <w:color w:val="000000"/>
              </w:rPr>
            </w:pPr>
            <w:ins w:id="2543" w:author="Stefanie Lane" w:date="2022-05-12T12:10:00Z">
              <w:r w:rsidRPr="004F6583">
                <w:rPr>
                  <w:rFonts w:ascii="Calibri" w:eastAsia="Times New Roman" w:hAnsi="Calibri" w:cs="Calibri"/>
                  <w:color w:val="000000"/>
                </w:rPr>
                <w:t>0.15</w:t>
              </w:r>
            </w:ins>
          </w:p>
        </w:tc>
        <w:tc>
          <w:tcPr>
            <w:tcW w:w="960" w:type="dxa"/>
            <w:tcBorders>
              <w:top w:val="nil"/>
              <w:left w:val="nil"/>
              <w:bottom w:val="nil"/>
              <w:right w:val="nil"/>
            </w:tcBorders>
            <w:shd w:val="clear" w:color="auto" w:fill="auto"/>
            <w:noWrap/>
            <w:vAlign w:val="bottom"/>
            <w:hideMark/>
          </w:tcPr>
          <w:p w14:paraId="4C5814C4" w14:textId="77777777" w:rsidR="004F6583" w:rsidRPr="004F6583" w:rsidRDefault="004F6583" w:rsidP="004F6583">
            <w:pPr>
              <w:spacing w:after="0" w:line="240" w:lineRule="auto"/>
              <w:jc w:val="center"/>
              <w:rPr>
                <w:ins w:id="2544" w:author="Stefanie Lane" w:date="2022-05-12T12:10:00Z"/>
                <w:rFonts w:ascii="Calibri" w:eastAsia="Times New Roman" w:hAnsi="Calibri" w:cs="Calibri"/>
                <w:color w:val="000000"/>
              </w:rPr>
            </w:pPr>
            <w:ins w:id="2545" w:author="Stefanie Lane" w:date="2022-05-12T12:10:00Z">
              <w:r w:rsidRPr="004F6583">
                <w:rPr>
                  <w:rFonts w:ascii="Calibri" w:eastAsia="Times New Roman" w:hAnsi="Calibri" w:cs="Calibri"/>
                  <w:color w:val="000000"/>
                </w:rPr>
                <w:t>1.06</w:t>
              </w:r>
            </w:ins>
          </w:p>
        </w:tc>
        <w:tc>
          <w:tcPr>
            <w:tcW w:w="1760" w:type="dxa"/>
            <w:tcBorders>
              <w:top w:val="single" w:sz="4" w:space="0" w:color="auto"/>
              <w:left w:val="nil"/>
              <w:bottom w:val="single" w:sz="4" w:space="0" w:color="auto"/>
              <w:right w:val="nil"/>
            </w:tcBorders>
            <w:shd w:val="clear" w:color="auto" w:fill="auto"/>
            <w:noWrap/>
            <w:vAlign w:val="bottom"/>
            <w:hideMark/>
          </w:tcPr>
          <w:p w14:paraId="6A2176F9" w14:textId="77777777" w:rsidR="004F6583" w:rsidRPr="004F6583" w:rsidRDefault="004F6583" w:rsidP="004F6583">
            <w:pPr>
              <w:spacing w:after="0" w:line="240" w:lineRule="auto"/>
              <w:jc w:val="center"/>
              <w:rPr>
                <w:ins w:id="2546" w:author="Stefanie Lane" w:date="2022-05-12T12:10:00Z"/>
                <w:rFonts w:ascii="Calibri" w:eastAsia="Times New Roman" w:hAnsi="Calibri" w:cs="Calibri"/>
                <w:color w:val="000000"/>
              </w:rPr>
            </w:pPr>
            <w:ins w:id="2547" w:author="Stefanie Lane" w:date="2022-05-12T12:10:00Z">
              <w:r w:rsidRPr="004F6583">
                <w:rPr>
                  <w:rFonts w:ascii="Calibri" w:eastAsia="Times New Roman" w:hAnsi="Calibri" w:cs="Calibri"/>
                  <w:color w:val="000000"/>
                </w:rPr>
                <w:t>5.56</w:t>
              </w:r>
            </w:ins>
          </w:p>
        </w:tc>
      </w:tr>
      <w:tr w:rsidR="004F6583" w:rsidRPr="004F6583" w14:paraId="786F46C9" w14:textId="77777777" w:rsidTr="004F6583">
        <w:trPr>
          <w:trHeight w:val="290"/>
          <w:ins w:id="2548" w:author="Stefanie Lane" w:date="2022-05-12T12:10:00Z"/>
        </w:trPr>
        <w:tc>
          <w:tcPr>
            <w:tcW w:w="1700" w:type="dxa"/>
            <w:vMerge/>
            <w:tcBorders>
              <w:top w:val="nil"/>
              <w:left w:val="nil"/>
              <w:bottom w:val="nil"/>
              <w:right w:val="nil"/>
            </w:tcBorders>
            <w:vAlign w:val="center"/>
            <w:hideMark/>
          </w:tcPr>
          <w:p w14:paraId="015E585F" w14:textId="77777777" w:rsidR="004F6583" w:rsidRPr="004F6583" w:rsidRDefault="004F6583" w:rsidP="004F6583">
            <w:pPr>
              <w:spacing w:after="0" w:line="240" w:lineRule="auto"/>
              <w:rPr>
                <w:ins w:id="2549"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B70E465" w14:textId="77777777" w:rsidR="004F6583" w:rsidRPr="004F6583" w:rsidRDefault="004F6583" w:rsidP="004F6583">
            <w:pPr>
              <w:spacing w:after="0" w:line="240" w:lineRule="auto"/>
              <w:rPr>
                <w:ins w:id="2550" w:author="Stefanie Lane" w:date="2022-05-12T12:10:00Z"/>
                <w:rFonts w:ascii="Arial" w:eastAsia="Times New Roman" w:hAnsi="Arial" w:cs="Arial"/>
                <w:i/>
                <w:iCs/>
                <w:sz w:val="20"/>
                <w:szCs w:val="20"/>
              </w:rPr>
            </w:pPr>
            <w:ins w:id="2551" w:author="Stefanie Lane" w:date="2022-05-12T12:10:00Z">
              <w:r w:rsidRPr="004F6583">
                <w:rPr>
                  <w:rFonts w:ascii="Arial" w:eastAsia="Times New Roman" w:hAnsi="Arial" w:cs="Arial"/>
                  <w:i/>
                  <w:iCs/>
                  <w:sz w:val="20"/>
                  <w:szCs w:val="20"/>
                </w:rPr>
                <w:t xml:space="preserve">Cirsium </w:t>
              </w:r>
              <w:proofErr w:type="spellStart"/>
              <w:r w:rsidRPr="004F6583">
                <w:rPr>
                  <w:rFonts w:ascii="Arial" w:eastAsia="Times New Roman" w:hAnsi="Arial" w:cs="Arial"/>
                  <w:i/>
                  <w:iCs/>
                  <w:sz w:val="20"/>
                  <w:szCs w:val="20"/>
                </w:rPr>
                <w:t>arvense</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54F6ACCA" w14:textId="77777777" w:rsidR="004F6583" w:rsidRPr="004F6583" w:rsidRDefault="004F6583" w:rsidP="004F6583">
            <w:pPr>
              <w:spacing w:after="0" w:line="240" w:lineRule="auto"/>
              <w:jc w:val="center"/>
              <w:rPr>
                <w:ins w:id="2552" w:author="Stefanie Lane" w:date="2022-05-12T12:10:00Z"/>
                <w:rFonts w:ascii="Calibri" w:eastAsia="Times New Roman" w:hAnsi="Calibri" w:cs="Calibri"/>
                <w:color w:val="000000"/>
              </w:rPr>
            </w:pPr>
            <w:ins w:id="2553"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164FAC45" w14:textId="77777777" w:rsidR="004F6583" w:rsidRPr="004F6583" w:rsidRDefault="004F6583" w:rsidP="004F6583">
            <w:pPr>
              <w:spacing w:after="0" w:line="240" w:lineRule="auto"/>
              <w:jc w:val="center"/>
              <w:rPr>
                <w:ins w:id="2554" w:author="Stefanie Lane" w:date="2022-05-12T12:10:00Z"/>
                <w:rFonts w:ascii="Calibri" w:eastAsia="Times New Roman" w:hAnsi="Calibri" w:cs="Calibri"/>
                <w:color w:val="000000"/>
              </w:rPr>
            </w:pPr>
            <w:ins w:id="2555" w:author="Stefanie Lane" w:date="2022-05-12T12:10:00Z">
              <w:r w:rsidRPr="004F6583">
                <w:rPr>
                  <w:rFonts w:ascii="Calibri" w:eastAsia="Times New Roman" w:hAnsi="Calibri" w:cs="Calibri"/>
                  <w:color w:val="000000"/>
                </w:rPr>
                <w:t>0.03</w:t>
              </w:r>
            </w:ins>
          </w:p>
        </w:tc>
        <w:tc>
          <w:tcPr>
            <w:tcW w:w="960" w:type="dxa"/>
            <w:tcBorders>
              <w:top w:val="single" w:sz="4" w:space="0" w:color="auto"/>
              <w:left w:val="nil"/>
              <w:bottom w:val="single" w:sz="4" w:space="0" w:color="auto"/>
              <w:right w:val="nil"/>
            </w:tcBorders>
            <w:shd w:val="clear" w:color="auto" w:fill="auto"/>
            <w:noWrap/>
            <w:vAlign w:val="bottom"/>
            <w:hideMark/>
          </w:tcPr>
          <w:p w14:paraId="09909E00" w14:textId="77777777" w:rsidR="004F6583" w:rsidRPr="004F6583" w:rsidRDefault="004F6583" w:rsidP="004F6583">
            <w:pPr>
              <w:spacing w:after="0" w:line="240" w:lineRule="auto"/>
              <w:jc w:val="center"/>
              <w:rPr>
                <w:ins w:id="2556" w:author="Stefanie Lane" w:date="2022-05-12T12:10:00Z"/>
                <w:rFonts w:ascii="Calibri" w:eastAsia="Times New Roman" w:hAnsi="Calibri" w:cs="Calibri"/>
                <w:color w:val="000000"/>
              </w:rPr>
            </w:pPr>
            <w:ins w:id="2557" w:author="Stefanie Lane" w:date="2022-05-12T12:10:00Z">
              <w:r w:rsidRPr="004F6583">
                <w:rPr>
                  <w:rFonts w:ascii="Calibri" w:eastAsia="Times New Roman" w:hAnsi="Calibri" w:cs="Calibri"/>
                  <w:color w:val="000000"/>
                </w:rPr>
                <w:t>0.06</w:t>
              </w:r>
            </w:ins>
          </w:p>
        </w:tc>
        <w:tc>
          <w:tcPr>
            <w:tcW w:w="1760" w:type="dxa"/>
            <w:tcBorders>
              <w:top w:val="nil"/>
              <w:left w:val="nil"/>
              <w:bottom w:val="nil"/>
              <w:right w:val="nil"/>
            </w:tcBorders>
            <w:shd w:val="clear" w:color="auto" w:fill="auto"/>
            <w:noWrap/>
            <w:vAlign w:val="bottom"/>
            <w:hideMark/>
          </w:tcPr>
          <w:p w14:paraId="0C0A0BB1" w14:textId="77777777" w:rsidR="004F6583" w:rsidRPr="004F6583" w:rsidRDefault="004F6583" w:rsidP="004F6583">
            <w:pPr>
              <w:spacing w:after="0" w:line="240" w:lineRule="auto"/>
              <w:jc w:val="center"/>
              <w:rPr>
                <w:ins w:id="2558" w:author="Stefanie Lane" w:date="2022-05-12T12:10:00Z"/>
                <w:rFonts w:ascii="Calibri" w:eastAsia="Times New Roman" w:hAnsi="Calibri" w:cs="Calibri"/>
                <w:color w:val="000000"/>
              </w:rPr>
            </w:pPr>
            <w:ins w:id="2559" w:author="Stefanie Lane" w:date="2022-05-12T12:10:00Z">
              <w:r w:rsidRPr="004F6583">
                <w:rPr>
                  <w:rFonts w:ascii="Calibri" w:eastAsia="Times New Roman" w:hAnsi="Calibri" w:cs="Calibri"/>
                  <w:color w:val="000000"/>
                </w:rPr>
                <w:t>+</w:t>
              </w:r>
            </w:ins>
          </w:p>
        </w:tc>
      </w:tr>
      <w:tr w:rsidR="004F6583" w:rsidRPr="004F6583" w14:paraId="6CEED241" w14:textId="77777777" w:rsidTr="004F6583">
        <w:trPr>
          <w:trHeight w:val="290"/>
          <w:ins w:id="2560" w:author="Stefanie Lane" w:date="2022-05-12T12:10:00Z"/>
        </w:trPr>
        <w:tc>
          <w:tcPr>
            <w:tcW w:w="1700" w:type="dxa"/>
            <w:vMerge/>
            <w:tcBorders>
              <w:top w:val="nil"/>
              <w:left w:val="nil"/>
              <w:bottom w:val="nil"/>
              <w:right w:val="nil"/>
            </w:tcBorders>
            <w:vAlign w:val="center"/>
            <w:hideMark/>
          </w:tcPr>
          <w:p w14:paraId="5FFB83C7" w14:textId="77777777" w:rsidR="004F6583" w:rsidRPr="004F6583" w:rsidRDefault="004F6583" w:rsidP="004F6583">
            <w:pPr>
              <w:spacing w:after="0" w:line="240" w:lineRule="auto"/>
              <w:rPr>
                <w:ins w:id="2561"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EFB65C0" w14:textId="77777777" w:rsidR="004F6583" w:rsidRPr="004F6583" w:rsidRDefault="004F6583" w:rsidP="004F6583">
            <w:pPr>
              <w:spacing w:after="0" w:line="240" w:lineRule="auto"/>
              <w:rPr>
                <w:ins w:id="2562" w:author="Stefanie Lane" w:date="2022-05-12T12:10:00Z"/>
                <w:rFonts w:ascii="Arial" w:eastAsia="Times New Roman" w:hAnsi="Arial" w:cs="Arial"/>
                <w:i/>
                <w:iCs/>
                <w:color w:val="000000"/>
                <w:sz w:val="20"/>
                <w:szCs w:val="20"/>
              </w:rPr>
            </w:pPr>
            <w:ins w:id="2563" w:author="Stefanie Lane" w:date="2022-05-12T12:10:00Z">
              <w:r w:rsidRPr="004F6583">
                <w:rPr>
                  <w:rFonts w:ascii="Arial" w:eastAsia="Times New Roman" w:hAnsi="Arial" w:cs="Arial"/>
                  <w:i/>
                  <w:iCs/>
                  <w:color w:val="000000"/>
                  <w:sz w:val="20"/>
                  <w:szCs w:val="20"/>
                </w:rPr>
                <w:t xml:space="preserve">Equisetum </w:t>
              </w:r>
              <w:proofErr w:type="spellStart"/>
              <w:r w:rsidRPr="004F6583">
                <w:rPr>
                  <w:rFonts w:ascii="Arial" w:eastAsia="Times New Roman" w:hAnsi="Arial" w:cs="Arial"/>
                  <w:i/>
                  <w:iCs/>
                  <w:color w:val="000000"/>
                  <w:sz w:val="20"/>
                  <w:szCs w:val="20"/>
                </w:rPr>
                <w:t>arvense</w:t>
              </w:r>
              <w:proofErr w:type="spellEnd"/>
            </w:ins>
          </w:p>
        </w:tc>
        <w:tc>
          <w:tcPr>
            <w:tcW w:w="960" w:type="dxa"/>
            <w:tcBorders>
              <w:top w:val="nil"/>
              <w:left w:val="nil"/>
              <w:bottom w:val="nil"/>
              <w:right w:val="nil"/>
            </w:tcBorders>
            <w:shd w:val="clear" w:color="auto" w:fill="auto"/>
            <w:noWrap/>
            <w:vAlign w:val="bottom"/>
            <w:hideMark/>
          </w:tcPr>
          <w:p w14:paraId="1D7B4547" w14:textId="77777777" w:rsidR="004F6583" w:rsidRPr="004F6583" w:rsidRDefault="004F6583" w:rsidP="004F6583">
            <w:pPr>
              <w:spacing w:after="0" w:line="240" w:lineRule="auto"/>
              <w:jc w:val="center"/>
              <w:rPr>
                <w:ins w:id="2564" w:author="Stefanie Lane" w:date="2022-05-12T12:10:00Z"/>
                <w:rFonts w:ascii="Calibri" w:eastAsia="Times New Roman" w:hAnsi="Calibri" w:cs="Calibri"/>
                <w:color w:val="000000"/>
              </w:rPr>
            </w:pPr>
            <w:ins w:id="2565"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1D1D760F" w14:textId="77777777" w:rsidR="004F6583" w:rsidRPr="004F6583" w:rsidRDefault="004F6583" w:rsidP="004F6583">
            <w:pPr>
              <w:spacing w:after="0" w:line="240" w:lineRule="auto"/>
              <w:jc w:val="center"/>
              <w:rPr>
                <w:ins w:id="2566" w:author="Stefanie Lane" w:date="2022-05-12T12:10:00Z"/>
                <w:rFonts w:ascii="Calibri" w:eastAsia="Times New Roman" w:hAnsi="Calibri" w:cs="Calibri"/>
                <w:color w:val="000000"/>
              </w:rPr>
            </w:pPr>
            <w:ins w:id="2567"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0E46D8F2" w14:textId="77777777" w:rsidR="004F6583" w:rsidRPr="004F6583" w:rsidRDefault="004F6583" w:rsidP="004F6583">
            <w:pPr>
              <w:spacing w:after="0" w:line="240" w:lineRule="auto"/>
              <w:jc w:val="center"/>
              <w:rPr>
                <w:ins w:id="2568" w:author="Stefanie Lane" w:date="2022-05-12T12:10:00Z"/>
                <w:rFonts w:ascii="Calibri" w:eastAsia="Times New Roman" w:hAnsi="Calibri" w:cs="Calibri"/>
                <w:color w:val="000000"/>
              </w:rPr>
            </w:pPr>
            <w:ins w:id="2569" w:author="Stefanie Lane" w:date="2022-05-12T12:10:00Z">
              <w:r w:rsidRPr="004F6583">
                <w:rPr>
                  <w:rFonts w:ascii="Calibri" w:eastAsia="Times New Roman" w:hAnsi="Calibri" w:cs="Calibri"/>
                  <w:color w:val="000000"/>
                </w:rPr>
                <w:t>0.39</w:t>
              </w:r>
            </w:ins>
          </w:p>
        </w:tc>
        <w:tc>
          <w:tcPr>
            <w:tcW w:w="1760" w:type="dxa"/>
            <w:tcBorders>
              <w:top w:val="single" w:sz="4" w:space="0" w:color="auto"/>
              <w:left w:val="nil"/>
              <w:bottom w:val="single" w:sz="4" w:space="0" w:color="auto"/>
              <w:right w:val="nil"/>
            </w:tcBorders>
            <w:shd w:val="clear" w:color="auto" w:fill="auto"/>
            <w:noWrap/>
            <w:vAlign w:val="bottom"/>
            <w:hideMark/>
          </w:tcPr>
          <w:p w14:paraId="4EFD77EE" w14:textId="77777777" w:rsidR="004F6583" w:rsidRPr="004F6583" w:rsidRDefault="004F6583" w:rsidP="004F6583">
            <w:pPr>
              <w:spacing w:after="0" w:line="240" w:lineRule="auto"/>
              <w:jc w:val="center"/>
              <w:rPr>
                <w:ins w:id="2570" w:author="Stefanie Lane" w:date="2022-05-12T12:10:00Z"/>
                <w:rFonts w:ascii="Calibri" w:eastAsia="Times New Roman" w:hAnsi="Calibri" w:cs="Calibri"/>
                <w:color w:val="000000"/>
              </w:rPr>
            </w:pPr>
            <w:ins w:id="2571" w:author="Stefanie Lane" w:date="2022-05-12T12:10:00Z">
              <w:r w:rsidRPr="004F6583">
                <w:rPr>
                  <w:rFonts w:ascii="Calibri" w:eastAsia="Times New Roman" w:hAnsi="Calibri" w:cs="Calibri"/>
                  <w:color w:val="000000"/>
                </w:rPr>
                <w:t>+</w:t>
              </w:r>
            </w:ins>
          </w:p>
        </w:tc>
      </w:tr>
      <w:tr w:rsidR="004F6583" w:rsidRPr="004F6583" w14:paraId="68F2CA2C" w14:textId="77777777" w:rsidTr="004F6583">
        <w:trPr>
          <w:trHeight w:val="290"/>
          <w:ins w:id="2572" w:author="Stefanie Lane" w:date="2022-05-12T12:10:00Z"/>
        </w:trPr>
        <w:tc>
          <w:tcPr>
            <w:tcW w:w="1700" w:type="dxa"/>
            <w:vMerge/>
            <w:tcBorders>
              <w:top w:val="nil"/>
              <w:left w:val="nil"/>
              <w:bottom w:val="nil"/>
              <w:right w:val="nil"/>
            </w:tcBorders>
            <w:vAlign w:val="center"/>
            <w:hideMark/>
          </w:tcPr>
          <w:p w14:paraId="2104FDED" w14:textId="77777777" w:rsidR="004F6583" w:rsidRPr="004F6583" w:rsidRDefault="004F6583" w:rsidP="004F6583">
            <w:pPr>
              <w:spacing w:after="0" w:line="240" w:lineRule="auto"/>
              <w:rPr>
                <w:ins w:id="2573"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78E3FBE" w14:textId="77777777" w:rsidR="004F6583" w:rsidRPr="004F6583" w:rsidRDefault="004F6583" w:rsidP="004F6583">
            <w:pPr>
              <w:spacing w:after="0" w:line="240" w:lineRule="auto"/>
              <w:rPr>
                <w:ins w:id="2574" w:author="Stefanie Lane" w:date="2022-05-12T12:10:00Z"/>
                <w:rFonts w:ascii="Arial" w:eastAsia="Times New Roman" w:hAnsi="Arial" w:cs="Arial"/>
                <w:i/>
                <w:iCs/>
                <w:sz w:val="20"/>
                <w:szCs w:val="20"/>
              </w:rPr>
            </w:pPr>
            <w:ins w:id="2575" w:author="Stefanie Lane" w:date="2022-05-12T12:10:00Z">
              <w:r w:rsidRPr="004F6583">
                <w:rPr>
                  <w:rFonts w:ascii="Arial" w:eastAsia="Times New Roman" w:hAnsi="Arial" w:cs="Arial"/>
                  <w:i/>
                  <w:iCs/>
                  <w:sz w:val="20"/>
                  <w:szCs w:val="20"/>
                </w:rPr>
                <w:t xml:space="preserve">Iris </w:t>
              </w:r>
              <w:proofErr w:type="spellStart"/>
              <w:r w:rsidRPr="004F6583">
                <w:rPr>
                  <w:rFonts w:ascii="Arial" w:eastAsia="Times New Roman" w:hAnsi="Arial" w:cs="Arial"/>
                  <w:i/>
                  <w:iCs/>
                  <w:sz w:val="20"/>
                  <w:szCs w:val="20"/>
                </w:rPr>
                <w:t>pseudocoru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07304347" w14:textId="77777777" w:rsidR="004F6583" w:rsidRPr="004F6583" w:rsidRDefault="004F6583" w:rsidP="004F6583">
            <w:pPr>
              <w:spacing w:after="0" w:line="240" w:lineRule="auto"/>
              <w:jc w:val="center"/>
              <w:rPr>
                <w:ins w:id="2576" w:author="Stefanie Lane" w:date="2022-05-12T12:10:00Z"/>
                <w:rFonts w:ascii="Calibri" w:eastAsia="Times New Roman" w:hAnsi="Calibri" w:cs="Calibri"/>
                <w:color w:val="000000"/>
              </w:rPr>
            </w:pPr>
            <w:ins w:id="2577"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6191B9CE" w14:textId="77777777" w:rsidR="004F6583" w:rsidRPr="004F6583" w:rsidRDefault="004F6583" w:rsidP="004F6583">
            <w:pPr>
              <w:spacing w:after="0" w:line="240" w:lineRule="auto"/>
              <w:jc w:val="center"/>
              <w:rPr>
                <w:ins w:id="2578" w:author="Stefanie Lane" w:date="2022-05-12T12:10:00Z"/>
                <w:rFonts w:ascii="Calibri" w:eastAsia="Times New Roman" w:hAnsi="Calibri" w:cs="Calibri"/>
                <w:color w:val="000000"/>
              </w:rPr>
            </w:pPr>
            <w:ins w:id="2579" w:author="Stefanie Lane" w:date="2022-05-12T12:10:00Z">
              <w:r w:rsidRPr="004F6583">
                <w:rPr>
                  <w:rFonts w:ascii="Calibri" w:eastAsia="Times New Roman" w:hAnsi="Calibri" w:cs="Calibri"/>
                  <w:color w:val="000000"/>
                </w:rPr>
                <w:t>0.15</w:t>
              </w:r>
            </w:ins>
          </w:p>
        </w:tc>
        <w:tc>
          <w:tcPr>
            <w:tcW w:w="960" w:type="dxa"/>
            <w:tcBorders>
              <w:top w:val="single" w:sz="4" w:space="0" w:color="auto"/>
              <w:left w:val="nil"/>
              <w:bottom w:val="single" w:sz="4" w:space="0" w:color="auto"/>
              <w:right w:val="nil"/>
            </w:tcBorders>
            <w:shd w:val="clear" w:color="auto" w:fill="auto"/>
            <w:noWrap/>
            <w:vAlign w:val="bottom"/>
            <w:hideMark/>
          </w:tcPr>
          <w:p w14:paraId="2E920AD3" w14:textId="77777777" w:rsidR="004F6583" w:rsidRPr="004F6583" w:rsidRDefault="004F6583" w:rsidP="004F6583">
            <w:pPr>
              <w:spacing w:after="0" w:line="240" w:lineRule="auto"/>
              <w:jc w:val="center"/>
              <w:rPr>
                <w:ins w:id="2580" w:author="Stefanie Lane" w:date="2022-05-12T12:10:00Z"/>
                <w:rFonts w:ascii="Calibri" w:eastAsia="Times New Roman" w:hAnsi="Calibri" w:cs="Calibri"/>
                <w:color w:val="000000"/>
              </w:rPr>
            </w:pPr>
            <w:ins w:id="2581" w:author="Stefanie Lane" w:date="2022-05-12T12:10:00Z">
              <w:r w:rsidRPr="004F6583">
                <w:rPr>
                  <w:rFonts w:ascii="Calibri" w:eastAsia="Times New Roman" w:hAnsi="Calibri" w:cs="Calibri"/>
                  <w:color w:val="000000"/>
                </w:rPr>
                <w:t>0.22</w:t>
              </w:r>
            </w:ins>
          </w:p>
        </w:tc>
        <w:tc>
          <w:tcPr>
            <w:tcW w:w="1760" w:type="dxa"/>
            <w:tcBorders>
              <w:top w:val="nil"/>
              <w:left w:val="nil"/>
              <w:bottom w:val="nil"/>
              <w:right w:val="nil"/>
            </w:tcBorders>
            <w:shd w:val="clear" w:color="auto" w:fill="auto"/>
            <w:noWrap/>
            <w:vAlign w:val="bottom"/>
            <w:hideMark/>
          </w:tcPr>
          <w:p w14:paraId="33B60536" w14:textId="77777777" w:rsidR="004F6583" w:rsidRPr="004F6583" w:rsidRDefault="004F6583" w:rsidP="004F6583">
            <w:pPr>
              <w:spacing w:after="0" w:line="240" w:lineRule="auto"/>
              <w:jc w:val="center"/>
              <w:rPr>
                <w:ins w:id="2582" w:author="Stefanie Lane" w:date="2022-05-12T12:10:00Z"/>
                <w:rFonts w:ascii="Calibri" w:eastAsia="Times New Roman" w:hAnsi="Calibri" w:cs="Calibri"/>
                <w:color w:val="000000"/>
              </w:rPr>
            </w:pPr>
            <w:ins w:id="2583" w:author="Stefanie Lane" w:date="2022-05-12T12:10:00Z">
              <w:r w:rsidRPr="004F6583">
                <w:rPr>
                  <w:rFonts w:ascii="Calibri" w:eastAsia="Times New Roman" w:hAnsi="Calibri" w:cs="Calibri"/>
                  <w:color w:val="000000"/>
                </w:rPr>
                <w:t>+</w:t>
              </w:r>
            </w:ins>
          </w:p>
        </w:tc>
      </w:tr>
      <w:tr w:rsidR="004F6583" w:rsidRPr="004F6583" w14:paraId="0AAACF16" w14:textId="77777777" w:rsidTr="004F6583">
        <w:trPr>
          <w:trHeight w:val="290"/>
          <w:ins w:id="2584" w:author="Stefanie Lane" w:date="2022-05-12T12:10:00Z"/>
        </w:trPr>
        <w:tc>
          <w:tcPr>
            <w:tcW w:w="1700" w:type="dxa"/>
            <w:vMerge/>
            <w:tcBorders>
              <w:top w:val="nil"/>
              <w:left w:val="nil"/>
              <w:bottom w:val="nil"/>
              <w:right w:val="nil"/>
            </w:tcBorders>
            <w:vAlign w:val="center"/>
            <w:hideMark/>
          </w:tcPr>
          <w:p w14:paraId="4542E6DB" w14:textId="77777777" w:rsidR="004F6583" w:rsidRPr="004F6583" w:rsidRDefault="004F6583" w:rsidP="004F6583">
            <w:pPr>
              <w:spacing w:after="0" w:line="240" w:lineRule="auto"/>
              <w:rPr>
                <w:ins w:id="2585"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29F367A" w14:textId="77777777" w:rsidR="004F6583" w:rsidRPr="004F6583" w:rsidRDefault="004F6583" w:rsidP="004F6583">
            <w:pPr>
              <w:spacing w:after="0" w:line="240" w:lineRule="auto"/>
              <w:rPr>
                <w:ins w:id="2586" w:author="Stefanie Lane" w:date="2022-05-12T12:10:00Z"/>
                <w:rFonts w:ascii="Arial" w:eastAsia="Times New Roman" w:hAnsi="Arial" w:cs="Arial"/>
                <w:i/>
                <w:iCs/>
                <w:sz w:val="20"/>
                <w:szCs w:val="20"/>
              </w:rPr>
            </w:pPr>
            <w:ins w:id="2587" w:author="Stefanie Lane" w:date="2022-05-12T12:10:00Z">
              <w:r w:rsidRPr="004F6583">
                <w:rPr>
                  <w:rFonts w:ascii="Arial" w:eastAsia="Times New Roman" w:hAnsi="Arial" w:cs="Arial"/>
                  <w:i/>
                  <w:iCs/>
                  <w:sz w:val="20"/>
                  <w:szCs w:val="20"/>
                </w:rPr>
                <w:t>Juncus effusus</w:t>
              </w:r>
            </w:ins>
          </w:p>
        </w:tc>
        <w:tc>
          <w:tcPr>
            <w:tcW w:w="960" w:type="dxa"/>
            <w:tcBorders>
              <w:top w:val="nil"/>
              <w:left w:val="nil"/>
              <w:bottom w:val="nil"/>
              <w:right w:val="nil"/>
            </w:tcBorders>
            <w:shd w:val="clear" w:color="auto" w:fill="auto"/>
            <w:noWrap/>
            <w:vAlign w:val="bottom"/>
            <w:hideMark/>
          </w:tcPr>
          <w:p w14:paraId="20F9B4C6" w14:textId="77777777" w:rsidR="004F6583" w:rsidRPr="004F6583" w:rsidRDefault="004F6583" w:rsidP="004F6583">
            <w:pPr>
              <w:spacing w:after="0" w:line="240" w:lineRule="auto"/>
              <w:jc w:val="center"/>
              <w:rPr>
                <w:ins w:id="2588" w:author="Stefanie Lane" w:date="2022-05-12T12:10:00Z"/>
                <w:rFonts w:ascii="Calibri" w:eastAsia="Times New Roman" w:hAnsi="Calibri" w:cs="Calibri"/>
                <w:color w:val="000000"/>
              </w:rPr>
            </w:pPr>
            <w:ins w:id="2589"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2698CA3A" w14:textId="77777777" w:rsidR="004F6583" w:rsidRPr="004F6583" w:rsidRDefault="004F6583" w:rsidP="004F6583">
            <w:pPr>
              <w:spacing w:after="0" w:line="240" w:lineRule="auto"/>
              <w:jc w:val="center"/>
              <w:rPr>
                <w:ins w:id="2590" w:author="Stefanie Lane" w:date="2022-05-12T12:10:00Z"/>
                <w:rFonts w:ascii="Calibri" w:eastAsia="Times New Roman" w:hAnsi="Calibri" w:cs="Calibri"/>
                <w:color w:val="000000"/>
              </w:rPr>
            </w:pPr>
            <w:ins w:id="2591"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4E92D2AF" w14:textId="77777777" w:rsidR="004F6583" w:rsidRPr="004F6583" w:rsidRDefault="004F6583" w:rsidP="004F6583">
            <w:pPr>
              <w:spacing w:after="0" w:line="240" w:lineRule="auto"/>
              <w:jc w:val="center"/>
              <w:rPr>
                <w:ins w:id="2592" w:author="Stefanie Lane" w:date="2022-05-12T12:10:00Z"/>
                <w:rFonts w:ascii="Calibri" w:eastAsia="Times New Roman" w:hAnsi="Calibri" w:cs="Calibri"/>
                <w:color w:val="000000"/>
              </w:rPr>
            </w:pPr>
            <w:ins w:id="2593" w:author="Stefanie Lane" w:date="2022-05-12T12:10:00Z">
              <w:r w:rsidRPr="004F6583">
                <w:rPr>
                  <w:rFonts w:ascii="Calibri" w:eastAsia="Times New Roman" w:hAnsi="Calibri" w:cs="Calibri"/>
                  <w:color w:val="000000"/>
                </w:rPr>
                <w:t>0.06</w:t>
              </w:r>
            </w:ins>
          </w:p>
        </w:tc>
        <w:tc>
          <w:tcPr>
            <w:tcW w:w="1760" w:type="dxa"/>
            <w:tcBorders>
              <w:top w:val="single" w:sz="4" w:space="0" w:color="auto"/>
              <w:left w:val="nil"/>
              <w:bottom w:val="single" w:sz="4" w:space="0" w:color="auto"/>
              <w:right w:val="nil"/>
            </w:tcBorders>
            <w:shd w:val="clear" w:color="auto" w:fill="auto"/>
            <w:noWrap/>
            <w:vAlign w:val="bottom"/>
            <w:hideMark/>
          </w:tcPr>
          <w:p w14:paraId="71A96594" w14:textId="77777777" w:rsidR="004F6583" w:rsidRPr="004F6583" w:rsidRDefault="004F6583" w:rsidP="004F6583">
            <w:pPr>
              <w:spacing w:after="0" w:line="240" w:lineRule="auto"/>
              <w:jc w:val="center"/>
              <w:rPr>
                <w:ins w:id="2594" w:author="Stefanie Lane" w:date="2022-05-12T12:10:00Z"/>
                <w:rFonts w:ascii="Calibri" w:eastAsia="Times New Roman" w:hAnsi="Calibri" w:cs="Calibri"/>
                <w:color w:val="000000"/>
              </w:rPr>
            </w:pPr>
            <w:ins w:id="2595" w:author="Stefanie Lane" w:date="2022-05-12T12:10:00Z">
              <w:r w:rsidRPr="004F6583">
                <w:rPr>
                  <w:rFonts w:ascii="Calibri" w:eastAsia="Times New Roman" w:hAnsi="Calibri" w:cs="Calibri"/>
                  <w:color w:val="000000"/>
                </w:rPr>
                <w:t>+</w:t>
              </w:r>
            </w:ins>
          </w:p>
        </w:tc>
      </w:tr>
      <w:tr w:rsidR="004F6583" w:rsidRPr="004F6583" w14:paraId="7ADC8C34" w14:textId="77777777" w:rsidTr="004F6583">
        <w:trPr>
          <w:trHeight w:val="290"/>
          <w:ins w:id="2596" w:author="Stefanie Lane" w:date="2022-05-12T12:10:00Z"/>
        </w:trPr>
        <w:tc>
          <w:tcPr>
            <w:tcW w:w="1700" w:type="dxa"/>
            <w:vMerge/>
            <w:tcBorders>
              <w:top w:val="nil"/>
              <w:left w:val="nil"/>
              <w:bottom w:val="nil"/>
              <w:right w:val="nil"/>
            </w:tcBorders>
            <w:vAlign w:val="center"/>
            <w:hideMark/>
          </w:tcPr>
          <w:p w14:paraId="55D73D42" w14:textId="77777777" w:rsidR="004F6583" w:rsidRPr="004F6583" w:rsidRDefault="004F6583" w:rsidP="004F6583">
            <w:pPr>
              <w:spacing w:after="0" w:line="240" w:lineRule="auto"/>
              <w:rPr>
                <w:ins w:id="2597"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D55E4A5" w14:textId="77777777" w:rsidR="004F6583" w:rsidRPr="004F6583" w:rsidRDefault="004F6583" w:rsidP="004F6583">
            <w:pPr>
              <w:spacing w:after="0" w:line="240" w:lineRule="auto"/>
              <w:rPr>
                <w:ins w:id="2598" w:author="Stefanie Lane" w:date="2022-05-12T12:10:00Z"/>
                <w:rFonts w:ascii="Calibri" w:eastAsia="Times New Roman" w:hAnsi="Calibri" w:cs="Calibri"/>
                <w:color w:val="000000"/>
              </w:rPr>
            </w:pPr>
            <w:proofErr w:type="spellStart"/>
            <w:ins w:id="2599" w:author="Stefanie Lane" w:date="2022-05-12T12:10:00Z">
              <w:r w:rsidRPr="004F6583">
                <w:rPr>
                  <w:rFonts w:ascii="Calibri" w:eastAsia="Times New Roman" w:hAnsi="Calibri" w:cs="Calibri"/>
                  <w:color w:val="000000"/>
                </w:rPr>
                <w:t>Lycopus_sp</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2331555A" w14:textId="77777777" w:rsidR="004F6583" w:rsidRPr="004F6583" w:rsidRDefault="004F6583" w:rsidP="004F6583">
            <w:pPr>
              <w:spacing w:after="0" w:line="240" w:lineRule="auto"/>
              <w:jc w:val="center"/>
              <w:rPr>
                <w:ins w:id="2600" w:author="Stefanie Lane" w:date="2022-05-12T12:10:00Z"/>
                <w:rFonts w:ascii="Calibri" w:eastAsia="Times New Roman" w:hAnsi="Calibri" w:cs="Calibri"/>
                <w:color w:val="000000"/>
              </w:rPr>
            </w:pPr>
            <w:ins w:id="2601"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36A41525" w14:textId="77777777" w:rsidR="004F6583" w:rsidRPr="004F6583" w:rsidRDefault="004F6583" w:rsidP="004F6583">
            <w:pPr>
              <w:spacing w:after="0" w:line="240" w:lineRule="auto"/>
              <w:jc w:val="center"/>
              <w:rPr>
                <w:ins w:id="2602" w:author="Stefanie Lane" w:date="2022-05-12T12:10:00Z"/>
                <w:rFonts w:ascii="Calibri" w:eastAsia="Times New Roman" w:hAnsi="Calibri" w:cs="Calibri"/>
                <w:color w:val="000000"/>
              </w:rPr>
            </w:pPr>
            <w:ins w:id="2603"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4FCBEFCD" w14:textId="77777777" w:rsidR="004F6583" w:rsidRPr="004F6583" w:rsidRDefault="004F6583" w:rsidP="004F6583">
            <w:pPr>
              <w:spacing w:after="0" w:line="240" w:lineRule="auto"/>
              <w:jc w:val="center"/>
              <w:rPr>
                <w:ins w:id="2604" w:author="Stefanie Lane" w:date="2022-05-12T12:10:00Z"/>
                <w:rFonts w:ascii="Calibri" w:eastAsia="Times New Roman" w:hAnsi="Calibri" w:cs="Calibri"/>
                <w:color w:val="000000"/>
              </w:rPr>
            </w:pPr>
            <w:ins w:id="2605" w:author="Stefanie Lane" w:date="2022-05-12T12:10:00Z">
              <w:r w:rsidRPr="004F6583">
                <w:rPr>
                  <w:rFonts w:ascii="Calibri" w:eastAsia="Times New Roman" w:hAnsi="Calibri" w:cs="Calibri"/>
                  <w:color w:val="000000"/>
                </w:rPr>
                <w:t>0.06</w:t>
              </w:r>
            </w:ins>
          </w:p>
        </w:tc>
        <w:tc>
          <w:tcPr>
            <w:tcW w:w="1760" w:type="dxa"/>
            <w:tcBorders>
              <w:top w:val="nil"/>
              <w:left w:val="nil"/>
              <w:bottom w:val="nil"/>
              <w:right w:val="nil"/>
            </w:tcBorders>
            <w:shd w:val="clear" w:color="auto" w:fill="auto"/>
            <w:noWrap/>
            <w:vAlign w:val="bottom"/>
            <w:hideMark/>
          </w:tcPr>
          <w:p w14:paraId="5DBB70A0" w14:textId="77777777" w:rsidR="004F6583" w:rsidRPr="004F6583" w:rsidRDefault="004F6583" w:rsidP="004F6583">
            <w:pPr>
              <w:spacing w:after="0" w:line="240" w:lineRule="auto"/>
              <w:jc w:val="center"/>
              <w:rPr>
                <w:ins w:id="2606" w:author="Stefanie Lane" w:date="2022-05-12T12:10:00Z"/>
                <w:rFonts w:ascii="Calibri" w:eastAsia="Times New Roman" w:hAnsi="Calibri" w:cs="Calibri"/>
                <w:color w:val="000000"/>
              </w:rPr>
            </w:pPr>
            <w:ins w:id="2607" w:author="Stefanie Lane" w:date="2022-05-12T12:10:00Z">
              <w:r w:rsidRPr="004F6583">
                <w:rPr>
                  <w:rFonts w:ascii="Calibri" w:eastAsia="Times New Roman" w:hAnsi="Calibri" w:cs="Calibri"/>
                  <w:color w:val="000000"/>
                </w:rPr>
                <w:t>+</w:t>
              </w:r>
            </w:ins>
          </w:p>
        </w:tc>
      </w:tr>
      <w:tr w:rsidR="004F6583" w:rsidRPr="004F6583" w14:paraId="4C9D5E94" w14:textId="77777777" w:rsidTr="004F6583">
        <w:trPr>
          <w:trHeight w:val="290"/>
          <w:ins w:id="2608" w:author="Stefanie Lane" w:date="2022-05-12T12:10:00Z"/>
        </w:trPr>
        <w:tc>
          <w:tcPr>
            <w:tcW w:w="1700" w:type="dxa"/>
            <w:vMerge/>
            <w:tcBorders>
              <w:top w:val="nil"/>
              <w:left w:val="nil"/>
              <w:bottom w:val="nil"/>
              <w:right w:val="nil"/>
            </w:tcBorders>
            <w:vAlign w:val="center"/>
            <w:hideMark/>
          </w:tcPr>
          <w:p w14:paraId="79FB9E2C" w14:textId="77777777" w:rsidR="004F6583" w:rsidRPr="004F6583" w:rsidRDefault="004F6583" w:rsidP="004F6583">
            <w:pPr>
              <w:spacing w:after="0" w:line="240" w:lineRule="auto"/>
              <w:rPr>
                <w:ins w:id="2609"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4F004C8" w14:textId="77777777" w:rsidR="004F6583" w:rsidRPr="004F6583" w:rsidRDefault="004F6583" w:rsidP="004F6583">
            <w:pPr>
              <w:spacing w:after="0" w:line="240" w:lineRule="auto"/>
              <w:rPr>
                <w:ins w:id="2610" w:author="Stefanie Lane" w:date="2022-05-12T12:10:00Z"/>
                <w:rFonts w:ascii="Arial" w:eastAsia="Times New Roman" w:hAnsi="Arial" w:cs="Arial"/>
                <w:i/>
                <w:iCs/>
                <w:sz w:val="20"/>
                <w:szCs w:val="20"/>
              </w:rPr>
            </w:pPr>
            <w:proofErr w:type="spellStart"/>
            <w:ins w:id="2611" w:author="Stefanie Lane" w:date="2022-05-12T12:10:00Z">
              <w:r w:rsidRPr="004F6583">
                <w:rPr>
                  <w:rFonts w:ascii="Arial" w:eastAsia="Times New Roman" w:hAnsi="Arial" w:cs="Arial"/>
                  <w:i/>
                  <w:iCs/>
                  <w:sz w:val="20"/>
                  <w:szCs w:val="20"/>
                </w:rPr>
                <w:t>Lysichiton</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americanum</w:t>
              </w:r>
              <w:proofErr w:type="spellEnd"/>
            </w:ins>
          </w:p>
        </w:tc>
        <w:tc>
          <w:tcPr>
            <w:tcW w:w="960" w:type="dxa"/>
            <w:tcBorders>
              <w:top w:val="nil"/>
              <w:left w:val="nil"/>
              <w:bottom w:val="nil"/>
              <w:right w:val="nil"/>
            </w:tcBorders>
            <w:shd w:val="clear" w:color="auto" w:fill="auto"/>
            <w:noWrap/>
            <w:vAlign w:val="bottom"/>
            <w:hideMark/>
          </w:tcPr>
          <w:p w14:paraId="46F43DCE" w14:textId="77777777" w:rsidR="004F6583" w:rsidRPr="004F6583" w:rsidRDefault="004F6583" w:rsidP="004F6583">
            <w:pPr>
              <w:spacing w:after="0" w:line="240" w:lineRule="auto"/>
              <w:jc w:val="center"/>
              <w:rPr>
                <w:ins w:id="2612" w:author="Stefanie Lane" w:date="2022-05-12T12:10:00Z"/>
                <w:rFonts w:ascii="Calibri" w:eastAsia="Times New Roman" w:hAnsi="Calibri" w:cs="Calibri"/>
                <w:color w:val="000000"/>
              </w:rPr>
            </w:pPr>
            <w:ins w:id="2613"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22F3D6D0" w14:textId="77777777" w:rsidR="004F6583" w:rsidRPr="004F6583" w:rsidRDefault="004F6583" w:rsidP="004F6583">
            <w:pPr>
              <w:spacing w:after="0" w:line="240" w:lineRule="auto"/>
              <w:jc w:val="center"/>
              <w:rPr>
                <w:ins w:id="2614" w:author="Stefanie Lane" w:date="2022-05-12T12:10:00Z"/>
                <w:rFonts w:ascii="Calibri" w:eastAsia="Times New Roman" w:hAnsi="Calibri" w:cs="Calibri"/>
                <w:color w:val="000000"/>
              </w:rPr>
            </w:pPr>
            <w:ins w:id="2615"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7F84AE45" w14:textId="77777777" w:rsidR="004F6583" w:rsidRPr="004F6583" w:rsidRDefault="004F6583" w:rsidP="004F6583">
            <w:pPr>
              <w:spacing w:after="0" w:line="240" w:lineRule="auto"/>
              <w:jc w:val="center"/>
              <w:rPr>
                <w:ins w:id="2616" w:author="Stefanie Lane" w:date="2022-05-12T12:10:00Z"/>
                <w:rFonts w:ascii="Calibri" w:eastAsia="Times New Roman" w:hAnsi="Calibri" w:cs="Calibri"/>
                <w:color w:val="000000"/>
              </w:rPr>
            </w:pPr>
            <w:ins w:id="2617" w:author="Stefanie Lane" w:date="2022-05-12T12:10:00Z">
              <w:r w:rsidRPr="004F6583">
                <w:rPr>
                  <w:rFonts w:ascii="Calibri" w:eastAsia="Times New Roman" w:hAnsi="Calibri" w:cs="Calibri"/>
                  <w:color w:val="000000"/>
                </w:rPr>
                <w:t>0.11</w:t>
              </w:r>
            </w:ins>
          </w:p>
        </w:tc>
        <w:tc>
          <w:tcPr>
            <w:tcW w:w="1760" w:type="dxa"/>
            <w:tcBorders>
              <w:top w:val="single" w:sz="4" w:space="0" w:color="auto"/>
              <w:left w:val="nil"/>
              <w:bottom w:val="single" w:sz="4" w:space="0" w:color="auto"/>
              <w:right w:val="nil"/>
            </w:tcBorders>
            <w:shd w:val="clear" w:color="auto" w:fill="auto"/>
            <w:noWrap/>
            <w:vAlign w:val="bottom"/>
            <w:hideMark/>
          </w:tcPr>
          <w:p w14:paraId="201E7C90" w14:textId="77777777" w:rsidR="004F6583" w:rsidRPr="004F6583" w:rsidRDefault="004F6583" w:rsidP="004F6583">
            <w:pPr>
              <w:spacing w:after="0" w:line="240" w:lineRule="auto"/>
              <w:jc w:val="center"/>
              <w:rPr>
                <w:ins w:id="2618" w:author="Stefanie Lane" w:date="2022-05-12T12:10:00Z"/>
                <w:rFonts w:ascii="Calibri" w:eastAsia="Times New Roman" w:hAnsi="Calibri" w:cs="Calibri"/>
                <w:color w:val="000000"/>
              </w:rPr>
            </w:pPr>
            <w:ins w:id="2619" w:author="Stefanie Lane" w:date="2022-05-12T12:10:00Z">
              <w:r w:rsidRPr="004F6583">
                <w:rPr>
                  <w:rFonts w:ascii="Calibri" w:eastAsia="Times New Roman" w:hAnsi="Calibri" w:cs="Calibri"/>
                  <w:color w:val="000000"/>
                </w:rPr>
                <w:t>+</w:t>
              </w:r>
            </w:ins>
          </w:p>
        </w:tc>
      </w:tr>
      <w:tr w:rsidR="004F6583" w:rsidRPr="004F6583" w14:paraId="2784BEE8" w14:textId="77777777" w:rsidTr="004F6583">
        <w:trPr>
          <w:trHeight w:val="290"/>
          <w:ins w:id="2620" w:author="Stefanie Lane" w:date="2022-05-12T12:10:00Z"/>
        </w:trPr>
        <w:tc>
          <w:tcPr>
            <w:tcW w:w="1700" w:type="dxa"/>
            <w:vMerge/>
            <w:tcBorders>
              <w:top w:val="nil"/>
              <w:left w:val="nil"/>
              <w:bottom w:val="nil"/>
              <w:right w:val="nil"/>
            </w:tcBorders>
            <w:vAlign w:val="center"/>
            <w:hideMark/>
          </w:tcPr>
          <w:p w14:paraId="4C422B6E" w14:textId="77777777" w:rsidR="004F6583" w:rsidRPr="004F6583" w:rsidRDefault="004F6583" w:rsidP="004F6583">
            <w:pPr>
              <w:spacing w:after="0" w:line="240" w:lineRule="auto"/>
              <w:rPr>
                <w:ins w:id="2621"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18908BC" w14:textId="77777777" w:rsidR="004F6583" w:rsidRPr="004F6583" w:rsidRDefault="004F6583" w:rsidP="004F6583">
            <w:pPr>
              <w:spacing w:after="0" w:line="240" w:lineRule="auto"/>
              <w:rPr>
                <w:ins w:id="2622" w:author="Stefanie Lane" w:date="2022-05-12T12:10:00Z"/>
                <w:rFonts w:ascii="Arial" w:eastAsia="Times New Roman" w:hAnsi="Arial" w:cs="Arial"/>
                <w:i/>
                <w:iCs/>
                <w:color w:val="000000"/>
                <w:sz w:val="20"/>
                <w:szCs w:val="20"/>
              </w:rPr>
            </w:pPr>
            <w:proofErr w:type="spellStart"/>
            <w:ins w:id="2623" w:author="Stefanie Lane" w:date="2022-05-12T12:10:00Z">
              <w:r w:rsidRPr="004F6583">
                <w:rPr>
                  <w:rFonts w:ascii="Arial" w:eastAsia="Times New Roman" w:hAnsi="Arial" w:cs="Arial"/>
                  <w:i/>
                  <w:iCs/>
                  <w:color w:val="000000"/>
                  <w:sz w:val="20"/>
                  <w:szCs w:val="20"/>
                </w:rPr>
                <w:t>Myrica</w:t>
              </w:r>
              <w:proofErr w:type="spellEnd"/>
              <w:r w:rsidRPr="004F6583">
                <w:rPr>
                  <w:rFonts w:ascii="Arial" w:eastAsia="Times New Roman" w:hAnsi="Arial" w:cs="Arial"/>
                  <w:i/>
                  <w:iCs/>
                  <w:color w:val="000000"/>
                  <w:sz w:val="20"/>
                  <w:szCs w:val="20"/>
                </w:rPr>
                <w:t xml:space="preserve"> gale</w:t>
              </w:r>
            </w:ins>
          </w:p>
        </w:tc>
        <w:tc>
          <w:tcPr>
            <w:tcW w:w="960" w:type="dxa"/>
            <w:tcBorders>
              <w:top w:val="single" w:sz="4" w:space="0" w:color="auto"/>
              <w:left w:val="nil"/>
              <w:bottom w:val="single" w:sz="4" w:space="0" w:color="auto"/>
              <w:right w:val="nil"/>
            </w:tcBorders>
            <w:shd w:val="clear" w:color="auto" w:fill="auto"/>
            <w:noWrap/>
            <w:vAlign w:val="bottom"/>
            <w:hideMark/>
          </w:tcPr>
          <w:p w14:paraId="2120CBBF" w14:textId="77777777" w:rsidR="004F6583" w:rsidRPr="004F6583" w:rsidRDefault="004F6583" w:rsidP="004F6583">
            <w:pPr>
              <w:spacing w:after="0" w:line="240" w:lineRule="auto"/>
              <w:jc w:val="center"/>
              <w:rPr>
                <w:ins w:id="2624" w:author="Stefanie Lane" w:date="2022-05-12T12:10:00Z"/>
                <w:rFonts w:ascii="Calibri" w:eastAsia="Times New Roman" w:hAnsi="Calibri" w:cs="Calibri"/>
                <w:color w:val="000000"/>
              </w:rPr>
            </w:pPr>
            <w:ins w:id="2625"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023521C0" w14:textId="77777777" w:rsidR="004F6583" w:rsidRPr="004F6583" w:rsidRDefault="004F6583" w:rsidP="004F6583">
            <w:pPr>
              <w:spacing w:after="0" w:line="240" w:lineRule="auto"/>
              <w:jc w:val="center"/>
              <w:rPr>
                <w:ins w:id="2626" w:author="Stefanie Lane" w:date="2022-05-12T12:10:00Z"/>
                <w:rFonts w:ascii="Calibri" w:eastAsia="Times New Roman" w:hAnsi="Calibri" w:cs="Calibri"/>
                <w:color w:val="000000"/>
              </w:rPr>
            </w:pPr>
            <w:ins w:id="2627"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4B5C818A" w14:textId="77777777" w:rsidR="004F6583" w:rsidRPr="004F6583" w:rsidRDefault="004F6583" w:rsidP="004F6583">
            <w:pPr>
              <w:spacing w:after="0" w:line="240" w:lineRule="auto"/>
              <w:jc w:val="center"/>
              <w:rPr>
                <w:ins w:id="2628" w:author="Stefanie Lane" w:date="2022-05-12T12:10:00Z"/>
                <w:rFonts w:ascii="Calibri" w:eastAsia="Times New Roman" w:hAnsi="Calibri" w:cs="Calibri"/>
                <w:color w:val="000000"/>
              </w:rPr>
            </w:pPr>
            <w:ins w:id="2629" w:author="Stefanie Lane" w:date="2022-05-12T12:10:00Z">
              <w:r w:rsidRPr="004F6583">
                <w:rPr>
                  <w:rFonts w:ascii="Calibri" w:eastAsia="Times New Roman" w:hAnsi="Calibri" w:cs="Calibri"/>
                  <w:color w:val="000000"/>
                </w:rPr>
                <w:t>0.22</w:t>
              </w:r>
            </w:ins>
          </w:p>
        </w:tc>
        <w:tc>
          <w:tcPr>
            <w:tcW w:w="1760" w:type="dxa"/>
            <w:tcBorders>
              <w:top w:val="nil"/>
              <w:left w:val="nil"/>
              <w:bottom w:val="nil"/>
              <w:right w:val="nil"/>
            </w:tcBorders>
            <w:shd w:val="clear" w:color="auto" w:fill="auto"/>
            <w:noWrap/>
            <w:vAlign w:val="bottom"/>
            <w:hideMark/>
          </w:tcPr>
          <w:p w14:paraId="36E26D38" w14:textId="77777777" w:rsidR="004F6583" w:rsidRPr="004F6583" w:rsidRDefault="004F6583" w:rsidP="004F6583">
            <w:pPr>
              <w:spacing w:after="0" w:line="240" w:lineRule="auto"/>
              <w:jc w:val="center"/>
              <w:rPr>
                <w:ins w:id="2630" w:author="Stefanie Lane" w:date="2022-05-12T12:10:00Z"/>
                <w:rFonts w:ascii="Calibri" w:eastAsia="Times New Roman" w:hAnsi="Calibri" w:cs="Calibri"/>
                <w:color w:val="000000"/>
              </w:rPr>
            </w:pPr>
            <w:ins w:id="2631" w:author="Stefanie Lane" w:date="2022-05-12T12:10:00Z">
              <w:r w:rsidRPr="004F6583">
                <w:rPr>
                  <w:rFonts w:ascii="Calibri" w:eastAsia="Times New Roman" w:hAnsi="Calibri" w:cs="Calibri"/>
                  <w:color w:val="000000"/>
                </w:rPr>
                <w:t>+</w:t>
              </w:r>
            </w:ins>
          </w:p>
        </w:tc>
      </w:tr>
      <w:tr w:rsidR="004F6583" w:rsidRPr="004F6583" w14:paraId="34E67A2D" w14:textId="77777777" w:rsidTr="004F6583">
        <w:trPr>
          <w:trHeight w:val="290"/>
          <w:ins w:id="2632" w:author="Stefanie Lane" w:date="2022-05-12T12:10:00Z"/>
        </w:trPr>
        <w:tc>
          <w:tcPr>
            <w:tcW w:w="1700" w:type="dxa"/>
            <w:vMerge/>
            <w:tcBorders>
              <w:top w:val="nil"/>
              <w:left w:val="nil"/>
              <w:bottom w:val="nil"/>
              <w:right w:val="nil"/>
            </w:tcBorders>
            <w:vAlign w:val="center"/>
            <w:hideMark/>
          </w:tcPr>
          <w:p w14:paraId="2A9CA1A6" w14:textId="77777777" w:rsidR="004F6583" w:rsidRPr="004F6583" w:rsidRDefault="004F6583" w:rsidP="004F6583">
            <w:pPr>
              <w:spacing w:after="0" w:line="240" w:lineRule="auto"/>
              <w:rPr>
                <w:ins w:id="2633"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5F22F33" w14:textId="77777777" w:rsidR="004F6583" w:rsidRPr="004F6583" w:rsidRDefault="004F6583" w:rsidP="004F6583">
            <w:pPr>
              <w:spacing w:after="0" w:line="240" w:lineRule="auto"/>
              <w:rPr>
                <w:ins w:id="2634" w:author="Stefanie Lane" w:date="2022-05-12T12:10:00Z"/>
                <w:rFonts w:ascii="Arial" w:eastAsia="Times New Roman" w:hAnsi="Arial" w:cs="Arial"/>
                <w:i/>
                <w:iCs/>
                <w:sz w:val="20"/>
                <w:szCs w:val="20"/>
              </w:rPr>
            </w:pPr>
            <w:ins w:id="2635" w:author="Stefanie Lane" w:date="2022-05-12T12:10:00Z">
              <w:r w:rsidRPr="004F6583">
                <w:rPr>
                  <w:rFonts w:ascii="Arial" w:eastAsia="Times New Roman" w:hAnsi="Arial" w:cs="Arial"/>
                  <w:i/>
                  <w:iCs/>
                  <w:sz w:val="20"/>
                  <w:szCs w:val="20"/>
                </w:rPr>
                <w:t xml:space="preserve">Salix </w:t>
              </w:r>
              <w:proofErr w:type="spellStart"/>
              <w:r w:rsidRPr="004F6583">
                <w:rPr>
                  <w:rFonts w:ascii="Arial" w:eastAsia="Times New Roman" w:hAnsi="Arial" w:cs="Arial"/>
                  <w:i/>
                  <w:iCs/>
                  <w:sz w:val="20"/>
                  <w:szCs w:val="20"/>
                </w:rPr>
                <w:t>scouleriana</w:t>
              </w:r>
              <w:proofErr w:type="spellEnd"/>
            </w:ins>
          </w:p>
        </w:tc>
        <w:tc>
          <w:tcPr>
            <w:tcW w:w="960" w:type="dxa"/>
            <w:tcBorders>
              <w:top w:val="nil"/>
              <w:left w:val="nil"/>
              <w:bottom w:val="nil"/>
              <w:right w:val="nil"/>
            </w:tcBorders>
            <w:shd w:val="clear" w:color="auto" w:fill="auto"/>
            <w:noWrap/>
            <w:vAlign w:val="bottom"/>
            <w:hideMark/>
          </w:tcPr>
          <w:p w14:paraId="4709A5D2" w14:textId="77777777" w:rsidR="004F6583" w:rsidRPr="004F6583" w:rsidRDefault="004F6583" w:rsidP="004F6583">
            <w:pPr>
              <w:spacing w:after="0" w:line="240" w:lineRule="auto"/>
              <w:jc w:val="center"/>
              <w:rPr>
                <w:ins w:id="2636" w:author="Stefanie Lane" w:date="2022-05-12T12:10:00Z"/>
                <w:rFonts w:ascii="Calibri" w:eastAsia="Times New Roman" w:hAnsi="Calibri" w:cs="Calibri"/>
                <w:color w:val="000000"/>
              </w:rPr>
            </w:pPr>
            <w:ins w:id="2637"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582B5183" w14:textId="77777777" w:rsidR="004F6583" w:rsidRPr="004F6583" w:rsidRDefault="004F6583" w:rsidP="004F6583">
            <w:pPr>
              <w:spacing w:after="0" w:line="240" w:lineRule="auto"/>
              <w:jc w:val="center"/>
              <w:rPr>
                <w:ins w:id="2638" w:author="Stefanie Lane" w:date="2022-05-12T12:10:00Z"/>
                <w:rFonts w:ascii="Calibri" w:eastAsia="Times New Roman" w:hAnsi="Calibri" w:cs="Calibri"/>
                <w:color w:val="000000"/>
              </w:rPr>
            </w:pPr>
            <w:ins w:id="2639"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10E301D5" w14:textId="77777777" w:rsidR="004F6583" w:rsidRPr="004F6583" w:rsidRDefault="004F6583" w:rsidP="004F6583">
            <w:pPr>
              <w:spacing w:after="0" w:line="240" w:lineRule="auto"/>
              <w:jc w:val="center"/>
              <w:rPr>
                <w:ins w:id="2640" w:author="Stefanie Lane" w:date="2022-05-12T12:10:00Z"/>
                <w:rFonts w:ascii="Calibri" w:eastAsia="Times New Roman" w:hAnsi="Calibri" w:cs="Calibri"/>
                <w:color w:val="000000"/>
              </w:rPr>
            </w:pPr>
            <w:ins w:id="2641" w:author="Stefanie Lane" w:date="2022-05-12T12:10:00Z">
              <w:r w:rsidRPr="004F6583">
                <w:rPr>
                  <w:rFonts w:ascii="Calibri" w:eastAsia="Times New Roman" w:hAnsi="Calibri" w:cs="Calibri"/>
                  <w:color w:val="000000"/>
                </w:rPr>
                <w:t>0.17</w:t>
              </w:r>
            </w:ins>
          </w:p>
        </w:tc>
        <w:tc>
          <w:tcPr>
            <w:tcW w:w="1760" w:type="dxa"/>
            <w:tcBorders>
              <w:top w:val="single" w:sz="4" w:space="0" w:color="auto"/>
              <w:left w:val="nil"/>
              <w:bottom w:val="single" w:sz="4" w:space="0" w:color="auto"/>
              <w:right w:val="nil"/>
            </w:tcBorders>
            <w:shd w:val="clear" w:color="auto" w:fill="auto"/>
            <w:noWrap/>
            <w:vAlign w:val="bottom"/>
            <w:hideMark/>
          </w:tcPr>
          <w:p w14:paraId="6FCA09CA" w14:textId="77777777" w:rsidR="004F6583" w:rsidRPr="004F6583" w:rsidRDefault="004F6583" w:rsidP="004F6583">
            <w:pPr>
              <w:spacing w:after="0" w:line="240" w:lineRule="auto"/>
              <w:jc w:val="center"/>
              <w:rPr>
                <w:ins w:id="2642" w:author="Stefanie Lane" w:date="2022-05-12T12:10:00Z"/>
                <w:rFonts w:ascii="Calibri" w:eastAsia="Times New Roman" w:hAnsi="Calibri" w:cs="Calibri"/>
                <w:color w:val="000000"/>
              </w:rPr>
            </w:pPr>
            <w:ins w:id="2643" w:author="Stefanie Lane" w:date="2022-05-12T12:10:00Z">
              <w:r w:rsidRPr="004F6583">
                <w:rPr>
                  <w:rFonts w:ascii="Calibri" w:eastAsia="Times New Roman" w:hAnsi="Calibri" w:cs="Calibri"/>
                  <w:color w:val="000000"/>
                </w:rPr>
                <w:t>+</w:t>
              </w:r>
            </w:ins>
          </w:p>
        </w:tc>
      </w:tr>
      <w:tr w:rsidR="004F6583" w:rsidRPr="004F6583" w14:paraId="7034E7B3" w14:textId="77777777" w:rsidTr="004F6583">
        <w:trPr>
          <w:trHeight w:val="290"/>
          <w:ins w:id="2644" w:author="Stefanie Lane" w:date="2022-05-12T12:10:00Z"/>
        </w:trPr>
        <w:tc>
          <w:tcPr>
            <w:tcW w:w="1700" w:type="dxa"/>
            <w:vMerge/>
            <w:tcBorders>
              <w:top w:val="nil"/>
              <w:left w:val="nil"/>
              <w:bottom w:val="nil"/>
              <w:right w:val="nil"/>
            </w:tcBorders>
            <w:vAlign w:val="center"/>
            <w:hideMark/>
          </w:tcPr>
          <w:p w14:paraId="08E9EA7D" w14:textId="77777777" w:rsidR="004F6583" w:rsidRPr="004F6583" w:rsidRDefault="004F6583" w:rsidP="004F6583">
            <w:pPr>
              <w:spacing w:after="0" w:line="240" w:lineRule="auto"/>
              <w:rPr>
                <w:ins w:id="2645"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0D58498" w14:textId="77777777" w:rsidR="004F6583" w:rsidRPr="004F6583" w:rsidRDefault="004F6583" w:rsidP="004F6583">
            <w:pPr>
              <w:spacing w:after="0" w:line="240" w:lineRule="auto"/>
              <w:rPr>
                <w:ins w:id="2646" w:author="Stefanie Lane" w:date="2022-05-12T12:10:00Z"/>
                <w:rFonts w:ascii="Calibri" w:eastAsia="Times New Roman" w:hAnsi="Calibri" w:cs="Calibri"/>
                <w:color w:val="000000"/>
              </w:rPr>
            </w:pPr>
            <w:ins w:id="2647" w:author="Stefanie Lane" w:date="2022-05-12T12:10:00Z">
              <w:r w:rsidRPr="004F6583">
                <w:rPr>
                  <w:rFonts w:ascii="Calibri" w:eastAsia="Times New Roman" w:hAnsi="Calibri" w:cs="Calibri"/>
                  <w:color w:val="000000"/>
                </w:rPr>
                <w:t xml:space="preserve">Asteraceae sp. </w:t>
              </w:r>
            </w:ins>
          </w:p>
        </w:tc>
        <w:tc>
          <w:tcPr>
            <w:tcW w:w="960" w:type="dxa"/>
            <w:tcBorders>
              <w:top w:val="single" w:sz="4" w:space="0" w:color="auto"/>
              <w:left w:val="nil"/>
              <w:bottom w:val="single" w:sz="4" w:space="0" w:color="auto"/>
              <w:right w:val="nil"/>
            </w:tcBorders>
            <w:shd w:val="clear" w:color="auto" w:fill="auto"/>
            <w:noWrap/>
            <w:vAlign w:val="bottom"/>
            <w:hideMark/>
          </w:tcPr>
          <w:p w14:paraId="6A4C841F" w14:textId="77777777" w:rsidR="004F6583" w:rsidRPr="004F6583" w:rsidRDefault="004F6583" w:rsidP="004F6583">
            <w:pPr>
              <w:spacing w:after="0" w:line="240" w:lineRule="auto"/>
              <w:jc w:val="center"/>
              <w:rPr>
                <w:ins w:id="2648" w:author="Stefanie Lane" w:date="2022-05-12T12:10:00Z"/>
                <w:rFonts w:ascii="Calibri" w:eastAsia="Times New Roman" w:hAnsi="Calibri" w:cs="Calibri"/>
                <w:color w:val="000000"/>
              </w:rPr>
            </w:pPr>
            <w:ins w:id="2649"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14758F5A" w14:textId="77777777" w:rsidR="004F6583" w:rsidRPr="004F6583" w:rsidRDefault="004F6583" w:rsidP="004F6583">
            <w:pPr>
              <w:spacing w:after="0" w:line="240" w:lineRule="auto"/>
              <w:jc w:val="center"/>
              <w:rPr>
                <w:ins w:id="2650" w:author="Stefanie Lane" w:date="2022-05-12T12:10:00Z"/>
                <w:rFonts w:ascii="Calibri" w:eastAsia="Times New Roman" w:hAnsi="Calibri" w:cs="Calibri"/>
                <w:color w:val="000000"/>
              </w:rPr>
            </w:pPr>
            <w:ins w:id="2651" w:author="Stefanie Lane" w:date="2022-05-12T12:10:00Z">
              <w:r w:rsidRPr="004F6583">
                <w:rPr>
                  <w:rFonts w:ascii="Calibri" w:eastAsia="Times New Roman" w:hAnsi="Calibri" w:cs="Calibri"/>
                  <w:color w:val="000000"/>
                </w:rPr>
                <w:t>0.03</w:t>
              </w:r>
            </w:ins>
          </w:p>
        </w:tc>
        <w:tc>
          <w:tcPr>
            <w:tcW w:w="960" w:type="dxa"/>
            <w:tcBorders>
              <w:top w:val="single" w:sz="4" w:space="0" w:color="auto"/>
              <w:left w:val="nil"/>
              <w:bottom w:val="single" w:sz="4" w:space="0" w:color="auto"/>
              <w:right w:val="nil"/>
            </w:tcBorders>
            <w:shd w:val="clear" w:color="auto" w:fill="auto"/>
            <w:noWrap/>
            <w:vAlign w:val="bottom"/>
            <w:hideMark/>
          </w:tcPr>
          <w:p w14:paraId="7D092D5C" w14:textId="77777777" w:rsidR="004F6583" w:rsidRPr="004F6583" w:rsidRDefault="004F6583" w:rsidP="004F6583">
            <w:pPr>
              <w:spacing w:after="0" w:line="240" w:lineRule="auto"/>
              <w:jc w:val="center"/>
              <w:rPr>
                <w:ins w:id="2652" w:author="Stefanie Lane" w:date="2022-05-12T12:10:00Z"/>
                <w:rFonts w:ascii="Calibri" w:eastAsia="Times New Roman" w:hAnsi="Calibri" w:cs="Calibri"/>
                <w:color w:val="000000"/>
              </w:rPr>
            </w:pPr>
            <w:ins w:id="2653" w:author="Stefanie Lane" w:date="2022-05-12T12:10:00Z">
              <w:r w:rsidRPr="004F6583">
                <w:rPr>
                  <w:rFonts w:ascii="Calibri" w:eastAsia="Times New Roman" w:hAnsi="Calibri" w:cs="Calibri"/>
                  <w:color w:val="000000"/>
                </w:rPr>
                <w:t>0.00</w:t>
              </w:r>
            </w:ins>
          </w:p>
        </w:tc>
        <w:tc>
          <w:tcPr>
            <w:tcW w:w="1760" w:type="dxa"/>
            <w:tcBorders>
              <w:top w:val="nil"/>
              <w:left w:val="nil"/>
              <w:bottom w:val="nil"/>
              <w:right w:val="nil"/>
            </w:tcBorders>
            <w:shd w:val="clear" w:color="auto" w:fill="auto"/>
            <w:noWrap/>
            <w:vAlign w:val="bottom"/>
            <w:hideMark/>
          </w:tcPr>
          <w:p w14:paraId="641E0F11" w14:textId="77777777" w:rsidR="004F6583" w:rsidRPr="004F6583" w:rsidRDefault="004F6583" w:rsidP="004F6583">
            <w:pPr>
              <w:spacing w:after="0" w:line="240" w:lineRule="auto"/>
              <w:jc w:val="center"/>
              <w:rPr>
                <w:ins w:id="2654" w:author="Stefanie Lane" w:date="2022-05-12T12:10:00Z"/>
                <w:rFonts w:ascii="Calibri" w:eastAsia="Times New Roman" w:hAnsi="Calibri" w:cs="Calibri"/>
                <w:color w:val="000000"/>
              </w:rPr>
            </w:pPr>
          </w:p>
        </w:tc>
      </w:tr>
      <w:tr w:rsidR="004F6583" w:rsidRPr="004F6583" w14:paraId="0C0B217B" w14:textId="77777777" w:rsidTr="004F6583">
        <w:trPr>
          <w:trHeight w:val="290"/>
          <w:ins w:id="2655" w:author="Stefanie Lane" w:date="2022-05-12T12:10:00Z"/>
        </w:trPr>
        <w:tc>
          <w:tcPr>
            <w:tcW w:w="1700" w:type="dxa"/>
            <w:vMerge/>
            <w:tcBorders>
              <w:top w:val="nil"/>
              <w:left w:val="nil"/>
              <w:bottom w:val="nil"/>
              <w:right w:val="nil"/>
            </w:tcBorders>
            <w:vAlign w:val="center"/>
            <w:hideMark/>
          </w:tcPr>
          <w:p w14:paraId="38A9A6C7" w14:textId="77777777" w:rsidR="004F6583" w:rsidRPr="004F6583" w:rsidRDefault="004F6583" w:rsidP="004F6583">
            <w:pPr>
              <w:spacing w:after="0" w:line="240" w:lineRule="auto"/>
              <w:rPr>
                <w:ins w:id="2656"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F6FF7BC" w14:textId="77777777" w:rsidR="004F6583" w:rsidRPr="004F6583" w:rsidRDefault="004F6583" w:rsidP="004F6583">
            <w:pPr>
              <w:spacing w:after="0" w:line="240" w:lineRule="auto"/>
              <w:rPr>
                <w:ins w:id="2657" w:author="Stefanie Lane" w:date="2022-05-12T12:10:00Z"/>
                <w:rFonts w:ascii="Calibri" w:eastAsia="Times New Roman" w:hAnsi="Calibri" w:cs="Calibri"/>
                <w:i/>
                <w:iCs/>
                <w:color w:val="000000"/>
              </w:rPr>
            </w:pPr>
            <w:ins w:id="2658" w:author="Stefanie Lane" w:date="2022-05-12T12:10:00Z">
              <w:r w:rsidRPr="004F6583">
                <w:rPr>
                  <w:rFonts w:ascii="Calibri" w:eastAsia="Times New Roman" w:hAnsi="Calibri" w:cs="Calibri"/>
                  <w:i/>
                  <w:iCs/>
                  <w:color w:val="000000"/>
                </w:rPr>
                <w:t xml:space="preserve">Carex </w:t>
              </w:r>
              <w:r w:rsidRPr="004F6583">
                <w:rPr>
                  <w:rFonts w:ascii="Calibri" w:eastAsia="Times New Roman" w:hAnsi="Calibri" w:cs="Calibri"/>
                  <w:color w:val="000000"/>
                </w:rPr>
                <w:t xml:space="preserve">sp. </w:t>
              </w:r>
            </w:ins>
          </w:p>
        </w:tc>
        <w:tc>
          <w:tcPr>
            <w:tcW w:w="960" w:type="dxa"/>
            <w:tcBorders>
              <w:top w:val="nil"/>
              <w:left w:val="nil"/>
              <w:bottom w:val="nil"/>
              <w:right w:val="nil"/>
            </w:tcBorders>
            <w:shd w:val="clear" w:color="auto" w:fill="auto"/>
            <w:noWrap/>
            <w:vAlign w:val="bottom"/>
            <w:hideMark/>
          </w:tcPr>
          <w:p w14:paraId="657FC029" w14:textId="77777777" w:rsidR="004F6583" w:rsidRPr="004F6583" w:rsidRDefault="004F6583" w:rsidP="004F6583">
            <w:pPr>
              <w:spacing w:after="0" w:line="240" w:lineRule="auto"/>
              <w:jc w:val="center"/>
              <w:rPr>
                <w:ins w:id="2659" w:author="Stefanie Lane" w:date="2022-05-12T12:10:00Z"/>
                <w:rFonts w:ascii="Calibri" w:eastAsia="Times New Roman" w:hAnsi="Calibri" w:cs="Calibri"/>
                <w:color w:val="000000"/>
              </w:rPr>
            </w:pPr>
            <w:ins w:id="2660"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70FBCF11" w14:textId="77777777" w:rsidR="004F6583" w:rsidRPr="004F6583" w:rsidRDefault="004F6583" w:rsidP="004F6583">
            <w:pPr>
              <w:spacing w:after="0" w:line="240" w:lineRule="auto"/>
              <w:jc w:val="center"/>
              <w:rPr>
                <w:ins w:id="2661" w:author="Stefanie Lane" w:date="2022-05-12T12:10:00Z"/>
                <w:rFonts w:ascii="Calibri" w:eastAsia="Times New Roman" w:hAnsi="Calibri" w:cs="Calibri"/>
                <w:color w:val="000000"/>
              </w:rPr>
            </w:pPr>
            <w:ins w:id="2662" w:author="Stefanie Lane" w:date="2022-05-12T12:10:00Z">
              <w:r w:rsidRPr="004F6583">
                <w:rPr>
                  <w:rFonts w:ascii="Calibri" w:eastAsia="Times New Roman" w:hAnsi="Calibri" w:cs="Calibri"/>
                  <w:color w:val="000000"/>
                </w:rPr>
                <w:t>0.06</w:t>
              </w:r>
            </w:ins>
          </w:p>
        </w:tc>
        <w:tc>
          <w:tcPr>
            <w:tcW w:w="960" w:type="dxa"/>
            <w:tcBorders>
              <w:top w:val="nil"/>
              <w:left w:val="nil"/>
              <w:bottom w:val="nil"/>
              <w:right w:val="nil"/>
            </w:tcBorders>
            <w:shd w:val="clear" w:color="auto" w:fill="auto"/>
            <w:noWrap/>
            <w:vAlign w:val="bottom"/>
            <w:hideMark/>
          </w:tcPr>
          <w:p w14:paraId="0743A7C8" w14:textId="77777777" w:rsidR="004F6583" w:rsidRPr="004F6583" w:rsidRDefault="004F6583" w:rsidP="004F6583">
            <w:pPr>
              <w:spacing w:after="0" w:line="240" w:lineRule="auto"/>
              <w:jc w:val="center"/>
              <w:rPr>
                <w:ins w:id="2663" w:author="Stefanie Lane" w:date="2022-05-12T12:10:00Z"/>
                <w:rFonts w:ascii="Calibri" w:eastAsia="Times New Roman" w:hAnsi="Calibri" w:cs="Calibri"/>
                <w:color w:val="000000"/>
              </w:rPr>
            </w:pPr>
            <w:ins w:id="2664"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single" w:sz="4" w:space="0" w:color="auto"/>
              <w:right w:val="nil"/>
            </w:tcBorders>
            <w:shd w:val="clear" w:color="auto" w:fill="auto"/>
            <w:noWrap/>
            <w:vAlign w:val="bottom"/>
            <w:hideMark/>
          </w:tcPr>
          <w:p w14:paraId="498846A6" w14:textId="77777777" w:rsidR="004F6583" w:rsidRPr="004F6583" w:rsidRDefault="004F6583" w:rsidP="004F6583">
            <w:pPr>
              <w:spacing w:after="0" w:line="240" w:lineRule="auto"/>
              <w:jc w:val="center"/>
              <w:rPr>
                <w:ins w:id="2665" w:author="Stefanie Lane" w:date="2022-05-12T12:10:00Z"/>
                <w:rFonts w:ascii="Calibri" w:eastAsia="Times New Roman" w:hAnsi="Calibri" w:cs="Calibri"/>
                <w:color w:val="000000"/>
              </w:rPr>
            </w:pPr>
            <w:ins w:id="2666" w:author="Stefanie Lane" w:date="2022-05-12T12:10:00Z">
              <w:r w:rsidRPr="004F6583">
                <w:rPr>
                  <w:rFonts w:ascii="Calibri" w:eastAsia="Times New Roman" w:hAnsi="Calibri" w:cs="Calibri"/>
                  <w:color w:val="000000"/>
                </w:rPr>
                <w:t> </w:t>
              </w:r>
            </w:ins>
          </w:p>
        </w:tc>
      </w:tr>
      <w:tr w:rsidR="004F6583" w:rsidRPr="004F6583" w14:paraId="0BD79912" w14:textId="77777777" w:rsidTr="004F6583">
        <w:trPr>
          <w:trHeight w:val="290"/>
          <w:ins w:id="2667" w:author="Stefanie Lane" w:date="2022-05-12T12:10:00Z"/>
        </w:trPr>
        <w:tc>
          <w:tcPr>
            <w:tcW w:w="1700" w:type="dxa"/>
            <w:vMerge/>
            <w:tcBorders>
              <w:top w:val="nil"/>
              <w:left w:val="nil"/>
              <w:bottom w:val="nil"/>
              <w:right w:val="nil"/>
            </w:tcBorders>
            <w:vAlign w:val="center"/>
            <w:hideMark/>
          </w:tcPr>
          <w:p w14:paraId="221010A0" w14:textId="77777777" w:rsidR="004F6583" w:rsidRPr="004F6583" w:rsidRDefault="004F6583" w:rsidP="004F6583">
            <w:pPr>
              <w:spacing w:after="0" w:line="240" w:lineRule="auto"/>
              <w:rPr>
                <w:ins w:id="2668"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D5A92A7" w14:textId="77777777" w:rsidR="004F6583" w:rsidRPr="004F6583" w:rsidRDefault="004F6583" w:rsidP="004F6583">
            <w:pPr>
              <w:spacing w:after="0" w:line="240" w:lineRule="auto"/>
              <w:rPr>
                <w:ins w:id="2669" w:author="Stefanie Lane" w:date="2022-05-12T12:10:00Z"/>
                <w:rFonts w:ascii="Calibri" w:eastAsia="Times New Roman" w:hAnsi="Calibri" w:cs="Calibri"/>
                <w:i/>
                <w:iCs/>
                <w:color w:val="000000"/>
              </w:rPr>
            </w:pPr>
            <w:proofErr w:type="spellStart"/>
            <w:ins w:id="2670" w:author="Stefanie Lane" w:date="2022-05-12T12:10:00Z">
              <w:r w:rsidRPr="004F6583">
                <w:rPr>
                  <w:rFonts w:ascii="Calibri" w:eastAsia="Times New Roman" w:hAnsi="Calibri" w:cs="Calibri"/>
                  <w:i/>
                  <w:iCs/>
                  <w:color w:val="000000"/>
                </w:rPr>
                <w:t>Galium</w:t>
              </w:r>
              <w:proofErr w:type="spellEnd"/>
              <w:r w:rsidRPr="004F6583">
                <w:rPr>
                  <w:rFonts w:ascii="Calibri" w:eastAsia="Times New Roman" w:hAnsi="Calibri" w:cs="Calibri"/>
                  <w:i/>
                  <w:iCs/>
                  <w:color w:val="000000"/>
                </w:rPr>
                <w:t xml:space="preserve"> </w:t>
              </w:r>
              <w:r w:rsidRPr="004F6583">
                <w:rPr>
                  <w:rFonts w:ascii="Calibri" w:eastAsia="Times New Roman" w:hAnsi="Calibri" w:cs="Calibri"/>
                  <w:color w:val="000000"/>
                </w:rPr>
                <w:t xml:space="preserve">sp. </w:t>
              </w:r>
            </w:ins>
          </w:p>
        </w:tc>
        <w:tc>
          <w:tcPr>
            <w:tcW w:w="960" w:type="dxa"/>
            <w:tcBorders>
              <w:top w:val="single" w:sz="4" w:space="0" w:color="auto"/>
              <w:left w:val="nil"/>
              <w:bottom w:val="single" w:sz="4" w:space="0" w:color="auto"/>
              <w:right w:val="nil"/>
            </w:tcBorders>
            <w:shd w:val="clear" w:color="auto" w:fill="auto"/>
            <w:noWrap/>
            <w:vAlign w:val="bottom"/>
            <w:hideMark/>
          </w:tcPr>
          <w:p w14:paraId="76B90A46" w14:textId="77777777" w:rsidR="004F6583" w:rsidRPr="004F6583" w:rsidRDefault="004F6583" w:rsidP="004F6583">
            <w:pPr>
              <w:spacing w:after="0" w:line="240" w:lineRule="auto"/>
              <w:jc w:val="center"/>
              <w:rPr>
                <w:ins w:id="2671" w:author="Stefanie Lane" w:date="2022-05-12T12:10:00Z"/>
                <w:rFonts w:ascii="Calibri" w:eastAsia="Times New Roman" w:hAnsi="Calibri" w:cs="Calibri"/>
                <w:color w:val="000000"/>
              </w:rPr>
            </w:pPr>
            <w:ins w:id="2672"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33CC1811" w14:textId="77777777" w:rsidR="004F6583" w:rsidRPr="004F6583" w:rsidRDefault="004F6583" w:rsidP="004F6583">
            <w:pPr>
              <w:spacing w:after="0" w:line="240" w:lineRule="auto"/>
              <w:jc w:val="center"/>
              <w:rPr>
                <w:ins w:id="2673" w:author="Stefanie Lane" w:date="2022-05-12T12:10:00Z"/>
                <w:rFonts w:ascii="Calibri" w:eastAsia="Times New Roman" w:hAnsi="Calibri" w:cs="Calibri"/>
                <w:color w:val="000000"/>
              </w:rPr>
            </w:pPr>
            <w:ins w:id="2674" w:author="Stefanie Lane" w:date="2022-05-12T12:10:00Z">
              <w:r w:rsidRPr="004F6583">
                <w:rPr>
                  <w:rFonts w:ascii="Calibri" w:eastAsia="Times New Roman" w:hAnsi="Calibri" w:cs="Calibri"/>
                  <w:color w:val="000000"/>
                </w:rPr>
                <w:t>0.03</w:t>
              </w:r>
            </w:ins>
          </w:p>
        </w:tc>
        <w:tc>
          <w:tcPr>
            <w:tcW w:w="960" w:type="dxa"/>
            <w:tcBorders>
              <w:top w:val="single" w:sz="4" w:space="0" w:color="auto"/>
              <w:left w:val="nil"/>
              <w:bottom w:val="single" w:sz="4" w:space="0" w:color="auto"/>
              <w:right w:val="nil"/>
            </w:tcBorders>
            <w:shd w:val="clear" w:color="auto" w:fill="auto"/>
            <w:noWrap/>
            <w:vAlign w:val="bottom"/>
            <w:hideMark/>
          </w:tcPr>
          <w:p w14:paraId="37C408BC" w14:textId="77777777" w:rsidR="004F6583" w:rsidRPr="004F6583" w:rsidRDefault="004F6583" w:rsidP="004F6583">
            <w:pPr>
              <w:spacing w:after="0" w:line="240" w:lineRule="auto"/>
              <w:jc w:val="center"/>
              <w:rPr>
                <w:ins w:id="2675" w:author="Stefanie Lane" w:date="2022-05-12T12:10:00Z"/>
                <w:rFonts w:ascii="Calibri" w:eastAsia="Times New Roman" w:hAnsi="Calibri" w:cs="Calibri"/>
                <w:color w:val="000000"/>
              </w:rPr>
            </w:pPr>
            <w:ins w:id="2676" w:author="Stefanie Lane" w:date="2022-05-12T12:10:00Z">
              <w:r w:rsidRPr="004F6583">
                <w:rPr>
                  <w:rFonts w:ascii="Calibri" w:eastAsia="Times New Roman" w:hAnsi="Calibri" w:cs="Calibri"/>
                  <w:color w:val="000000"/>
                </w:rPr>
                <w:t>0.00</w:t>
              </w:r>
            </w:ins>
          </w:p>
        </w:tc>
        <w:tc>
          <w:tcPr>
            <w:tcW w:w="1760" w:type="dxa"/>
            <w:tcBorders>
              <w:top w:val="nil"/>
              <w:left w:val="nil"/>
              <w:bottom w:val="nil"/>
              <w:right w:val="nil"/>
            </w:tcBorders>
            <w:shd w:val="clear" w:color="auto" w:fill="auto"/>
            <w:noWrap/>
            <w:vAlign w:val="bottom"/>
            <w:hideMark/>
          </w:tcPr>
          <w:p w14:paraId="768FF5DA" w14:textId="77777777" w:rsidR="004F6583" w:rsidRPr="004F6583" w:rsidRDefault="004F6583" w:rsidP="004F6583">
            <w:pPr>
              <w:spacing w:after="0" w:line="240" w:lineRule="auto"/>
              <w:jc w:val="center"/>
              <w:rPr>
                <w:ins w:id="2677" w:author="Stefanie Lane" w:date="2022-05-12T12:10:00Z"/>
                <w:rFonts w:ascii="Calibri" w:eastAsia="Times New Roman" w:hAnsi="Calibri" w:cs="Calibri"/>
                <w:color w:val="000000"/>
              </w:rPr>
            </w:pPr>
          </w:p>
        </w:tc>
      </w:tr>
      <w:tr w:rsidR="004F6583" w:rsidRPr="004F6583" w14:paraId="3F1D45C4" w14:textId="77777777" w:rsidTr="004F6583">
        <w:trPr>
          <w:trHeight w:val="290"/>
          <w:ins w:id="2678" w:author="Stefanie Lane" w:date="2022-05-12T12:10:00Z"/>
        </w:trPr>
        <w:tc>
          <w:tcPr>
            <w:tcW w:w="1700" w:type="dxa"/>
            <w:vMerge/>
            <w:tcBorders>
              <w:top w:val="nil"/>
              <w:left w:val="nil"/>
              <w:bottom w:val="nil"/>
              <w:right w:val="nil"/>
            </w:tcBorders>
            <w:vAlign w:val="center"/>
            <w:hideMark/>
          </w:tcPr>
          <w:p w14:paraId="6917F82A" w14:textId="77777777" w:rsidR="004F6583" w:rsidRPr="004F6583" w:rsidRDefault="004F6583" w:rsidP="004F6583">
            <w:pPr>
              <w:spacing w:after="0" w:line="240" w:lineRule="auto"/>
              <w:rPr>
                <w:ins w:id="2679"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7985F0A" w14:textId="77777777" w:rsidR="004F6583" w:rsidRPr="004F6583" w:rsidRDefault="004F6583" w:rsidP="004F6583">
            <w:pPr>
              <w:spacing w:after="0" w:line="240" w:lineRule="auto"/>
              <w:rPr>
                <w:ins w:id="2680" w:author="Stefanie Lane" w:date="2022-05-12T12:10:00Z"/>
                <w:rFonts w:ascii="Arial" w:eastAsia="Times New Roman" w:hAnsi="Arial" w:cs="Arial"/>
                <w:i/>
                <w:iCs/>
                <w:sz w:val="20"/>
                <w:szCs w:val="20"/>
              </w:rPr>
            </w:pPr>
            <w:ins w:id="2681" w:author="Stefanie Lane" w:date="2022-05-12T12:10:00Z">
              <w:r w:rsidRPr="004F6583">
                <w:rPr>
                  <w:rFonts w:ascii="Arial" w:eastAsia="Times New Roman" w:hAnsi="Arial" w:cs="Arial"/>
                  <w:i/>
                  <w:iCs/>
                  <w:sz w:val="20"/>
                  <w:szCs w:val="20"/>
                </w:rPr>
                <w:t xml:space="preserve">Juncus </w:t>
              </w:r>
              <w:proofErr w:type="spellStart"/>
              <w:r w:rsidRPr="004F6583">
                <w:rPr>
                  <w:rFonts w:ascii="Arial" w:eastAsia="Times New Roman" w:hAnsi="Arial" w:cs="Arial"/>
                  <w:i/>
                  <w:iCs/>
                  <w:sz w:val="20"/>
                  <w:szCs w:val="20"/>
                </w:rPr>
                <w:t>oxymeris</w:t>
              </w:r>
              <w:proofErr w:type="spellEnd"/>
            </w:ins>
          </w:p>
        </w:tc>
        <w:tc>
          <w:tcPr>
            <w:tcW w:w="960" w:type="dxa"/>
            <w:tcBorders>
              <w:top w:val="nil"/>
              <w:left w:val="nil"/>
              <w:bottom w:val="nil"/>
              <w:right w:val="nil"/>
            </w:tcBorders>
            <w:shd w:val="clear" w:color="auto" w:fill="auto"/>
            <w:noWrap/>
            <w:vAlign w:val="bottom"/>
            <w:hideMark/>
          </w:tcPr>
          <w:p w14:paraId="0B82DF2C" w14:textId="77777777" w:rsidR="004F6583" w:rsidRPr="004F6583" w:rsidRDefault="004F6583" w:rsidP="004F6583">
            <w:pPr>
              <w:spacing w:after="0" w:line="240" w:lineRule="auto"/>
              <w:jc w:val="center"/>
              <w:rPr>
                <w:ins w:id="2682" w:author="Stefanie Lane" w:date="2022-05-12T12:10:00Z"/>
                <w:rFonts w:ascii="Calibri" w:eastAsia="Times New Roman" w:hAnsi="Calibri" w:cs="Calibri"/>
                <w:color w:val="000000"/>
              </w:rPr>
            </w:pPr>
            <w:ins w:id="2683"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36B85AF9" w14:textId="77777777" w:rsidR="004F6583" w:rsidRPr="004F6583" w:rsidRDefault="004F6583" w:rsidP="004F6583">
            <w:pPr>
              <w:spacing w:after="0" w:line="240" w:lineRule="auto"/>
              <w:jc w:val="center"/>
              <w:rPr>
                <w:ins w:id="2684" w:author="Stefanie Lane" w:date="2022-05-12T12:10:00Z"/>
                <w:rFonts w:ascii="Calibri" w:eastAsia="Times New Roman" w:hAnsi="Calibri" w:cs="Calibri"/>
                <w:color w:val="000000"/>
              </w:rPr>
            </w:pPr>
            <w:ins w:id="2685" w:author="Stefanie Lane" w:date="2022-05-12T12:10:00Z">
              <w:r w:rsidRPr="004F6583">
                <w:rPr>
                  <w:rFonts w:ascii="Calibri" w:eastAsia="Times New Roman" w:hAnsi="Calibri" w:cs="Calibri"/>
                  <w:color w:val="000000"/>
                </w:rPr>
                <w:t>0.09</w:t>
              </w:r>
            </w:ins>
          </w:p>
        </w:tc>
        <w:tc>
          <w:tcPr>
            <w:tcW w:w="960" w:type="dxa"/>
            <w:tcBorders>
              <w:top w:val="nil"/>
              <w:left w:val="nil"/>
              <w:bottom w:val="nil"/>
              <w:right w:val="nil"/>
            </w:tcBorders>
            <w:shd w:val="clear" w:color="auto" w:fill="auto"/>
            <w:noWrap/>
            <w:vAlign w:val="bottom"/>
            <w:hideMark/>
          </w:tcPr>
          <w:p w14:paraId="5986E0F1" w14:textId="77777777" w:rsidR="004F6583" w:rsidRPr="004F6583" w:rsidRDefault="004F6583" w:rsidP="004F6583">
            <w:pPr>
              <w:spacing w:after="0" w:line="240" w:lineRule="auto"/>
              <w:jc w:val="center"/>
              <w:rPr>
                <w:ins w:id="2686" w:author="Stefanie Lane" w:date="2022-05-12T12:10:00Z"/>
                <w:rFonts w:ascii="Calibri" w:eastAsia="Times New Roman" w:hAnsi="Calibri" w:cs="Calibri"/>
                <w:color w:val="000000"/>
              </w:rPr>
            </w:pPr>
            <w:ins w:id="2687"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single" w:sz="4" w:space="0" w:color="auto"/>
              <w:right w:val="nil"/>
            </w:tcBorders>
            <w:shd w:val="clear" w:color="auto" w:fill="auto"/>
            <w:noWrap/>
            <w:vAlign w:val="bottom"/>
            <w:hideMark/>
          </w:tcPr>
          <w:p w14:paraId="26705944" w14:textId="77777777" w:rsidR="004F6583" w:rsidRPr="004F6583" w:rsidRDefault="004F6583" w:rsidP="004F6583">
            <w:pPr>
              <w:spacing w:after="0" w:line="240" w:lineRule="auto"/>
              <w:jc w:val="center"/>
              <w:rPr>
                <w:ins w:id="2688" w:author="Stefanie Lane" w:date="2022-05-12T12:10:00Z"/>
                <w:rFonts w:ascii="Calibri" w:eastAsia="Times New Roman" w:hAnsi="Calibri" w:cs="Calibri"/>
                <w:color w:val="000000"/>
              </w:rPr>
            </w:pPr>
            <w:ins w:id="2689" w:author="Stefanie Lane" w:date="2022-05-12T12:10:00Z">
              <w:r w:rsidRPr="004F6583">
                <w:rPr>
                  <w:rFonts w:ascii="Calibri" w:eastAsia="Times New Roman" w:hAnsi="Calibri" w:cs="Calibri"/>
                  <w:color w:val="000000"/>
                </w:rPr>
                <w:t> </w:t>
              </w:r>
            </w:ins>
          </w:p>
        </w:tc>
      </w:tr>
      <w:tr w:rsidR="004F6583" w:rsidRPr="004F6583" w14:paraId="43448B43" w14:textId="77777777" w:rsidTr="004F6583">
        <w:trPr>
          <w:trHeight w:val="290"/>
          <w:ins w:id="2690" w:author="Stefanie Lane" w:date="2022-05-12T12:10:00Z"/>
        </w:trPr>
        <w:tc>
          <w:tcPr>
            <w:tcW w:w="1700" w:type="dxa"/>
            <w:vMerge/>
            <w:tcBorders>
              <w:top w:val="nil"/>
              <w:left w:val="nil"/>
              <w:bottom w:val="nil"/>
              <w:right w:val="nil"/>
            </w:tcBorders>
            <w:vAlign w:val="center"/>
            <w:hideMark/>
          </w:tcPr>
          <w:p w14:paraId="610A55A8" w14:textId="77777777" w:rsidR="004F6583" w:rsidRPr="004F6583" w:rsidRDefault="004F6583" w:rsidP="004F6583">
            <w:pPr>
              <w:spacing w:after="0" w:line="240" w:lineRule="auto"/>
              <w:rPr>
                <w:ins w:id="2691" w:author="Stefanie Lane" w:date="2022-05-12T12:10:00Z"/>
                <w:rFonts w:ascii="Calibri" w:eastAsia="Times New Roman" w:hAnsi="Calibri" w:cs="Calibri"/>
                <w:color w:val="000000"/>
              </w:rPr>
            </w:pPr>
          </w:p>
        </w:tc>
        <w:tc>
          <w:tcPr>
            <w:tcW w:w="3160" w:type="dxa"/>
            <w:tcBorders>
              <w:top w:val="single" w:sz="4" w:space="0" w:color="auto"/>
              <w:left w:val="nil"/>
              <w:bottom w:val="nil"/>
              <w:right w:val="nil"/>
            </w:tcBorders>
            <w:shd w:val="clear" w:color="auto" w:fill="auto"/>
            <w:noWrap/>
            <w:vAlign w:val="bottom"/>
            <w:hideMark/>
          </w:tcPr>
          <w:p w14:paraId="6484E59F" w14:textId="77777777" w:rsidR="004F6583" w:rsidRPr="004F6583" w:rsidRDefault="004F6583" w:rsidP="004F6583">
            <w:pPr>
              <w:spacing w:after="0" w:line="240" w:lineRule="auto"/>
              <w:rPr>
                <w:ins w:id="2692" w:author="Stefanie Lane" w:date="2022-05-12T12:10:00Z"/>
                <w:rFonts w:ascii="Arial" w:eastAsia="Times New Roman" w:hAnsi="Arial" w:cs="Arial"/>
                <w:i/>
                <w:iCs/>
                <w:sz w:val="20"/>
                <w:szCs w:val="20"/>
              </w:rPr>
            </w:pPr>
            <w:ins w:id="2693" w:author="Stefanie Lane" w:date="2022-05-12T12:10:00Z">
              <w:r w:rsidRPr="004F6583">
                <w:rPr>
                  <w:rFonts w:ascii="Arial" w:eastAsia="Times New Roman" w:hAnsi="Arial" w:cs="Arial"/>
                  <w:i/>
                  <w:iCs/>
                  <w:sz w:val="20"/>
                  <w:szCs w:val="20"/>
                </w:rPr>
                <w:t xml:space="preserve">Salix </w:t>
              </w:r>
              <w:proofErr w:type="spellStart"/>
              <w:r w:rsidRPr="004F6583">
                <w:rPr>
                  <w:rFonts w:ascii="Arial" w:eastAsia="Times New Roman" w:hAnsi="Arial" w:cs="Arial"/>
                  <w:i/>
                  <w:iCs/>
                  <w:sz w:val="20"/>
                  <w:szCs w:val="20"/>
                </w:rPr>
                <w:t>sitchensis</w:t>
              </w:r>
              <w:proofErr w:type="spellEnd"/>
            </w:ins>
          </w:p>
        </w:tc>
        <w:tc>
          <w:tcPr>
            <w:tcW w:w="960" w:type="dxa"/>
            <w:tcBorders>
              <w:top w:val="single" w:sz="4" w:space="0" w:color="auto"/>
              <w:left w:val="nil"/>
              <w:bottom w:val="nil"/>
              <w:right w:val="nil"/>
            </w:tcBorders>
            <w:shd w:val="clear" w:color="auto" w:fill="auto"/>
            <w:noWrap/>
            <w:vAlign w:val="bottom"/>
            <w:hideMark/>
          </w:tcPr>
          <w:p w14:paraId="5969EB90" w14:textId="77777777" w:rsidR="004F6583" w:rsidRPr="004F6583" w:rsidRDefault="004F6583" w:rsidP="004F6583">
            <w:pPr>
              <w:spacing w:after="0" w:line="240" w:lineRule="auto"/>
              <w:jc w:val="center"/>
              <w:rPr>
                <w:ins w:id="2694" w:author="Stefanie Lane" w:date="2022-05-12T12:10:00Z"/>
                <w:rFonts w:ascii="Calibri" w:eastAsia="Times New Roman" w:hAnsi="Calibri" w:cs="Calibri"/>
                <w:color w:val="000000"/>
              </w:rPr>
            </w:pPr>
            <w:ins w:id="2695"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nil"/>
              <w:right w:val="nil"/>
            </w:tcBorders>
            <w:shd w:val="clear" w:color="auto" w:fill="auto"/>
            <w:noWrap/>
            <w:vAlign w:val="bottom"/>
            <w:hideMark/>
          </w:tcPr>
          <w:p w14:paraId="4F7ED53E" w14:textId="77777777" w:rsidR="004F6583" w:rsidRPr="004F6583" w:rsidRDefault="004F6583" w:rsidP="004F6583">
            <w:pPr>
              <w:spacing w:after="0" w:line="240" w:lineRule="auto"/>
              <w:jc w:val="center"/>
              <w:rPr>
                <w:ins w:id="2696" w:author="Stefanie Lane" w:date="2022-05-12T12:10:00Z"/>
                <w:rFonts w:ascii="Calibri" w:eastAsia="Times New Roman" w:hAnsi="Calibri" w:cs="Calibri"/>
                <w:color w:val="000000"/>
              </w:rPr>
            </w:pPr>
            <w:ins w:id="2697" w:author="Stefanie Lane" w:date="2022-05-12T12:10:00Z">
              <w:r w:rsidRPr="004F6583">
                <w:rPr>
                  <w:rFonts w:ascii="Calibri" w:eastAsia="Times New Roman" w:hAnsi="Calibri" w:cs="Calibri"/>
                  <w:color w:val="000000"/>
                </w:rPr>
                <w:t>0.03</w:t>
              </w:r>
            </w:ins>
          </w:p>
        </w:tc>
        <w:tc>
          <w:tcPr>
            <w:tcW w:w="960" w:type="dxa"/>
            <w:tcBorders>
              <w:top w:val="single" w:sz="4" w:space="0" w:color="auto"/>
              <w:left w:val="nil"/>
              <w:bottom w:val="nil"/>
              <w:right w:val="nil"/>
            </w:tcBorders>
            <w:shd w:val="clear" w:color="auto" w:fill="auto"/>
            <w:noWrap/>
            <w:vAlign w:val="bottom"/>
            <w:hideMark/>
          </w:tcPr>
          <w:p w14:paraId="4FC794DF" w14:textId="77777777" w:rsidR="004F6583" w:rsidRPr="004F6583" w:rsidRDefault="004F6583" w:rsidP="004F6583">
            <w:pPr>
              <w:spacing w:after="0" w:line="240" w:lineRule="auto"/>
              <w:jc w:val="center"/>
              <w:rPr>
                <w:ins w:id="2698" w:author="Stefanie Lane" w:date="2022-05-12T12:10:00Z"/>
                <w:rFonts w:ascii="Calibri" w:eastAsia="Times New Roman" w:hAnsi="Calibri" w:cs="Calibri"/>
                <w:color w:val="000000"/>
              </w:rPr>
            </w:pPr>
            <w:ins w:id="2699" w:author="Stefanie Lane" w:date="2022-05-12T12:10:00Z">
              <w:r w:rsidRPr="004F6583">
                <w:rPr>
                  <w:rFonts w:ascii="Calibri" w:eastAsia="Times New Roman" w:hAnsi="Calibri" w:cs="Calibri"/>
                  <w:color w:val="000000"/>
                </w:rPr>
                <w:t>0.00</w:t>
              </w:r>
            </w:ins>
          </w:p>
        </w:tc>
        <w:tc>
          <w:tcPr>
            <w:tcW w:w="1760" w:type="dxa"/>
            <w:tcBorders>
              <w:top w:val="nil"/>
              <w:left w:val="nil"/>
              <w:bottom w:val="nil"/>
              <w:right w:val="nil"/>
            </w:tcBorders>
            <w:shd w:val="clear" w:color="auto" w:fill="auto"/>
            <w:noWrap/>
            <w:vAlign w:val="bottom"/>
            <w:hideMark/>
          </w:tcPr>
          <w:p w14:paraId="36A717B0" w14:textId="77777777" w:rsidR="004F6583" w:rsidRPr="004F6583" w:rsidRDefault="004F6583" w:rsidP="004F6583">
            <w:pPr>
              <w:spacing w:after="0" w:line="240" w:lineRule="auto"/>
              <w:jc w:val="center"/>
              <w:rPr>
                <w:ins w:id="2700" w:author="Stefanie Lane" w:date="2022-05-12T12:10:00Z"/>
                <w:rFonts w:ascii="Calibri" w:eastAsia="Times New Roman" w:hAnsi="Calibri" w:cs="Calibri"/>
                <w:color w:val="000000"/>
              </w:rPr>
            </w:pPr>
          </w:p>
        </w:tc>
      </w:tr>
      <w:tr w:rsidR="004F6583" w:rsidRPr="004F6583" w14:paraId="117F51B4" w14:textId="77777777" w:rsidTr="004F6583">
        <w:trPr>
          <w:trHeight w:val="580"/>
          <w:ins w:id="2701" w:author="Stefanie Lane" w:date="2022-05-12T12:10:00Z"/>
        </w:trPr>
        <w:tc>
          <w:tcPr>
            <w:tcW w:w="1700" w:type="dxa"/>
            <w:tcBorders>
              <w:top w:val="single" w:sz="4" w:space="0" w:color="auto"/>
              <w:left w:val="nil"/>
              <w:bottom w:val="single" w:sz="4" w:space="0" w:color="auto"/>
              <w:right w:val="nil"/>
            </w:tcBorders>
            <w:shd w:val="clear" w:color="auto" w:fill="auto"/>
            <w:vAlign w:val="center"/>
            <w:hideMark/>
          </w:tcPr>
          <w:p w14:paraId="379F5864" w14:textId="77777777" w:rsidR="004F6583" w:rsidRPr="004F6583" w:rsidRDefault="004F6583" w:rsidP="004F6583">
            <w:pPr>
              <w:spacing w:after="0" w:line="240" w:lineRule="auto"/>
              <w:jc w:val="center"/>
              <w:rPr>
                <w:ins w:id="2702" w:author="Stefanie Lane" w:date="2022-05-12T12:10:00Z"/>
                <w:rFonts w:ascii="Calibri" w:eastAsia="Times New Roman" w:hAnsi="Calibri" w:cs="Calibri"/>
                <w:b/>
                <w:bCs/>
                <w:color w:val="000000"/>
              </w:rPr>
            </w:pPr>
            <w:ins w:id="2703" w:author="Stefanie Lane" w:date="2022-05-12T12:10:00Z">
              <w:r w:rsidRPr="004F6583">
                <w:rPr>
                  <w:rFonts w:ascii="Calibri" w:eastAsia="Times New Roman" w:hAnsi="Calibri" w:cs="Calibri"/>
                  <w:b/>
                  <w:bCs/>
                  <w:color w:val="000000"/>
                </w:rPr>
                <w:t>Assemblage</w:t>
              </w:r>
            </w:ins>
          </w:p>
        </w:tc>
        <w:tc>
          <w:tcPr>
            <w:tcW w:w="3160" w:type="dxa"/>
            <w:tcBorders>
              <w:top w:val="single" w:sz="4" w:space="0" w:color="auto"/>
              <w:left w:val="nil"/>
              <w:bottom w:val="single" w:sz="4" w:space="0" w:color="auto"/>
              <w:right w:val="nil"/>
            </w:tcBorders>
            <w:shd w:val="clear" w:color="auto" w:fill="auto"/>
            <w:vAlign w:val="center"/>
            <w:hideMark/>
          </w:tcPr>
          <w:p w14:paraId="770EC001" w14:textId="77777777" w:rsidR="004F6583" w:rsidRPr="004F6583" w:rsidRDefault="004F6583" w:rsidP="004F6583">
            <w:pPr>
              <w:spacing w:after="0" w:line="240" w:lineRule="auto"/>
              <w:jc w:val="center"/>
              <w:rPr>
                <w:ins w:id="2704" w:author="Stefanie Lane" w:date="2022-05-12T12:10:00Z"/>
                <w:rFonts w:ascii="Calibri" w:eastAsia="Times New Roman" w:hAnsi="Calibri" w:cs="Calibri"/>
                <w:b/>
                <w:bCs/>
                <w:color w:val="000000"/>
              </w:rPr>
            </w:pPr>
            <w:ins w:id="2705" w:author="Stefanie Lane" w:date="2022-05-12T12:10:00Z">
              <w:r w:rsidRPr="004F6583">
                <w:rPr>
                  <w:rFonts w:ascii="Calibri" w:eastAsia="Times New Roman" w:hAnsi="Calibri" w:cs="Calibri"/>
                  <w:b/>
                  <w:bCs/>
                  <w:color w:val="000000"/>
                </w:rPr>
                <w:t>Species</w:t>
              </w:r>
            </w:ins>
          </w:p>
        </w:tc>
        <w:tc>
          <w:tcPr>
            <w:tcW w:w="960" w:type="dxa"/>
            <w:tcBorders>
              <w:top w:val="single" w:sz="4" w:space="0" w:color="auto"/>
              <w:left w:val="nil"/>
              <w:bottom w:val="single" w:sz="4" w:space="0" w:color="auto"/>
              <w:right w:val="nil"/>
            </w:tcBorders>
            <w:shd w:val="clear" w:color="auto" w:fill="auto"/>
            <w:vAlign w:val="center"/>
            <w:hideMark/>
          </w:tcPr>
          <w:p w14:paraId="0BE8D1BD" w14:textId="77777777" w:rsidR="004F6583" w:rsidRPr="004F6583" w:rsidRDefault="004F6583" w:rsidP="004F6583">
            <w:pPr>
              <w:spacing w:after="0" w:line="240" w:lineRule="auto"/>
              <w:jc w:val="center"/>
              <w:rPr>
                <w:ins w:id="2706" w:author="Stefanie Lane" w:date="2022-05-12T12:10:00Z"/>
                <w:rFonts w:ascii="Calibri" w:eastAsia="Times New Roman" w:hAnsi="Calibri" w:cs="Calibri"/>
                <w:b/>
                <w:bCs/>
                <w:color w:val="000000"/>
              </w:rPr>
            </w:pPr>
            <w:ins w:id="2707" w:author="Stefanie Lane" w:date="2022-05-12T12:10:00Z">
              <w:r w:rsidRPr="004F6583">
                <w:rPr>
                  <w:rFonts w:ascii="Calibri" w:eastAsia="Times New Roman" w:hAnsi="Calibri" w:cs="Calibri"/>
                  <w:b/>
                  <w:bCs/>
                  <w:color w:val="000000"/>
                </w:rPr>
                <w:t>1979</w:t>
              </w:r>
            </w:ins>
          </w:p>
        </w:tc>
        <w:tc>
          <w:tcPr>
            <w:tcW w:w="960" w:type="dxa"/>
            <w:tcBorders>
              <w:top w:val="single" w:sz="4" w:space="0" w:color="auto"/>
              <w:left w:val="nil"/>
              <w:bottom w:val="single" w:sz="4" w:space="0" w:color="auto"/>
              <w:right w:val="nil"/>
            </w:tcBorders>
            <w:shd w:val="clear" w:color="auto" w:fill="auto"/>
            <w:vAlign w:val="center"/>
            <w:hideMark/>
          </w:tcPr>
          <w:p w14:paraId="7DC2FE5F" w14:textId="77777777" w:rsidR="004F6583" w:rsidRPr="004F6583" w:rsidRDefault="004F6583" w:rsidP="004F6583">
            <w:pPr>
              <w:spacing w:after="0" w:line="240" w:lineRule="auto"/>
              <w:jc w:val="center"/>
              <w:rPr>
                <w:ins w:id="2708" w:author="Stefanie Lane" w:date="2022-05-12T12:10:00Z"/>
                <w:rFonts w:ascii="Calibri" w:eastAsia="Times New Roman" w:hAnsi="Calibri" w:cs="Calibri"/>
                <w:b/>
                <w:bCs/>
                <w:color w:val="000000"/>
              </w:rPr>
            </w:pPr>
            <w:ins w:id="2709" w:author="Stefanie Lane" w:date="2022-05-12T12:10:00Z">
              <w:r w:rsidRPr="004F6583">
                <w:rPr>
                  <w:rFonts w:ascii="Calibri" w:eastAsia="Times New Roman" w:hAnsi="Calibri" w:cs="Calibri"/>
                  <w:b/>
                  <w:bCs/>
                  <w:color w:val="000000"/>
                </w:rPr>
                <w:t>1999</w:t>
              </w:r>
            </w:ins>
          </w:p>
        </w:tc>
        <w:tc>
          <w:tcPr>
            <w:tcW w:w="960" w:type="dxa"/>
            <w:tcBorders>
              <w:top w:val="single" w:sz="4" w:space="0" w:color="auto"/>
              <w:left w:val="nil"/>
              <w:bottom w:val="single" w:sz="4" w:space="0" w:color="auto"/>
              <w:right w:val="nil"/>
            </w:tcBorders>
            <w:shd w:val="clear" w:color="auto" w:fill="auto"/>
            <w:vAlign w:val="center"/>
            <w:hideMark/>
          </w:tcPr>
          <w:p w14:paraId="3CA583FD" w14:textId="77777777" w:rsidR="004F6583" w:rsidRPr="004F6583" w:rsidRDefault="004F6583" w:rsidP="004F6583">
            <w:pPr>
              <w:spacing w:after="0" w:line="240" w:lineRule="auto"/>
              <w:jc w:val="center"/>
              <w:rPr>
                <w:ins w:id="2710" w:author="Stefanie Lane" w:date="2022-05-12T12:10:00Z"/>
                <w:rFonts w:ascii="Calibri" w:eastAsia="Times New Roman" w:hAnsi="Calibri" w:cs="Calibri"/>
                <w:b/>
                <w:bCs/>
                <w:color w:val="000000"/>
              </w:rPr>
            </w:pPr>
            <w:ins w:id="2711" w:author="Stefanie Lane" w:date="2022-05-12T12:10:00Z">
              <w:r w:rsidRPr="004F6583">
                <w:rPr>
                  <w:rFonts w:ascii="Calibri" w:eastAsia="Times New Roman" w:hAnsi="Calibri" w:cs="Calibri"/>
                  <w:b/>
                  <w:bCs/>
                  <w:color w:val="000000"/>
                </w:rPr>
                <w:t>2019</w:t>
              </w:r>
            </w:ins>
          </w:p>
        </w:tc>
        <w:tc>
          <w:tcPr>
            <w:tcW w:w="1760" w:type="dxa"/>
            <w:tcBorders>
              <w:top w:val="single" w:sz="4" w:space="0" w:color="auto"/>
              <w:left w:val="nil"/>
              <w:bottom w:val="single" w:sz="4" w:space="0" w:color="auto"/>
              <w:right w:val="nil"/>
            </w:tcBorders>
            <w:shd w:val="clear" w:color="auto" w:fill="auto"/>
            <w:vAlign w:val="center"/>
            <w:hideMark/>
          </w:tcPr>
          <w:p w14:paraId="34C555F4" w14:textId="77777777" w:rsidR="004F6583" w:rsidRPr="004F6583" w:rsidRDefault="004F6583" w:rsidP="004F6583">
            <w:pPr>
              <w:spacing w:after="0" w:line="240" w:lineRule="auto"/>
              <w:jc w:val="center"/>
              <w:rPr>
                <w:ins w:id="2712" w:author="Stefanie Lane" w:date="2022-05-12T12:10:00Z"/>
                <w:rFonts w:ascii="Calibri" w:eastAsia="Times New Roman" w:hAnsi="Calibri" w:cs="Calibri"/>
                <w:b/>
                <w:bCs/>
                <w:color w:val="000000"/>
              </w:rPr>
            </w:pPr>
            <w:ins w:id="2713" w:author="Stefanie Lane" w:date="2022-05-12T12:10:00Z">
              <w:r w:rsidRPr="004F6583">
                <w:rPr>
                  <w:rFonts w:ascii="Calibri" w:eastAsia="Times New Roman" w:hAnsi="Calibri" w:cs="Calibri"/>
                  <w:b/>
                  <w:bCs/>
                  <w:color w:val="000000"/>
                </w:rPr>
                <w:t>Percent Change 1979-2019</w:t>
              </w:r>
            </w:ins>
          </w:p>
        </w:tc>
      </w:tr>
      <w:tr w:rsidR="004F6583" w:rsidRPr="004F6583" w14:paraId="584443FC" w14:textId="77777777" w:rsidTr="004F6583">
        <w:trPr>
          <w:trHeight w:val="290"/>
          <w:ins w:id="2714" w:author="Stefanie Lane" w:date="2022-05-12T12:10:00Z"/>
        </w:trPr>
        <w:tc>
          <w:tcPr>
            <w:tcW w:w="1700" w:type="dxa"/>
            <w:vMerge w:val="restart"/>
            <w:tcBorders>
              <w:top w:val="nil"/>
              <w:left w:val="nil"/>
              <w:bottom w:val="single" w:sz="4" w:space="0" w:color="000000"/>
              <w:right w:val="nil"/>
            </w:tcBorders>
            <w:shd w:val="clear" w:color="auto" w:fill="auto"/>
            <w:noWrap/>
            <w:vAlign w:val="center"/>
            <w:hideMark/>
          </w:tcPr>
          <w:p w14:paraId="5C6E149F" w14:textId="77777777" w:rsidR="004F6583" w:rsidRPr="004F6583" w:rsidRDefault="004F6583" w:rsidP="004F6583">
            <w:pPr>
              <w:spacing w:after="0" w:line="240" w:lineRule="auto"/>
              <w:jc w:val="center"/>
              <w:rPr>
                <w:ins w:id="2715" w:author="Stefanie Lane" w:date="2022-05-12T12:10:00Z"/>
                <w:rFonts w:ascii="Calibri" w:eastAsia="Times New Roman" w:hAnsi="Calibri" w:cs="Calibri"/>
                <w:color w:val="000000"/>
              </w:rPr>
            </w:pPr>
            <w:ins w:id="2716" w:author="Stefanie Lane" w:date="2022-05-12T12:10:00Z">
              <w:r w:rsidRPr="004F6583">
                <w:rPr>
                  <w:rFonts w:ascii="Calibri" w:eastAsia="Times New Roman" w:hAnsi="Calibri" w:cs="Calibri"/>
                  <w:color w:val="000000"/>
                </w:rPr>
                <w:t>Sedge</w:t>
              </w:r>
            </w:ins>
          </w:p>
        </w:tc>
        <w:tc>
          <w:tcPr>
            <w:tcW w:w="3160" w:type="dxa"/>
            <w:tcBorders>
              <w:top w:val="nil"/>
              <w:left w:val="nil"/>
              <w:bottom w:val="single" w:sz="4" w:space="0" w:color="auto"/>
              <w:right w:val="nil"/>
            </w:tcBorders>
            <w:shd w:val="clear" w:color="auto" w:fill="auto"/>
            <w:noWrap/>
            <w:vAlign w:val="bottom"/>
            <w:hideMark/>
          </w:tcPr>
          <w:p w14:paraId="0619F460" w14:textId="77777777" w:rsidR="004F6583" w:rsidRPr="004F6583" w:rsidRDefault="004F6583" w:rsidP="004F6583">
            <w:pPr>
              <w:spacing w:after="0" w:line="240" w:lineRule="auto"/>
              <w:rPr>
                <w:ins w:id="2717" w:author="Stefanie Lane" w:date="2022-05-12T12:10:00Z"/>
                <w:rFonts w:ascii="Arial" w:eastAsia="Times New Roman" w:hAnsi="Arial" w:cs="Arial"/>
                <w:i/>
                <w:iCs/>
                <w:sz w:val="20"/>
                <w:szCs w:val="20"/>
              </w:rPr>
            </w:pPr>
            <w:proofErr w:type="spellStart"/>
            <w:ins w:id="2718" w:author="Stefanie Lane" w:date="2022-05-12T12:10:00Z">
              <w:r w:rsidRPr="004F6583">
                <w:rPr>
                  <w:rFonts w:ascii="Arial" w:eastAsia="Times New Roman" w:hAnsi="Arial" w:cs="Arial"/>
                  <w:i/>
                  <w:iCs/>
                  <w:sz w:val="20"/>
                  <w:szCs w:val="20"/>
                </w:rPr>
                <w:t>Alism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plantago</w:t>
              </w:r>
              <w:proofErr w:type="spellEnd"/>
              <w:r w:rsidRPr="004F6583">
                <w:rPr>
                  <w:rFonts w:ascii="Arial" w:eastAsia="Times New Roman" w:hAnsi="Arial" w:cs="Arial"/>
                  <w:i/>
                  <w:iCs/>
                  <w:sz w:val="20"/>
                  <w:szCs w:val="20"/>
                </w:rPr>
                <w:t xml:space="preserve"> aquatica</w:t>
              </w:r>
            </w:ins>
          </w:p>
        </w:tc>
        <w:tc>
          <w:tcPr>
            <w:tcW w:w="960" w:type="dxa"/>
            <w:tcBorders>
              <w:top w:val="nil"/>
              <w:left w:val="nil"/>
              <w:bottom w:val="single" w:sz="4" w:space="0" w:color="auto"/>
              <w:right w:val="nil"/>
            </w:tcBorders>
            <w:shd w:val="clear" w:color="auto" w:fill="auto"/>
            <w:noWrap/>
            <w:vAlign w:val="bottom"/>
            <w:hideMark/>
          </w:tcPr>
          <w:p w14:paraId="2CC0CDD5" w14:textId="77777777" w:rsidR="004F6583" w:rsidRPr="004F6583" w:rsidRDefault="004F6583" w:rsidP="004F6583">
            <w:pPr>
              <w:spacing w:after="0" w:line="240" w:lineRule="auto"/>
              <w:jc w:val="center"/>
              <w:rPr>
                <w:ins w:id="2719" w:author="Stefanie Lane" w:date="2022-05-12T12:10:00Z"/>
                <w:rFonts w:ascii="Calibri" w:eastAsia="Times New Roman" w:hAnsi="Calibri" w:cs="Calibri"/>
                <w:color w:val="000000"/>
              </w:rPr>
            </w:pPr>
            <w:ins w:id="2720" w:author="Stefanie Lane" w:date="2022-05-12T12:10:00Z">
              <w:r w:rsidRPr="004F6583">
                <w:rPr>
                  <w:rFonts w:ascii="Calibri" w:eastAsia="Times New Roman" w:hAnsi="Calibri" w:cs="Calibri"/>
                  <w:color w:val="000000"/>
                </w:rPr>
                <w:t>0.35</w:t>
              </w:r>
            </w:ins>
          </w:p>
        </w:tc>
        <w:tc>
          <w:tcPr>
            <w:tcW w:w="960" w:type="dxa"/>
            <w:tcBorders>
              <w:top w:val="nil"/>
              <w:left w:val="nil"/>
              <w:bottom w:val="single" w:sz="4" w:space="0" w:color="auto"/>
              <w:right w:val="nil"/>
            </w:tcBorders>
            <w:shd w:val="clear" w:color="auto" w:fill="auto"/>
            <w:noWrap/>
            <w:vAlign w:val="bottom"/>
            <w:hideMark/>
          </w:tcPr>
          <w:p w14:paraId="7BA53EBD" w14:textId="77777777" w:rsidR="004F6583" w:rsidRPr="004F6583" w:rsidRDefault="004F6583" w:rsidP="004F6583">
            <w:pPr>
              <w:spacing w:after="0" w:line="240" w:lineRule="auto"/>
              <w:jc w:val="center"/>
              <w:rPr>
                <w:ins w:id="2721" w:author="Stefanie Lane" w:date="2022-05-12T12:10:00Z"/>
                <w:rFonts w:ascii="Calibri" w:eastAsia="Times New Roman" w:hAnsi="Calibri" w:cs="Calibri"/>
                <w:color w:val="000000"/>
              </w:rPr>
            </w:pPr>
            <w:ins w:id="2722" w:author="Stefanie Lane" w:date="2022-05-12T12:10:00Z">
              <w:r w:rsidRPr="004F6583">
                <w:rPr>
                  <w:rFonts w:ascii="Calibri" w:eastAsia="Times New Roman" w:hAnsi="Calibri" w:cs="Calibri"/>
                  <w:color w:val="000000"/>
                </w:rPr>
                <w:t>0.06</w:t>
              </w:r>
            </w:ins>
          </w:p>
        </w:tc>
        <w:tc>
          <w:tcPr>
            <w:tcW w:w="960" w:type="dxa"/>
            <w:tcBorders>
              <w:top w:val="nil"/>
              <w:left w:val="nil"/>
              <w:bottom w:val="single" w:sz="4" w:space="0" w:color="auto"/>
              <w:right w:val="nil"/>
            </w:tcBorders>
            <w:shd w:val="clear" w:color="auto" w:fill="auto"/>
            <w:noWrap/>
            <w:vAlign w:val="bottom"/>
            <w:hideMark/>
          </w:tcPr>
          <w:p w14:paraId="0D64DB1D" w14:textId="77777777" w:rsidR="004F6583" w:rsidRPr="004F6583" w:rsidRDefault="004F6583" w:rsidP="004F6583">
            <w:pPr>
              <w:spacing w:after="0" w:line="240" w:lineRule="auto"/>
              <w:jc w:val="center"/>
              <w:rPr>
                <w:ins w:id="2723" w:author="Stefanie Lane" w:date="2022-05-12T12:10:00Z"/>
                <w:rFonts w:ascii="Calibri" w:eastAsia="Times New Roman" w:hAnsi="Calibri" w:cs="Calibri"/>
                <w:color w:val="000000"/>
              </w:rPr>
            </w:pPr>
            <w:ins w:id="2724" w:author="Stefanie Lane" w:date="2022-05-12T12:10:00Z">
              <w:r w:rsidRPr="004F6583">
                <w:rPr>
                  <w:rFonts w:ascii="Calibri" w:eastAsia="Times New Roman" w:hAnsi="Calibri" w:cs="Calibri"/>
                  <w:color w:val="000000"/>
                </w:rPr>
                <w:t>0.00</w:t>
              </w:r>
            </w:ins>
          </w:p>
        </w:tc>
        <w:tc>
          <w:tcPr>
            <w:tcW w:w="1760" w:type="dxa"/>
            <w:tcBorders>
              <w:top w:val="nil"/>
              <w:left w:val="nil"/>
              <w:bottom w:val="single" w:sz="4" w:space="0" w:color="auto"/>
              <w:right w:val="nil"/>
            </w:tcBorders>
            <w:shd w:val="clear" w:color="auto" w:fill="auto"/>
            <w:noWrap/>
            <w:vAlign w:val="bottom"/>
            <w:hideMark/>
          </w:tcPr>
          <w:p w14:paraId="7136A426" w14:textId="77777777" w:rsidR="004F6583" w:rsidRPr="004F6583" w:rsidRDefault="004F6583" w:rsidP="004F6583">
            <w:pPr>
              <w:spacing w:after="0" w:line="240" w:lineRule="auto"/>
              <w:jc w:val="center"/>
              <w:rPr>
                <w:ins w:id="2725" w:author="Stefanie Lane" w:date="2022-05-12T12:10:00Z"/>
                <w:rFonts w:ascii="Calibri" w:eastAsia="Times New Roman" w:hAnsi="Calibri" w:cs="Calibri"/>
                <w:color w:val="000000"/>
              </w:rPr>
            </w:pPr>
            <w:ins w:id="2726" w:author="Stefanie Lane" w:date="2022-05-12T12:10:00Z">
              <w:r w:rsidRPr="004F6583">
                <w:rPr>
                  <w:rFonts w:ascii="Calibri" w:eastAsia="Times New Roman" w:hAnsi="Calibri" w:cs="Calibri"/>
                  <w:color w:val="000000"/>
                </w:rPr>
                <w:t>-100.00</w:t>
              </w:r>
            </w:ins>
          </w:p>
        </w:tc>
      </w:tr>
      <w:tr w:rsidR="004F6583" w:rsidRPr="004F6583" w14:paraId="117D4CA6" w14:textId="77777777" w:rsidTr="004F6583">
        <w:trPr>
          <w:trHeight w:val="290"/>
          <w:ins w:id="2727" w:author="Stefanie Lane" w:date="2022-05-12T12:10:00Z"/>
        </w:trPr>
        <w:tc>
          <w:tcPr>
            <w:tcW w:w="1700" w:type="dxa"/>
            <w:vMerge/>
            <w:tcBorders>
              <w:top w:val="nil"/>
              <w:left w:val="nil"/>
              <w:bottom w:val="single" w:sz="4" w:space="0" w:color="000000"/>
              <w:right w:val="nil"/>
            </w:tcBorders>
            <w:vAlign w:val="center"/>
            <w:hideMark/>
          </w:tcPr>
          <w:p w14:paraId="4DF0EFE4" w14:textId="77777777" w:rsidR="004F6583" w:rsidRPr="004F6583" w:rsidRDefault="004F6583" w:rsidP="004F6583">
            <w:pPr>
              <w:spacing w:after="0" w:line="240" w:lineRule="auto"/>
              <w:rPr>
                <w:ins w:id="2728"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F2FD366" w14:textId="77777777" w:rsidR="004F6583" w:rsidRPr="004F6583" w:rsidRDefault="004F6583" w:rsidP="004F6583">
            <w:pPr>
              <w:spacing w:after="0" w:line="240" w:lineRule="auto"/>
              <w:rPr>
                <w:ins w:id="2729" w:author="Stefanie Lane" w:date="2022-05-12T12:10:00Z"/>
                <w:rFonts w:ascii="Arial" w:eastAsia="Times New Roman" w:hAnsi="Arial" w:cs="Arial"/>
                <w:i/>
                <w:iCs/>
                <w:sz w:val="20"/>
                <w:szCs w:val="20"/>
              </w:rPr>
            </w:pPr>
            <w:proofErr w:type="spellStart"/>
            <w:ins w:id="2730" w:author="Stefanie Lane" w:date="2022-05-12T12:10:00Z">
              <w:r w:rsidRPr="004F6583">
                <w:rPr>
                  <w:rFonts w:ascii="Arial" w:eastAsia="Times New Roman" w:hAnsi="Arial" w:cs="Arial"/>
                  <w:i/>
                  <w:iCs/>
                  <w:sz w:val="20"/>
                  <w:szCs w:val="20"/>
                </w:rPr>
                <w:t>Deschampsi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aespitosa</w:t>
              </w:r>
              <w:proofErr w:type="spellEnd"/>
            </w:ins>
          </w:p>
        </w:tc>
        <w:tc>
          <w:tcPr>
            <w:tcW w:w="960" w:type="dxa"/>
            <w:tcBorders>
              <w:top w:val="nil"/>
              <w:left w:val="nil"/>
              <w:bottom w:val="nil"/>
              <w:right w:val="nil"/>
            </w:tcBorders>
            <w:shd w:val="clear" w:color="auto" w:fill="auto"/>
            <w:noWrap/>
            <w:vAlign w:val="bottom"/>
            <w:hideMark/>
          </w:tcPr>
          <w:p w14:paraId="58CDB42A" w14:textId="77777777" w:rsidR="004F6583" w:rsidRPr="004F6583" w:rsidRDefault="004F6583" w:rsidP="004F6583">
            <w:pPr>
              <w:spacing w:after="0" w:line="240" w:lineRule="auto"/>
              <w:jc w:val="center"/>
              <w:rPr>
                <w:ins w:id="2731" w:author="Stefanie Lane" w:date="2022-05-12T12:10:00Z"/>
                <w:rFonts w:ascii="Calibri" w:eastAsia="Times New Roman" w:hAnsi="Calibri" w:cs="Calibri"/>
                <w:color w:val="000000"/>
              </w:rPr>
            </w:pPr>
            <w:ins w:id="2732" w:author="Stefanie Lane" w:date="2022-05-12T12:10:00Z">
              <w:r w:rsidRPr="004F6583">
                <w:rPr>
                  <w:rFonts w:ascii="Calibri" w:eastAsia="Times New Roman" w:hAnsi="Calibri" w:cs="Calibri"/>
                  <w:color w:val="000000"/>
                </w:rPr>
                <w:t>0.21</w:t>
              </w:r>
            </w:ins>
          </w:p>
        </w:tc>
        <w:tc>
          <w:tcPr>
            <w:tcW w:w="960" w:type="dxa"/>
            <w:tcBorders>
              <w:top w:val="nil"/>
              <w:left w:val="nil"/>
              <w:bottom w:val="nil"/>
              <w:right w:val="nil"/>
            </w:tcBorders>
            <w:shd w:val="clear" w:color="auto" w:fill="auto"/>
            <w:noWrap/>
            <w:vAlign w:val="bottom"/>
            <w:hideMark/>
          </w:tcPr>
          <w:p w14:paraId="66858D5E" w14:textId="77777777" w:rsidR="004F6583" w:rsidRPr="004F6583" w:rsidRDefault="004F6583" w:rsidP="004F6583">
            <w:pPr>
              <w:spacing w:after="0" w:line="240" w:lineRule="auto"/>
              <w:jc w:val="center"/>
              <w:rPr>
                <w:ins w:id="2733" w:author="Stefanie Lane" w:date="2022-05-12T12:10:00Z"/>
                <w:rFonts w:ascii="Calibri" w:eastAsia="Times New Roman" w:hAnsi="Calibri" w:cs="Calibri"/>
                <w:color w:val="000000"/>
              </w:rPr>
            </w:pPr>
            <w:ins w:id="2734"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2C8D2E62" w14:textId="77777777" w:rsidR="004F6583" w:rsidRPr="004F6583" w:rsidRDefault="004F6583" w:rsidP="004F6583">
            <w:pPr>
              <w:spacing w:after="0" w:line="240" w:lineRule="auto"/>
              <w:jc w:val="center"/>
              <w:rPr>
                <w:ins w:id="2735" w:author="Stefanie Lane" w:date="2022-05-12T12:10:00Z"/>
                <w:rFonts w:ascii="Calibri" w:eastAsia="Times New Roman" w:hAnsi="Calibri" w:cs="Calibri"/>
                <w:color w:val="000000"/>
              </w:rPr>
            </w:pPr>
            <w:ins w:id="2736" w:author="Stefanie Lane" w:date="2022-05-12T12:10:00Z">
              <w:r w:rsidRPr="004F6583">
                <w:rPr>
                  <w:rFonts w:ascii="Calibri" w:eastAsia="Times New Roman" w:hAnsi="Calibri" w:cs="Calibri"/>
                  <w:color w:val="000000"/>
                </w:rPr>
                <w:t>0.00</w:t>
              </w:r>
            </w:ins>
          </w:p>
        </w:tc>
        <w:tc>
          <w:tcPr>
            <w:tcW w:w="1760" w:type="dxa"/>
            <w:tcBorders>
              <w:top w:val="nil"/>
              <w:left w:val="nil"/>
              <w:bottom w:val="single" w:sz="4" w:space="0" w:color="auto"/>
              <w:right w:val="nil"/>
            </w:tcBorders>
            <w:shd w:val="clear" w:color="auto" w:fill="auto"/>
            <w:noWrap/>
            <w:vAlign w:val="bottom"/>
            <w:hideMark/>
          </w:tcPr>
          <w:p w14:paraId="3F393A45" w14:textId="77777777" w:rsidR="004F6583" w:rsidRPr="004F6583" w:rsidRDefault="004F6583" w:rsidP="004F6583">
            <w:pPr>
              <w:spacing w:after="0" w:line="240" w:lineRule="auto"/>
              <w:jc w:val="center"/>
              <w:rPr>
                <w:ins w:id="2737" w:author="Stefanie Lane" w:date="2022-05-12T12:10:00Z"/>
                <w:rFonts w:ascii="Calibri" w:eastAsia="Times New Roman" w:hAnsi="Calibri" w:cs="Calibri"/>
                <w:color w:val="000000"/>
              </w:rPr>
            </w:pPr>
            <w:ins w:id="2738" w:author="Stefanie Lane" w:date="2022-05-12T12:10:00Z">
              <w:r w:rsidRPr="004F6583">
                <w:rPr>
                  <w:rFonts w:ascii="Calibri" w:eastAsia="Times New Roman" w:hAnsi="Calibri" w:cs="Calibri"/>
                  <w:color w:val="000000"/>
                </w:rPr>
                <w:t>-100.00</w:t>
              </w:r>
            </w:ins>
          </w:p>
        </w:tc>
      </w:tr>
      <w:tr w:rsidR="004F6583" w:rsidRPr="004F6583" w14:paraId="316AB2D9" w14:textId="77777777" w:rsidTr="004F6583">
        <w:trPr>
          <w:trHeight w:val="290"/>
          <w:ins w:id="2739" w:author="Stefanie Lane" w:date="2022-05-12T12:10:00Z"/>
        </w:trPr>
        <w:tc>
          <w:tcPr>
            <w:tcW w:w="1700" w:type="dxa"/>
            <w:vMerge/>
            <w:tcBorders>
              <w:top w:val="nil"/>
              <w:left w:val="nil"/>
              <w:bottom w:val="single" w:sz="4" w:space="0" w:color="000000"/>
              <w:right w:val="nil"/>
            </w:tcBorders>
            <w:vAlign w:val="center"/>
            <w:hideMark/>
          </w:tcPr>
          <w:p w14:paraId="0EF23F25" w14:textId="77777777" w:rsidR="004F6583" w:rsidRPr="004F6583" w:rsidRDefault="004F6583" w:rsidP="004F6583">
            <w:pPr>
              <w:spacing w:after="0" w:line="240" w:lineRule="auto"/>
              <w:rPr>
                <w:ins w:id="2740"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E6D22D0" w14:textId="77777777" w:rsidR="004F6583" w:rsidRPr="004F6583" w:rsidRDefault="004F6583" w:rsidP="004F6583">
            <w:pPr>
              <w:spacing w:after="0" w:line="240" w:lineRule="auto"/>
              <w:rPr>
                <w:ins w:id="2741" w:author="Stefanie Lane" w:date="2022-05-12T12:10:00Z"/>
                <w:rFonts w:ascii="Arial" w:eastAsia="Times New Roman" w:hAnsi="Arial" w:cs="Arial"/>
                <w:i/>
                <w:iCs/>
                <w:sz w:val="20"/>
                <w:szCs w:val="20"/>
              </w:rPr>
            </w:pPr>
            <w:proofErr w:type="spellStart"/>
            <w:ins w:id="2742" w:author="Stefanie Lane" w:date="2022-05-12T12:10:00Z">
              <w:r w:rsidRPr="004F6583">
                <w:rPr>
                  <w:rFonts w:ascii="Arial" w:eastAsia="Times New Roman" w:hAnsi="Arial" w:cs="Arial"/>
                  <w:i/>
                  <w:iCs/>
                  <w:sz w:val="20"/>
                  <w:szCs w:val="20"/>
                </w:rPr>
                <w:t>Leersi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ryzoide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3BDD847E" w14:textId="77777777" w:rsidR="004F6583" w:rsidRPr="004F6583" w:rsidRDefault="004F6583" w:rsidP="004F6583">
            <w:pPr>
              <w:spacing w:after="0" w:line="240" w:lineRule="auto"/>
              <w:jc w:val="center"/>
              <w:rPr>
                <w:ins w:id="2743" w:author="Stefanie Lane" w:date="2022-05-12T12:10:00Z"/>
                <w:rFonts w:ascii="Calibri" w:eastAsia="Times New Roman" w:hAnsi="Calibri" w:cs="Calibri"/>
                <w:color w:val="000000"/>
              </w:rPr>
            </w:pPr>
            <w:ins w:id="2744" w:author="Stefanie Lane" w:date="2022-05-12T12:10:00Z">
              <w:r w:rsidRPr="004F6583">
                <w:rPr>
                  <w:rFonts w:ascii="Calibri" w:eastAsia="Times New Roman" w:hAnsi="Calibri" w:cs="Calibri"/>
                  <w:color w:val="000000"/>
                </w:rPr>
                <w:t>0.18</w:t>
              </w:r>
            </w:ins>
          </w:p>
        </w:tc>
        <w:tc>
          <w:tcPr>
            <w:tcW w:w="960" w:type="dxa"/>
            <w:tcBorders>
              <w:top w:val="single" w:sz="4" w:space="0" w:color="auto"/>
              <w:left w:val="nil"/>
              <w:bottom w:val="single" w:sz="4" w:space="0" w:color="auto"/>
              <w:right w:val="nil"/>
            </w:tcBorders>
            <w:shd w:val="clear" w:color="auto" w:fill="auto"/>
            <w:noWrap/>
            <w:vAlign w:val="bottom"/>
            <w:hideMark/>
          </w:tcPr>
          <w:p w14:paraId="3C30A439" w14:textId="77777777" w:rsidR="004F6583" w:rsidRPr="004F6583" w:rsidRDefault="004F6583" w:rsidP="004F6583">
            <w:pPr>
              <w:spacing w:after="0" w:line="240" w:lineRule="auto"/>
              <w:jc w:val="center"/>
              <w:rPr>
                <w:ins w:id="2745" w:author="Stefanie Lane" w:date="2022-05-12T12:10:00Z"/>
                <w:rFonts w:ascii="Calibri" w:eastAsia="Times New Roman" w:hAnsi="Calibri" w:cs="Calibri"/>
                <w:color w:val="000000"/>
              </w:rPr>
            </w:pPr>
            <w:ins w:id="2746" w:author="Stefanie Lane" w:date="2022-05-12T12:10:00Z">
              <w:r w:rsidRPr="004F6583">
                <w:rPr>
                  <w:rFonts w:ascii="Calibri" w:eastAsia="Times New Roman" w:hAnsi="Calibri" w:cs="Calibri"/>
                  <w:color w:val="000000"/>
                </w:rPr>
                <w:t>0.19</w:t>
              </w:r>
            </w:ins>
          </w:p>
        </w:tc>
        <w:tc>
          <w:tcPr>
            <w:tcW w:w="960" w:type="dxa"/>
            <w:tcBorders>
              <w:top w:val="single" w:sz="4" w:space="0" w:color="auto"/>
              <w:left w:val="nil"/>
              <w:bottom w:val="single" w:sz="4" w:space="0" w:color="auto"/>
              <w:right w:val="nil"/>
            </w:tcBorders>
            <w:shd w:val="clear" w:color="auto" w:fill="auto"/>
            <w:noWrap/>
            <w:vAlign w:val="bottom"/>
            <w:hideMark/>
          </w:tcPr>
          <w:p w14:paraId="3118FF5E" w14:textId="77777777" w:rsidR="004F6583" w:rsidRPr="004F6583" w:rsidRDefault="004F6583" w:rsidP="004F6583">
            <w:pPr>
              <w:spacing w:after="0" w:line="240" w:lineRule="auto"/>
              <w:jc w:val="center"/>
              <w:rPr>
                <w:ins w:id="2747" w:author="Stefanie Lane" w:date="2022-05-12T12:10:00Z"/>
                <w:rFonts w:ascii="Calibri" w:eastAsia="Times New Roman" w:hAnsi="Calibri" w:cs="Calibri"/>
                <w:color w:val="000000"/>
              </w:rPr>
            </w:pPr>
            <w:ins w:id="2748" w:author="Stefanie Lane" w:date="2022-05-12T12:10:00Z">
              <w:r w:rsidRPr="004F6583">
                <w:rPr>
                  <w:rFonts w:ascii="Calibri" w:eastAsia="Times New Roman" w:hAnsi="Calibri" w:cs="Calibri"/>
                  <w:color w:val="000000"/>
                </w:rPr>
                <w:t>0.00</w:t>
              </w:r>
            </w:ins>
          </w:p>
        </w:tc>
        <w:tc>
          <w:tcPr>
            <w:tcW w:w="1760" w:type="dxa"/>
            <w:tcBorders>
              <w:top w:val="nil"/>
              <w:left w:val="nil"/>
              <w:bottom w:val="single" w:sz="4" w:space="0" w:color="auto"/>
              <w:right w:val="nil"/>
            </w:tcBorders>
            <w:shd w:val="clear" w:color="auto" w:fill="auto"/>
            <w:noWrap/>
            <w:vAlign w:val="bottom"/>
            <w:hideMark/>
          </w:tcPr>
          <w:p w14:paraId="270978C4" w14:textId="77777777" w:rsidR="004F6583" w:rsidRPr="004F6583" w:rsidRDefault="004F6583" w:rsidP="004F6583">
            <w:pPr>
              <w:spacing w:after="0" w:line="240" w:lineRule="auto"/>
              <w:jc w:val="center"/>
              <w:rPr>
                <w:ins w:id="2749" w:author="Stefanie Lane" w:date="2022-05-12T12:10:00Z"/>
                <w:rFonts w:ascii="Calibri" w:eastAsia="Times New Roman" w:hAnsi="Calibri" w:cs="Calibri"/>
                <w:color w:val="000000"/>
              </w:rPr>
            </w:pPr>
            <w:ins w:id="2750" w:author="Stefanie Lane" w:date="2022-05-12T12:10:00Z">
              <w:r w:rsidRPr="004F6583">
                <w:rPr>
                  <w:rFonts w:ascii="Calibri" w:eastAsia="Times New Roman" w:hAnsi="Calibri" w:cs="Calibri"/>
                  <w:color w:val="000000"/>
                </w:rPr>
                <w:t>-100.00</w:t>
              </w:r>
            </w:ins>
          </w:p>
        </w:tc>
      </w:tr>
      <w:tr w:rsidR="004F6583" w:rsidRPr="004F6583" w14:paraId="7D088072" w14:textId="77777777" w:rsidTr="004F6583">
        <w:trPr>
          <w:trHeight w:val="290"/>
          <w:ins w:id="2751" w:author="Stefanie Lane" w:date="2022-05-12T12:10:00Z"/>
        </w:trPr>
        <w:tc>
          <w:tcPr>
            <w:tcW w:w="1700" w:type="dxa"/>
            <w:vMerge/>
            <w:tcBorders>
              <w:top w:val="nil"/>
              <w:left w:val="nil"/>
              <w:bottom w:val="single" w:sz="4" w:space="0" w:color="000000"/>
              <w:right w:val="nil"/>
            </w:tcBorders>
            <w:vAlign w:val="center"/>
            <w:hideMark/>
          </w:tcPr>
          <w:p w14:paraId="655BF8C9" w14:textId="77777777" w:rsidR="004F6583" w:rsidRPr="004F6583" w:rsidRDefault="004F6583" w:rsidP="004F6583">
            <w:pPr>
              <w:spacing w:after="0" w:line="240" w:lineRule="auto"/>
              <w:rPr>
                <w:ins w:id="2752"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4641B94" w14:textId="77777777" w:rsidR="004F6583" w:rsidRPr="004F6583" w:rsidRDefault="004F6583" w:rsidP="004F6583">
            <w:pPr>
              <w:spacing w:after="0" w:line="240" w:lineRule="auto"/>
              <w:rPr>
                <w:ins w:id="2753" w:author="Stefanie Lane" w:date="2022-05-12T12:10:00Z"/>
                <w:rFonts w:ascii="Arial" w:eastAsia="Times New Roman" w:hAnsi="Arial" w:cs="Arial"/>
                <w:i/>
                <w:iCs/>
                <w:sz w:val="20"/>
                <w:szCs w:val="20"/>
              </w:rPr>
            </w:pPr>
            <w:proofErr w:type="spellStart"/>
            <w:ins w:id="2754" w:author="Stefanie Lane" w:date="2022-05-12T12:10:00Z">
              <w:r w:rsidRPr="004F6583">
                <w:rPr>
                  <w:rFonts w:ascii="Arial" w:eastAsia="Times New Roman" w:hAnsi="Arial" w:cs="Arial"/>
                  <w:i/>
                  <w:iCs/>
                  <w:sz w:val="20"/>
                  <w:szCs w:val="20"/>
                </w:rPr>
                <w:t>Lilaeopsis</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ccidentalis</w:t>
              </w:r>
              <w:proofErr w:type="spellEnd"/>
            </w:ins>
          </w:p>
        </w:tc>
        <w:tc>
          <w:tcPr>
            <w:tcW w:w="960" w:type="dxa"/>
            <w:tcBorders>
              <w:top w:val="nil"/>
              <w:left w:val="nil"/>
              <w:bottom w:val="nil"/>
              <w:right w:val="nil"/>
            </w:tcBorders>
            <w:shd w:val="clear" w:color="auto" w:fill="auto"/>
            <w:noWrap/>
            <w:vAlign w:val="bottom"/>
            <w:hideMark/>
          </w:tcPr>
          <w:p w14:paraId="5F82A719" w14:textId="77777777" w:rsidR="004F6583" w:rsidRPr="004F6583" w:rsidRDefault="004F6583" w:rsidP="004F6583">
            <w:pPr>
              <w:spacing w:after="0" w:line="240" w:lineRule="auto"/>
              <w:jc w:val="center"/>
              <w:rPr>
                <w:ins w:id="2755" w:author="Stefanie Lane" w:date="2022-05-12T12:10:00Z"/>
                <w:rFonts w:ascii="Calibri" w:eastAsia="Times New Roman" w:hAnsi="Calibri" w:cs="Calibri"/>
                <w:color w:val="000000"/>
              </w:rPr>
            </w:pPr>
            <w:ins w:id="2756" w:author="Stefanie Lane" w:date="2022-05-12T12:10:00Z">
              <w:r w:rsidRPr="004F6583">
                <w:rPr>
                  <w:rFonts w:ascii="Calibri" w:eastAsia="Times New Roman" w:hAnsi="Calibri" w:cs="Calibri"/>
                  <w:color w:val="000000"/>
                </w:rPr>
                <w:t>0.06</w:t>
              </w:r>
            </w:ins>
          </w:p>
        </w:tc>
        <w:tc>
          <w:tcPr>
            <w:tcW w:w="960" w:type="dxa"/>
            <w:tcBorders>
              <w:top w:val="nil"/>
              <w:left w:val="nil"/>
              <w:bottom w:val="nil"/>
              <w:right w:val="nil"/>
            </w:tcBorders>
            <w:shd w:val="clear" w:color="auto" w:fill="auto"/>
            <w:noWrap/>
            <w:vAlign w:val="bottom"/>
            <w:hideMark/>
          </w:tcPr>
          <w:p w14:paraId="32515BF9" w14:textId="77777777" w:rsidR="004F6583" w:rsidRPr="004F6583" w:rsidRDefault="004F6583" w:rsidP="004F6583">
            <w:pPr>
              <w:spacing w:after="0" w:line="240" w:lineRule="auto"/>
              <w:jc w:val="center"/>
              <w:rPr>
                <w:ins w:id="2757" w:author="Stefanie Lane" w:date="2022-05-12T12:10:00Z"/>
                <w:rFonts w:ascii="Calibri" w:eastAsia="Times New Roman" w:hAnsi="Calibri" w:cs="Calibri"/>
                <w:color w:val="000000"/>
              </w:rPr>
            </w:pPr>
            <w:ins w:id="2758" w:author="Stefanie Lane" w:date="2022-05-12T12:10:00Z">
              <w:r w:rsidRPr="004F6583">
                <w:rPr>
                  <w:rFonts w:ascii="Calibri" w:eastAsia="Times New Roman" w:hAnsi="Calibri" w:cs="Calibri"/>
                  <w:color w:val="000000"/>
                </w:rPr>
                <w:t>0.10</w:t>
              </w:r>
            </w:ins>
          </w:p>
        </w:tc>
        <w:tc>
          <w:tcPr>
            <w:tcW w:w="960" w:type="dxa"/>
            <w:tcBorders>
              <w:top w:val="nil"/>
              <w:left w:val="nil"/>
              <w:bottom w:val="nil"/>
              <w:right w:val="nil"/>
            </w:tcBorders>
            <w:shd w:val="clear" w:color="auto" w:fill="auto"/>
            <w:noWrap/>
            <w:vAlign w:val="bottom"/>
            <w:hideMark/>
          </w:tcPr>
          <w:p w14:paraId="76423CE4" w14:textId="77777777" w:rsidR="004F6583" w:rsidRPr="004F6583" w:rsidRDefault="004F6583" w:rsidP="004F6583">
            <w:pPr>
              <w:spacing w:after="0" w:line="240" w:lineRule="auto"/>
              <w:jc w:val="center"/>
              <w:rPr>
                <w:ins w:id="2759" w:author="Stefanie Lane" w:date="2022-05-12T12:10:00Z"/>
                <w:rFonts w:ascii="Calibri" w:eastAsia="Times New Roman" w:hAnsi="Calibri" w:cs="Calibri"/>
                <w:color w:val="000000"/>
              </w:rPr>
            </w:pPr>
            <w:ins w:id="2760" w:author="Stefanie Lane" w:date="2022-05-12T12:10:00Z">
              <w:r w:rsidRPr="004F6583">
                <w:rPr>
                  <w:rFonts w:ascii="Calibri" w:eastAsia="Times New Roman" w:hAnsi="Calibri" w:cs="Calibri"/>
                  <w:color w:val="000000"/>
                </w:rPr>
                <w:t>0.00</w:t>
              </w:r>
            </w:ins>
          </w:p>
        </w:tc>
        <w:tc>
          <w:tcPr>
            <w:tcW w:w="1760" w:type="dxa"/>
            <w:tcBorders>
              <w:top w:val="nil"/>
              <w:left w:val="nil"/>
              <w:bottom w:val="single" w:sz="4" w:space="0" w:color="auto"/>
              <w:right w:val="nil"/>
            </w:tcBorders>
            <w:shd w:val="clear" w:color="auto" w:fill="auto"/>
            <w:noWrap/>
            <w:vAlign w:val="bottom"/>
            <w:hideMark/>
          </w:tcPr>
          <w:p w14:paraId="6626E412" w14:textId="77777777" w:rsidR="004F6583" w:rsidRPr="004F6583" w:rsidRDefault="004F6583" w:rsidP="004F6583">
            <w:pPr>
              <w:spacing w:after="0" w:line="240" w:lineRule="auto"/>
              <w:jc w:val="center"/>
              <w:rPr>
                <w:ins w:id="2761" w:author="Stefanie Lane" w:date="2022-05-12T12:10:00Z"/>
                <w:rFonts w:ascii="Calibri" w:eastAsia="Times New Roman" w:hAnsi="Calibri" w:cs="Calibri"/>
                <w:color w:val="000000"/>
              </w:rPr>
            </w:pPr>
            <w:ins w:id="2762" w:author="Stefanie Lane" w:date="2022-05-12T12:10:00Z">
              <w:r w:rsidRPr="004F6583">
                <w:rPr>
                  <w:rFonts w:ascii="Calibri" w:eastAsia="Times New Roman" w:hAnsi="Calibri" w:cs="Calibri"/>
                  <w:color w:val="000000"/>
                </w:rPr>
                <w:t>-100.00</w:t>
              </w:r>
            </w:ins>
          </w:p>
        </w:tc>
      </w:tr>
      <w:tr w:rsidR="004F6583" w:rsidRPr="004F6583" w14:paraId="79DFA556" w14:textId="77777777" w:rsidTr="004F6583">
        <w:trPr>
          <w:trHeight w:val="290"/>
          <w:ins w:id="2763" w:author="Stefanie Lane" w:date="2022-05-12T12:10:00Z"/>
        </w:trPr>
        <w:tc>
          <w:tcPr>
            <w:tcW w:w="1700" w:type="dxa"/>
            <w:vMerge/>
            <w:tcBorders>
              <w:top w:val="nil"/>
              <w:left w:val="nil"/>
              <w:bottom w:val="single" w:sz="4" w:space="0" w:color="000000"/>
              <w:right w:val="nil"/>
            </w:tcBorders>
            <w:vAlign w:val="center"/>
            <w:hideMark/>
          </w:tcPr>
          <w:p w14:paraId="4A34838F" w14:textId="77777777" w:rsidR="004F6583" w:rsidRPr="004F6583" w:rsidRDefault="004F6583" w:rsidP="004F6583">
            <w:pPr>
              <w:spacing w:after="0" w:line="240" w:lineRule="auto"/>
              <w:rPr>
                <w:ins w:id="2764"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BA7DF63" w14:textId="77777777" w:rsidR="004F6583" w:rsidRPr="004F6583" w:rsidRDefault="004F6583" w:rsidP="004F6583">
            <w:pPr>
              <w:spacing w:after="0" w:line="240" w:lineRule="auto"/>
              <w:rPr>
                <w:ins w:id="2765" w:author="Stefanie Lane" w:date="2022-05-12T12:10:00Z"/>
                <w:rFonts w:ascii="Arial" w:eastAsia="Times New Roman" w:hAnsi="Arial" w:cs="Arial"/>
                <w:i/>
                <w:iCs/>
                <w:sz w:val="20"/>
                <w:szCs w:val="20"/>
              </w:rPr>
            </w:pPr>
            <w:ins w:id="2766" w:author="Stefanie Lane" w:date="2022-05-12T12:10:00Z">
              <w:r w:rsidRPr="004F6583">
                <w:rPr>
                  <w:rFonts w:ascii="Arial" w:eastAsia="Times New Roman" w:hAnsi="Arial" w:cs="Arial"/>
                  <w:i/>
                  <w:iCs/>
                  <w:sz w:val="20"/>
                  <w:szCs w:val="20"/>
                </w:rPr>
                <w:t xml:space="preserve">Mimulus </w:t>
              </w:r>
              <w:proofErr w:type="spellStart"/>
              <w:r w:rsidRPr="004F6583">
                <w:rPr>
                  <w:rFonts w:ascii="Arial" w:eastAsia="Times New Roman" w:hAnsi="Arial" w:cs="Arial"/>
                  <w:i/>
                  <w:iCs/>
                  <w:sz w:val="20"/>
                  <w:szCs w:val="20"/>
                </w:rPr>
                <w:t>guttatu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5231BC05" w14:textId="77777777" w:rsidR="004F6583" w:rsidRPr="004F6583" w:rsidRDefault="004F6583" w:rsidP="004F6583">
            <w:pPr>
              <w:spacing w:after="0" w:line="240" w:lineRule="auto"/>
              <w:jc w:val="center"/>
              <w:rPr>
                <w:ins w:id="2767" w:author="Stefanie Lane" w:date="2022-05-12T12:10:00Z"/>
                <w:rFonts w:ascii="Calibri" w:eastAsia="Times New Roman" w:hAnsi="Calibri" w:cs="Calibri"/>
                <w:color w:val="000000"/>
              </w:rPr>
            </w:pPr>
            <w:ins w:id="2768" w:author="Stefanie Lane" w:date="2022-05-12T12:10:00Z">
              <w:r w:rsidRPr="004F6583">
                <w:rPr>
                  <w:rFonts w:ascii="Calibri" w:eastAsia="Times New Roman" w:hAnsi="Calibri" w:cs="Calibri"/>
                  <w:color w:val="000000"/>
                </w:rPr>
                <w:t>0.09</w:t>
              </w:r>
            </w:ins>
          </w:p>
        </w:tc>
        <w:tc>
          <w:tcPr>
            <w:tcW w:w="960" w:type="dxa"/>
            <w:tcBorders>
              <w:top w:val="single" w:sz="4" w:space="0" w:color="auto"/>
              <w:left w:val="nil"/>
              <w:bottom w:val="single" w:sz="4" w:space="0" w:color="auto"/>
              <w:right w:val="nil"/>
            </w:tcBorders>
            <w:shd w:val="clear" w:color="auto" w:fill="auto"/>
            <w:noWrap/>
            <w:vAlign w:val="bottom"/>
            <w:hideMark/>
          </w:tcPr>
          <w:p w14:paraId="5906EA99" w14:textId="77777777" w:rsidR="004F6583" w:rsidRPr="004F6583" w:rsidRDefault="004F6583" w:rsidP="004F6583">
            <w:pPr>
              <w:spacing w:after="0" w:line="240" w:lineRule="auto"/>
              <w:jc w:val="center"/>
              <w:rPr>
                <w:ins w:id="2769" w:author="Stefanie Lane" w:date="2022-05-12T12:10:00Z"/>
                <w:rFonts w:ascii="Calibri" w:eastAsia="Times New Roman" w:hAnsi="Calibri" w:cs="Calibri"/>
                <w:color w:val="000000"/>
              </w:rPr>
            </w:pPr>
            <w:ins w:id="2770"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7962E72A" w14:textId="77777777" w:rsidR="004F6583" w:rsidRPr="004F6583" w:rsidRDefault="004F6583" w:rsidP="004F6583">
            <w:pPr>
              <w:spacing w:after="0" w:line="240" w:lineRule="auto"/>
              <w:jc w:val="center"/>
              <w:rPr>
                <w:ins w:id="2771" w:author="Stefanie Lane" w:date="2022-05-12T12:10:00Z"/>
                <w:rFonts w:ascii="Calibri" w:eastAsia="Times New Roman" w:hAnsi="Calibri" w:cs="Calibri"/>
                <w:color w:val="000000"/>
              </w:rPr>
            </w:pPr>
            <w:ins w:id="2772" w:author="Stefanie Lane" w:date="2022-05-12T12:10:00Z">
              <w:r w:rsidRPr="004F6583">
                <w:rPr>
                  <w:rFonts w:ascii="Calibri" w:eastAsia="Times New Roman" w:hAnsi="Calibri" w:cs="Calibri"/>
                  <w:color w:val="000000"/>
                </w:rPr>
                <w:t>0.00</w:t>
              </w:r>
            </w:ins>
          </w:p>
        </w:tc>
        <w:tc>
          <w:tcPr>
            <w:tcW w:w="1760" w:type="dxa"/>
            <w:tcBorders>
              <w:top w:val="nil"/>
              <w:left w:val="nil"/>
              <w:bottom w:val="single" w:sz="4" w:space="0" w:color="auto"/>
              <w:right w:val="nil"/>
            </w:tcBorders>
            <w:shd w:val="clear" w:color="auto" w:fill="auto"/>
            <w:noWrap/>
            <w:vAlign w:val="bottom"/>
            <w:hideMark/>
          </w:tcPr>
          <w:p w14:paraId="624B3290" w14:textId="77777777" w:rsidR="004F6583" w:rsidRPr="004F6583" w:rsidRDefault="004F6583" w:rsidP="004F6583">
            <w:pPr>
              <w:spacing w:after="0" w:line="240" w:lineRule="auto"/>
              <w:jc w:val="center"/>
              <w:rPr>
                <w:ins w:id="2773" w:author="Stefanie Lane" w:date="2022-05-12T12:10:00Z"/>
                <w:rFonts w:ascii="Calibri" w:eastAsia="Times New Roman" w:hAnsi="Calibri" w:cs="Calibri"/>
                <w:color w:val="000000"/>
              </w:rPr>
            </w:pPr>
            <w:ins w:id="2774" w:author="Stefanie Lane" w:date="2022-05-12T12:10:00Z">
              <w:r w:rsidRPr="004F6583">
                <w:rPr>
                  <w:rFonts w:ascii="Calibri" w:eastAsia="Times New Roman" w:hAnsi="Calibri" w:cs="Calibri"/>
                  <w:color w:val="000000"/>
                </w:rPr>
                <w:t>-100.00</w:t>
              </w:r>
            </w:ins>
          </w:p>
        </w:tc>
      </w:tr>
      <w:tr w:rsidR="004F6583" w:rsidRPr="004F6583" w14:paraId="574F19E2" w14:textId="77777777" w:rsidTr="004F6583">
        <w:trPr>
          <w:trHeight w:val="290"/>
          <w:ins w:id="2775" w:author="Stefanie Lane" w:date="2022-05-12T12:10:00Z"/>
        </w:trPr>
        <w:tc>
          <w:tcPr>
            <w:tcW w:w="1700" w:type="dxa"/>
            <w:vMerge/>
            <w:tcBorders>
              <w:top w:val="nil"/>
              <w:left w:val="nil"/>
              <w:bottom w:val="single" w:sz="4" w:space="0" w:color="000000"/>
              <w:right w:val="nil"/>
            </w:tcBorders>
            <w:vAlign w:val="center"/>
            <w:hideMark/>
          </w:tcPr>
          <w:p w14:paraId="13D6CB15" w14:textId="77777777" w:rsidR="004F6583" w:rsidRPr="004F6583" w:rsidRDefault="004F6583" w:rsidP="004F6583">
            <w:pPr>
              <w:spacing w:after="0" w:line="240" w:lineRule="auto"/>
              <w:rPr>
                <w:ins w:id="2776"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2399B67" w14:textId="77777777" w:rsidR="004F6583" w:rsidRPr="004F6583" w:rsidRDefault="004F6583" w:rsidP="004F6583">
            <w:pPr>
              <w:spacing w:after="0" w:line="240" w:lineRule="auto"/>
              <w:rPr>
                <w:ins w:id="2777" w:author="Stefanie Lane" w:date="2022-05-12T12:10:00Z"/>
                <w:rFonts w:ascii="Arial" w:eastAsia="Times New Roman" w:hAnsi="Arial" w:cs="Arial"/>
                <w:i/>
                <w:iCs/>
                <w:sz w:val="20"/>
                <w:szCs w:val="20"/>
              </w:rPr>
            </w:pPr>
            <w:ins w:id="2778" w:author="Stefanie Lane" w:date="2022-05-12T12:10:00Z">
              <w:r w:rsidRPr="004F6583">
                <w:rPr>
                  <w:rFonts w:ascii="Arial" w:eastAsia="Times New Roman" w:hAnsi="Arial" w:cs="Arial"/>
                  <w:i/>
                  <w:iCs/>
                  <w:sz w:val="20"/>
                  <w:szCs w:val="20"/>
                </w:rPr>
                <w:t xml:space="preserve">Myosotis </w:t>
              </w:r>
              <w:proofErr w:type="spellStart"/>
              <w:r w:rsidRPr="004F6583">
                <w:rPr>
                  <w:rFonts w:ascii="Arial" w:eastAsia="Times New Roman" w:hAnsi="Arial" w:cs="Arial"/>
                  <w:i/>
                  <w:iCs/>
                  <w:sz w:val="20"/>
                  <w:szCs w:val="20"/>
                </w:rPr>
                <w:t>scorpiodes</w:t>
              </w:r>
              <w:proofErr w:type="spellEnd"/>
            </w:ins>
          </w:p>
        </w:tc>
        <w:tc>
          <w:tcPr>
            <w:tcW w:w="960" w:type="dxa"/>
            <w:tcBorders>
              <w:top w:val="nil"/>
              <w:left w:val="nil"/>
              <w:bottom w:val="nil"/>
              <w:right w:val="nil"/>
            </w:tcBorders>
            <w:shd w:val="clear" w:color="auto" w:fill="auto"/>
            <w:noWrap/>
            <w:vAlign w:val="bottom"/>
            <w:hideMark/>
          </w:tcPr>
          <w:p w14:paraId="670B8FCA" w14:textId="77777777" w:rsidR="004F6583" w:rsidRPr="004F6583" w:rsidRDefault="004F6583" w:rsidP="004F6583">
            <w:pPr>
              <w:spacing w:after="0" w:line="240" w:lineRule="auto"/>
              <w:jc w:val="center"/>
              <w:rPr>
                <w:ins w:id="2779" w:author="Stefanie Lane" w:date="2022-05-12T12:10:00Z"/>
                <w:rFonts w:ascii="Calibri" w:eastAsia="Times New Roman" w:hAnsi="Calibri" w:cs="Calibri"/>
                <w:color w:val="000000"/>
              </w:rPr>
            </w:pPr>
            <w:ins w:id="2780" w:author="Stefanie Lane" w:date="2022-05-12T12:10:00Z">
              <w:r w:rsidRPr="004F6583">
                <w:rPr>
                  <w:rFonts w:ascii="Calibri" w:eastAsia="Times New Roman" w:hAnsi="Calibri" w:cs="Calibri"/>
                  <w:color w:val="000000"/>
                </w:rPr>
                <w:t>0.03</w:t>
              </w:r>
            </w:ins>
          </w:p>
        </w:tc>
        <w:tc>
          <w:tcPr>
            <w:tcW w:w="960" w:type="dxa"/>
            <w:tcBorders>
              <w:top w:val="nil"/>
              <w:left w:val="nil"/>
              <w:bottom w:val="nil"/>
              <w:right w:val="nil"/>
            </w:tcBorders>
            <w:shd w:val="clear" w:color="auto" w:fill="auto"/>
            <w:noWrap/>
            <w:vAlign w:val="bottom"/>
            <w:hideMark/>
          </w:tcPr>
          <w:p w14:paraId="41981C43" w14:textId="77777777" w:rsidR="004F6583" w:rsidRPr="004F6583" w:rsidRDefault="004F6583" w:rsidP="004F6583">
            <w:pPr>
              <w:spacing w:after="0" w:line="240" w:lineRule="auto"/>
              <w:jc w:val="center"/>
              <w:rPr>
                <w:ins w:id="2781" w:author="Stefanie Lane" w:date="2022-05-12T12:10:00Z"/>
                <w:rFonts w:ascii="Calibri" w:eastAsia="Times New Roman" w:hAnsi="Calibri" w:cs="Calibri"/>
                <w:color w:val="000000"/>
              </w:rPr>
            </w:pPr>
            <w:ins w:id="2782"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0381150E" w14:textId="77777777" w:rsidR="004F6583" w:rsidRPr="004F6583" w:rsidRDefault="004F6583" w:rsidP="004F6583">
            <w:pPr>
              <w:spacing w:after="0" w:line="240" w:lineRule="auto"/>
              <w:jc w:val="center"/>
              <w:rPr>
                <w:ins w:id="2783" w:author="Stefanie Lane" w:date="2022-05-12T12:10:00Z"/>
                <w:rFonts w:ascii="Calibri" w:eastAsia="Times New Roman" w:hAnsi="Calibri" w:cs="Calibri"/>
                <w:color w:val="000000"/>
              </w:rPr>
            </w:pPr>
            <w:ins w:id="2784" w:author="Stefanie Lane" w:date="2022-05-12T12:10:00Z">
              <w:r w:rsidRPr="004F6583">
                <w:rPr>
                  <w:rFonts w:ascii="Calibri" w:eastAsia="Times New Roman" w:hAnsi="Calibri" w:cs="Calibri"/>
                  <w:color w:val="000000"/>
                </w:rPr>
                <w:t>0.00</w:t>
              </w:r>
            </w:ins>
          </w:p>
        </w:tc>
        <w:tc>
          <w:tcPr>
            <w:tcW w:w="1760" w:type="dxa"/>
            <w:tcBorders>
              <w:top w:val="nil"/>
              <w:left w:val="nil"/>
              <w:bottom w:val="single" w:sz="4" w:space="0" w:color="auto"/>
              <w:right w:val="nil"/>
            </w:tcBorders>
            <w:shd w:val="clear" w:color="auto" w:fill="auto"/>
            <w:noWrap/>
            <w:vAlign w:val="bottom"/>
            <w:hideMark/>
          </w:tcPr>
          <w:p w14:paraId="0A115DFB" w14:textId="77777777" w:rsidR="004F6583" w:rsidRPr="004F6583" w:rsidRDefault="004F6583" w:rsidP="004F6583">
            <w:pPr>
              <w:spacing w:after="0" w:line="240" w:lineRule="auto"/>
              <w:jc w:val="center"/>
              <w:rPr>
                <w:ins w:id="2785" w:author="Stefanie Lane" w:date="2022-05-12T12:10:00Z"/>
                <w:rFonts w:ascii="Calibri" w:eastAsia="Times New Roman" w:hAnsi="Calibri" w:cs="Calibri"/>
                <w:color w:val="000000"/>
              </w:rPr>
            </w:pPr>
            <w:ins w:id="2786" w:author="Stefanie Lane" w:date="2022-05-12T12:10:00Z">
              <w:r w:rsidRPr="004F6583">
                <w:rPr>
                  <w:rFonts w:ascii="Calibri" w:eastAsia="Times New Roman" w:hAnsi="Calibri" w:cs="Calibri"/>
                  <w:color w:val="000000"/>
                </w:rPr>
                <w:t>-100.00</w:t>
              </w:r>
            </w:ins>
          </w:p>
        </w:tc>
      </w:tr>
      <w:tr w:rsidR="004F6583" w:rsidRPr="004F6583" w14:paraId="0F9449F9" w14:textId="77777777" w:rsidTr="004F6583">
        <w:trPr>
          <w:trHeight w:val="290"/>
          <w:ins w:id="2787" w:author="Stefanie Lane" w:date="2022-05-12T12:10:00Z"/>
        </w:trPr>
        <w:tc>
          <w:tcPr>
            <w:tcW w:w="1700" w:type="dxa"/>
            <w:vMerge/>
            <w:tcBorders>
              <w:top w:val="nil"/>
              <w:left w:val="nil"/>
              <w:bottom w:val="single" w:sz="4" w:space="0" w:color="000000"/>
              <w:right w:val="nil"/>
            </w:tcBorders>
            <w:vAlign w:val="center"/>
            <w:hideMark/>
          </w:tcPr>
          <w:p w14:paraId="10A0D9AE" w14:textId="77777777" w:rsidR="004F6583" w:rsidRPr="004F6583" w:rsidRDefault="004F6583" w:rsidP="004F6583">
            <w:pPr>
              <w:spacing w:after="0" w:line="240" w:lineRule="auto"/>
              <w:rPr>
                <w:ins w:id="2788"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5CBB53E" w14:textId="77777777" w:rsidR="004F6583" w:rsidRPr="004F6583" w:rsidRDefault="004F6583" w:rsidP="004F6583">
            <w:pPr>
              <w:spacing w:after="0" w:line="240" w:lineRule="auto"/>
              <w:rPr>
                <w:ins w:id="2789" w:author="Stefanie Lane" w:date="2022-05-12T12:10:00Z"/>
                <w:rFonts w:ascii="Arial" w:eastAsia="Times New Roman" w:hAnsi="Arial" w:cs="Arial"/>
                <w:i/>
                <w:iCs/>
                <w:sz w:val="20"/>
                <w:szCs w:val="20"/>
              </w:rPr>
            </w:pPr>
            <w:ins w:id="2790" w:author="Stefanie Lane" w:date="2022-05-12T12:10:00Z">
              <w:r w:rsidRPr="004F6583">
                <w:rPr>
                  <w:rFonts w:ascii="Arial" w:eastAsia="Times New Roman" w:hAnsi="Arial" w:cs="Arial"/>
                  <w:i/>
                  <w:iCs/>
                  <w:sz w:val="20"/>
                  <w:szCs w:val="20"/>
                </w:rPr>
                <w:t xml:space="preserve">Oenanthe </w:t>
              </w:r>
              <w:proofErr w:type="spellStart"/>
              <w:r w:rsidRPr="004F6583">
                <w:rPr>
                  <w:rFonts w:ascii="Arial" w:eastAsia="Times New Roman" w:hAnsi="Arial" w:cs="Arial"/>
                  <w:i/>
                  <w:iCs/>
                  <w:sz w:val="20"/>
                  <w:szCs w:val="20"/>
                </w:rPr>
                <w:t>sarmentosa</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72F4B482" w14:textId="77777777" w:rsidR="004F6583" w:rsidRPr="004F6583" w:rsidRDefault="004F6583" w:rsidP="004F6583">
            <w:pPr>
              <w:spacing w:after="0" w:line="240" w:lineRule="auto"/>
              <w:jc w:val="center"/>
              <w:rPr>
                <w:ins w:id="2791" w:author="Stefanie Lane" w:date="2022-05-12T12:10:00Z"/>
                <w:rFonts w:ascii="Calibri" w:eastAsia="Times New Roman" w:hAnsi="Calibri" w:cs="Calibri"/>
                <w:color w:val="000000"/>
              </w:rPr>
            </w:pPr>
            <w:ins w:id="2792" w:author="Stefanie Lane" w:date="2022-05-12T12:10:00Z">
              <w:r w:rsidRPr="004F6583">
                <w:rPr>
                  <w:rFonts w:ascii="Calibri" w:eastAsia="Times New Roman" w:hAnsi="Calibri" w:cs="Calibri"/>
                  <w:color w:val="000000"/>
                </w:rPr>
                <w:t>0.71</w:t>
              </w:r>
            </w:ins>
          </w:p>
        </w:tc>
        <w:tc>
          <w:tcPr>
            <w:tcW w:w="960" w:type="dxa"/>
            <w:tcBorders>
              <w:top w:val="single" w:sz="4" w:space="0" w:color="auto"/>
              <w:left w:val="nil"/>
              <w:bottom w:val="single" w:sz="4" w:space="0" w:color="auto"/>
              <w:right w:val="nil"/>
            </w:tcBorders>
            <w:shd w:val="clear" w:color="auto" w:fill="auto"/>
            <w:noWrap/>
            <w:vAlign w:val="bottom"/>
            <w:hideMark/>
          </w:tcPr>
          <w:p w14:paraId="30BDC6C7" w14:textId="77777777" w:rsidR="004F6583" w:rsidRPr="004F6583" w:rsidRDefault="004F6583" w:rsidP="004F6583">
            <w:pPr>
              <w:spacing w:after="0" w:line="240" w:lineRule="auto"/>
              <w:jc w:val="center"/>
              <w:rPr>
                <w:ins w:id="2793" w:author="Stefanie Lane" w:date="2022-05-12T12:10:00Z"/>
                <w:rFonts w:ascii="Calibri" w:eastAsia="Times New Roman" w:hAnsi="Calibri" w:cs="Calibri"/>
                <w:color w:val="000000"/>
              </w:rPr>
            </w:pPr>
            <w:ins w:id="2794" w:author="Stefanie Lane" w:date="2022-05-12T12:10:00Z">
              <w:r w:rsidRPr="004F6583">
                <w:rPr>
                  <w:rFonts w:ascii="Calibri" w:eastAsia="Times New Roman" w:hAnsi="Calibri" w:cs="Calibri"/>
                  <w:color w:val="000000"/>
                </w:rPr>
                <w:t>0.39</w:t>
              </w:r>
            </w:ins>
          </w:p>
        </w:tc>
        <w:tc>
          <w:tcPr>
            <w:tcW w:w="960" w:type="dxa"/>
            <w:tcBorders>
              <w:top w:val="single" w:sz="4" w:space="0" w:color="auto"/>
              <w:left w:val="nil"/>
              <w:bottom w:val="single" w:sz="4" w:space="0" w:color="auto"/>
              <w:right w:val="nil"/>
            </w:tcBorders>
            <w:shd w:val="clear" w:color="auto" w:fill="auto"/>
            <w:noWrap/>
            <w:vAlign w:val="bottom"/>
            <w:hideMark/>
          </w:tcPr>
          <w:p w14:paraId="7B7F9B54" w14:textId="77777777" w:rsidR="004F6583" w:rsidRPr="004F6583" w:rsidRDefault="004F6583" w:rsidP="004F6583">
            <w:pPr>
              <w:spacing w:after="0" w:line="240" w:lineRule="auto"/>
              <w:jc w:val="center"/>
              <w:rPr>
                <w:ins w:id="2795" w:author="Stefanie Lane" w:date="2022-05-12T12:10:00Z"/>
                <w:rFonts w:ascii="Calibri" w:eastAsia="Times New Roman" w:hAnsi="Calibri" w:cs="Calibri"/>
                <w:color w:val="000000"/>
              </w:rPr>
            </w:pPr>
            <w:ins w:id="2796" w:author="Stefanie Lane" w:date="2022-05-12T12:10:00Z">
              <w:r w:rsidRPr="004F6583">
                <w:rPr>
                  <w:rFonts w:ascii="Calibri" w:eastAsia="Times New Roman" w:hAnsi="Calibri" w:cs="Calibri"/>
                  <w:color w:val="000000"/>
                </w:rPr>
                <w:t>0.00</w:t>
              </w:r>
            </w:ins>
          </w:p>
        </w:tc>
        <w:tc>
          <w:tcPr>
            <w:tcW w:w="1760" w:type="dxa"/>
            <w:tcBorders>
              <w:top w:val="nil"/>
              <w:left w:val="nil"/>
              <w:bottom w:val="single" w:sz="4" w:space="0" w:color="auto"/>
              <w:right w:val="nil"/>
            </w:tcBorders>
            <w:shd w:val="clear" w:color="auto" w:fill="auto"/>
            <w:noWrap/>
            <w:vAlign w:val="bottom"/>
            <w:hideMark/>
          </w:tcPr>
          <w:p w14:paraId="6976D9F4" w14:textId="77777777" w:rsidR="004F6583" w:rsidRPr="004F6583" w:rsidRDefault="004F6583" w:rsidP="004F6583">
            <w:pPr>
              <w:spacing w:after="0" w:line="240" w:lineRule="auto"/>
              <w:jc w:val="center"/>
              <w:rPr>
                <w:ins w:id="2797" w:author="Stefanie Lane" w:date="2022-05-12T12:10:00Z"/>
                <w:rFonts w:ascii="Calibri" w:eastAsia="Times New Roman" w:hAnsi="Calibri" w:cs="Calibri"/>
                <w:color w:val="000000"/>
              </w:rPr>
            </w:pPr>
            <w:ins w:id="2798" w:author="Stefanie Lane" w:date="2022-05-12T12:10:00Z">
              <w:r w:rsidRPr="004F6583">
                <w:rPr>
                  <w:rFonts w:ascii="Calibri" w:eastAsia="Times New Roman" w:hAnsi="Calibri" w:cs="Calibri"/>
                  <w:color w:val="000000"/>
                </w:rPr>
                <w:t>-100.00</w:t>
              </w:r>
            </w:ins>
          </w:p>
        </w:tc>
      </w:tr>
      <w:tr w:rsidR="004F6583" w:rsidRPr="004F6583" w14:paraId="5DC2E8BB" w14:textId="77777777" w:rsidTr="004F6583">
        <w:trPr>
          <w:trHeight w:val="290"/>
          <w:ins w:id="2799" w:author="Stefanie Lane" w:date="2022-05-12T12:10:00Z"/>
        </w:trPr>
        <w:tc>
          <w:tcPr>
            <w:tcW w:w="1700" w:type="dxa"/>
            <w:vMerge/>
            <w:tcBorders>
              <w:top w:val="nil"/>
              <w:left w:val="nil"/>
              <w:bottom w:val="single" w:sz="4" w:space="0" w:color="000000"/>
              <w:right w:val="nil"/>
            </w:tcBorders>
            <w:vAlign w:val="center"/>
            <w:hideMark/>
          </w:tcPr>
          <w:p w14:paraId="46E69140" w14:textId="77777777" w:rsidR="004F6583" w:rsidRPr="004F6583" w:rsidRDefault="004F6583" w:rsidP="004F6583">
            <w:pPr>
              <w:spacing w:after="0" w:line="240" w:lineRule="auto"/>
              <w:rPr>
                <w:ins w:id="2800"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65F1C25" w14:textId="77777777" w:rsidR="004F6583" w:rsidRPr="004F6583" w:rsidRDefault="004F6583" w:rsidP="004F6583">
            <w:pPr>
              <w:spacing w:after="0" w:line="240" w:lineRule="auto"/>
              <w:rPr>
                <w:ins w:id="2801" w:author="Stefanie Lane" w:date="2022-05-12T12:10:00Z"/>
                <w:rFonts w:ascii="Arial" w:eastAsia="Times New Roman" w:hAnsi="Arial" w:cs="Arial"/>
                <w:i/>
                <w:iCs/>
                <w:sz w:val="20"/>
                <w:szCs w:val="20"/>
              </w:rPr>
            </w:pPr>
            <w:proofErr w:type="spellStart"/>
            <w:ins w:id="2802" w:author="Stefanie Lane" w:date="2022-05-12T12:10:00Z">
              <w:r w:rsidRPr="004F6583">
                <w:rPr>
                  <w:rFonts w:ascii="Arial" w:eastAsia="Times New Roman" w:hAnsi="Arial" w:cs="Arial"/>
                  <w:i/>
                  <w:iCs/>
                  <w:sz w:val="20"/>
                  <w:szCs w:val="20"/>
                </w:rPr>
                <w:t>Platanther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dilatata</w:t>
              </w:r>
              <w:proofErr w:type="spellEnd"/>
            </w:ins>
          </w:p>
        </w:tc>
        <w:tc>
          <w:tcPr>
            <w:tcW w:w="960" w:type="dxa"/>
            <w:tcBorders>
              <w:top w:val="nil"/>
              <w:left w:val="nil"/>
              <w:bottom w:val="nil"/>
              <w:right w:val="nil"/>
            </w:tcBorders>
            <w:shd w:val="clear" w:color="auto" w:fill="auto"/>
            <w:noWrap/>
            <w:vAlign w:val="bottom"/>
            <w:hideMark/>
          </w:tcPr>
          <w:p w14:paraId="59C76D63" w14:textId="77777777" w:rsidR="004F6583" w:rsidRPr="004F6583" w:rsidRDefault="004F6583" w:rsidP="004F6583">
            <w:pPr>
              <w:spacing w:after="0" w:line="240" w:lineRule="auto"/>
              <w:jc w:val="center"/>
              <w:rPr>
                <w:ins w:id="2803" w:author="Stefanie Lane" w:date="2022-05-12T12:10:00Z"/>
                <w:rFonts w:ascii="Calibri" w:eastAsia="Times New Roman" w:hAnsi="Calibri" w:cs="Calibri"/>
                <w:color w:val="000000"/>
              </w:rPr>
            </w:pPr>
            <w:ins w:id="2804" w:author="Stefanie Lane" w:date="2022-05-12T12:10:00Z">
              <w:r w:rsidRPr="004F6583">
                <w:rPr>
                  <w:rFonts w:ascii="Calibri" w:eastAsia="Times New Roman" w:hAnsi="Calibri" w:cs="Calibri"/>
                  <w:color w:val="000000"/>
                </w:rPr>
                <w:t>0.09</w:t>
              </w:r>
            </w:ins>
          </w:p>
        </w:tc>
        <w:tc>
          <w:tcPr>
            <w:tcW w:w="960" w:type="dxa"/>
            <w:tcBorders>
              <w:top w:val="nil"/>
              <w:left w:val="nil"/>
              <w:bottom w:val="nil"/>
              <w:right w:val="nil"/>
            </w:tcBorders>
            <w:shd w:val="clear" w:color="auto" w:fill="auto"/>
            <w:noWrap/>
            <w:vAlign w:val="bottom"/>
            <w:hideMark/>
          </w:tcPr>
          <w:p w14:paraId="52BC66C6" w14:textId="77777777" w:rsidR="004F6583" w:rsidRPr="004F6583" w:rsidRDefault="004F6583" w:rsidP="004F6583">
            <w:pPr>
              <w:spacing w:after="0" w:line="240" w:lineRule="auto"/>
              <w:jc w:val="center"/>
              <w:rPr>
                <w:ins w:id="2805" w:author="Stefanie Lane" w:date="2022-05-12T12:10:00Z"/>
                <w:rFonts w:ascii="Calibri" w:eastAsia="Times New Roman" w:hAnsi="Calibri" w:cs="Calibri"/>
                <w:color w:val="000000"/>
              </w:rPr>
            </w:pPr>
            <w:ins w:id="2806" w:author="Stefanie Lane" w:date="2022-05-12T12:10:00Z">
              <w:r w:rsidRPr="004F6583">
                <w:rPr>
                  <w:rFonts w:ascii="Calibri" w:eastAsia="Times New Roman" w:hAnsi="Calibri" w:cs="Calibri"/>
                  <w:color w:val="000000"/>
                </w:rPr>
                <w:t>0.03</w:t>
              </w:r>
            </w:ins>
          </w:p>
        </w:tc>
        <w:tc>
          <w:tcPr>
            <w:tcW w:w="960" w:type="dxa"/>
            <w:tcBorders>
              <w:top w:val="nil"/>
              <w:left w:val="nil"/>
              <w:bottom w:val="nil"/>
              <w:right w:val="nil"/>
            </w:tcBorders>
            <w:shd w:val="clear" w:color="auto" w:fill="auto"/>
            <w:noWrap/>
            <w:vAlign w:val="bottom"/>
            <w:hideMark/>
          </w:tcPr>
          <w:p w14:paraId="20BFA4C8" w14:textId="77777777" w:rsidR="004F6583" w:rsidRPr="004F6583" w:rsidRDefault="004F6583" w:rsidP="004F6583">
            <w:pPr>
              <w:spacing w:after="0" w:line="240" w:lineRule="auto"/>
              <w:jc w:val="center"/>
              <w:rPr>
                <w:ins w:id="2807" w:author="Stefanie Lane" w:date="2022-05-12T12:10:00Z"/>
                <w:rFonts w:ascii="Calibri" w:eastAsia="Times New Roman" w:hAnsi="Calibri" w:cs="Calibri"/>
                <w:color w:val="000000"/>
              </w:rPr>
            </w:pPr>
            <w:ins w:id="2808" w:author="Stefanie Lane" w:date="2022-05-12T12:10:00Z">
              <w:r w:rsidRPr="004F6583">
                <w:rPr>
                  <w:rFonts w:ascii="Calibri" w:eastAsia="Times New Roman" w:hAnsi="Calibri" w:cs="Calibri"/>
                  <w:color w:val="000000"/>
                </w:rPr>
                <w:t>0.00</w:t>
              </w:r>
            </w:ins>
          </w:p>
        </w:tc>
        <w:tc>
          <w:tcPr>
            <w:tcW w:w="1760" w:type="dxa"/>
            <w:tcBorders>
              <w:top w:val="nil"/>
              <w:left w:val="nil"/>
              <w:bottom w:val="single" w:sz="4" w:space="0" w:color="auto"/>
              <w:right w:val="nil"/>
            </w:tcBorders>
            <w:shd w:val="clear" w:color="auto" w:fill="auto"/>
            <w:noWrap/>
            <w:vAlign w:val="bottom"/>
            <w:hideMark/>
          </w:tcPr>
          <w:p w14:paraId="732140E1" w14:textId="77777777" w:rsidR="004F6583" w:rsidRPr="004F6583" w:rsidRDefault="004F6583" w:rsidP="004F6583">
            <w:pPr>
              <w:spacing w:after="0" w:line="240" w:lineRule="auto"/>
              <w:jc w:val="center"/>
              <w:rPr>
                <w:ins w:id="2809" w:author="Stefanie Lane" w:date="2022-05-12T12:10:00Z"/>
                <w:rFonts w:ascii="Calibri" w:eastAsia="Times New Roman" w:hAnsi="Calibri" w:cs="Calibri"/>
                <w:color w:val="000000"/>
              </w:rPr>
            </w:pPr>
            <w:ins w:id="2810" w:author="Stefanie Lane" w:date="2022-05-12T12:10:00Z">
              <w:r w:rsidRPr="004F6583">
                <w:rPr>
                  <w:rFonts w:ascii="Calibri" w:eastAsia="Times New Roman" w:hAnsi="Calibri" w:cs="Calibri"/>
                  <w:color w:val="000000"/>
                </w:rPr>
                <w:t>-100.00</w:t>
              </w:r>
            </w:ins>
          </w:p>
        </w:tc>
      </w:tr>
      <w:tr w:rsidR="004F6583" w:rsidRPr="004F6583" w14:paraId="4186A3A8" w14:textId="77777777" w:rsidTr="004F6583">
        <w:trPr>
          <w:trHeight w:val="290"/>
          <w:ins w:id="2811" w:author="Stefanie Lane" w:date="2022-05-12T12:10:00Z"/>
        </w:trPr>
        <w:tc>
          <w:tcPr>
            <w:tcW w:w="1700" w:type="dxa"/>
            <w:vMerge/>
            <w:tcBorders>
              <w:top w:val="nil"/>
              <w:left w:val="nil"/>
              <w:bottom w:val="single" w:sz="4" w:space="0" w:color="000000"/>
              <w:right w:val="nil"/>
            </w:tcBorders>
            <w:vAlign w:val="center"/>
            <w:hideMark/>
          </w:tcPr>
          <w:p w14:paraId="1967247A" w14:textId="77777777" w:rsidR="004F6583" w:rsidRPr="004F6583" w:rsidRDefault="004F6583" w:rsidP="004F6583">
            <w:pPr>
              <w:spacing w:after="0" w:line="240" w:lineRule="auto"/>
              <w:rPr>
                <w:ins w:id="2812"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4EF2E4B" w14:textId="77777777" w:rsidR="004F6583" w:rsidRPr="004F6583" w:rsidRDefault="004F6583" w:rsidP="004F6583">
            <w:pPr>
              <w:spacing w:after="0" w:line="240" w:lineRule="auto"/>
              <w:rPr>
                <w:ins w:id="2813" w:author="Stefanie Lane" w:date="2022-05-12T12:10:00Z"/>
                <w:rFonts w:ascii="Arial" w:eastAsia="Times New Roman" w:hAnsi="Arial" w:cs="Arial"/>
                <w:i/>
                <w:iCs/>
                <w:sz w:val="20"/>
                <w:szCs w:val="20"/>
              </w:rPr>
            </w:pPr>
            <w:ins w:id="2814" w:author="Stefanie Lane" w:date="2022-05-12T12:10:00Z">
              <w:r w:rsidRPr="004F6583">
                <w:rPr>
                  <w:rFonts w:ascii="Arial" w:eastAsia="Times New Roman" w:hAnsi="Arial" w:cs="Arial"/>
                  <w:i/>
                  <w:iCs/>
                  <w:sz w:val="20"/>
                  <w:szCs w:val="20"/>
                </w:rPr>
                <w:t>Poa palustris</w:t>
              </w:r>
            </w:ins>
          </w:p>
        </w:tc>
        <w:tc>
          <w:tcPr>
            <w:tcW w:w="960" w:type="dxa"/>
            <w:tcBorders>
              <w:top w:val="single" w:sz="4" w:space="0" w:color="auto"/>
              <w:left w:val="nil"/>
              <w:bottom w:val="single" w:sz="4" w:space="0" w:color="auto"/>
              <w:right w:val="nil"/>
            </w:tcBorders>
            <w:shd w:val="clear" w:color="auto" w:fill="auto"/>
            <w:noWrap/>
            <w:vAlign w:val="bottom"/>
            <w:hideMark/>
          </w:tcPr>
          <w:p w14:paraId="06CFC226" w14:textId="77777777" w:rsidR="004F6583" w:rsidRPr="004F6583" w:rsidRDefault="004F6583" w:rsidP="004F6583">
            <w:pPr>
              <w:spacing w:after="0" w:line="240" w:lineRule="auto"/>
              <w:jc w:val="center"/>
              <w:rPr>
                <w:ins w:id="2815" w:author="Stefanie Lane" w:date="2022-05-12T12:10:00Z"/>
                <w:rFonts w:ascii="Calibri" w:eastAsia="Times New Roman" w:hAnsi="Calibri" w:cs="Calibri"/>
                <w:color w:val="000000"/>
              </w:rPr>
            </w:pPr>
            <w:ins w:id="2816" w:author="Stefanie Lane" w:date="2022-05-12T12:10:00Z">
              <w:r w:rsidRPr="004F6583">
                <w:rPr>
                  <w:rFonts w:ascii="Calibri" w:eastAsia="Times New Roman" w:hAnsi="Calibri" w:cs="Calibri"/>
                  <w:color w:val="000000"/>
                </w:rPr>
                <w:t>1.00</w:t>
              </w:r>
            </w:ins>
          </w:p>
        </w:tc>
        <w:tc>
          <w:tcPr>
            <w:tcW w:w="960" w:type="dxa"/>
            <w:tcBorders>
              <w:top w:val="single" w:sz="4" w:space="0" w:color="auto"/>
              <w:left w:val="nil"/>
              <w:bottom w:val="single" w:sz="4" w:space="0" w:color="auto"/>
              <w:right w:val="nil"/>
            </w:tcBorders>
            <w:shd w:val="clear" w:color="auto" w:fill="auto"/>
            <w:noWrap/>
            <w:vAlign w:val="bottom"/>
            <w:hideMark/>
          </w:tcPr>
          <w:p w14:paraId="6B57E98B" w14:textId="77777777" w:rsidR="004F6583" w:rsidRPr="004F6583" w:rsidRDefault="004F6583" w:rsidP="004F6583">
            <w:pPr>
              <w:spacing w:after="0" w:line="240" w:lineRule="auto"/>
              <w:jc w:val="center"/>
              <w:rPr>
                <w:ins w:id="2817" w:author="Stefanie Lane" w:date="2022-05-12T12:10:00Z"/>
                <w:rFonts w:ascii="Calibri" w:eastAsia="Times New Roman" w:hAnsi="Calibri" w:cs="Calibri"/>
                <w:color w:val="000000"/>
              </w:rPr>
            </w:pPr>
            <w:ins w:id="2818" w:author="Stefanie Lane" w:date="2022-05-12T12:10:00Z">
              <w:r w:rsidRPr="004F6583">
                <w:rPr>
                  <w:rFonts w:ascii="Calibri" w:eastAsia="Times New Roman" w:hAnsi="Calibri" w:cs="Calibri"/>
                  <w:color w:val="000000"/>
                </w:rPr>
                <w:t>0.23</w:t>
              </w:r>
            </w:ins>
          </w:p>
        </w:tc>
        <w:tc>
          <w:tcPr>
            <w:tcW w:w="960" w:type="dxa"/>
            <w:tcBorders>
              <w:top w:val="single" w:sz="4" w:space="0" w:color="auto"/>
              <w:left w:val="nil"/>
              <w:bottom w:val="single" w:sz="4" w:space="0" w:color="auto"/>
              <w:right w:val="nil"/>
            </w:tcBorders>
            <w:shd w:val="clear" w:color="auto" w:fill="auto"/>
            <w:noWrap/>
            <w:vAlign w:val="bottom"/>
            <w:hideMark/>
          </w:tcPr>
          <w:p w14:paraId="26A76D1D" w14:textId="77777777" w:rsidR="004F6583" w:rsidRPr="004F6583" w:rsidRDefault="004F6583" w:rsidP="004F6583">
            <w:pPr>
              <w:spacing w:after="0" w:line="240" w:lineRule="auto"/>
              <w:jc w:val="center"/>
              <w:rPr>
                <w:ins w:id="2819" w:author="Stefanie Lane" w:date="2022-05-12T12:10:00Z"/>
                <w:rFonts w:ascii="Calibri" w:eastAsia="Times New Roman" w:hAnsi="Calibri" w:cs="Calibri"/>
                <w:color w:val="000000"/>
              </w:rPr>
            </w:pPr>
            <w:ins w:id="2820" w:author="Stefanie Lane" w:date="2022-05-12T12:10:00Z">
              <w:r w:rsidRPr="004F6583">
                <w:rPr>
                  <w:rFonts w:ascii="Calibri" w:eastAsia="Times New Roman" w:hAnsi="Calibri" w:cs="Calibri"/>
                  <w:color w:val="000000"/>
                </w:rPr>
                <w:t>0.00</w:t>
              </w:r>
            </w:ins>
          </w:p>
        </w:tc>
        <w:tc>
          <w:tcPr>
            <w:tcW w:w="1760" w:type="dxa"/>
            <w:tcBorders>
              <w:top w:val="nil"/>
              <w:left w:val="nil"/>
              <w:bottom w:val="single" w:sz="4" w:space="0" w:color="auto"/>
              <w:right w:val="nil"/>
            </w:tcBorders>
            <w:shd w:val="clear" w:color="auto" w:fill="auto"/>
            <w:noWrap/>
            <w:vAlign w:val="bottom"/>
            <w:hideMark/>
          </w:tcPr>
          <w:p w14:paraId="0011AF81" w14:textId="77777777" w:rsidR="004F6583" w:rsidRPr="004F6583" w:rsidRDefault="004F6583" w:rsidP="004F6583">
            <w:pPr>
              <w:spacing w:after="0" w:line="240" w:lineRule="auto"/>
              <w:jc w:val="center"/>
              <w:rPr>
                <w:ins w:id="2821" w:author="Stefanie Lane" w:date="2022-05-12T12:10:00Z"/>
                <w:rFonts w:ascii="Calibri" w:eastAsia="Times New Roman" w:hAnsi="Calibri" w:cs="Calibri"/>
                <w:color w:val="000000"/>
              </w:rPr>
            </w:pPr>
            <w:ins w:id="2822" w:author="Stefanie Lane" w:date="2022-05-12T12:10:00Z">
              <w:r w:rsidRPr="004F6583">
                <w:rPr>
                  <w:rFonts w:ascii="Calibri" w:eastAsia="Times New Roman" w:hAnsi="Calibri" w:cs="Calibri"/>
                  <w:color w:val="000000"/>
                </w:rPr>
                <w:t>-100.00</w:t>
              </w:r>
            </w:ins>
          </w:p>
        </w:tc>
      </w:tr>
      <w:tr w:rsidR="004F6583" w:rsidRPr="004F6583" w14:paraId="62EA4FFA" w14:textId="77777777" w:rsidTr="004F6583">
        <w:trPr>
          <w:trHeight w:val="290"/>
          <w:ins w:id="2823" w:author="Stefanie Lane" w:date="2022-05-12T12:10:00Z"/>
        </w:trPr>
        <w:tc>
          <w:tcPr>
            <w:tcW w:w="1700" w:type="dxa"/>
            <w:vMerge/>
            <w:tcBorders>
              <w:top w:val="nil"/>
              <w:left w:val="nil"/>
              <w:bottom w:val="single" w:sz="4" w:space="0" w:color="000000"/>
              <w:right w:val="nil"/>
            </w:tcBorders>
            <w:vAlign w:val="center"/>
            <w:hideMark/>
          </w:tcPr>
          <w:p w14:paraId="65413BEC" w14:textId="77777777" w:rsidR="004F6583" w:rsidRPr="004F6583" w:rsidRDefault="004F6583" w:rsidP="004F6583">
            <w:pPr>
              <w:spacing w:after="0" w:line="240" w:lineRule="auto"/>
              <w:rPr>
                <w:ins w:id="2824"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2A4B6B0" w14:textId="77777777" w:rsidR="004F6583" w:rsidRPr="004F6583" w:rsidRDefault="004F6583" w:rsidP="004F6583">
            <w:pPr>
              <w:spacing w:after="0" w:line="240" w:lineRule="auto"/>
              <w:rPr>
                <w:ins w:id="2825" w:author="Stefanie Lane" w:date="2022-05-12T12:10:00Z"/>
                <w:rFonts w:ascii="Arial" w:eastAsia="Times New Roman" w:hAnsi="Arial" w:cs="Arial"/>
                <w:i/>
                <w:iCs/>
                <w:sz w:val="20"/>
                <w:szCs w:val="20"/>
              </w:rPr>
            </w:pPr>
            <w:proofErr w:type="spellStart"/>
            <w:ins w:id="2826" w:author="Stefanie Lane" w:date="2022-05-12T12:10:00Z">
              <w:r w:rsidRPr="004F6583">
                <w:rPr>
                  <w:rFonts w:ascii="Arial" w:eastAsia="Times New Roman" w:hAnsi="Arial" w:cs="Arial"/>
                  <w:i/>
                  <w:iCs/>
                  <w:sz w:val="20"/>
                  <w:szCs w:val="20"/>
                </w:rPr>
                <w:t>Puccinell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pauciflora</w:t>
              </w:r>
              <w:proofErr w:type="spellEnd"/>
            </w:ins>
          </w:p>
        </w:tc>
        <w:tc>
          <w:tcPr>
            <w:tcW w:w="960" w:type="dxa"/>
            <w:tcBorders>
              <w:top w:val="nil"/>
              <w:left w:val="nil"/>
              <w:bottom w:val="nil"/>
              <w:right w:val="nil"/>
            </w:tcBorders>
            <w:shd w:val="clear" w:color="auto" w:fill="auto"/>
            <w:noWrap/>
            <w:vAlign w:val="bottom"/>
            <w:hideMark/>
          </w:tcPr>
          <w:p w14:paraId="54012B45" w14:textId="77777777" w:rsidR="004F6583" w:rsidRPr="004F6583" w:rsidRDefault="004F6583" w:rsidP="004F6583">
            <w:pPr>
              <w:spacing w:after="0" w:line="240" w:lineRule="auto"/>
              <w:jc w:val="center"/>
              <w:rPr>
                <w:ins w:id="2827" w:author="Stefanie Lane" w:date="2022-05-12T12:10:00Z"/>
                <w:rFonts w:ascii="Calibri" w:eastAsia="Times New Roman" w:hAnsi="Calibri" w:cs="Calibri"/>
                <w:color w:val="000000"/>
              </w:rPr>
            </w:pPr>
            <w:ins w:id="2828" w:author="Stefanie Lane" w:date="2022-05-12T12:10:00Z">
              <w:r w:rsidRPr="004F6583">
                <w:rPr>
                  <w:rFonts w:ascii="Calibri" w:eastAsia="Times New Roman" w:hAnsi="Calibri" w:cs="Calibri"/>
                  <w:color w:val="000000"/>
                </w:rPr>
                <w:t>0.03</w:t>
              </w:r>
            </w:ins>
          </w:p>
        </w:tc>
        <w:tc>
          <w:tcPr>
            <w:tcW w:w="960" w:type="dxa"/>
            <w:tcBorders>
              <w:top w:val="nil"/>
              <w:left w:val="nil"/>
              <w:bottom w:val="nil"/>
              <w:right w:val="nil"/>
            </w:tcBorders>
            <w:shd w:val="clear" w:color="auto" w:fill="auto"/>
            <w:noWrap/>
            <w:vAlign w:val="bottom"/>
            <w:hideMark/>
          </w:tcPr>
          <w:p w14:paraId="4BE5CBC9" w14:textId="77777777" w:rsidR="004F6583" w:rsidRPr="004F6583" w:rsidRDefault="004F6583" w:rsidP="004F6583">
            <w:pPr>
              <w:spacing w:after="0" w:line="240" w:lineRule="auto"/>
              <w:jc w:val="center"/>
              <w:rPr>
                <w:ins w:id="2829" w:author="Stefanie Lane" w:date="2022-05-12T12:10:00Z"/>
                <w:rFonts w:ascii="Calibri" w:eastAsia="Times New Roman" w:hAnsi="Calibri" w:cs="Calibri"/>
                <w:color w:val="000000"/>
              </w:rPr>
            </w:pPr>
            <w:ins w:id="2830"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49C7B011" w14:textId="77777777" w:rsidR="004F6583" w:rsidRPr="004F6583" w:rsidRDefault="004F6583" w:rsidP="004F6583">
            <w:pPr>
              <w:spacing w:after="0" w:line="240" w:lineRule="auto"/>
              <w:jc w:val="center"/>
              <w:rPr>
                <w:ins w:id="2831" w:author="Stefanie Lane" w:date="2022-05-12T12:10:00Z"/>
                <w:rFonts w:ascii="Calibri" w:eastAsia="Times New Roman" w:hAnsi="Calibri" w:cs="Calibri"/>
                <w:color w:val="000000"/>
              </w:rPr>
            </w:pPr>
            <w:ins w:id="2832" w:author="Stefanie Lane" w:date="2022-05-12T12:10:00Z">
              <w:r w:rsidRPr="004F6583">
                <w:rPr>
                  <w:rFonts w:ascii="Calibri" w:eastAsia="Times New Roman" w:hAnsi="Calibri" w:cs="Calibri"/>
                  <w:color w:val="000000"/>
                </w:rPr>
                <w:t>0.00</w:t>
              </w:r>
            </w:ins>
          </w:p>
        </w:tc>
        <w:tc>
          <w:tcPr>
            <w:tcW w:w="1760" w:type="dxa"/>
            <w:tcBorders>
              <w:top w:val="nil"/>
              <w:left w:val="nil"/>
              <w:bottom w:val="single" w:sz="4" w:space="0" w:color="auto"/>
              <w:right w:val="nil"/>
            </w:tcBorders>
            <w:shd w:val="clear" w:color="auto" w:fill="auto"/>
            <w:noWrap/>
            <w:vAlign w:val="bottom"/>
            <w:hideMark/>
          </w:tcPr>
          <w:p w14:paraId="0CBA520C" w14:textId="77777777" w:rsidR="004F6583" w:rsidRPr="004F6583" w:rsidRDefault="004F6583" w:rsidP="004F6583">
            <w:pPr>
              <w:spacing w:after="0" w:line="240" w:lineRule="auto"/>
              <w:jc w:val="center"/>
              <w:rPr>
                <w:ins w:id="2833" w:author="Stefanie Lane" w:date="2022-05-12T12:10:00Z"/>
                <w:rFonts w:ascii="Calibri" w:eastAsia="Times New Roman" w:hAnsi="Calibri" w:cs="Calibri"/>
                <w:color w:val="000000"/>
              </w:rPr>
            </w:pPr>
            <w:ins w:id="2834" w:author="Stefanie Lane" w:date="2022-05-12T12:10:00Z">
              <w:r w:rsidRPr="004F6583">
                <w:rPr>
                  <w:rFonts w:ascii="Calibri" w:eastAsia="Times New Roman" w:hAnsi="Calibri" w:cs="Calibri"/>
                  <w:color w:val="000000"/>
                </w:rPr>
                <w:t>-100.00</w:t>
              </w:r>
            </w:ins>
          </w:p>
        </w:tc>
      </w:tr>
      <w:tr w:rsidR="004F6583" w:rsidRPr="004F6583" w14:paraId="7FF6A9A7" w14:textId="77777777" w:rsidTr="004F6583">
        <w:trPr>
          <w:trHeight w:val="290"/>
          <w:ins w:id="2835" w:author="Stefanie Lane" w:date="2022-05-12T12:10:00Z"/>
        </w:trPr>
        <w:tc>
          <w:tcPr>
            <w:tcW w:w="1700" w:type="dxa"/>
            <w:vMerge/>
            <w:tcBorders>
              <w:top w:val="nil"/>
              <w:left w:val="nil"/>
              <w:bottom w:val="single" w:sz="4" w:space="0" w:color="000000"/>
              <w:right w:val="nil"/>
            </w:tcBorders>
            <w:vAlign w:val="center"/>
            <w:hideMark/>
          </w:tcPr>
          <w:p w14:paraId="520B1DCF" w14:textId="77777777" w:rsidR="004F6583" w:rsidRPr="004F6583" w:rsidRDefault="004F6583" w:rsidP="004F6583">
            <w:pPr>
              <w:spacing w:after="0" w:line="240" w:lineRule="auto"/>
              <w:rPr>
                <w:ins w:id="2836"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F836EEF" w14:textId="77777777" w:rsidR="004F6583" w:rsidRPr="004F6583" w:rsidRDefault="004F6583" w:rsidP="004F6583">
            <w:pPr>
              <w:spacing w:after="0" w:line="240" w:lineRule="auto"/>
              <w:rPr>
                <w:ins w:id="2837" w:author="Stefanie Lane" w:date="2022-05-12T12:10:00Z"/>
                <w:rFonts w:ascii="Arial" w:eastAsia="Times New Roman" w:hAnsi="Arial" w:cs="Arial"/>
                <w:i/>
                <w:iCs/>
                <w:sz w:val="20"/>
                <w:szCs w:val="20"/>
              </w:rPr>
            </w:pPr>
            <w:ins w:id="2838" w:author="Stefanie Lane" w:date="2022-05-12T12:10:00Z">
              <w:r w:rsidRPr="004F6583">
                <w:rPr>
                  <w:rFonts w:ascii="Arial" w:eastAsia="Times New Roman" w:hAnsi="Arial" w:cs="Arial"/>
                  <w:i/>
                  <w:iCs/>
                  <w:sz w:val="20"/>
                  <w:szCs w:val="20"/>
                </w:rPr>
                <w:t>Sium suave</w:t>
              </w:r>
            </w:ins>
          </w:p>
        </w:tc>
        <w:tc>
          <w:tcPr>
            <w:tcW w:w="960" w:type="dxa"/>
            <w:tcBorders>
              <w:top w:val="single" w:sz="4" w:space="0" w:color="auto"/>
              <w:left w:val="nil"/>
              <w:bottom w:val="single" w:sz="4" w:space="0" w:color="auto"/>
              <w:right w:val="nil"/>
            </w:tcBorders>
            <w:shd w:val="clear" w:color="auto" w:fill="auto"/>
            <w:noWrap/>
            <w:vAlign w:val="bottom"/>
            <w:hideMark/>
          </w:tcPr>
          <w:p w14:paraId="40438D68" w14:textId="77777777" w:rsidR="004F6583" w:rsidRPr="004F6583" w:rsidRDefault="004F6583" w:rsidP="004F6583">
            <w:pPr>
              <w:spacing w:after="0" w:line="240" w:lineRule="auto"/>
              <w:jc w:val="center"/>
              <w:rPr>
                <w:ins w:id="2839" w:author="Stefanie Lane" w:date="2022-05-12T12:10:00Z"/>
                <w:rFonts w:ascii="Calibri" w:eastAsia="Times New Roman" w:hAnsi="Calibri" w:cs="Calibri"/>
                <w:color w:val="000000"/>
              </w:rPr>
            </w:pPr>
            <w:ins w:id="2840" w:author="Stefanie Lane" w:date="2022-05-12T12:10:00Z">
              <w:r w:rsidRPr="004F6583">
                <w:rPr>
                  <w:rFonts w:ascii="Calibri" w:eastAsia="Times New Roman" w:hAnsi="Calibri" w:cs="Calibri"/>
                  <w:color w:val="000000"/>
                </w:rPr>
                <w:t>0.59</w:t>
              </w:r>
            </w:ins>
          </w:p>
        </w:tc>
        <w:tc>
          <w:tcPr>
            <w:tcW w:w="960" w:type="dxa"/>
            <w:tcBorders>
              <w:top w:val="single" w:sz="4" w:space="0" w:color="auto"/>
              <w:left w:val="nil"/>
              <w:bottom w:val="single" w:sz="4" w:space="0" w:color="auto"/>
              <w:right w:val="nil"/>
            </w:tcBorders>
            <w:shd w:val="clear" w:color="auto" w:fill="auto"/>
            <w:noWrap/>
            <w:vAlign w:val="bottom"/>
            <w:hideMark/>
          </w:tcPr>
          <w:p w14:paraId="7A94ACAA" w14:textId="77777777" w:rsidR="004F6583" w:rsidRPr="004F6583" w:rsidRDefault="004F6583" w:rsidP="004F6583">
            <w:pPr>
              <w:spacing w:after="0" w:line="240" w:lineRule="auto"/>
              <w:jc w:val="center"/>
              <w:rPr>
                <w:ins w:id="2841" w:author="Stefanie Lane" w:date="2022-05-12T12:10:00Z"/>
                <w:rFonts w:ascii="Calibri" w:eastAsia="Times New Roman" w:hAnsi="Calibri" w:cs="Calibri"/>
                <w:color w:val="000000"/>
              </w:rPr>
            </w:pPr>
            <w:ins w:id="2842" w:author="Stefanie Lane" w:date="2022-05-12T12:10:00Z">
              <w:r w:rsidRPr="004F6583">
                <w:rPr>
                  <w:rFonts w:ascii="Calibri" w:eastAsia="Times New Roman" w:hAnsi="Calibri" w:cs="Calibri"/>
                  <w:color w:val="000000"/>
                </w:rPr>
                <w:t>0.19</w:t>
              </w:r>
            </w:ins>
          </w:p>
        </w:tc>
        <w:tc>
          <w:tcPr>
            <w:tcW w:w="960" w:type="dxa"/>
            <w:tcBorders>
              <w:top w:val="single" w:sz="4" w:space="0" w:color="auto"/>
              <w:left w:val="nil"/>
              <w:bottom w:val="single" w:sz="4" w:space="0" w:color="auto"/>
              <w:right w:val="nil"/>
            </w:tcBorders>
            <w:shd w:val="clear" w:color="auto" w:fill="auto"/>
            <w:noWrap/>
            <w:vAlign w:val="bottom"/>
            <w:hideMark/>
          </w:tcPr>
          <w:p w14:paraId="34B0E673" w14:textId="77777777" w:rsidR="004F6583" w:rsidRPr="004F6583" w:rsidRDefault="004F6583" w:rsidP="004F6583">
            <w:pPr>
              <w:spacing w:after="0" w:line="240" w:lineRule="auto"/>
              <w:jc w:val="center"/>
              <w:rPr>
                <w:ins w:id="2843" w:author="Stefanie Lane" w:date="2022-05-12T12:10:00Z"/>
                <w:rFonts w:ascii="Calibri" w:eastAsia="Times New Roman" w:hAnsi="Calibri" w:cs="Calibri"/>
                <w:color w:val="000000"/>
              </w:rPr>
            </w:pPr>
            <w:ins w:id="2844" w:author="Stefanie Lane" w:date="2022-05-12T12:10:00Z">
              <w:r w:rsidRPr="004F6583">
                <w:rPr>
                  <w:rFonts w:ascii="Calibri" w:eastAsia="Times New Roman" w:hAnsi="Calibri" w:cs="Calibri"/>
                  <w:color w:val="000000"/>
                </w:rPr>
                <w:t>0.00</w:t>
              </w:r>
            </w:ins>
          </w:p>
        </w:tc>
        <w:tc>
          <w:tcPr>
            <w:tcW w:w="1760" w:type="dxa"/>
            <w:tcBorders>
              <w:top w:val="nil"/>
              <w:left w:val="nil"/>
              <w:bottom w:val="single" w:sz="4" w:space="0" w:color="auto"/>
              <w:right w:val="nil"/>
            </w:tcBorders>
            <w:shd w:val="clear" w:color="auto" w:fill="auto"/>
            <w:noWrap/>
            <w:vAlign w:val="bottom"/>
            <w:hideMark/>
          </w:tcPr>
          <w:p w14:paraId="0185AAD0" w14:textId="77777777" w:rsidR="004F6583" w:rsidRPr="004F6583" w:rsidRDefault="004F6583" w:rsidP="004F6583">
            <w:pPr>
              <w:spacing w:after="0" w:line="240" w:lineRule="auto"/>
              <w:jc w:val="center"/>
              <w:rPr>
                <w:ins w:id="2845" w:author="Stefanie Lane" w:date="2022-05-12T12:10:00Z"/>
                <w:rFonts w:ascii="Calibri" w:eastAsia="Times New Roman" w:hAnsi="Calibri" w:cs="Calibri"/>
                <w:color w:val="000000"/>
              </w:rPr>
            </w:pPr>
            <w:ins w:id="2846" w:author="Stefanie Lane" w:date="2022-05-12T12:10:00Z">
              <w:r w:rsidRPr="004F6583">
                <w:rPr>
                  <w:rFonts w:ascii="Calibri" w:eastAsia="Times New Roman" w:hAnsi="Calibri" w:cs="Calibri"/>
                  <w:color w:val="000000"/>
                </w:rPr>
                <w:t>-100.00</w:t>
              </w:r>
            </w:ins>
          </w:p>
        </w:tc>
      </w:tr>
      <w:tr w:rsidR="004F6583" w:rsidRPr="004F6583" w14:paraId="21D2A9F5" w14:textId="77777777" w:rsidTr="004F6583">
        <w:trPr>
          <w:trHeight w:val="290"/>
          <w:ins w:id="2847" w:author="Stefanie Lane" w:date="2022-05-12T12:10:00Z"/>
        </w:trPr>
        <w:tc>
          <w:tcPr>
            <w:tcW w:w="1700" w:type="dxa"/>
            <w:vMerge/>
            <w:tcBorders>
              <w:top w:val="nil"/>
              <w:left w:val="nil"/>
              <w:bottom w:val="single" w:sz="4" w:space="0" w:color="000000"/>
              <w:right w:val="nil"/>
            </w:tcBorders>
            <w:vAlign w:val="center"/>
            <w:hideMark/>
          </w:tcPr>
          <w:p w14:paraId="34D75F6F" w14:textId="77777777" w:rsidR="004F6583" w:rsidRPr="004F6583" w:rsidRDefault="004F6583" w:rsidP="004F6583">
            <w:pPr>
              <w:spacing w:after="0" w:line="240" w:lineRule="auto"/>
              <w:rPr>
                <w:ins w:id="2848"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574FCC4" w14:textId="77777777" w:rsidR="004F6583" w:rsidRPr="004F6583" w:rsidRDefault="004F6583" w:rsidP="004F6583">
            <w:pPr>
              <w:spacing w:after="0" w:line="240" w:lineRule="auto"/>
              <w:rPr>
                <w:ins w:id="2849" w:author="Stefanie Lane" w:date="2022-05-12T12:10:00Z"/>
                <w:rFonts w:ascii="Arial" w:eastAsia="Times New Roman" w:hAnsi="Arial" w:cs="Arial"/>
                <w:i/>
                <w:iCs/>
                <w:color w:val="000000"/>
                <w:sz w:val="20"/>
                <w:szCs w:val="20"/>
              </w:rPr>
            </w:pPr>
            <w:proofErr w:type="spellStart"/>
            <w:ins w:id="2850" w:author="Stefanie Lane" w:date="2022-05-12T12:10:00Z">
              <w:r w:rsidRPr="004F6583">
                <w:rPr>
                  <w:rFonts w:ascii="Arial" w:eastAsia="Times New Roman" w:hAnsi="Arial" w:cs="Arial"/>
                  <w:i/>
                  <w:iCs/>
                  <w:color w:val="000000"/>
                  <w:sz w:val="20"/>
                  <w:szCs w:val="20"/>
                </w:rPr>
                <w:t>Symphotrichum</w:t>
              </w:r>
              <w:proofErr w:type="spellEnd"/>
              <w:r w:rsidRPr="004F6583">
                <w:rPr>
                  <w:rFonts w:ascii="Arial" w:eastAsia="Times New Roman" w:hAnsi="Arial" w:cs="Arial"/>
                  <w:i/>
                  <w:iCs/>
                  <w:color w:val="000000"/>
                  <w:sz w:val="20"/>
                  <w:szCs w:val="20"/>
                </w:rPr>
                <w:t xml:space="preserve"> subspicatum</w:t>
              </w:r>
            </w:ins>
          </w:p>
        </w:tc>
        <w:tc>
          <w:tcPr>
            <w:tcW w:w="960" w:type="dxa"/>
            <w:tcBorders>
              <w:top w:val="nil"/>
              <w:left w:val="nil"/>
              <w:bottom w:val="nil"/>
              <w:right w:val="nil"/>
            </w:tcBorders>
            <w:shd w:val="clear" w:color="auto" w:fill="auto"/>
            <w:noWrap/>
            <w:vAlign w:val="bottom"/>
            <w:hideMark/>
          </w:tcPr>
          <w:p w14:paraId="3411C412" w14:textId="77777777" w:rsidR="004F6583" w:rsidRPr="004F6583" w:rsidRDefault="004F6583" w:rsidP="004F6583">
            <w:pPr>
              <w:spacing w:after="0" w:line="240" w:lineRule="auto"/>
              <w:jc w:val="center"/>
              <w:rPr>
                <w:ins w:id="2851" w:author="Stefanie Lane" w:date="2022-05-12T12:10:00Z"/>
                <w:rFonts w:ascii="Calibri" w:eastAsia="Times New Roman" w:hAnsi="Calibri" w:cs="Calibri"/>
                <w:color w:val="000000"/>
              </w:rPr>
            </w:pPr>
            <w:ins w:id="2852" w:author="Stefanie Lane" w:date="2022-05-12T12:10:00Z">
              <w:r w:rsidRPr="004F6583">
                <w:rPr>
                  <w:rFonts w:ascii="Calibri" w:eastAsia="Times New Roman" w:hAnsi="Calibri" w:cs="Calibri"/>
                  <w:color w:val="000000"/>
                </w:rPr>
                <w:t>0.29</w:t>
              </w:r>
            </w:ins>
          </w:p>
        </w:tc>
        <w:tc>
          <w:tcPr>
            <w:tcW w:w="960" w:type="dxa"/>
            <w:tcBorders>
              <w:top w:val="nil"/>
              <w:left w:val="nil"/>
              <w:bottom w:val="nil"/>
              <w:right w:val="nil"/>
            </w:tcBorders>
            <w:shd w:val="clear" w:color="auto" w:fill="auto"/>
            <w:noWrap/>
            <w:vAlign w:val="bottom"/>
            <w:hideMark/>
          </w:tcPr>
          <w:p w14:paraId="289BAA5A" w14:textId="77777777" w:rsidR="004F6583" w:rsidRPr="004F6583" w:rsidRDefault="004F6583" w:rsidP="004F6583">
            <w:pPr>
              <w:spacing w:after="0" w:line="240" w:lineRule="auto"/>
              <w:jc w:val="center"/>
              <w:rPr>
                <w:ins w:id="2853" w:author="Stefanie Lane" w:date="2022-05-12T12:10:00Z"/>
                <w:rFonts w:ascii="Calibri" w:eastAsia="Times New Roman" w:hAnsi="Calibri" w:cs="Calibri"/>
                <w:color w:val="000000"/>
              </w:rPr>
            </w:pPr>
            <w:ins w:id="2854" w:author="Stefanie Lane" w:date="2022-05-12T12:10:00Z">
              <w:r w:rsidRPr="004F6583">
                <w:rPr>
                  <w:rFonts w:ascii="Calibri" w:eastAsia="Times New Roman" w:hAnsi="Calibri" w:cs="Calibri"/>
                  <w:color w:val="000000"/>
                </w:rPr>
                <w:t>0.13</w:t>
              </w:r>
            </w:ins>
          </w:p>
        </w:tc>
        <w:tc>
          <w:tcPr>
            <w:tcW w:w="960" w:type="dxa"/>
            <w:tcBorders>
              <w:top w:val="nil"/>
              <w:left w:val="nil"/>
              <w:bottom w:val="nil"/>
              <w:right w:val="nil"/>
            </w:tcBorders>
            <w:shd w:val="clear" w:color="auto" w:fill="auto"/>
            <w:noWrap/>
            <w:vAlign w:val="bottom"/>
            <w:hideMark/>
          </w:tcPr>
          <w:p w14:paraId="76E300EE" w14:textId="77777777" w:rsidR="004F6583" w:rsidRPr="004F6583" w:rsidRDefault="004F6583" w:rsidP="004F6583">
            <w:pPr>
              <w:spacing w:after="0" w:line="240" w:lineRule="auto"/>
              <w:jc w:val="center"/>
              <w:rPr>
                <w:ins w:id="2855" w:author="Stefanie Lane" w:date="2022-05-12T12:10:00Z"/>
                <w:rFonts w:ascii="Calibri" w:eastAsia="Times New Roman" w:hAnsi="Calibri" w:cs="Calibri"/>
                <w:color w:val="000000"/>
              </w:rPr>
            </w:pPr>
            <w:ins w:id="2856" w:author="Stefanie Lane" w:date="2022-05-12T12:10:00Z">
              <w:r w:rsidRPr="004F6583">
                <w:rPr>
                  <w:rFonts w:ascii="Calibri" w:eastAsia="Times New Roman" w:hAnsi="Calibri" w:cs="Calibri"/>
                  <w:color w:val="000000"/>
                </w:rPr>
                <w:t>0.00</w:t>
              </w:r>
            </w:ins>
          </w:p>
        </w:tc>
        <w:tc>
          <w:tcPr>
            <w:tcW w:w="1760" w:type="dxa"/>
            <w:tcBorders>
              <w:top w:val="nil"/>
              <w:left w:val="nil"/>
              <w:bottom w:val="single" w:sz="4" w:space="0" w:color="auto"/>
              <w:right w:val="nil"/>
            </w:tcBorders>
            <w:shd w:val="clear" w:color="auto" w:fill="auto"/>
            <w:noWrap/>
            <w:vAlign w:val="bottom"/>
            <w:hideMark/>
          </w:tcPr>
          <w:p w14:paraId="7DA79A2D" w14:textId="77777777" w:rsidR="004F6583" w:rsidRPr="004F6583" w:rsidRDefault="004F6583" w:rsidP="004F6583">
            <w:pPr>
              <w:spacing w:after="0" w:line="240" w:lineRule="auto"/>
              <w:jc w:val="center"/>
              <w:rPr>
                <w:ins w:id="2857" w:author="Stefanie Lane" w:date="2022-05-12T12:10:00Z"/>
                <w:rFonts w:ascii="Calibri" w:eastAsia="Times New Roman" w:hAnsi="Calibri" w:cs="Calibri"/>
                <w:color w:val="000000"/>
              </w:rPr>
            </w:pPr>
            <w:ins w:id="2858" w:author="Stefanie Lane" w:date="2022-05-12T12:10:00Z">
              <w:r w:rsidRPr="004F6583">
                <w:rPr>
                  <w:rFonts w:ascii="Calibri" w:eastAsia="Times New Roman" w:hAnsi="Calibri" w:cs="Calibri"/>
                  <w:color w:val="000000"/>
                </w:rPr>
                <w:t>-100.00</w:t>
              </w:r>
            </w:ins>
          </w:p>
        </w:tc>
      </w:tr>
      <w:tr w:rsidR="004F6583" w:rsidRPr="004F6583" w14:paraId="5E8C9623" w14:textId="77777777" w:rsidTr="004F6583">
        <w:trPr>
          <w:trHeight w:val="290"/>
          <w:ins w:id="2859" w:author="Stefanie Lane" w:date="2022-05-12T12:10:00Z"/>
        </w:trPr>
        <w:tc>
          <w:tcPr>
            <w:tcW w:w="1700" w:type="dxa"/>
            <w:vMerge/>
            <w:tcBorders>
              <w:top w:val="nil"/>
              <w:left w:val="nil"/>
              <w:bottom w:val="single" w:sz="4" w:space="0" w:color="000000"/>
              <w:right w:val="nil"/>
            </w:tcBorders>
            <w:vAlign w:val="center"/>
            <w:hideMark/>
          </w:tcPr>
          <w:p w14:paraId="29CEEE5A" w14:textId="77777777" w:rsidR="004F6583" w:rsidRPr="004F6583" w:rsidRDefault="004F6583" w:rsidP="004F6583">
            <w:pPr>
              <w:spacing w:after="0" w:line="240" w:lineRule="auto"/>
              <w:rPr>
                <w:ins w:id="2860"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29ABE14" w14:textId="77777777" w:rsidR="004F6583" w:rsidRPr="004F6583" w:rsidRDefault="004F6583" w:rsidP="004F6583">
            <w:pPr>
              <w:spacing w:after="0" w:line="240" w:lineRule="auto"/>
              <w:rPr>
                <w:ins w:id="2861" w:author="Stefanie Lane" w:date="2022-05-12T12:10:00Z"/>
                <w:rFonts w:ascii="Arial" w:eastAsia="Times New Roman" w:hAnsi="Arial" w:cs="Arial"/>
                <w:i/>
                <w:iCs/>
                <w:sz w:val="20"/>
                <w:szCs w:val="20"/>
              </w:rPr>
            </w:pPr>
            <w:ins w:id="2862" w:author="Stefanie Lane" w:date="2022-05-12T12:10:00Z">
              <w:r w:rsidRPr="004F6583">
                <w:rPr>
                  <w:rFonts w:ascii="Arial" w:eastAsia="Times New Roman" w:hAnsi="Arial" w:cs="Arial"/>
                  <w:i/>
                  <w:iCs/>
                  <w:sz w:val="20"/>
                  <w:szCs w:val="20"/>
                </w:rPr>
                <w:t>Caltha palustris</w:t>
              </w:r>
            </w:ins>
          </w:p>
        </w:tc>
        <w:tc>
          <w:tcPr>
            <w:tcW w:w="960" w:type="dxa"/>
            <w:tcBorders>
              <w:top w:val="single" w:sz="4" w:space="0" w:color="auto"/>
              <w:left w:val="nil"/>
              <w:bottom w:val="single" w:sz="4" w:space="0" w:color="auto"/>
              <w:right w:val="nil"/>
            </w:tcBorders>
            <w:shd w:val="clear" w:color="auto" w:fill="auto"/>
            <w:noWrap/>
            <w:vAlign w:val="bottom"/>
            <w:hideMark/>
          </w:tcPr>
          <w:p w14:paraId="057AAE68" w14:textId="77777777" w:rsidR="004F6583" w:rsidRPr="004F6583" w:rsidRDefault="004F6583" w:rsidP="004F6583">
            <w:pPr>
              <w:spacing w:after="0" w:line="240" w:lineRule="auto"/>
              <w:jc w:val="center"/>
              <w:rPr>
                <w:ins w:id="2863" w:author="Stefanie Lane" w:date="2022-05-12T12:10:00Z"/>
                <w:rFonts w:ascii="Calibri" w:eastAsia="Times New Roman" w:hAnsi="Calibri" w:cs="Calibri"/>
                <w:color w:val="000000"/>
              </w:rPr>
            </w:pPr>
            <w:ins w:id="2864" w:author="Stefanie Lane" w:date="2022-05-12T12:10:00Z">
              <w:r w:rsidRPr="004F6583">
                <w:rPr>
                  <w:rFonts w:ascii="Calibri" w:eastAsia="Times New Roman" w:hAnsi="Calibri" w:cs="Calibri"/>
                  <w:color w:val="000000"/>
                </w:rPr>
                <w:t>1.09</w:t>
              </w:r>
            </w:ins>
          </w:p>
        </w:tc>
        <w:tc>
          <w:tcPr>
            <w:tcW w:w="960" w:type="dxa"/>
            <w:tcBorders>
              <w:top w:val="single" w:sz="4" w:space="0" w:color="auto"/>
              <w:left w:val="nil"/>
              <w:bottom w:val="single" w:sz="4" w:space="0" w:color="auto"/>
              <w:right w:val="nil"/>
            </w:tcBorders>
            <w:shd w:val="clear" w:color="auto" w:fill="auto"/>
            <w:noWrap/>
            <w:vAlign w:val="bottom"/>
            <w:hideMark/>
          </w:tcPr>
          <w:p w14:paraId="4E81748B" w14:textId="77777777" w:rsidR="004F6583" w:rsidRPr="004F6583" w:rsidRDefault="004F6583" w:rsidP="004F6583">
            <w:pPr>
              <w:spacing w:after="0" w:line="240" w:lineRule="auto"/>
              <w:jc w:val="center"/>
              <w:rPr>
                <w:ins w:id="2865" w:author="Stefanie Lane" w:date="2022-05-12T12:10:00Z"/>
                <w:rFonts w:ascii="Calibri" w:eastAsia="Times New Roman" w:hAnsi="Calibri" w:cs="Calibri"/>
                <w:color w:val="000000"/>
              </w:rPr>
            </w:pPr>
            <w:ins w:id="2866" w:author="Stefanie Lane" w:date="2022-05-12T12:10:00Z">
              <w:r w:rsidRPr="004F6583">
                <w:rPr>
                  <w:rFonts w:ascii="Calibri" w:eastAsia="Times New Roman" w:hAnsi="Calibri" w:cs="Calibri"/>
                  <w:color w:val="000000"/>
                </w:rPr>
                <w:t>0.48</w:t>
              </w:r>
            </w:ins>
          </w:p>
        </w:tc>
        <w:tc>
          <w:tcPr>
            <w:tcW w:w="960" w:type="dxa"/>
            <w:tcBorders>
              <w:top w:val="single" w:sz="4" w:space="0" w:color="auto"/>
              <w:left w:val="nil"/>
              <w:bottom w:val="single" w:sz="4" w:space="0" w:color="auto"/>
              <w:right w:val="nil"/>
            </w:tcBorders>
            <w:shd w:val="clear" w:color="auto" w:fill="auto"/>
            <w:noWrap/>
            <w:vAlign w:val="bottom"/>
            <w:hideMark/>
          </w:tcPr>
          <w:p w14:paraId="5760E222" w14:textId="77777777" w:rsidR="004F6583" w:rsidRPr="004F6583" w:rsidRDefault="004F6583" w:rsidP="004F6583">
            <w:pPr>
              <w:spacing w:after="0" w:line="240" w:lineRule="auto"/>
              <w:jc w:val="center"/>
              <w:rPr>
                <w:ins w:id="2867" w:author="Stefanie Lane" w:date="2022-05-12T12:10:00Z"/>
                <w:rFonts w:ascii="Calibri" w:eastAsia="Times New Roman" w:hAnsi="Calibri" w:cs="Calibri"/>
                <w:color w:val="000000"/>
              </w:rPr>
            </w:pPr>
            <w:ins w:id="2868" w:author="Stefanie Lane" w:date="2022-05-12T12:10:00Z">
              <w:r w:rsidRPr="004F6583">
                <w:rPr>
                  <w:rFonts w:ascii="Calibri" w:eastAsia="Times New Roman" w:hAnsi="Calibri" w:cs="Calibri"/>
                  <w:color w:val="000000"/>
                </w:rPr>
                <w:t>0.04</w:t>
              </w:r>
            </w:ins>
          </w:p>
        </w:tc>
        <w:tc>
          <w:tcPr>
            <w:tcW w:w="1760" w:type="dxa"/>
            <w:tcBorders>
              <w:top w:val="nil"/>
              <w:left w:val="nil"/>
              <w:bottom w:val="single" w:sz="4" w:space="0" w:color="auto"/>
              <w:right w:val="nil"/>
            </w:tcBorders>
            <w:shd w:val="clear" w:color="auto" w:fill="auto"/>
            <w:noWrap/>
            <w:vAlign w:val="bottom"/>
            <w:hideMark/>
          </w:tcPr>
          <w:p w14:paraId="3AD0279D" w14:textId="77777777" w:rsidR="004F6583" w:rsidRPr="004F6583" w:rsidRDefault="004F6583" w:rsidP="004F6583">
            <w:pPr>
              <w:spacing w:after="0" w:line="240" w:lineRule="auto"/>
              <w:jc w:val="center"/>
              <w:rPr>
                <w:ins w:id="2869" w:author="Stefanie Lane" w:date="2022-05-12T12:10:00Z"/>
                <w:rFonts w:ascii="Calibri" w:eastAsia="Times New Roman" w:hAnsi="Calibri" w:cs="Calibri"/>
                <w:color w:val="000000"/>
              </w:rPr>
            </w:pPr>
            <w:ins w:id="2870" w:author="Stefanie Lane" w:date="2022-05-12T12:10:00Z">
              <w:r w:rsidRPr="004F6583">
                <w:rPr>
                  <w:rFonts w:ascii="Calibri" w:eastAsia="Times New Roman" w:hAnsi="Calibri" w:cs="Calibri"/>
                  <w:color w:val="000000"/>
                </w:rPr>
                <w:t>-96.43</w:t>
              </w:r>
            </w:ins>
          </w:p>
        </w:tc>
      </w:tr>
      <w:tr w:rsidR="004F6583" w:rsidRPr="004F6583" w14:paraId="7605513E" w14:textId="77777777" w:rsidTr="004F6583">
        <w:trPr>
          <w:trHeight w:val="290"/>
          <w:ins w:id="2871" w:author="Stefanie Lane" w:date="2022-05-12T12:10:00Z"/>
        </w:trPr>
        <w:tc>
          <w:tcPr>
            <w:tcW w:w="1700" w:type="dxa"/>
            <w:vMerge/>
            <w:tcBorders>
              <w:top w:val="nil"/>
              <w:left w:val="nil"/>
              <w:bottom w:val="single" w:sz="4" w:space="0" w:color="000000"/>
              <w:right w:val="nil"/>
            </w:tcBorders>
            <w:vAlign w:val="center"/>
            <w:hideMark/>
          </w:tcPr>
          <w:p w14:paraId="5268B054" w14:textId="77777777" w:rsidR="004F6583" w:rsidRPr="004F6583" w:rsidRDefault="004F6583" w:rsidP="004F6583">
            <w:pPr>
              <w:spacing w:after="0" w:line="240" w:lineRule="auto"/>
              <w:rPr>
                <w:ins w:id="2872"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5416AC6" w14:textId="77777777" w:rsidR="004F6583" w:rsidRPr="004F6583" w:rsidRDefault="004F6583" w:rsidP="004F6583">
            <w:pPr>
              <w:spacing w:after="0" w:line="240" w:lineRule="auto"/>
              <w:rPr>
                <w:ins w:id="2873" w:author="Stefanie Lane" w:date="2022-05-12T12:10:00Z"/>
                <w:rFonts w:ascii="Arial" w:eastAsia="Times New Roman" w:hAnsi="Arial" w:cs="Arial"/>
                <w:i/>
                <w:iCs/>
                <w:sz w:val="20"/>
                <w:szCs w:val="20"/>
              </w:rPr>
            </w:pPr>
            <w:ins w:id="2874" w:author="Stefanie Lane" w:date="2022-05-12T12:10:00Z">
              <w:r w:rsidRPr="004F6583">
                <w:rPr>
                  <w:rFonts w:ascii="Arial" w:eastAsia="Times New Roman" w:hAnsi="Arial" w:cs="Arial"/>
                  <w:i/>
                  <w:iCs/>
                  <w:sz w:val="20"/>
                  <w:szCs w:val="20"/>
                </w:rPr>
                <w:t>Equisetum fluviatile</w:t>
              </w:r>
            </w:ins>
          </w:p>
        </w:tc>
        <w:tc>
          <w:tcPr>
            <w:tcW w:w="960" w:type="dxa"/>
            <w:tcBorders>
              <w:top w:val="nil"/>
              <w:left w:val="nil"/>
              <w:bottom w:val="nil"/>
              <w:right w:val="nil"/>
            </w:tcBorders>
            <w:shd w:val="clear" w:color="auto" w:fill="auto"/>
            <w:noWrap/>
            <w:vAlign w:val="bottom"/>
            <w:hideMark/>
          </w:tcPr>
          <w:p w14:paraId="09A9E2C2" w14:textId="77777777" w:rsidR="004F6583" w:rsidRPr="004F6583" w:rsidRDefault="004F6583" w:rsidP="004F6583">
            <w:pPr>
              <w:spacing w:after="0" w:line="240" w:lineRule="auto"/>
              <w:jc w:val="center"/>
              <w:rPr>
                <w:ins w:id="2875" w:author="Stefanie Lane" w:date="2022-05-12T12:10:00Z"/>
                <w:rFonts w:ascii="Calibri" w:eastAsia="Times New Roman" w:hAnsi="Calibri" w:cs="Calibri"/>
                <w:color w:val="000000"/>
              </w:rPr>
            </w:pPr>
            <w:ins w:id="2876" w:author="Stefanie Lane" w:date="2022-05-12T12:10:00Z">
              <w:r w:rsidRPr="004F6583">
                <w:rPr>
                  <w:rFonts w:ascii="Calibri" w:eastAsia="Times New Roman" w:hAnsi="Calibri" w:cs="Calibri"/>
                  <w:color w:val="000000"/>
                </w:rPr>
                <w:t>0.88</w:t>
              </w:r>
            </w:ins>
          </w:p>
        </w:tc>
        <w:tc>
          <w:tcPr>
            <w:tcW w:w="960" w:type="dxa"/>
            <w:tcBorders>
              <w:top w:val="nil"/>
              <w:left w:val="nil"/>
              <w:bottom w:val="nil"/>
              <w:right w:val="nil"/>
            </w:tcBorders>
            <w:shd w:val="clear" w:color="auto" w:fill="auto"/>
            <w:noWrap/>
            <w:vAlign w:val="bottom"/>
            <w:hideMark/>
          </w:tcPr>
          <w:p w14:paraId="556CE220" w14:textId="77777777" w:rsidR="004F6583" w:rsidRPr="004F6583" w:rsidRDefault="004F6583" w:rsidP="004F6583">
            <w:pPr>
              <w:spacing w:after="0" w:line="240" w:lineRule="auto"/>
              <w:jc w:val="center"/>
              <w:rPr>
                <w:ins w:id="2877" w:author="Stefanie Lane" w:date="2022-05-12T12:10:00Z"/>
                <w:rFonts w:ascii="Calibri" w:eastAsia="Times New Roman" w:hAnsi="Calibri" w:cs="Calibri"/>
                <w:color w:val="000000"/>
              </w:rPr>
            </w:pPr>
            <w:ins w:id="2878" w:author="Stefanie Lane" w:date="2022-05-12T12:10:00Z">
              <w:r w:rsidRPr="004F6583">
                <w:rPr>
                  <w:rFonts w:ascii="Calibri" w:eastAsia="Times New Roman" w:hAnsi="Calibri" w:cs="Calibri"/>
                  <w:color w:val="000000"/>
                </w:rPr>
                <w:t>0.58</w:t>
              </w:r>
            </w:ins>
          </w:p>
        </w:tc>
        <w:tc>
          <w:tcPr>
            <w:tcW w:w="960" w:type="dxa"/>
            <w:tcBorders>
              <w:top w:val="nil"/>
              <w:left w:val="nil"/>
              <w:bottom w:val="nil"/>
              <w:right w:val="nil"/>
            </w:tcBorders>
            <w:shd w:val="clear" w:color="auto" w:fill="auto"/>
            <w:noWrap/>
            <w:vAlign w:val="bottom"/>
            <w:hideMark/>
          </w:tcPr>
          <w:p w14:paraId="4D2BC190" w14:textId="77777777" w:rsidR="004F6583" w:rsidRPr="004F6583" w:rsidRDefault="004F6583" w:rsidP="004F6583">
            <w:pPr>
              <w:spacing w:after="0" w:line="240" w:lineRule="auto"/>
              <w:jc w:val="center"/>
              <w:rPr>
                <w:ins w:id="2879" w:author="Stefanie Lane" w:date="2022-05-12T12:10:00Z"/>
                <w:rFonts w:ascii="Calibri" w:eastAsia="Times New Roman" w:hAnsi="Calibri" w:cs="Calibri"/>
                <w:color w:val="000000"/>
              </w:rPr>
            </w:pPr>
            <w:ins w:id="2880" w:author="Stefanie Lane" w:date="2022-05-12T12:10:00Z">
              <w:r w:rsidRPr="004F6583">
                <w:rPr>
                  <w:rFonts w:ascii="Calibri" w:eastAsia="Times New Roman" w:hAnsi="Calibri" w:cs="Calibri"/>
                  <w:color w:val="000000"/>
                </w:rPr>
                <w:t>0.04</w:t>
              </w:r>
            </w:ins>
          </w:p>
        </w:tc>
        <w:tc>
          <w:tcPr>
            <w:tcW w:w="1760" w:type="dxa"/>
            <w:tcBorders>
              <w:top w:val="nil"/>
              <w:left w:val="nil"/>
              <w:bottom w:val="single" w:sz="4" w:space="0" w:color="auto"/>
              <w:right w:val="nil"/>
            </w:tcBorders>
            <w:shd w:val="clear" w:color="auto" w:fill="auto"/>
            <w:noWrap/>
            <w:vAlign w:val="bottom"/>
            <w:hideMark/>
          </w:tcPr>
          <w:p w14:paraId="22AD8649" w14:textId="77777777" w:rsidR="004F6583" w:rsidRPr="004F6583" w:rsidRDefault="004F6583" w:rsidP="004F6583">
            <w:pPr>
              <w:spacing w:after="0" w:line="240" w:lineRule="auto"/>
              <w:jc w:val="center"/>
              <w:rPr>
                <w:ins w:id="2881" w:author="Stefanie Lane" w:date="2022-05-12T12:10:00Z"/>
                <w:rFonts w:ascii="Calibri" w:eastAsia="Times New Roman" w:hAnsi="Calibri" w:cs="Calibri"/>
                <w:color w:val="000000"/>
              </w:rPr>
            </w:pPr>
            <w:ins w:id="2882" w:author="Stefanie Lane" w:date="2022-05-12T12:10:00Z">
              <w:r w:rsidRPr="004F6583">
                <w:rPr>
                  <w:rFonts w:ascii="Calibri" w:eastAsia="Times New Roman" w:hAnsi="Calibri" w:cs="Calibri"/>
                  <w:color w:val="000000"/>
                </w:rPr>
                <w:t>-96.43</w:t>
              </w:r>
            </w:ins>
          </w:p>
        </w:tc>
      </w:tr>
      <w:tr w:rsidR="004F6583" w:rsidRPr="004F6583" w14:paraId="1490D719" w14:textId="77777777" w:rsidTr="004F6583">
        <w:trPr>
          <w:trHeight w:val="290"/>
          <w:ins w:id="2883" w:author="Stefanie Lane" w:date="2022-05-12T12:10:00Z"/>
        </w:trPr>
        <w:tc>
          <w:tcPr>
            <w:tcW w:w="1700" w:type="dxa"/>
            <w:vMerge/>
            <w:tcBorders>
              <w:top w:val="nil"/>
              <w:left w:val="nil"/>
              <w:bottom w:val="single" w:sz="4" w:space="0" w:color="000000"/>
              <w:right w:val="nil"/>
            </w:tcBorders>
            <w:vAlign w:val="center"/>
            <w:hideMark/>
          </w:tcPr>
          <w:p w14:paraId="450AB69A" w14:textId="77777777" w:rsidR="004F6583" w:rsidRPr="004F6583" w:rsidRDefault="004F6583" w:rsidP="004F6583">
            <w:pPr>
              <w:spacing w:after="0" w:line="240" w:lineRule="auto"/>
              <w:rPr>
                <w:ins w:id="2884"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70C0E2F" w14:textId="77777777" w:rsidR="004F6583" w:rsidRPr="004F6583" w:rsidRDefault="004F6583" w:rsidP="004F6583">
            <w:pPr>
              <w:spacing w:after="0" w:line="240" w:lineRule="auto"/>
              <w:rPr>
                <w:ins w:id="2885" w:author="Stefanie Lane" w:date="2022-05-12T12:10:00Z"/>
                <w:rFonts w:ascii="Arial" w:eastAsia="Times New Roman" w:hAnsi="Arial" w:cs="Arial"/>
                <w:i/>
                <w:iCs/>
                <w:sz w:val="20"/>
                <w:szCs w:val="20"/>
              </w:rPr>
            </w:pPr>
            <w:ins w:id="2886" w:author="Stefanie Lane" w:date="2022-05-12T12:10:00Z">
              <w:r w:rsidRPr="004F6583">
                <w:rPr>
                  <w:rFonts w:ascii="Arial" w:eastAsia="Times New Roman" w:hAnsi="Arial" w:cs="Arial"/>
                  <w:i/>
                  <w:iCs/>
                  <w:sz w:val="20"/>
                  <w:szCs w:val="20"/>
                </w:rPr>
                <w:t>Mentha arvensis</w:t>
              </w:r>
            </w:ins>
          </w:p>
        </w:tc>
        <w:tc>
          <w:tcPr>
            <w:tcW w:w="960" w:type="dxa"/>
            <w:tcBorders>
              <w:top w:val="single" w:sz="4" w:space="0" w:color="auto"/>
              <w:left w:val="nil"/>
              <w:bottom w:val="single" w:sz="4" w:space="0" w:color="auto"/>
              <w:right w:val="nil"/>
            </w:tcBorders>
            <w:shd w:val="clear" w:color="auto" w:fill="auto"/>
            <w:noWrap/>
            <w:vAlign w:val="bottom"/>
            <w:hideMark/>
          </w:tcPr>
          <w:p w14:paraId="3488EB8E" w14:textId="77777777" w:rsidR="004F6583" w:rsidRPr="004F6583" w:rsidRDefault="004F6583" w:rsidP="004F6583">
            <w:pPr>
              <w:spacing w:after="0" w:line="240" w:lineRule="auto"/>
              <w:jc w:val="center"/>
              <w:rPr>
                <w:ins w:id="2887" w:author="Stefanie Lane" w:date="2022-05-12T12:10:00Z"/>
                <w:rFonts w:ascii="Calibri" w:eastAsia="Times New Roman" w:hAnsi="Calibri" w:cs="Calibri"/>
                <w:color w:val="000000"/>
              </w:rPr>
            </w:pPr>
            <w:ins w:id="2888" w:author="Stefanie Lane" w:date="2022-05-12T12:10:00Z">
              <w:r w:rsidRPr="004F6583">
                <w:rPr>
                  <w:rFonts w:ascii="Calibri" w:eastAsia="Times New Roman" w:hAnsi="Calibri" w:cs="Calibri"/>
                  <w:color w:val="000000"/>
                </w:rPr>
                <w:t>0.29</w:t>
              </w:r>
            </w:ins>
          </w:p>
        </w:tc>
        <w:tc>
          <w:tcPr>
            <w:tcW w:w="960" w:type="dxa"/>
            <w:tcBorders>
              <w:top w:val="single" w:sz="4" w:space="0" w:color="auto"/>
              <w:left w:val="nil"/>
              <w:bottom w:val="single" w:sz="4" w:space="0" w:color="auto"/>
              <w:right w:val="nil"/>
            </w:tcBorders>
            <w:shd w:val="clear" w:color="auto" w:fill="auto"/>
            <w:noWrap/>
            <w:vAlign w:val="bottom"/>
            <w:hideMark/>
          </w:tcPr>
          <w:p w14:paraId="03C16F32" w14:textId="77777777" w:rsidR="004F6583" w:rsidRPr="004F6583" w:rsidRDefault="004F6583" w:rsidP="004F6583">
            <w:pPr>
              <w:spacing w:after="0" w:line="240" w:lineRule="auto"/>
              <w:jc w:val="center"/>
              <w:rPr>
                <w:ins w:id="2889" w:author="Stefanie Lane" w:date="2022-05-12T12:10:00Z"/>
                <w:rFonts w:ascii="Calibri" w:eastAsia="Times New Roman" w:hAnsi="Calibri" w:cs="Calibri"/>
                <w:color w:val="000000"/>
              </w:rPr>
            </w:pPr>
            <w:ins w:id="2890" w:author="Stefanie Lane" w:date="2022-05-12T12:10:00Z">
              <w:r w:rsidRPr="004F6583">
                <w:rPr>
                  <w:rFonts w:ascii="Calibri" w:eastAsia="Times New Roman" w:hAnsi="Calibri" w:cs="Calibri"/>
                  <w:color w:val="000000"/>
                </w:rPr>
                <w:t>0.16</w:t>
              </w:r>
            </w:ins>
          </w:p>
        </w:tc>
        <w:tc>
          <w:tcPr>
            <w:tcW w:w="960" w:type="dxa"/>
            <w:tcBorders>
              <w:top w:val="single" w:sz="4" w:space="0" w:color="auto"/>
              <w:left w:val="nil"/>
              <w:bottom w:val="single" w:sz="4" w:space="0" w:color="auto"/>
              <w:right w:val="nil"/>
            </w:tcBorders>
            <w:shd w:val="clear" w:color="auto" w:fill="auto"/>
            <w:noWrap/>
            <w:vAlign w:val="bottom"/>
            <w:hideMark/>
          </w:tcPr>
          <w:p w14:paraId="2ED38504" w14:textId="77777777" w:rsidR="004F6583" w:rsidRPr="004F6583" w:rsidRDefault="004F6583" w:rsidP="004F6583">
            <w:pPr>
              <w:spacing w:after="0" w:line="240" w:lineRule="auto"/>
              <w:jc w:val="center"/>
              <w:rPr>
                <w:ins w:id="2891" w:author="Stefanie Lane" w:date="2022-05-12T12:10:00Z"/>
                <w:rFonts w:ascii="Calibri" w:eastAsia="Times New Roman" w:hAnsi="Calibri" w:cs="Calibri"/>
                <w:color w:val="000000"/>
              </w:rPr>
            </w:pPr>
            <w:ins w:id="2892" w:author="Stefanie Lane" w:date="2022-05-12T12:10:00Z">
              <w:r w:rsidRPr="004F6583">
                <w:rPr>
                  <w:rFonts w:ascii="Calibri" w:eastAsia="Times New Roman" w:hAnsi="Calibri" w:cs="Calibri"/>
                  <w:color w:val="000000"/>
                </w:rPr>
                <w:t>0.04</w:t>
              </w:r>
            </w:ins>
          </w:p>
        </w:tc>
        <w:tc>
          <w:tcPr>
            <w:tcW w:w="1760" w:type="dxa"/>
            <w:tcBorders>
              <w:top w:val="nil"/>
              <w:left w:val="nil"/>
              <w:bottom w:val="single" w:sz="4" w:space="0" w:color="auto"/>
              <w:right w:val="nil"/>
            </w:tcBorders>
            <w:shd w:val="clear" w:color="auto" w:fill="auto"/>
            <w:noWrap/>
            <w:vAlign w:val="bottom"/>
            <w:hideMark/>
          </w:tcPr>
          <w:p w14:paraId="03A2B89B" w14:textId="77777777" w:rsidR="004F6583" w:rsidRPr="004F6583" w:rsidRDefault="004F6583" w:rsidP="004F6583">
            <w:pPr>
              <w:spacing w:after="0" w:line="240" w:lineRule="auto"/>
              <w:jc w:val="center"/>
              <w:rPr>
                <w:ins w:id="2893" w:author="Stefanie Lane" w:date="2022-05-12T12:10:00Z"/>
                <w:rFonts w:ascii="Calibri" w:eastAsia="Times New Roman" w:hAnsi="Calibri" w:cs="Calibri"/>
                <w:color w:val="000000"/>
              </w:rPr>
            </w:pPr>
            <w:ins w:id="2894" w:author="Stefanie Lane" w:date="2022-05-12T12:10:00Z">
              <w:r w:rsidRPr="004F6583">
                <w:rPr>
                  <w:rFonts w:ascii="Calibri" w:eastAsia="Times New Roman" w:hAnsi="Calibri" w:cs="Calibri"/>
                  <w:color w:val="000000"/>
                </w:rPr>
                <w:t>-96.43</w:t>
              </w:r>
            </w:ins>
          </w:p>
        </w:tc>
      </w:tr>
      <w:tr w:rsidR="004F6583" w:rsidRPr="004F6583" w14:paraId="077E7722" w14:textId="77777777" w:rsidTr="004F6583">
        <w:trPr>
          <w:trHeight w:val="290"/>
          <w:ins w:id="2895" w:author="Stefanie Lane" w:date="2022-05-12T12:10:00Z"/>
        </w:trPr>
        <w:tc>
          <w:tcPr>
            <w:tcW w:w="1700" w:type="dxa"/>
            <w:vMerge/>
            <w:tcBorders>
              <w:top w:val="nil"/>
              <w:left w:val="nil"/>
              <w:bottom w:val="single" w:sz="4" w:space="0" w:color="000000"/>
              <w:right w:val="nil"/>
            </w:tcBorders>
            <w:vAlign w:val="center"/>
            <w:hideMark/>
          </w:tcPr>
          <w:p w14:paraId="139883D2" w14:textId="77777777" w:rsidR="004F6583" w:rsidRPr="004F6583" w:rsidRDefault="004F6583" w:rsidP="004F6583">
            <w:pPr>
              <w:spacing w:after="0" w:line="240" w:lineRule="auto"/>
              <w:rPr>
                <w:ins w:id="2896"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D05C96F" w14:textId="77777777" w:rsidR="004F6583" w:rsidRPr="004F6583" w:rsidRDefault="004F6583" w:rsidP="004F6583">
            <w:pPr>
              <w:spacing w:after="0" w:line="240" w:lineRule="auto"/>
              <w:rPr>
                <w:ins w:id="2897" w:author="Stefanie Lane" w:date="2022-05-12T12:10:00Z"/>
                <w:rFonts w:ascii="Arial" w:eastAsia="Times New Roman" w:hAnsi="Arial" w:cs="Arial"/>
                <w:i/>
                <w:iCs/>
                <w:sz w:val="20"/>
                <w:szCs w:val="20"/>
              </w:rPr>
            </w:pPr>
            <w:ins w:id="2898" w:author="Stefanie Lane" w:date="2022-05-12T12:10:00Z">
              <w:r w:rsidRPr="004F6583">
                <w:rPr>
                  <w:rFonts w:ascii="Arial" w:eastAsia="Times New Roman" w:hAnsi="Arial" w:cs="Arial"/>
                  <w:i/>
                  <w:iCs/>
                  <w:sz w:val="20"/>
                  <w:szCs w:val="20"/>
                </w:rPr>
                <w:t xml:space="preserve">Trifolium </w:t>
              </w:r>
              <w:proofErr w:type="spellStart"/>
              <w:r w:rsidRPr="004F6583">
                <w:rPr>
                  <w:rFonts w:ascii="Arial" w:eastAsia="Times New Roman" w:hAnsi="Arial" w:cs="Arial"/>
                  <w:i/>
                  <w:iCs/>
                  <w:sz w:val="20"/>
                  <w:szCs w:val="20"/>
                </w:rPr>
                <w:t>wormskjoldii</w:t>
              </w:r>
              <w:proofErr w:type="spellEnd"/>
            </w:ins>
          </w:p>
        </w:tc>
        <w:tc>
          <w:tcPr>
            <w:tcW w:w="960" w:type="dxa"/>
            <w:tcBorders>
              <w:top w:val="nil"/>
              <w:left w:val="nil"/>
              <w:bottom w:val="nil"/>
              <w:right w:val="nil"/>
            </w:tcBorders>
            <w:shd w:val="clear" w:color="auto" w:fill="auto"/>
            <w:noWrap/>
            <w:vAlign w:val="bottom"/>
            <w:hideMark/>
          </w:tcPr>
          <w:p w14:paraId="420D7F5D" w14:textId="77777777" w:rsidR="004F6583" w:rsidRPr="004F6583" w:rsidRDefault="004F6583" w:rsidP="004F6583">
            <w:pPr>
              <w:spacing w:after="0" w:line="240" w:lineRule="auto"/>
              <w:jc w:val="center"/>
              <w:rPr>
                <w:ins w:id="2899" w:author="Stefanie Lane" w:date="2022-05-12T12:10:00Z"/>
                <w:rFonts w:ascii="Calibri" w:eastAsia="Times New Roman" w:hAnsi="Calibri" w:cs="Calibri"/>
                <w:color w:val="000000"/>
              </w:rPr>
            </w:pPr>
            <w:ins w:id="2900" w:author="Stefanie Lane" w:date="2022-05-12T12:10:00Z">
              <w:r w:rsidRPr="004F6583">
                <w:rPr>
                  <w:rFonts w:ascii="Calibri" w:eastAsia="Times New Roman" w:hAnsi="Calibri" w:cs="Calibri"/>
                  <w:color w:val="000000"/>
                </w:rPr>
                <w:t>0.41</w:t>
              </w:r>
            </w:ins>
          </w:p>
        </w:tc>
        <w:tc>
          <w:tcPr>
            <w:tcW w:w="960" w:type="dxa"/>
            <w:tcBorders>
              <w:top w:val="nil"/>
              <w:left w:val="nil"/>
              <w:bottom w:val="nil"/>
              <w:right w:val="nil"/>
            </w:tcBorders>
            <w:shd w:val="clear" w:color="auto" w:fill="auto"/>
            <w:noWrap/>
            <w:vAlign w:val="bottom"/>
            <w:hideMark/>
          </w:tcPr>
          <w:p w14:paraId="1ADBFD09" w14:textId="77777777" w:rsidR="004F6583" w:rsidRPr="004F6583" w:rsidRDefault="004F6583" w:rsidP="004F6583">
            <w:pPr>
              <w:spacing w:after="0" w:line="240" w:lineRule="auto"/>
              <w:jc w:val="center"/>
              <w:rPr>
                <w:ins w:id="2901" w:author="Stefanie Lane" w:date="2022-05-12T12:10:00Z"/>
                <w:rFonts w:ascii="Calibri" w:eastAsia="Times New Roman" w:hAnsi="Calibri" w:cs="Calibri"/>
                <w:color w:val="000000"/>
              </w:rPr>
            </w:pPr>
            <w:ins w:id="2902" w:author="Stefanie Lane" w:date="2022-05-12T12:10:00Z">
              <w:r w:rsidRPr="004F6583">
                <w:rPr>
                  <w:rFonts w:ascii="Calibri" w:eastAsia="Times New Roman" w:hAnsi="Calibri" w:cs="Calibri"/>
                  <w:color w:val="000000"/>
                </w:rPr>
                <w:t>0.13</w:t>
              </w:r>
            </w:ins>
          </w:p>
        </w:tc>
        <w:tc>
          <w:tcPr>
            <w:tcW w:w="960" w:type="dxa"/>
            <w:tcBorders>
              <w:top w:val="nil"/>
              <w:left w:val="nil"/>
              <w:bottom w:val="nil"/>
              <w:right w:val="nil"/>
            </w:tcBorders>
            <w:shd w:val="clear" w:color="auto" w:fill="auto"/>
            <w:noWrap/>
            <w:vAlign w:val="bottom"/>
            <w:hideMark/>
          </w:tcPr>
          <w:p w14:paraId="04870B7A" w14:textId="77777777" w:rsidR="004F6583" w:rsidRPr="004F6583" w:rsidRDefault="004F6583" w:rsidP="004F6583">
            <w:pPr>
              <w:spacing w:after="0" w:line="240" w:lineRule="auto"/>
              <w:jc w:val="center"/>
              <w:rPr>
                <w:ins w:id="2903" w:author="Stefanie Lane" w:date="2022-05-12T12:10:00Z"/>
                <w:rFonts w:ascii="Calibri" w:eastAsia="Times New Roman" w:hAnsi="Calibri" w:cs="Calibri"/>
                <w:color w:val="000000"/>
              </w:rPr>
            </w:pPr>
            <w:ins w:id="2904" w:author="Stefanie Lane" w:date="2022-05-12T12:10:00Z">
              <w:r w:rsidRPr="004F6583">
                <w:rPr>
                  <w:rFonts w:ascii="Calibri" w:eastAsia="Times New Roman" w:hAnsi="Calibri" w:cs="Calibri"/>
                  <w:color w:val="000000"/>
                </w:rPr>
                <w:t>0.07</w:t>
              </w:r>
            </w:ins>
          </w:p>
        </w:tc>
        <w:tc>
          <w:tcPr>
            <w:tcW w:w="1760" w:type="dxa"/>
            <w:tcBorders>
              <w:top w:val="nil"/>
              <w:left w:val="nil"/>
              <w:bottom w:val="single" w:sz="4" w:space="0" w:color="auto"/>
              <w:right w:val="nil"/>
            </w:tcBorders>
            <w:shd w:val="clear" w:color="auto" w:fill="auto"/>
            <w:noWrap/>
            <w:vAlign w:val="bottom"/>
            <w:hideMark/>
          </w:tcPr>
          <w:p w14:paraId="4BD00C8E" w14:textId="77777777" w:rsidR="004F6583" w:rsidRPr="004F6583" w:rsidRDefault="004F6583" w:rsidP="004F6583">
            <w:pPr>
              <w:spacing w:after="0" w:line="240" w:lineRule="auto"/>
              <w:jc w:val="center"/>
              <w:rPr>
                <w:ins w:id="2905" w:author="Stefanie Lane" w:date="2022-05-12T12:10:00Z"/>
                <w:rFonts w:ascii="Calibri" w:eastAsia="Times New Roman" w:hAnsi="Calibri" w:cs="Calibri"/>
                <w:color w:val="000000"/>
              </w:rPr>
            </w:pPr>
            <w:ins w:id="2906" w:author="Stefanie Lane" w:date="2022-05-12T12:10:00Z">
              <w:r w:rsidRPr="004F6583">
                <w:rPr>
                  <w:rFonts w:ascii="Calibri" w:eastAsia="Times New Roman" w:hAnsi="Calibri" w:cs="Calibri"/>
                  <w:color w:val="000000"/>
                </w:rPr>
                <w:t>-92.86</w:t>
              </w:r>
            </w:ins>
          </w:p>
        </w:tc>
      </w:tr>
      <w:tr w:rsidR="004F6583" w:rsidRPr="004F6583" w14:paraId="0A605CCF" w14:textId="77777777" w:rsidTr="004F6583">
        <w:trPr>
          <w:trHeight w:val="290"/>
          <w:ins w:id="2907" w:author="Stefanie Lane" w:date="2022-05-12T12:10:00Z"/>
        </w:trPr>
        <w:tc>
          <w:tcPr>
            <w:tcW w:w="1700" w:type="dxa"/>
            <w:vMerge/>
            <w:tcBorders>
              <w:top w:val="nil"/>
              <w:left w:val="nil"/>
              <w:bottom w:val="single" w:sz="4" w:space="0" w:color="000000"/>
              <w:right w:val="nil"/>
            </w:tcBorders>
            <w:vAlign w:val="center"/>
            <w:hideMark/>
          </w:tcPr>
          <w:p w14:paraId="19AD1B23" w14:textId="77777777" w:rsidR="004F6583" w:rsidRPr="004F6583" w:rsidRDefault="004F6583" w:rsidP="004F6583">
            <w:pPr>
              <w:spacing w:after="0" w:line="240" w:lineRule="auto"/>
              <w:rPr>
                <w:ins w:id="2908"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0F6C1A4" w14:textId="77777777" w:rsidR="004F6583" w:rsidRPr="004F6583" w:rsidRDefault="004F6583" w:rsidP="004F6583">
            <w:pPr>
              <w:spacing w:after="0" w:line="240" w:lineRule="auto"/>
              <w:rPr>
                <w:ins w:id="2909" w:author="Stefanie Lane" w:date="2022-05-12T12:10:00Z"/>
                <w:rFonts w:ascii="Arial" w:eastAsia="Times New Roman" w:hAnsi="Arial" w:cs="Arial"/>
                <w:i/>
                <w:iCs/>
                <w:sz w:val="20"/>
                <w:szCs w:val="20"/>
              </w:rPr>
            </w:pPr>
            <w:ins w:id="2910" w:author="Stefanie Lane" w:date="2022-05-12T12:10:00Z">
              <w:r w:rsidRPr="004F6583">
                <w:rPr>
                  <w:rFonts w:ascii="Arial" w:eastAsia="Times New Roman" w:hAnsi="Arial" w:cs="Arial"/>
                  <w:i/>
                  <w:iCs/>
                  <w:sz w:val="20"/>
                  <w:szCs w:val="20"/>
                </w:rPr>
                <w:t>Lysimachia thyrsiflora</w:t>
              </w:r>
            </w:ins>
          </w:p>
        </w:tc>
        <w:tc>
          <w:tcPr>
            <w:tcW w:w="960" w:type="dxa"/>
            <w:tcBorders>
              <w:top w:val="single" w:sz="4" w:space="0" w:color="auto"/>
              <w:left w:val="nil"/>
              <w:bottom w:val="single" w:sz="4" w:space="0" w:color="auto"/>
              <w:right w:val="nil"/>
            </w:tcBorders>
            <w:shd w:val="clear" w:color="auto" w:fill="auto"/>
            <w:noWrap/>
            <w:vAlign w:val="bottom"/>
            <w:hideMark/>
          </w:tcPr>
          <w:p w14:paraId="356F85B3" w14:textId="77777777" w:rsidR="004F6583" w:rsidRPr="004F6583" w:rsidRDefault="004F6583" w:rsidP="004F6583">
            <w:pPr>
              <w:spacing w:after="0" w:line="240" w:lineRule="auto"/>
              <w:jc w:val="center"/>
              <w:rPr>
                <w:ins w:id="2911" w:author="Stefanie Lane" w:date="2022-05-12T12:10:00Z"/>
                <w:rFonts w:ascii="Calibri" w:eastAsia="Times New Roman" w:hAnsi="Calibri" w:cs="Calibri"/>
                <w:color w:val="000000"/>
              </w:rPr>
            </w:pPr>
            <w:ins w:id="2912" w:author="Stefanie Lane" w:date="2022-05-12T12:10:00Z">
              <w:r w:rsidRPr="004F6583">
                <w:rPr>
                  <w:rFonts w:ascii="Calibri" w:eastAsia="Times New Roman" w:hAnsi="Calibri" w:cs="Calibri"/>
                  <w:color w:val="000000"/>
                </w:rPr>
                <w:t>0.09</w:t>
              </w:r>
            </w:ins>
          </w:p>
        </w:tc>
        <w:tc>
          <w:tcPr>
            <w:tcW w:w="960" w:type="dxa"/>
            <w:tcBorders>
              <w:top w:val="single" w:sz="4" w:space="0" w:color="auto"/>
              <w:left w:val="nil"/>
              <w:bottom w:val="single" w:sz="4" w:space="0" w:color="auto"/>
              <w:right w:val="nil"/>
            </w:tcBorders>
            <w:shd w:val="clear" w:color="auto" w:fill="auto"/>
            <w:noWrap/>
            <w:vAlign w:val="bottom"/>
            <w:hideMark/>
          </w:tcPr>
          <w:p w14:paraId="1268E4B2" w14:textId="77777777" w:rsidR="004F6583" w:rsidRPr="004F6583" w:rsidRDefault="004F6583" w:rsidP="004F6583">
            <w:pPr>
              <w:spacing w:after="0" w:line="240" w:lineRule="auto"/>
              <w:jc w:val="center"/>
              <w:rPr>
                <w:ins w:id="2913" w:author="Stefanie Lane" w:date="2022-05-12T12:10:00Z"/>
                <w:rFonts w:ascii="Calibri" w:eastAsia="Times New Roman" w:hAnsi="Calibri" w:cs="Calibri"/>
                <w:color w:val="000000"/>
              </w:rPr>
            </w:pPr>
            <w:ins w:id="2914"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5D1A2AC6" w14:textId="77777777" w:rsidR="004F6583" w:rsidRPr="004F6583" w:rsidRDefault="004F6583" w:rsidP="004F6583">
            <w:pPr>
              <w:spacing w:after="0" w:line="240" w:lineRule="auto"/>
              <w:jc w:val="center"/>
              <w:rPr>
                <w:ins w:id="2915" w:author="Stefanie Lane" w:date="2022-05-12T12:10:00Z"/>
                <w:rFonts w:ascii="Calibri" w:eastAsia="Times New Roman" w:hAnsi="Calibri" w:cs="Calibri"/>
                <w:color w:val="000000"/>
              </w:rPr>
            </w:pPr>
            <w:ins w:id="2916" w:author="Stefanie Lane" w:date="2022-05-12T12:10:00Z">
              <w:r w:rsidRPr="004F6583">
                <w:rPr>
                  <w:rFonts w:ascii="Calibri" w:eastAsia="Times New Roman" w:hAnsi="Calibri" w:cs="Calibri"/>
                  <w:color w:val="000000"/>
                </w:rPr>
                <w:t>0.11</w:t>
              </w:r>
            </w:ins>
          </w:p>
        </w:tc>
        <w:tc>
          <w:tcPr>
            <w:tcW w:w="1760" w:type="dxa"/>
            <w:tcBorders>
              <w:top w:val="nil"/>
              <w:left w:val="nil"/>
              <w:bottom w:val="single" w:sz="4" w:space="0" w:color="auto"/>
              <w:right w:val="nil"/>
            </w:tcBorders>
            <w:shd w:val="clear" w:color="auto" w:fill="auto"/>
            <w:noWrap/>
            <w:vAlign w:val="bottom"/>
            <w:hideMark/>
          </w:tcPr>
          <w:p w14:paraId="4FE7CAEA" w14:textId="77777777" w:rsidR="004F6583" w:rsidRPr="004F6583" w:rsidRDefault="004F6583" w:rsidP="004F6583">
            <w:pPr>
              <w:spacing w:after="0" w:line="240" w:lineRule="auto"/>
              <w:jc w:val="center"/>
              <w:rPr>
                <w:ins w:id="2917" w:author="Stefanie Lane" w:date="2022-05-12T12:10:00Z"/>
                <w:rFonts w:ascii="Calibri" w:eastAsia="Times New Roman" w:hAnsi="Calibri" w:cs="Calibri"/>
                <w:color w:val="000000"/>
              </w:rPr>
            </w:pPr>
            <w:ins w:id="2918" w:author="Stefanie Lane" w:date="2022-05-12T12:10:00Z">
              <w:r w:rsidRPr="004F6583">
                <w:rPr>
                  <w:rFonts w:ascii="Calibri" w:eastAsia="Times New Roman" w:hAnsi="Calibri" w:cs="Calibri"/>
                  <w:color w:val="000000"/>
                </w:rPr>
                <w:t>-89.29</w:t>
              </w:r>
            </w:ins>
          </w:p>
        </w:tc>
      </w:tr>
      <w:tr w:rsidR="004F6583" w:rsidRPr="004F6583" w14:paraId="0D1852D5" w14:textId="77777777" w:rsidTr="004F6583">
        <w:trPr>
          <w:trHeight w:val="290"/>
          <w:ins w:id="2919" w:author="Stefanie Lane" w:date="2022-05-12T12:10:00Z"/>
        </w:trPr>
        <w:tc>
          <w:tcPr>
            <w:tcW w:w="1700" w:type="dxa"/>
            <w:vMerge/>
            <w:tcBorders>
              <w:top w:val="nil"/>
              <w:left w:val="nil"/>
              <w:bottom w:val="single" w:sz="4" w:space="0" w:color="000000"/>
              <w:right w:val="nil"/>
            </w:tcBorders>
            <w:vAlign w:val="center"/>
            <w:hideMark/>
          </w:tcPr>
          <w:p w14:paraId="2DD536F5" w14:textId="77777777" w:rsidR="004F6583" w:rsidRPr="004F6583" w:rsidRDefault="004F6583" w:rsidP="004F6583">
            <w:pPr>
              <w:spacing w:after="0" w:line="240" w:lineRule="auto"/>
              <w:rPr>
                <w:ins w:id="2920"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7AA32F6" w14:textId="77777777" w:rsidR="004F6583" w:rsidRPr="004F6583" w:rsidRDefault="004F6583" w:rsidP="004F6583">
            <w:pPr>
              <w:spacing w:after="0" w:line="240" w:lineRule="auto"/>
              <w:rPr>
                <w:ins w:id="2921" w:author="Stefanie Lane" w:date="2022-05-12T12:10:00Z"/>
                <w:rFonts w:ascii="Arial" w:eastAsia="Times New Roman" w:hAnsi="Arial" w:cs="Arial"/>
                <w:i/>
                <w:iCs/>
                <w:sz w:val="20"/>
                <w:szCs w:val="20"/>
              </w:rPr>
            </w:pPr>
            <w:proofErr w:type="spellStart"/>
            <w:ins w:id="2922" w:author="Stefanie Lane" w:date="2022-05-12T12:10:00Z">
              <w:r w:rsidRPr="004F6583">
                <w:rPr>
                  <w:rFonts w:ascii="Arial" w:eastAsia="Times New Roman" w:hAnsi="Arial" w:cs="Arial"/>
                  <w:i/>
                  <w:iCs/>
                  <w:sz w:val="20"/>
                  <w:szCs w:val="20"/>
                </w:rPr>
                <w:t>Rumex</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onglomeratus</w:t>
              </w:r>
              <w:proofErr w:type="spellEnd"/>
            </w:ins>
          </w:p>
        </w:tc>
        <w:tc>
          <w:tcPr>
            <w:tcW w:w="960" w:type="dxa"/>
            <w:tcBorders>
              <w:top w:val="nil"/>
              <w:left w:val="nil"/>
              <w:bottom w:val="nil"/>
              <w:right w:val="nil"/>
            </w:tcBorders>
            <w:shd w:val="clear" w:color="auto" w:fill="auto"/>
            <w:noWrap/>
            <w:vAlign w:val="bottom"/>
            <w:hideMark/>
          </w:tcPr>
          <w:p w14:paraId="0771FF08" w14:textId="77777777" w:rsidR="004F6583" w:rsidRPr="004F6583" w:rsidRDefault="004F6583" w:rsidP="004F6583">
            <w:pPr>
              <w:spacing w:after="0" w:line="240" w:lineRule="auto"/>
              <w:jc w:val="center"/>
              <w:rPr>
                <w:ins w:id="2923" w:author="Stefanie Lane" w:date="2022-05-12T12:10:00Z"/>
                <w:rFonts w:ascii="Calibri" w:eastAsia="Times New Roman" w:hAnsi="Calibri" w:cs="Calibri"/>
                <w:color w:val="000000"/>
              </w:rPr>
            </w:pPr>
            <w:ins w:id="2924" w:author="Stefanie Lane" w:date="2022-05-12T12:10:00Z">
              <w:r w:rsidRPr="004F6583">
                <w:rPr>
                  <w:rFonts w:ascii="Calibri" w:eastAsia="Times New Roman" w:hAnsi="Calibri" w:cs="Calibri"/>
                  <w:color w:val="000000"/>
                </w:rPr>
                <w:t>0.03</w:t>
              </w:r>
            </w:ins>
          </w:p>
        </w:tc>
        <w:tc>
          <w:tcPr>
            <w:tcW w:w="960" w:type="dxa"/>
            <w:tcBorders>
              <w:top w:val="nil"/>
              <w:left w:val="nil"/>
              <w:bottom w:val="nil"/>
              <w:right w:val="nil"/>
            </w:tcBorders>
            <w:shd w:val="clear" w:color="auto" w:fill="auto"/>
            <w:noWrap/>
            <w:vAlign w:val="bottom"/>
            <w:hideMark/>
          </w:tcPr>
          <w:p w14:paraId="3B518C74" w14:textId="77777777" w:rsidR="004F6583" w:rsidRPr="004F6583" w:rsidRDefault="004F6583" w:rsidP="004F6583">
            <w:pPr>
              <w:spacing w:after="0" w:line="240" w:lineRule="auto"/>
              <w:jc w:val="center"/>
              <w:rPr>
                <w:ins w:id="2925" w:author="Stefanie Lane" w:date="2022-05-12T12:10:00Z"/>
                <w:rFonts w:ascii="Calibri" w:eastAsia="Times New Roman" w:hAnsi="Calibri" w:cs="Calibri"/>
                <w:color w:val="000000"/>
              </w:rPr>
            </w:pPr>
            <w:ins w:id="2926"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428620F9" w14:textId="77777777" w:rsidR="004F6583" w:rsidRPr="004F6583" w:rsidRDefault="004F6583" w:rsidP="004F6583">
            <w:pPr>
              <w:spacing w:after="0" w:line="240" w:lineRule="auto"/>
              <w:jc w:val="center"/>
              <w:rPr>
                <w:ins w:id="2927" w:author="Stefanie Lane" w:date="2022-05-12T12:10:00Z"/>
                <w:rFonts w:ascii="Calibri" w:eastAsia="Times New Roman" w:hAnsi="Calibri" w:cs="Calibri"/>
                <w:color w:val="000000"/>
              </w:rPr>
            </w:pPr>
            <w:ins w:id="2928" w:author="Stefanie Lane" w:date="2022-05-12T12:10:00Z">
              <w:r w:rsidRPr="004F6583">
                <w:rPr>
                  <w:rFonts w:ascii="Calibri" w:eastAsia="Times New Roman" w:hAnsi="Calibri" w:cs="Calibri"/>
                  <w:color w:val="000000"/>
                </w:rPr>
                <w:t>0.11</w:t>
              </w:r>
            </w:ins>
          </w:p>
        </w:tc>
        <w:tc>
          <w:tcPr>
            <w:tcW w:w="1760" w:type="dxa"/>
            <w:tcBorders>
              <w:top w:val="nil"/>
              <w:left w:val="nil"/>
              <w:bottom w:val="single" w:sz="4" w:space="0" w:color="auto"/>
              <w:right w:val="nil"/>
            </w:tcBorders>
            <w:shd w:val="clear" w:color="auto" w:fill="auto"/>
            <w:noWrap/>
            <w:vAlign w:val="bottom"/>
            <w:hideMark/>
          </w:tcPr>
          <w:p w14:paraId="2EABBA56" w14:textId="77777777" w:rsidR="004F6583" w:rsidRPr="004F6583" w:rsidRDefault="004F6583" w:rsidP="004F6583">
            <w:pPr>
              <w:spacing w:after="0" w:line="240" w:lineRule="auto"/>
              <w:jc w:val="center"/>
              <w:rPr>
                <w:ins w:id="2929" w:author="Stefanie Lane" w:date="2022-05-12T12:10:00Z"/>
                <w:rFonts w:ascii="Calibri" w:eastAsia="Times New Roman" w:hAnsi="Calibri" w:cs="Calibri"/>
                <w:color w:val="000000"/>
              </w:rPr>
            </w:pPr>
            <w:ins w:id="2930" w:author="Stefanie Lane" w:date="2022-05-12T12:10:00Z">
              <w:r w:rsidRPr="004F6583">
                <w:rPr>
                  <w:rFonts w:ascii="Calibri" w:eastAsia="Times New Roman" w:hAnsi="Calibri" w:cs="Calibri"/>
                  <w:color w:val="000000"/>
                </w:rPr>
                <w:t>-89.29</w:t>
              </w:r>
            </w:ins>
          </w:p>
        </w:tc>
      </w:tr>
      <w:tr w:rsidR="004F6583" w:rsidRPr="004F6583" w14:paraId="0486C2A8" w14:textId="77777777" w:rsidTr="004F6583">
        <w:trPr>
          <w:trHeight w:val="290"/>
          <w:ins w:id="2931" w:author="Stefanie Lane" w:date="2022-05-12T12:10:00Z"/>
        </w:trPr>
        <w:tc>
          <w:tcPr>
            <w:tcW w:w="1700" w:type="dxa"/>
            <w:vMerge/>
            <w:tcBorders>
              <w:top w:val="nil"/>
              <w:left w:val="nil"/>
              <w:bottom w:val="single" w:sz="4" w:space="0" w:color="000000"/>
              <w:right w:val="nil"/>
            </w:tcBorders>
            <w:vAlign w:val="center"/>
            <w:hideMark/>
          </w:tcPr>
          <w:p w14:paraId="792E63D5" w14:textId="77777777" w:rsidR="004F6583" w:rsidRPr="004F6583" w:rsidRDefault="004F6583" w:rsidP="004F6583">
            <w:pPr>
              <w:spacing w:after="0" w:line="240" w:lineRule="auto"/>
              <w:rPr>
                <w:ins w:id="2932"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3B8D3E6" w14:textId="77777777" w:rsidR="004F6583" w:rsidRPr="004F6583" w:rsidRDefault="004F6583" w:rsidP="004F6583">
            <w:pPr>
              <w:spacing w:after="0" w:line="240" w:lineRule="auto"/>
              <w:rPr>
                <w:ins w:id="2933" w:author="Stefanie Lane" w:date="2022-05-12T12:10:00Z"/>
                <w:rFonts w:ascii="Arial" w:eastAsia="Times New Roman" w:hAnsi="Arial" w:cs="Arial"/>
                <w:i/>
                <w:iCs/>
                <w:sz w:val="20"/>
                <w:szCs w:val="20"/>
              </w:rPr>
            </w:pPr>
            <w:proofErr w:type="spellStart"/>
            <w:ins w:id="2934" w:author="Stefanie Lane" w:date="2022-05-12T12:10:00Z">
              <w:r w:rsidRPr="004F6583">
                <w:rPr>
                  <w:rFonts w:ascii="Arial" w:eastAsia="Times New Roman" w:hAnsi="Arial" w:cs="Arial"/>
                  <w:i/>
                  <w:iCs/>
                  <w:sz w:val="20"/>
                  <w:szCs w:val="20"/>
                </w:rPr>
                <w:t>Rumex</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ccidentali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64A5D939" w14:textId="77777777" w:rsidR="004F6583" w:rsidRPr="004F6583" w:rsidRDefault="004F6583" w:rsidP="004F6583">
            <w:pPr>
              <w:spacing w:after="0" w:line="240" w:lineRule="auto"/>
              <w:jc w:val="center"/>
              <w:rPr>
                <w:ins w:id="2935" w:author="Stefanie Lane" w:date="2022-05-12T12:10:00Z"/>
                <w:rFonts w:ascii="Calibri" w:eastAsia="Times New Roman" w:hAnsi="Calibri" w:cs="Calibri"/>
                <w:color w:val="000000"/>
              </w:rPr>
            </w:pPr>
            <w:ins w:id="2936" w:author="Stefanie Lane" w:date="2022-05-12T12:10:00Z">
              <w:r w:rsidRPr="004F6583">
                <w:rPr>
                  <w:rFonts w:ascii="Calibri" w:eastAsia="Times New Roman" w:hAnsi="Calibri" w:cs="Calibri"/>
                  <w:color w:val="000000"/>
                </w:rPr>
                <w:t>0.12</w:t>
              </w:r>
            </w:ins>
          </w:p>
        </w:tc>
        <w:tc>
          <w:tcPr>
            <w:tcW w:w="960" w:type="dxa"/>
            <w:tcBorders>
              <w:top w:val="single" w:sz="4" w:space="0" w:color="auto"/>
              <w:left w:val="nil"/>
              <w:bottom w:val="single" w:sz="4" w:space="0" w:color="auto"/>
              <w:right w:val="nil"/>
            </w:tcBorders>
            <w:shd w:val="clear" w:color="auto" w:fill="auto"/>
            <w:noWrap/>
            <w:vAlign w:val="bottom"/>
            <w:hideMark/>
          </w:tcPr>
          <w:p w14:paraId="498B422A" w14:textId="77777777" w:rsidR="004F6583" w:rsidRPr="004F6583" w:rsidRDefault="004F6583" w:rsidP="004F6583">
            <w:pPr>
              <w:spacing w:after="0" w:line="240" w:lineRule="auto"/>
              <w:jc w:val="center"/>
              <w:rPr>
                <w:ins w:id="2937" w:author="Stefanie Lane" w:date="2022-05-12T12:10:00Z"/>
                <w:rFonts w:ascii="Calibri" w:eastAsia="Times New Roman" w:hAnsi="Calibri" w:cs="Calibri"/>
                <w:color w:val="000000"/>
              </w:rPr>
            </w:pPr>
            <w:ins w:id="2938" w:author="Stefanie Lane" w:date="2022-05-12T12:10:00Z">
              <w:r w:rsidRPr="004F6583">
                <w:rPr>
                  <w:rFonts w:ascii="Calibri" w:eastAsia="Times New Roman" w:hAnsi="Calibri" w:cs="Calibri"/>
                  <w:color w:val="000000"/>
                </w:rPr>
                <w:t>0.16</w:t>
              </w:r>
            </w:ins>
          </w:p>
        </w:tc>
        <w:tc>
          <w:tcPr>
            <w:tcW w:w="960" w:type="dxa"/>
            <w:tcBorders>
              <w:top w:val="single" w:sz="4" w:space="0" w:color="auto"/>
              <w:left w:val="nil"/>
              <w:bottom w:val="single" w:sz="4" w:space="0" w:color="auto"/>
              <w:right w:val="nil"/>
            </w:tcBorders>
            <w:shd w:val="clear" w:color="auto" w:fill="auto"/>
            <w:noWrap/>
            <w:vAlign w:val="bottom"/>
            <w:hideMark/>
          </w:tcPr>
          <w:p w14:paraId="7E7612A8" w14:textId="77777777" w:rsidR="004F6583" w:rsidRPr="004F6583" w:rsidRDefault="004F6583" w:rsidP="004F6583">
            <w:pPr>
              <w:spacing w:after="0" w:line="240" w:lineRule="auto"/>
              <w:jc w:val="center"/>
              <w:rPr>
                <w:ins w:id="2939" w:author="Stefanie Lane" w:date="2022-05-12T12:10:00Z"/>
                <w:rFonts w:ascii="Calibri" w:eastAsia="Times New Roman" w:hAnsi="Calibri" w:cs="Calibri"/>
                <w:color w:val="000000"/>
              </w:rPr>
            </w:pPr>
            <w:ins w:id="2940" w:author="Stefanie Lane" w:date="2022-05-12T12:10:00Z">
              <w:r w:rsidRPr="004F6583">
                <w:rPr>
                  <w:rFonts w:ascii="Calibri" w:eastAsia="Times New Roman" w:hAnsi="Calibri" w:cs="Calibri"/>
                  <w:color w:val="000000"/>
                </w:rPr>
                <w:t>0.11</w:t>
              </w:r>
            </w:ins>
          </w:p>
        </w:tc>
        <w:tc>
          <w:tcPr>
            <w:tcW w:w="1760" w:type="dxa"/>
            <w:tcBorders>
              <w:top w:val="nil"/>
              <w:left w:val="nil"/>
              <w:bottom w:val="single" w:sz="4" w:space="0" w:color="auto"/>
              <w:right w:val="nil"/>
            </w:tcBorders>
            <w:shd w:val="clear" w:color="auto" w:fill="auto"/>
            <w:noWrap/>
            <w:vAlign w:val="bottom"/>
            <w:hideMark/>
          </w:tcPr>
          <w:p w14:paraId="12B6A93A" w14:textId="77777777" w:rsidR="004F6583" w:rsidRPr="004F6583" w:rsidRDefault="004F6583" w:rsidP="004F6583">
            <w:pPr>
              <w:spacing w:after="0" w:line="240" w:lineRule="auto"/>
              <w:jc w:val="center"/>
              <w:rPr>
                <w:ins w:id="2941" w:author="Stefanie Lane" w:date="2022-05-12T12:10:00Z"/>
                <w:rFonts w:ascii="Calibri" w:eastAsia="Times New Roman" w:hAnsi="Calibri" w:cs="Calibri"/>
                <w:color w:val="000000"/>
              </w:rPr>
            </w:pPr>
            <w:ins w:id="2942" w:author="Stefanie Lane" w:date="2022-05-12T12:10:00Z">
              <w:r w:rsidRPr="004F6583">
                <w:rPr>
                  <w:rFonts w:ascii="Calibri" w:eastAsia="Times New Roman" w:hAnsi="Calibri" w:cs="Calibri"/>
                  <w:color w:val="000000"/>
                </w:rPr>
                <w:t>-89.29</w:t>
              </w:r>
            </w:ins>
          </w:p>
        </w:tc>
      </w:tr>
      <w:tr w:rsidR="004F6583" w:rsidRPr="004F6583" w14:paraId="098EC4F8" w14:textId="77777777" w:rsidTr="004F6583">
        <w:trPr>
          <w:trHeight w:val="290"/>
          <w:ins w:id="2943" w:author="Stefanie Lane" w:date="2022-05-12T12:10:00Z"/>
        </w:trPr>
        <w:tc>
          <w:tcPr>
            <w:tcW w:w="1700" w:type="dxa"/>
            <w:vMerge/>
            <w:tcBorders>
              <w:top w:val="nil"/>
              <w:left w:val="nil"/>
              <w:bottom w:val="single" w:sz="4" w:space="0" w:color="000000"/>
              <w:right w:val="nil"/>
            </w:tcBorders>
            <w:vAlign w:val="center"/>
            <w:hideMark/>
          </w:tcPr>
          <w:p w14:paraId="40E65D6E" w14:textId="77777777" w:rsidR="004F6583" w:rsidRPr="004F6583" w:rsidRDefault="004F6583" w:rsidP="004F6583">
            <w:pPr>
              <w:spacing w:after="0" w:line="240" w:lineRule="auto"/>
              <w:rPr>
                <w:ins w:id="2944"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09B19DA" w14:textId="77777777" w:rsidR="004F6583" w:rsidRPr="004F6583" w:rsidRDefault="004F6583" w:rsidP="004F6583">
            <w:pPr>
              <w:spacing w:after="0" w:line="240" w:lineRule="auto"/>
              <w:rPr>
                <w:ins w:id="2945" w:author="Stefanie Lane" w:date="2022-05-12T12:10:00Z"/>
                <w:rFonts w:ascii="Arial" w:eastAsia="Times New Roman" w:hAnsi="Arial" w:cs="Arial"/>
                <w:i/>
                <w:iCs/>
                <w:sz w:val="20"/>
                <w:szCs w:val="20"/>
              </w:rPr>
            </w:pPr>
            <w:proofErr w:type="spellStart"/>
            <w:ins w:id="2946" w:author="Stefanie Lane" w:date="2022-05-12T12:10:00Z">
              <w:r w:rsidRPr="004F6583">
                <w:rPr>
                  <w:rFonts w:ascii="Arial" w:eastAsia="Times New Roman" w:hAnsi="Arial" w:cs="Arial"/>
                  <w:i/>
                  <w:iCs/>
                  <w:sz w:val="20"/>
                  <w:szCs w:val="20"/>
                </w:rPr>
                <w:t>Sagittaria</w:t>
              </w:r>
              <w:proofErr w:type="spellEnd"/>
              <w:r w:rsidRPr="004F6583">
                <w:rPr>
                  <w:rFonts w:ascii="Arial" w:eastAsia="Times New Roman" w:hAnsi="Arial" w:cs="Arial"/>
                  <w:i/>
                  <w:iCs/>
                  <w:sz w:val="20"/>
                  <w:szCs w:val="20"/>
                </w:rPr>
                <w:t xml:space="preserve"> latifolia</w:t>
              </w:r>
            </w:ins>
          </w:p>
        </w:tc>
        <w:tc>
          <w:tcPr>
            <w:tcW w:w="960" w:type="dxa"/>
            <w:tcBorders>
              <w:top w:val="nil"/>
              <w:left w:val="nil"/>
              <w:bottom w:val="nil"/>
              <w:right w:val="nil"/>
            </w:tcBorders>
            <w:shd w:val="clear" w:color="auto" w:fill="auto"/>
            <w:noWrap/>
            <w:vAlign w:val="bottom"/>
            <w:hideMark/>
          </w:tcPr>
          <w:p w14:paraId="393BB8AE" w14:textId="77777777" w:rsidR="004F6583" w:rsidRPr="004F6583" w:rsidRDefault="004F6583" w:rsidP="004F6583">
            <w:pPr>
              <w:spacing w:after="0" w:line="240" w:lineRule="auto"/>
              <w:jc w:val="center"/>
              <w:rPr>
                <w:ins w:id="2947" w:author="Stefanie Lane" w:date="2022-05-12T12:10:00Z"/>
                <w:rFonts w:ascii="Calibri" w:eastAsia="Times New Roman" w:hAnsi="Calibri" w:cs="Calibri"/>
                <w:color w:val="000000"/>
              </w:rPr>
            </w:pPr>
            <w:ins w:id="2948" w:author="Stefanie Lane" w:date="2022-05-12T12:10:00Z">
              <w:r w:rsidRPr="004F6583">
                <w:rPr>
                  <w:rFonts w:ascii="Calibri" w:eastAsia="Times New Roman" w:hAnsi="Calibri" w:cs="Calibri"/>
                  <w:color w:val="000000"/>
                </w:rPr>
                <w:t>0.41</w:t>
              </w:r>
            </w:ins>
          </w:p>
        </w:tc>
        <w:tc>
          <w:tcPr>
            <w:tcW w:w="960" w:type="dxa"/>
            <w:tcBorders>
              <w:top w:val="nil"/>
              <w:left w:val="nil"/>
              <w:bottom w:val="nil"/>
              <w:right w:val="nil"/>
            </w:tcBorders>
            <w:shd w:val="clear" w:color="auto" w:fill="auto"/>
            <w:noWrap/>
            <w:vAlign w:val="bottom"/>
            <w:hideMark/>
          </w:tcPr>
          <w:p w14:paraId="4328C80C" w14:textId="77777777" w:rsidR="004F6583" w:rsidRPr="004F6583" w:rsidRDefault="004F6583" w:rsidP="004F6583">
            <w:pPr>
              <w:spacing w:after="0" w:line="240" w:lineRule="auto"/>
              <w:jc w:val="center"/>
              <w:rPr>
                <w:ins w:id="2949" w:author="Stefanie Lane" w:date="2022-05-12T12:10:00Z"/>
                <w:rFonts w:ascii="Calibri" w:eastAsia="Times New Roman" w:hAnsi="Calibri" w:cs="Calibri"/>
                <w:color w:val="000000"/>
              </w:rPr>
            </w:pPr>
            <w:ins w:id="2950" w:author="Stefanie Lane" w:date="2022-05-12T12:10:00Z">
              <w:r w:rsidRPr="004F6583">
                <w:rPr>
                  <w:rFonts w:ascii="Calibri" w:eastAsia="Times New Roman" w:hAnsi="Calibri" w:cs="Calibri"/>
                  <w:color w:val="000000"/>
                </w:rPr>
                <w:t>0.10</w:t>
              </w:r>
            </w:ins>
          </w:p>
        </w:tc>
        <w:tc>
          <w:tcPr>
            <w:tcW w:w="960" w:type="dxa"/>
            <w:tcBorders>
              <w:top w:val="nil"/>
              <w:left w:val="nil"/>
              <w:bottom w:val="nil"/>
              <w:right w:val="nil"/>
            </w:tcBorders>
            <w:shd w:val="clear" w:color="auto" w:fill="auto"/>
            <w:noWrap/>
            <w:vAlign w:val="bottom"/>
            <w:hideMark/>
          </w:tcPr>
          <w:p w14:paraId="0E8F503A" w14:textId="77777777" w:rsidR="004F6583" w:rsidRPr="004F6583" w:rsidRDefault="004F6583" w:rsidP="004F6583">
            <w:pPr>
              <w:spacing w:after="0" w:line="240" w:lineRule="auto"/>
              <w:jc w:val="center"/>
              <w:rPr>
                <w:ins w:id="2951" w:author="Stefanie Lane" w:date="2022-05-12T12:10:00Z"/>
                <w:rFonts w:ascii="Calibri" w:eastAsia="Times New Roman" w:hAnsi="Calibri" w:cs="Calibri"/>
                <w:color w:val="000000"/>
              </w:rPr>
            </w:pPr>
            <w:ins w:id="2952" w:author="Stefanie Lane" w:date="2022-05-12T12:10:00Z">
              <w:r w:rsidRPr="004F6583">
                <w:rPr>
                  <w:rFonts w:ascii="Calibri" w:eastAsia="Times New Roman" w:hAnsi="Calibri" w:cs="Calibri"/>
                  <w:color w:val="000000"/>
                </w:rPr>
                <w:t>0.11</w:t>
              </w:r>
            </w:ins>
          </w:p>
        </w:tc>
        <w:tc>
          <w:tcPr>
            <w:tcW w:w="1760" w:type="dxa"/>
            <w:tcBorders>
              <w:top w:val="nil"/>
              <w:left w:val="nil"/>
              <w:bottom w:val="single" w:sz="4" w:space="0" w:color="auto"/>
              <w:right w:val="nil"/>
            </w:tcBorders>
            <w:shd w:val="clear" w:color="auto" w:fill="auto"/>
            <w:noWrap/>
            <w:vAlign w:val="bottom"/>
            <w:hideMark/>
          </w:tcPr>
          <w:p w14:paraId="2B0568B6" w14:textId="77777777" w:rsidR="004F6583" w:rsidRPr="004F6583" w:rsidRDefault="004F6583" w:rsidP="004F6583">
            <w:pPr>
              <w:spacing w:after="0" w:line="240" w:lineRule="auto"/>
              <w:jc w:val="center"/>
              <w:rPr>
                <w:ins w:id="2953" w:author="Stefanie Lane" w:date="2022-05-12T12:10:00Z"/>
                <w:rFonts w:ascii="Calibri" w:eastAsia="Times New Roman" w:hAnsi="Calibri" w:cs="Calibri"/>
                <w:color w:val="000000"/>
              </w:rPr>
            </w:pPr>
            <w:ins w:id="2954" w:author="Stefanie Lane" w:date="2022-05-12T12:10:00Z">
              <w:r w:rsidRPr="004F6583">
                <w:rPr>
                  <w:rFonts w:ascii="Calibri" w:eastAsia="Times New Roman" w:hAnsi="Calibri" w:cs="Calibri"/>
                  <w:color w:val="000000"/>
                </w:rPr>
                <w:t>-89.29</w:t>
              </w:r>
            </w:ins>
          </w:p>
        </w:tc>
      </w:tr>
      <w:tr w:rsidR="004F6583" w:rsidRPr="004F6583" w14:paraId="06255C91" w14:textId="77777777" w:rsidTr="004F6583">
        <w:trPr>
          <w:trHeight w:val="290"/>
          <w:ins w:id="2955" w:author="Stefanie Lane" w:date="2022-05-12T12:10:00Z"/>
        </w:trPr>
        <w:tc>
          <w:tcPr>
            <w:tcW w:w="1700" w:type="dxa"/>
            <w:vMerge/>
            <w:tcBorders>
              <w:top w:val="nil"/>
              <w:left w:val="nil"/>
              <w:bottom w:val="single" w:sz="4" w:space="0" w:color="000000"/>
              <w:right w:val="nil"/>
            </w:tcBorders>
            <w:vAlign w:val="center"/>
            <w:hideMark/>
          </w:tcPr>
          <w:p w14:paraId="45271012" w14:textId="77777777" w:rsidR="004F6583" w:rsidRPr="004F6583" w:rsidRDefault="004F6583" w:rsidP="004F6583">
            <w:pPr>
              <w:spacing w:after="0" w:line="240" w:lineRule="auto"/>
              <w:rPr>
                <w:ins w:id="2956"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6A0624D" w14:textId="77777777" w:rsidR="004F6583" w:rsidRPr="004F6583" w:rsidRDefault="004F6583" w:rsidP="004F6583">
            <w:pPr>
              <w:spacing w:after="0" w:line="240" w:lineRule="auto"/>
              <w:rPr>
                <w:ins w:id="2957" w:author="Stefanie Lane" w:date="2022-05-12T12:10:00Z"/>
                <w:rFonts w:ascii="Arial" w:eastAsia="Times New Roman" w:hAnsi="Arial" w:cs="Arial"/>
                <w:i/>
                <w:iCs/>
                <w:sz w:val="20"/>
                <w:szCs w:val="20"/>
              </w:rPr>
            </w:pPr>
            <w:ins w:id="2958" w:author="Stefanie Lane" w:date="2022-05-12T12:10:00Z">
              <w:r w:rsidRPr="004F6583">
                <w:rPr>
                  <w:rFonts w:ascii="Arial" w:eastAsia="Times New Roman" w:hAnsi="Arial" w:cs="Arial"/>
                  <w:i/>
                  <w:iCs/>
                  <w:sz w:val="20"/>
                  <w:szCs w:val="20"/>
                </w:rPr>
                <w:t>Schoenoplectus tabernaemontani</w:t>
              </w:r>
            </w:ins>
          </w:p>
        </w:tc>
        <w:tc>
          <w:tcPr>
            <w:tcW w:w="960" w:type="dxa"/>
            <w:tcBorders>
              <w:top w:val="single" w:sz="4" w:space="0" w:color="auto"/>
              <w:left w:val="nil"/>
              <w:bottom w:val="single" w:sz="4" w:space="0" w:color="auto"/>
              <w:right w:val="nil"/>
            </w:tcBorders>
            <w:shd w:val="clear" w:color="auto" w:fill="auto"/>
            <w:noWrap/>
            <w:vAlign w:val="bottom"/>
            <w:hideMark/>
          </w:tcPr>
          <w:p w14:paraId="51E7DCB1" w14:textId="77777777" w:rsidR="004F6583" w:rsidRPr="004F6583" w:rsidRDefault="004F6583" w:rsidP="004F6583">
            <w:pPr>
              <w:spacing w:after="0" w:line="240" w:lineRule="auto"/>
              <w:jc w:val="center"/>
              <w:rPr>
                <w:ins w:id="2959" w:author="Stefanie Lane" w:date="2022-05-12T12:10:00Z"/>
                <w:rFonts w:ascii="Calibri" w:eastAsia="Times New Roman" w:hAnsi="Calibri" w:cs="Calibri"/>
                <w:color w:val="000000"/>
              </w:rPr>
            </w:pPr>
            <w:ins w:id="2960" w:author="Stefanie Lane" w:date="2022-05-12T12:10:00Z">
              <w:r w:rsidRPr="004F6583">
                <w:rPr>
                  <w:rFonts w:ascii="Calibri" w:eastAsia="Times New Roman" w:hAnsi="Calibri" w:cs="Calibri"/>
                  <w:color w:val="000000"/>
                </w:rPr>
                <w:t>0.71</w:t>
              </w:r>
            </w:ins>
          </w:p>
        </w:tc>
        <w:tc>
          <w:tcPr>
            <w:tcW w:w="960" w:type="dxa"/>
            <w:tcBorders>
              <w:top w:val="single" w:sz="4" w:space="0" w:color="auto"/>
              <w:left w:val="nil"/>
              <w:bottom w:val="single" w:sz="4" w:space="0" w:color="auto"/>
              <w:right w:val="nil"/>
            </w:tcBorders>
            <w:shd w:val="clear" w:color="auto" w:fill="auto"/>
            <w:noWrap/>
            <w:vAlign w:val="bottom"/>
            <w:hideMark/>
          </w:tcPr>
          <w:p w14:paraId="470A5F65" w14:textId="77777777" w:rsidR="004F6583" w:rsidRPr="004F6583" w:rsidRDefault="004F6583" w:rsidP="004F6583">
            <w:pPr>
              <w:spacing w:after="0" w:line="240" w:lineRule="auto"/>
              <w:jc w:val="center"/>
              <w:rPr>
                <w:ins w:id="2961" w:author="Stefanie Lane" w:date="2022-05-12T12:10:00Z"/>
                <w:rFonts w:ascii="Calibri" w:eastAsia="Times New Roman" w:hAnsi="Calibri" w:cs="Calibri"/>
                <w:color w:val="000000"/>
              </w:rPr>
            </w:pPr>
            <w:ins w:id="2962" w:author="Stefanie Lane" w:date="2022-05-12T12:10:00Z">
              <w:r w:rsidRPr="004F6583">
                <w:rPr>
                  <w:rFonts w:ascii="Calibri" w:eastAsia="Times New Roman" w:hAnsi="Calibri" w:cs="Calibri"/>
                  <w:color w:val="000000"/>
                </w:rPr>
                <w:t>0.10</w:t>
              </w:r>
            </w:ins>
          </w:p>
        </w:tc>
        <w:tc>
          <w:tcPr>
            <w:tcW w:w="960" w:type="dxa"/>
            <w:tcBorders>
              <w:top w:val="single" w:sz="4" w:space="0" w:color="auto"/>
              <w:left w:val="nil"/>
              <w:bottom w:val="single" w:sz="4" w:space="0" w:color="auto"/>
              <w:right w:val="nil"/>
            </w:tcBorders>
            <w:shd w:val="clear" w:color="auto" w:fill="auto"/>
            <w:noWrap/>
            <w:vAlign w:val="bottom"/>
            <w:hideMark/>
          </w:tcPr>
          <w:p w14:paraId="73FA9183" w14:textId="77777777" w:rsidR="004F6583" w:rsidRPr="004F6583" w:rsidRDefault="004F6583" w:rsidP="004F6583">
            <w:pPr>
              <w:spacing w:after="0" w:line="240" w:lineRule="auto"/>
              <w:jc w:val="center"/>
              <w:rPr>
                <w:ins w:id="2963" w:author="Stefanie Lane" w:date="2022-05-12T12:10:00Z"/>
                <w:rFonts w:ascii="Calibri" w:eastAsia="Times New Roman" w:hAnsi="Calibri" w:cs="Calibri"/>
                <w:color w:val="000000"/>
              </w:rPr>
            </w:pPr>
            <w:ins w:id="2964" w:author="Stefanie Lane" w:date="2022-05-12T12:10:00Z">
              <w:r w:rsidRPr="004F6583">
                <w:rPr>
                  <w:rFonts w:ascii="Calibri" w:eastAsia="Times New Roman" w:hAnsi="Calibri" w:cs="Calibri"/>
                  <w:color w:val="000000"/>
                </w:rPr>
                <w:t>0.11</w:t>
              </w:r>
            </w:ins>
          </w:p>
        </w:tc>
        <w:tc>
          <w:tcPr>
            <w:tcW w:w="1760" w:type="dxa"/>
            <w:tcBorders>
              <w:top w:val="nil"/>
              <w:left w:val="nil"/>
              <w:bottom w:val="single" w:sz="4" w:space="0" w:color="auto"/>
              <w:right w:val="nil"/>
            </w:tcBorders>
            <w:shd w:val="clear" w:color="auto" w:fill="auto"/>
            <w:noWrap/>
            <w:vAlign w:val="bottom"/>
            <w:hideMark/>
          </w:tcPr>
          <w:p w14:paraId="6EAD370A" w14:textId="77777777" w:rsidR="004F6583" w:rsidRPr="004F6583" w:rsidRDefault="004F6583" w:rsidP="004F6583">
            <w:pPr>
              <w:spacing w:after="0" w:line="240" w:lineRule="auto"/>
              <w:jc w:val="center"/>
              <w:rPr>
                <w:ins w:id="2965" w:author="Stefanie Lane" w:date="2022-05-12T12:10:00Z"/>
                <w:rFonts w:ascii="Calibri" w:eastAsia="Times New Roman" w:hAnsi="Calibri" w:cs="Calibri"/>
                <w:color w:val="000000"/>
              </w:rPr>
            </w:pPr>
            <w:ins w:id="2966" w:author="Stefanie Lane" w:date="2022-05-12T12:10:00Z">
              <w:r w:rsidRPr="004F6583">
                <w:rPr>
                  <w:rFonts w:ascii="Calibri" w:eastAsia="Times New Roman" w:hAnsi="Calibri" w:cs="Calibri"/>
                  <w:color w:val="000000"/>
                </w:rPr>
                <w:t>-89.29</w:t>
              </w:r>
            </w:ins>
          </w:p>
        </w:tc>
      </w:tr>
      <w:tr w:rsidR="004F6583" w:rsidRPr="004F6583" w14:paraId="2343262F" w14:textId="77777777" w:rsidTr="004F6583">
        <w:trPr>
          <w:trHeight w:val="290"/>
          <w:ins w:id="2967" w:author="Stefanie Lane" w:date="2022-05-12T12:10:00Z"/>
        </w:trPr>
        <w:tc>
          <w:tcPr>
            <w:tcW w:w="1700" w:type="dxa"/>
            <w:vMerge/>
            <w:tcBorders>
              <w:top w:val="nil"/>
              <w:left w:val="nil"/>
              <w:bottom w:val="single" w:sz="4" w:space="0" w:color="000000"/>
              <w:right w:val="nil"/>
            </w:tcBorders>
            <w:vAlign w:val="center"/>
            <w:hideMark/>
          </w:tcPr>
          <w:p w14:paraId="625CE9BC" w14:textId="77777777" w:rsidR="004F6583" w:rsidRPr="004F6583" w:rsidRDefault="004F6583" w:rsidP="004F6583">
            <w:pPr>
              <w:spacing w:after="0" w:line="240" w:lineRule="auto"/>
              <w:rPr>
                <w:ins w:id="2968"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17FC0F1" w14:textId="77777777" w:rsidR="004F6583" w:rsidRPr="004F6583" w:rsidRDefault="004F6583" w:rsidP="004F6583">
            <w:pPr>
              <w:spacing w:after="0" w:line="240" w:lineRule="auto"/>
              <w:rPr>
                <w:ins w:id="2969" w:author="Stefanie Lane" w:date="2022-05-12T12:10:00Z"/>
                <w:rFonts w:ascii="Arial" w:eastAsia="Times New Roman" w:hAnsi="Arial" w:cs="Arial"/>
                <w:i/>
                <w:iCs/>
                <w:sz w:val="20"/>
                <w:szCs w:val="20"/>
              </w:rPr>
            </w:pPr>
            <w:ins w:id="2970" w:author="Stefanie Lane" w:date="2022-05-12T12:10:00Z">
              <w:r w:rsidRPr="004F6583">
                <w:rPr>
                  <w:rFonts w:ascii="Arial" w:eastAsia="Times New Roman" w:hAnsi="Arial" w:cs="Arial"/>
                  <w:i/>
                  <w:iCs/>
                  <w:sz w:val="20"/>
                  <w:szCs w:val="20"/>
                </w:rPr>
                <w:t xml:space="preserve">Festuca </w:t>
              </w:r>
              <w:proofErr w:type="spellStart"/>
              <w:r w:rsidRPr="004F6583">
                <w:rPr>
                  <w:rFonts w:ascii="Arial" w:eastAsia="Times New Roman" w:hAnsi="Arial" w:cs="Arial"/>
                  <w:i/>
                  <w:iCs/>
                  <w:sz w:val="20"/>
                  <w:szCs w:val="20"/>
                </w:rPr>
                <w:t>arundinacea</w:t>
              </w:r>
              <w:proofErr w:type="spellEnd"/>
            </w:ins>
          </w:p>
        </w:tc>
        <w:tc>
          <w:tcPr>
            <w:tcW w:w="960" w:type="dxa"/>
            <w:tcBorders>
              <w:top w:val="nil"/>
              <w:left w:val="nil"/>
              <w:bottom w:val="nil"/>
              <w:right w:val="nil"/>
            </w:tcBorders>
            <w:shd w:val="clear" w:color="auto" w:fill="auto"/>
            <w:noWrap/>
            <w:vAlign w:val="bottom"/>
            <w:hideMark/>
          </w:tcPr>
          <w:p w14:paraId="3D19A9C1" w14:textId="77777777" w:rsidR="004F6583" w:rsidRPr="004F6583" w:rsidRDefault="004F6583" w:rsidP="004F6583">
            <w:pPr>
              <w:spacing w:after="0" w:line="240" w:lineRule="auto"/>
              <w:jc w:val="center"/>
              <w:rPr>
                <w:ins w:id="2971" w:author="Stefanie Lane" w:date="2022-05-12T12:10:00Z"/>
                <w:rFonts w:ascii="Calibri" w:eastAsia="Times New Roman" w:hAnsi="Calibri" w:cs="Calibri"/>
                <w:color w:val="000000"/>
              </w:rPr>
            </w:pPr>
            <w:ins w:id="2972" w:author="Stefanie Lane" w:date="2022-05-12T12:10:00Z">
              <w:r w:rsidRPr="004F6583">
                <w:rPr>
                  <w:rFonts w:ascii="Calibri" w:eastAsia="Times New Roman" w:hAnsi="Calibri" w:cs="Calibri"/>
                  <w:color w:val="000000"/>
                </w:rPr>
                <w:t>0.09</w:t>
              </w:r>
            </w:ins>
          </w:p>
        </w:tc>
        <w:tc>
          <w:tcPr>
            <w:tcW w:w="960" w:type="dxa"/>
            <w:tcBorders>
              <w:top w:val="nil"/>
              <w:left w:val="nil"/>
              <w:bottom w:val="nil"/>
              <w:right w:val="nil"/>
            </w:tcBorders>
            <w:shd w:val="clear" w:color="auto" w:fill="auto"/>
            <w:noWrap/>
            <w:vAlign w:val="bottom"/>
            <w:hideMark/>
          </w:tcPr>
          <w:p w14:paraId="1C92208A" w14:textId="77777777" w:rsidR="004F6583" w:rsidRPr="004F6583" w:rsidRDefault="004F6583" w:rsidP="004F6583">
            <w:pPr>
              <w:spacing w:after="0" w:line="240" w:lineRule="auto"/>
              <w:jc w:val="center"/>
              <w:rPr>
                <w:ins w:id="2973" w:author="Stefanie Lane" w:date="2022-05-12T12:10:00Z"/>
                <w:rFonts w:ascii="Calibri" w:eastAsia="Times New Roman" w:hAnsi="Calibri" w:cs="Calibri"/>
                <w:color w:val="000000"/>
              </w:rPr>
            </w:pPr>
            <w:ins w:id="2974" w:author="Stefanie Lane" w:date="2022-05-12T12:10:00Z">
              <w:r w:rsidRPr="004F6583">
                <w:rPr>
                  <w:rFonts w:ascii="Calibri" w:eastAsia="Times New Roman" w:hAnsi="Calibri" w:cs="Calibri"/>
                  <w:color w:val="000000"/>
                </w:rPr>
                <w:t>0.10</w:t>
              </w:r>
            </w:ins>
          </w:p>
        </w:tc>
        <w:tc>
          <w:tcPr>
            <w:tcW w:w="960" w:type="dxa"/>
            <w:tcBorders>
              <w:top w:val="nil"/>
              <w:left w:val="nil"/>
              <w:bottom w:val="nil"/>
              <w:right w:val="nil"/>
            </w:tcBorders>
            <w:shd w:val="clear" w:color="auto" w:fill="auto"/>
            <w:noWrap/>
            <w:vAlign w:val="bottom"/>
            <w:hideMark/>
          </w:tcPr>
          <w:p w14:paraId="2CF7164A" w14:textId="77777777" w:rsidR="004F6583" w:rsidRPr="004F6583" w:rsidRDefault="004F6583" w:rsidP="004F6583">
            <w:pPr>
              <w:spacing w:after="0" w:line="240" w:lineRule="auto"/>
              <w:jc w:val="center"/>
              <w:rPr>
                <w:ins w:id="2975" w:author="Stefanie Lane" w:date="2022-05-12T12:10:00Z"/>
                <w:rFonts w:ascii="Calibri" w:eastAsia="Times New Roman" w:hAnsi="Calibri" w:cs="Calibri"/>
                <w:color w:val="000000"/>
              </w:rPr>
            </w:pPr>
            <w:ins w:id="2976" w:author="Stefanie Lane" w:date="2022-05-12T12:10:00Z">
              <w:r w:rsidRPr="004F6583">
                <w:rPr>
                  <w:rFonts w:ascii="Calibri" w:eastAsia="Times New Roman" w:hAnsi="Calibri" w:cs="Calibri"/>
                  <w:color w:val="000000"/>
                </w:rPr>
                <w:t>0.18</w:t>
              </w:r>
            </w:ins>
          </w:p>
        </w:tc>
        <w:tc>
          <w:tcPr>
            <w:tcW w:w="1760" w:type="dxa"/>
            <w:tcBorders>
              <w:top w:val="nil"/>
              <w:left w:val="nil"/>
              <w:bottom w:val="single" w:sz="4" w:space="0" w:color="auto"/>
              <w:right w:val="nil"/>
            </w:tcBorders>
            <w:shd w:val="clear" w:color="auto" w:fill="auto"/>
            <w:noWrap/>
            <w:vAlign w:val="bottom"/>
            <w:hideMark/>
          </w:tcPr>
          <w:p w14:paraId="1E1EEBA7" w14:textId="77777777" w:rsidR="004F6583" w:rsidRPr="004F6583" w:rsidRDefault="004F6583" w:rsidP="004F6583">
            <w:pPr>
              <w:spacing w:after="0" w:line="240" w:lineRule="auto"/>
              <w:jc w:val="center"/>
              <w:rPr>
                <w:ins w:id="2977" w:author="Stefanie Lane" w:date="2022-05-12T12:10:00Z"/>
                <w:rFonts w:ascii="Calibri" w:eastAsia="Times New Roman" w:hAnsi="Calibri" w:cs="Calibri"/>
                <w:color w:val="000000"/>
              </w:rPr>
            </w:pPr>
            <w:ins w:id="2978" w:author="Stefanie Lane" w:date="2022-05-12T12:10:00Z">
              <w:r w:rsidRPr="004F6583">
                <w:rPr>
                  <w:rFonts w:ascii="Calibri" w:eastAsia="Times New Roman" w:hAnsi="Calibri" w:cs="Calibri"/>
                  <w:color w:val="000000"/>
                </w:rPr>
                <w:t>-82.14</w:t>
              </w:r>
            </w:ins>
          </w:p>
        </w:tc>
      </w:tr>
      <w:tr w:rsidR="004F6583" w:rsidRPr="004F6583" w14:paraId="7DF3D18A" w14:textId="77777777" w:rsidTr="004F6583">
        <w:trPr>
          <w:trHeight w:val="290"/>
          <w:ins w:id="2979" w:author="Stefanie Lane" w:date="2022-05-12T12:10:00Z"/>
        </w:trPr>
        <w:tc>
          <w:tcPr>
            <w:tcW w:w="1700" w:type="dxa"/>
            <w:vMerge/>
            <w:tcBorders>
              <w:top w:val="nil"/>
              <w:left w:val="nil"/>
              <w:bottom w:val="single" w:sz="4" w:space="0" w:color="000000"/>
              <w:right w:val="nil"/>
            </w:tcBorders>
            <w:vAlign w:val="center"/>
            <w:hideMark/>
          </w:tcPr>
          <w:p w14:paraId="621C9B9C" w14:textId="77777777" w:rsidR="004F6583" w:rsidRPr="004F6583" w:rsidRDefault="004F6583" w:rsidP="004F6583">
            <w:pPr>
              <w:spacing w:after="0" w:line="240" w:lineRule="auto"/>
              <w:rPr>
                <w:ins w:id="2980"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E8A94E6" w14:textId="77777777" w:rsidR="004F6583" w:rsidRPr="004F6583" w:rsidRDefault="004F6583" w:rsidP="004F6583">
            <w:pPr>
              <w:spacing w:after="0" w:line="240" w:lineRule="auto"/>
              <w:rPr>
                <w:ins w:id="2981" w:author="Stefanie Lane" w:date="2022-05-12T12:10:00Z"/>
                <w:rFonts w:ascii="Arial" w:eastAsia="Times New Roman" w:hAnsi="Arial" w:cs="Arial"/>
                <w:i/>
                <w:iCs/>
                <w:sz w:val="20"/>
                <w:szCs w:val="20"/>
              </w:rPr>
            </w:pPr>
            <w:ins w:id="2982" w:author="Stefanie Lane" w:date="2022-05-12T12:10:00Z">
              <w:r w:rsidRPr="004F6583">
                <w:rPr>
                  <w:rFonts w:ascii="Arial" w:eastAsia="Times New Roman" w:hAnsi="Arial" w:cs="Arial"/>
                  <w:i/>
                  <w:iCs/>
                  <w:sz w:val="20"/>
                  <w:szCs w:val="20"/>
                </w:rPr>
                <w:t>Menyanthes trifoliata</w:t>
              </w:r>
            </w:ins>
          </w:p>
        </w:tc>
        <w:tc>
          <w:tcPr>
            <w:tcW w:w="960" w:type="dxa"/>
            <w:tcBorders>
              <w:top w:val="single" w:sz="4" w:space="0" w:color="auto"/>
              <w:left w:val="nil"/>
              <w:bottom w:val="single" w:sz="4" w:space="0" w:color="auto"/>
              <w:right w:val="nil"/>
            </w:tcBorders>
            <w:shd w:val="clear" w:color="auto" w:fill="auto"/>
            <w:noWrap/>
            <w:vAlign w:val="bottom"/>
            <w:hideMark/>
          </w:tcPr>
          <w:p w14:paraId="257F249B" w14:textId="77777777" w:rsidR="004F6583" w:rsidRPr="004F6583" w:rsidRDefault="004F6583" w:rsidP="004F6583">
            <w:pPr>
              <w:spacing w:after="0" w:line="240" w:lineRule="auto"/>
              <w:jc w:val="center"/>
              <w:rPr>
                <w:ins w:id="2983" w:author="Stefanie Lane" w:date="2022-05-12T12:10:00Z"/>
                <w:rFonts w:ascii="Calibri" w:eastAsia="Times New Roman" w:hAnsi="Calibri" w:cs="Calibri"/>
                <w:color w:val="000000"/>
              </w:rPr>
            </w:pPr>
            <w:ins w:id="2984" w:author="Stefanie Lane" w:date="2022-05-12T12:10:00Z">
              <w:r w:rsidRPr="004F6583">
                <w:rPr>
                  <w:rFonts w:ascii="Calibri" w:eastAsia="Times New Roman" w:hAnsi="Calibri" w:cs="Calibri"/>
                  <w:color w:val="000000"/>
                </w:rPr>
                <w:t>0.32</w:t>
              </w:r>
            </w:ins>
          </w:p>
        </w:tc>
        <w:tc>
          <w:tcPr>
            <w:tcW w:w="960" w:type="dxa"/>
            <w:tcBorders>
              <w:top w:val="single" w:sz="4" w:space="0" w:color="auto"/>
              <w:left w:val="nil"/>
              <w:bottom w:val="single" w:sz="4" w:space="0" w:color="auto"/>
              <w:right w:val="nil"/>
            </w:tcBorders>
            <w:shd w:val="clear" w:color="auto" w:fill="auto"/>
            <w:noWrap/>
            <w:vAlign w:val="bottom"/>
            <w:hideMark/>
          </w:tcPr>
          <w:p w14:paraId="19AC1B43" w14:textId="77777777" w:rsidR="004F6583" w:rsidRPr="004F6583" w:rsidRDefault="004F6583" w:rsidP="004F6583">
            <w:pPr>
              <w:spacing w:after="0" w:line="240" w:lineRule="auto"/>
              <w:jc w:val="center"/>
              <w:rPr>
                <w:ins w:id="2985" w:author="Stefanie Lane" w:date="2022-05-12T12:10:00Z"/>
                <w:rFonts w:ascii="Calibri" w:eastAsia="Times New Roman" w:hAnsi="Calibri" w:cs="Calibri"/>
                <w:color w:val="000000"/>
              </w:rPr>
            </w:pPr>
            <w:ins w:id="2986" w:author="Stefanie Lane" w:date="2022-05-12T12:10:00Z">
              <w:r w:rsidRPr="004F6583">
                <w:rPr>
                  <w:rFonts w:ascii="Calibri" w:eastAsia="Times New Roman" w:hAnsi="Calibri" w:cs="Calibri"/>
                  <w:color w:val="000000"/>
                </w:rPr>
                <w:t>0.68</w:t>
              </w:r>
            </w:ins>
          </w:p>
        </w:tc>
        <w:tc>
          <w:tcPr>
            <w:tcW w:w="960" w:type="dxa"/>
            <w:tcBorders>
              <w:top w:val="single" w:sz="4" w:space="0" w:color="auto"/>
              <w:left w:val="nil"/>
              <w:bottom w:val="single" w:sz="4" w:space="0" w:color="auto"/>
              <w:right w:val="nil"/>
            </w:tcBorders>
            <w:shd w:val="clear" w:color="auto" w:fill="auto"/>
            <w:noWrap/>
            <w:vAlign w:val="bottom"/>
            <w:hideMark/>
          </w:tcPr>
          <w:p w14:paraId="7A9EA1B8" w14:textId="77777777" w:rsidR="004F6583" w:rsidRPr="004F6583" w:rsidRDefault="004F6583" w:rsidP="004F6583">
            <w:pPr>
              <w:spacing w:after="0" w:line="240" w:lineRule="auto"/>
              <w:jc w:val="center"/>
              <w:rPr>
                <w:ins w:id="2987" w:author="Stefanie Lane" w:date="2022-05-12T12:10:00Z"/>
                <w:rFonts w:ascii="Calibri" w:eastAsia="Times New Roman" w:hAnsi="Calibri" w:cs="Calibri"/>
                <w:color w:val="000000"/>
              </w:rPr>
            </w:pPr>
            <w:ins w:id="2988" w:author="Stefanie Lane" w:date="2022-05-12T12:10:00Z">
              <w:r w:rsidRPr="004F6583">
                <w:rPr>
                  <w:rFonts w:ascii="Calibri" w:eastAsia="Times New Roman" w:hAnsi="Calibri" w:cs="Calibri"/>
                  <w:color w:val="000000"/>
                </w:rPr>
                <w:t>0.18</w:t>
              </w:r>
            </w:ins>
          </w:p>
        </w:tc>
        <w:tc>
          <w:tcPr>
            <w:tcW w:w="1760" w:type="dxa"/>
            <w:tcBorders>
              <w:top w:val="nil"/>
              <w:left w:val="nil"/>
              <w:bottom w:val="single" w:sz="4" w:space="0" w:color="auto"/>
              <w:right w:val="nil"/>
            </w:tcBorders>
            <w:shd w:val="clear" w:color="auto" w:fill="auto"/>
            <w:noWrap/>
            <w:vAlign w:val="bottom"/>
            <w:hideMark/>
          </w:tcPr>
          <w:p w14:paraId="32AEFB84" w14:textId="77777777" w:rsidR="004F6583" w:rsidRPr="004F6583" w:rsidRDefault="004F6583" w:rsidP="004F6583">
            <w:pPr>
              <w:spacing w:after="0" w:line="240" w:lineRule="auto"/>
              <w:jc w:val="center"/>
              <w:rPr>
                <w:ins w:id="2989" w:author="Stefanie Lane" w:date="2022-05-12T12:10:00Z"/>
                <w:rFonts w:ascii="Calibri" w:eastAsia="Times New Roman" w:hAnsi="Calibri" w:cs="Calibri"/>
                <w:color w:val="000000"/>
              </w:rPr>
            </w:pPr>
            <w:ins w:id="2990" w:author="Stefanie Lane" w:date="2022-05-12T12:10:00Z">
              <w:r w:rsidRPr="004F6583">
                <w:rPr>
                  <w:rFonts w:ascii="Calibri" w:eastAsia="Times New Roman" w:hAnsi="Calibri" w:cs="Calibri"/>
                  <w:color w:val="000000"/>
                </w:rPr>
                <w:t>-82.14</w:t>
              </w:r>
            </w:ins>
          </w:p>
        </w:tc>
      </w:tr>
      <w:tr w:rsidR="004F6583" w:rsidRPr="004F6583" w14:paraId="437BB44A" w14:textId="77777777" w:rsidTr="004F6583">
        <w:trPr>
          <w:trHeight w:val="290"/>
          <w:ins w:id="2991" w:author="Stefanie Lane" w:date="2022-05-12T12:10:00Z"/>
        </w:trPr>
        <w:tc>
          <w:tcPr>
            <w:tcW w:w="1700" w:type="dxa"/>
            <w:vMerge/>
            <w:tcBorders>
              <w:top w:val="nil"/>
              <w:left w:val="nil"/>
              <w:bottom w:val="single" w:sz="4" w:space="0" w:color="000000"/>
              <w:right w:val="nil"/>
            </w:tcBorders>
            <w:vAlign w:val="center"/>
            <w:hideMark/>
          </w:tcPr>
          <w:p w14:paraId="0DBA8C21" w14:textId="77777777" w:rsidR="004F6583" w:rsidRPr="004F6583" w:rsidRDefault="004F6583" w:rsidP="004F6583">
            <w:pPr>
              <w:spacing w:after="0" w:line="240" w:lineRule="auto"/>
              <w:rPr>
                <w:ins w:id="2992"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89E7E2B" w14:textId="77777777" w:rsidR="004F6583" w:rsidRPr="004F6583" w:rsidRDefault="004F6583" w:rsidP="004F6583">
            <w:pPr>
              <w:spacing w:after="0" w:line="240" w:lineRule="auto"/>
              <w:rPr>
                <w:ins w:id="2993" w:author="Stefanie Lane" w:date="2022-05-12T12:10:00Z"/>
                <w:rFonts w:ascii="Arial" w:eastAsia="Times New Roman" w:hAnsi="Arial" w:cs="Arial"/>
                <w:i/>
                <w:iCs/>
                <w:sz w:val="20"/>
                <w:szCs w:val="20"/>
              </w:rPr>
            </w:pPr>
            <w:proofErr w:type="spellStart"/>
            <w:ins w:id="2994" w:author="Stefanie Lane" w:date="2022-05-12T12:10:00Z">
              <w:r w:rsidRPr="004F6583">
                <w:rPr>
                  <w:rFonts w:ascii="Arial" w:eastAsia="Times New Roman" w:hAnsi="Arial" w:cs="Arial"/>
                  <w:i/>
                  <w:iCs/>
                  <w:sz w:val="20"/>
                  <w:szCs w:val="20"/>
                </w:rPr>
                <w:t>Bidens</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ernua</w:t>
              </w:r>
              <w:proofErr w:type="spellEnd"/>
            </w:ins>
          </w:p>
        </w:tc>
        <w:tc>
          <w:tcPr>
            <w:tcW w:w="960" w:type="dxa"/>
            <w:tcBorders>
              <w:top w:val="nil"/>
              <w:left w:val="nil"/>
              <w:bottom w:val="nil"/>
              <w:right w:val="nil"/>
            </w:tcBorders>
            <w:shd w:val="clear" w:color="auto" w:fill="auto"/>
            <w:noWrap/>
            <w:vAlign w:val="bottom"/>
            <w:hideMark/>
          </w:tcPr>
          <w:p w14:paraId="035B0999" w14:textId="77777777" w:rsidR="004F6583" w:rsidRPr="004F6583" w:rsidRDefault="004F6583" w:rsidP="004F6583">
            <w:pPr>
              <w:spacing w:after="0" w:line="240" w:lineRule="auto"/>
              <w:jc w:val="center"/>
              <w:rPr>
                <w:ins w:id="2995" w:author="Stefanie Lane" w:date="2022-05-12T12:10:00Z"/>
                <w:rFonts w:ascii="Calibri" w:eastAsia="Times New Roman" w:hAnsi="Calibri" w:cs="Calibri"/>
                <w:color w:val="000000"/>
              </w:rPr>
            </w:pPr>
            <w:ins w:id="2996" w:author="Stefanie Lane" w:date="2022-05-12T12:10:00Z">
              <w:r w:rsidRPr="004F6583">
                <w:rPr>
                  <w:rFonts w:ascii="Calibri" w:eastAsia="Times New Roman" w:hAnsi="Calibri" w:cs="Calibri"/>
                  <w:color w:val="000000"/>
                </w:rPr>
                <w:t>0.47</w:t>
              </w:r>
            </w:ins>
          </w:p>
        </w:tc>
        <w:tc>
          <w:tcPr>
            <w:tcW w:w="960" w:type="dxa"/>
            <w:tcBorders>
              <w:top w:val="nil"/>
              <w:left w:val="nil"/>
              <w:bottom w:val="nil"/>
              <w:right w:val="nil"/>
            </w:tcBorders>
            <w:shd w:val="clear" w:color="auto" w:fill="auto"/>
            <w:noWrap/>
            <w:vAlign w:val="bottom"/>
            <w:hideMark/>
          </w:tcPr>
          <w:p w14:paraId="568BDB1E" w14:textId="77777777" w:rsidR="004F6583" w:rsidRPr="004F6583" w:rsidRDefault="004F6583" w:rsidP="004F6583">
            <w:pPr>
              <w:spacing w:after="0" w:line="240" w:lineRule="auto"/>
              <w:jc w:val="center"/>
              <w:rPr>
                <w:ins w:id="2997" w:author="Stefanie Lane" w:date="2022-05-12T12:10:00Z"/>
                <w:rFonts w:ascii="Calibri" w:eastAsia="Times New Roman" w:hAnsi="Calibri" w:cs="Calibri"/>
                <w:color w:val="000000"/>
              </w:rPr>
            </w:pPr>
            <w:ins w:id="2998" w:author="Stefanie Lane" w:date="2022-05-12T12:10:00Z">
              <w:r w:rsidRPr="004F6583">
                <w:rPr>
                  <w:rFonts w:ascii="Calibri" w:eastAsia="Times New Roman" w:hAnsi="Calibri" w:cs="Calibri"/>
                  <w:color w:val="000000"/>
                </w:rPr>
                <w:t>0.13</w:t>
              </w:r>
            </w:ins>
          </w:p>
        </w:tc>
        <w:tc>
          <w:tcPr>
            <w:tcW w:w="960" w:type="dxa"/>
            <w:tcBorders>
              <w:top w:val="nil"/>
              <w:left w:val="nil"/>
              <w:bottom w:val="nil"/>
              <w:right w:val="nil"/>
            </w:tcBorders>
            <w:shd w:val="clear" w:color="auto" w:fill="auto"/>
            <w:noWrap/>
            <w:vAlign w:val="bottom"/>
            <w:hideMark/>
          </w:tcPr>
          <w:p w14:paraId="4E61F201" w14:textId="77777777" w:rsidR="004F6583" w:rsidRPr="004F6583" w:rsidRDefault="004F6583" w:rsidP="004F6583">
            <w:pPr>
              <w:spacing w:after="0" w:line="240" w:lineRule="auto"/>
              <w:jc w:val="center"/>
              <w:rPr>
                <w:ins w:id="2999" w:author="Stefanie Lane" w:date="2022-05-12T12:10:00Z"/>
                <w:rFonts w:ascii="Calibri" w:eastAsia="Times New Roman" w:hAnsi="Calibri" w:cs="Calibri"/>
                <w:color w:val="000000"/>
              </w:rPr>
            </w:pPr>
            <w:ins w:id="3000" w:author="Stefanie Lane" w:date="2022-05-12T12:10:00Z">
              <w:r w:rsidRPr="004F6583">
                <w:rPr>
                  <w:rFonts w:ascii="Calibri" w:eastAsia="Times New Roman" w:hAnsi="Calibri" w:cs="Calibri"/>
                  <w:color w:val="000000"/>
                </w:rPr>
                <w:t>0.21</w:t>
              </w:r>
            </w:ins>
          </w:p>
        </w:tc>
        <w:tc>
          <w:tcPr>
            <w:tcW w:w="1760" w:type="dxa"/>
            <w:tcBorders>
              <w:top w:val="nil"/>
              <w:left w:val="nil"/>
              <w:bottom w:val="single" w:sz="4" w:space="0" w:color="auto"/>
              <w:right w:val="nil"/>
            </w:tcBorders>
            <w:shd w:val="clear" w:color="auto" w:fill="auto"/>
            <w:noWrap/>
            <w:vAlign w:val="bottom"/>
            <w:hideMark/>
          </w:tcPr>
          <w:p w14:paraId="1E8DDD9E" w14:textId="77777777" w:rsidR="004F6583" w:rsidRPr="004F6583" w:rsidRDefault="004F6583" w:rsidP="004F6583">
            <w:pPr>
              <w:spacing w:after="0" w:line="240" w:lineRule="auto"/>
              <w:jc w:val="center"/>
              <w:rPr>
                <w:ins w:id="3001" w:author="Stefanie Lane" w:date="2022-05-12T12:10:00Z"/>
                <w:rFonts w:ascii="Calibri" w:eastAsia="Times New Roman" w:hAnsi="Calibri" w:cs="Calibri"/>
                <w:color w:val="000000"/>
              </w:rPr>
            </w:pPr>
            <w:ins w:id="3002" w:author="Stefanie Lane" w:date="2022-05-12T12:10:00Z">
              <w:r w:rsidRPr="004F6583">
                <w:rPr>
                  <w:rFonts w:ascii="Calibri" w:eastAsia="Times New Roman" w:hAnsi="Calibri" w:cs="Calibri"/>
                  <w:color w:val="000000"/>
                </w:rPr>
                <w:t>-78.57</w:t>
              </w:r>
            </w:ins>
          </w:p>
        </w:tc>
      </w:tr>
      <w:tr w:rsidR="004F6583" w:rsidRPr="004F6583" w14:paraId="1E042118" w14:textId="77777777" w:rsidTr="004F6583">
        <w:trPr>
          <w:trHeight w:val="290"/>
          <w:ins w:id="3003" w:author="Stefanie Lane" w:date="2022-05-12T12:10:00Z"/>
        </w:trPr>
        <w:tc>
          <w:tcPr>
            <w:tcW w:w="1700" w:type="dxa"/>
            <w:vMerge/>
            <w:tcBorders>
              <w:top w:val="nil"/>
              <w:left w:val="nil"/>
              <w:bottom w:val="single" w:sz="4" w:space="0" w:color="000000"/>
              <w:right w:val="nil"/>
            </w:tcBorders>
            <w:vAlign w:val="center"/>
            <w:hideMark/>
          </w:tcPr>
          <w:p w14:paraId="7BC05611" w14:textId="77777777" w:rsidR="004F6583" w:rsidRPr="004F6583" w:rsidRDefault="004F6583" w:rsidP="004F6583">
            <w:pPr>
              <w:spacing w:after="0" w:line="240" w:lineRule="auto"/>
              <w:rPr>
                <w:ins w:id="3004"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CB2CC8E" w14:textId="77777777" w:rsidR="004F6583" w:rsidRPr="004F6583" w:rsidRDefault="004F6583" w:rsidP="004F6583">
            <w:pPr>
              <w:spacing w:after="0" w:line="240" w:lineRule="auto"/>
              <w:rPr>
                <w:ins w:id="3005" w:author="Stefanie Lane" w:date="2022-05-12T12:10:00Z"/>
                <w:rFonts w:ascii="Arial" w:eastAsia="Times New Roman" w:hAnsi="Arial" w:cs="Arial"/>
                <w:i/>
                <w:iCs/>
                <w:sz w:val="20"/>
                <w:szCs w:val="20"/>
              </w:rPr>
            </w:pPr>
            <w:proofErr w:type="spellStart"/>
            <w:ins w:id="3006" w:author="Stefanie Lane" w:date="2022-05-12T12:10:00Z">
              <w:r w:rsidRPr="004F6583">
                <w:rPr>
                  <w:rFonts w:ascii="Arial" w:eastAsia="Times New Roman" w:hAnsi="Arial" w:cs="Arial"/>
                  <w:i/>
                  <w:iCs/>
                  <w:sz w:val="20"/>
                  <w:szCs w:val="20"/>
                </w:rPr>
                <w:t>Sidalcia</w:t>
              </w:r>
              <w:proofErr w:type="spellEnd"/>
              <w:r w:rsidRPr="004F6583">
                <w:rPr>
                  <w:rFonts w:ascii="Arial" w:eastAsia="Times New Roman" w:hAnsi="Arial" w:cs="Arial"/>
                  <w:i/>
                  <w:iCs/>
                  <w:sz w:val="20"/>
                  <w:szCs w:val="20"/>
                </w:rPr>
                <w:t xml:space="preserve"> hendersonii</w:t>
              </w:r>
            </w:ins>
          </w:p>
        </w:tc>
        <w:tc>
          <w:tcPr>
            <w:tcW w:w="960" w:type="dxa"/>
            <w:tcBorders>
              <w:top w:val="single" w:sz="4" w:space="0" w:color="auto"/>
              <w:left w:val="nil"/>
              <w:bottom w:val="single" w:sz="4" w:space="0" w:color="auto"/>
              <w:right w:val="nil"/>
            </w:tcBorders>
            <w:shd w:val="clear" w:color="auto" w:fill="auto"/>
            <w:noWrap/>
            <w:vAlign w:val="bottom"/>
            <w:hideMark/>
          </w:tcPr>
          <w:p w14:paraId="125E192A" w14:textId="77777777" w:rsidR="004F6583" w:rsidRPr="004F6583" w:rsidRDefault="004F6583" w:rsidP="004F6583">
            <w:pPr>
              <w:spacing w:after="0" w:line="240" w:lineRule="auto"/>
              <w:jc w:val="center"/>
              <w:rPr>
                <w:ins w:id="3007" w:author="Stefanie Lane" w:date="2022-05-12T12:10:00Z"/>
                <w:rFonts w:ascii="Calibri" w:eastAsia="Times New Roman" w:hAnsi="Calibri" w:cs="Calibri"/>
                <w:color w:val="000000"/>
              </w:rPr>
            </w:pPr>
            <w:ins w:id="3008" w:author="Stefanie Lane" w:date="2022-05-12T12:10:00Z">
              <w:r w:rsidRPr="004F6583">
                <w:rPr>
                  <w:rFonts w:ascii="Calibri" w:eastAsia="Times New Roman" w:hAnsi="Calibri" w:cs="Calibri"/>
                  <w:color w:val="000000"/>
                </w:rPr>
                <w:t>0.09</w:t>
              </w:r>
            </w:ins>
          </w:p>
        </w:tc>
        <w:tc>
          <w:tcPr>
            <w:tcW w:w="960" w:type="dxa"/>
            <w:tcBorders>
              <w:top w:val="single" w:sz="4" w:space="0" w:color="auto"/>
              <w:left w:val="nil"/>
              <w:bottom w:val="single" w:sz="4" w:space="0" w:color="auto"/>
              <w:right w:val="nil"/>
            </w:tcBorders>
            <w:shd w:val="clear" w:color="auto" w:fill="auto"/>
            <w:noWrap/>
            <w:vAlign w:val="bottom"/>
            <w:hideMark/>
          </w:tcPr>
          <w:p w14:paraId="3EF80EDD" w14:textId="77777777" w:rsidR="004F6583" w:rsidRPr="004F6583" w:rsidRDefault="004F6583" w:rsidP="004F6583">
            <w:pPr>
              <w:spacing w:after="0" w:line="240" w:lineRule="auto"/>
              <w:jc w:val="center"/>
              <w:rPr>
                <w:ins w:id="3009" w:author="Stefanie Lane" w:date="2022-05-12T12:10:00Z"/>
                <w:rFonts w:ascii="Calibri" w:eastAsia="Times New Roman" w:hAnsi="Calibri" w:cs="Calibri"/>
                <w:color w:val="000000"/>
              </w:rPr>
            </w:pPr>
            <w:ins w:id="3010" w:author="Stefanie Lane" w:date="2022-05-12T12:10:00Z">
              <w:r w:rsidRPr="004F6583">
                <w:rPr>
                  <w:rFonts w:ascii="Calibri" w:eastAsia="Times New Roman" w:hAnsi="Calibri" w:cs="Calibri"/>
                  <w:color w:val="000000"/>
                </w:rPr>
                <w:t>0.10</w:t>
              </w:r>
            </w:ins>
          </w:p>
        </w:tc>
        <w:tc>
          <w:tcPr>
            <w:tcW w:w="960" w:type="dxa"/>
            <w:tcBorders>
              <w:top w:val="single" w:sz="4" w:space="0" w:color="auto"/>
              <w:left w:val="nil"/>
              <w:bottom w:val="single" w:sz="4" w:space="0" w:color="auto"/>
              <w:right w:val="nil"/>
            </w:tcBorders>
            <w:shd w:val="clear" w:color="auto" w:fill="auto"/>
            <w:noWrap/>
            <w:vAlign w:val="bottom"/>
            <w:hideMark/>
          </w:tcPr>
          <w:p w14:paraId="4D5F0D60" w14:textId="77777777" w:rsidR="004F6583" w:rsidRPr="004F6583" w:rsidRDefault="004F6583" w:rsidP="004F6583">
            <w:pPr>
              <w:spacing w:after="0" w:line="240" w:lineRule="auto"/>
              <w:jc w:val="center"/>
              <w:rPr>
                <w:ins w:id="3011" w:author="Stefanie Lane" w:date="2022-05-12T12:10:00Z"/>
                <w:rFonts w:ascii="Calibri" w:eastAsia="Times New Roman" w:hAnsi="Calibri" w:cs="Calibri"/>
                <w:color w:val="000000"/>
              </w:rPr>
            </w:pPr>
            <w:ins w:id="3012" w:author="Stefanie Lane" w:date="2022-05-12T12:10:00Z">
              <w:r w:rsidRPr="004F6583">
                <w:rPr>
                  <w:rFonts w:ascii="Calibri" w:eastAsia="Times New Roman" w:hAnsi="Calibri" w:cs="Calibri"/>
                  <w:color w:val="000000"/>
                </w:rPr>
                <w:t>0.21</w:t>
              </w:r>
            </w:ins>
          </w:p>
        </w:tc>
        <w:tc>
          <w:tcPr>
            <w:tcW w:w="1760" w:type="dxa"/>
            <w:tcBorders>
              <w:top w:val="nil"/>
              <w:left w:val="nil"/>
              <w:bottom w:val="single" w:sz="4" w:space="0" w:color="auto"/>
              <w:right w:val="nil"/>
            </w:tcBorders>
            <w:shd w:val="clear" w:color="auto" w:fill="auto"/>
            <w:noWrap/>
            <w:vAlign w:val="bottom"/>
            <w:hideMark/>
          </w:tcPr>
          <w:p w14:paraId="5290F497" w14:textId="77777777" w:rsidR="004F6583" w:rsidRPr="004F6583" w:rsidRDefault="004F6583" w:rsidP="004F6583">
            <w:pPr>
              <w:spacing w:after="0" w:line="240" w:lineRule="auto"/>
              <w:jc w:val="center"/>
              <w:rPr>
                <w:ins w:id="3013" w:author="Stefanie Lane" w:date="2022-05-12T12:10:00Z"/>
                <w:rFonts w:ascii="Calibri" w:eastAsia="Times New Roman" w:hAnsi="Calibri" w:cs="Calibri"/>
                <w:color w:val="000000"/>
              </w:rPr>
            </w:pPr>
            <w:ins w:id="3014" w:author="Stefanie Lane" w:date="2022-05-12T12:10:00Z">
              <w:r w:rsidRPr="004F6583">
                <w:rPr>
                  <w:rFonts w:ascii="Calibri" w:eastAsia="Times New Roman" w:hAnsi="Calibri" w:cs="Calibri"/>
                  <w:color w:val="000000"/>
                </w:rPr>
                <w:t>-78.57</w:t>
              </w:r>
            </w:ins>
          </w:p>
        </w:tc>
      </w:tr>
      <w:tr w:rsidR="004F6583" w:rsidRPr="004F6583" w14:paraId="52BAFD4A" w14:textId="77777777" w:rsidTr="004F6583">
        <w:trPr>
          <w:trHeight w:val="290"/>
          <w:ins w:id="3015" w:author="Stefanie Lane" w:date="2022-05-12T12:10:00Z"/>
        </w:trPr>
        <w:tc>
          <w:tcPr>
            <w:tcW w:w="1700" w:type="dxa"/>
            <w:vMerge/>
            <w:tcBorders>
              <w:top w:val="nil"/>
              <w:left w:val="nil"/>
              <w:bottom w:val="single" w:sz="4" w:space="0" w:color="000000"/>
              <w:right w:val="nil"/>
            </w:tcBorders>
            <w:vAlign w:val="center"/>
            <w:hideMark/>
          </w:tcPr>
          <w:p w14:paraId="1F766033" w14:textId="77777777" w:rsidR="004F6583" w:rsidRPr="004F6583" w:rsidRDefault="004F6583" w:rsidP="004F6583">
            <w:pPr>
              <w:spacing w:after="0" w:line="240" w:lineRule="auto"/>
              <w:rPr>
                <w:ins w:id="3016"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B554D23" w14:textId="77777777" w:rsidR="004F6583" w:rsidRPr="004F6583" w:rsidRDefault="004F6583" w:rsidP="004F6583">
            <w:pPr>
              <w:spacing w:after="0" w:line="240" w:lineRule="auto"/>
              <w:rPr>
                <w:ins w:id="3017" w:author="Stefanie Lane" w:date="2022-05-12T12:10:00Z"/>
                <w:rFonts w:ascii="Arial" w:eastAsia="Times New Roman" w:hAnsi="Arial" w:cs="Arial"/>
                <w:i/>
                <w:iCs/>
                <w:sz w:val="20"/>
                <w:szCs w:val="20"/>
              </w:rPr>
            </w:pPr>
            <w:ins w:id="3018" w:author="Stefanie Lane" w:date="2022-05-12T12:10:00Z">
              <w:r w:rsidRPr="004F6583">
                <w:rPr>
                  <w:rFonts w:ascii="Arial" w:eastAsia="Times New Roman" w:hAnsi="Arial" w:cs="Arial"/>
                  <w:i/>
                  <w:iCs/>
                  <w:sz w:val="20"/>
                  <w:szCs w:val="20"/>
                </w:rPr>
                <w:t>Salix lasiandra</w:t>
              </w:r>
            </w:ins>
          </w:p>
        </w:tc>
        <w:tc>
          <w:tcPr>
            <w:tcW w:w="960" w:type="dxa"/>
            <w:tcBorders>
              <w:top w:val="nil"/>
              <w:left w:val="nil"/>
              <w:bottom w:val="nil"/>
              <w:right w:val="nil"/>
            </w:tcBorders>
            <w:shd w:val="clear" w:color="auto" w:fill="auto"/>
            <w:noWrap/>
            <w:vAlign w:val="bottom"/>
            <w:hideMark/>
          </w:tcPr>
          <w:p w14:paraId="327CEB91" w14:textId="77777777" w:rsidR="004F6583" w:rsidRPr="004F6583" w:rsidRDefault="004F6583" w:rsidP="004F6583">
            <w:pPr>
              <w:spacing w:after="0" w:line="240" w:lineRule="auto"/>
              <w:jc w:val="center"/>
              <w:rPr>
                <w:ins w:id="3019" w:author="Stefanie Lane" w:date="2022-05-12T12:10:00Z"/>
                <w:rFonts w:ascii="Calibri" w:eastAsia="Times New Roman" w:hAnsi="Calibri" w:cs="Calibri"/>
                <w:color w:val="000000"/>
              </w:rPr>
            </w:pPr>
            <w:ins w:id="3020" w:author="Stefanie Lane" w:date="2022-05-12T12:10:00Z">
              <w:r w:rsidRPr="004F6583">
                <w:rPr>
                  <w:rFonts w:ascii="Calibri" w:eastAsia="Times New Roman" w:hAnsi="Calibri" w:cs="Calibri"/>
                  <w:color w:val="000000"/>
                </w:rPr>
                <w:t>0.03</w:t>
              </w:r>
            </w:ins>
          </w:p>
        </w:tc>
        <w:tc>
          <w:tcPr>
            <w:tcW w:w="960" w:type="dxa"/>
            <w:tcBorders>
              <w:top w:val="nil"/>
              <w:left w:val="nil"/>
              <w:bottom w:val="nil"/>
              <w:right w:val="nil"/>
            </w:tcBorders>
            <w:shd w:val="clear" w:color="auto" w:fill="auto"/>
            <w:noWrap/>
            <w:vAlign w:val="bottom"/>
            <w:hideMark/>
          </w:tcPr>
          <w:p w14:paraId="7D65E7D3" w14:textId="77777777" w:rsidR="004F6583" w:rsidRPr="004F6583" w:rsidRDefault="004F6583" w:rsidP="004F6583">
            <w:pPr>
              <w:spacing w:after="0" w:line="240" w:lineRule="auto"/>
              <w:jc w:val="center"/>
              <w:rPr>
                <w:ins w:id="3021" w:author="Stefanie Lane" w:date="2022-05-12T12:10:00Z"/>
                <w:rFonts w:ascii="Calibri" w:eastAsia="Times New Roman" w:hAnsi="Calibri" w:cs="Calibri"/>
                <w:color w:val="000000"/>
              </w:rPr>
            </w:pPr>
            <w:ins w:id="3022" w:author="Stefanie Lane" w:date="2022-05-12T12:10:00Z">
              <w:r w:rsidRPr="004F6583">
                <w:rPr>
                  <w:rFonts w:ascii="Calibri" w:eastAsia="Times New Roman" w:hAnsi="Calibri" w:cs="Calibri"/>
                  <w:color w:val="000000"/>
                </w:rPr>
                <w:t>0.03</w:t>
              </w:r>
            </w:ins>
          </w:p>
        </w:tc>
        <w:tc>
          <w:tcPr>
            <w:tcW w:w="960" w:type="dxa"/>
            <w:tcBorders>
              <w:top w:val="nil"/>
              <w:left w:val="nil"/>
              <w:bottom w:val="nil"/>
              <w:right w:val="nil"/>
            </w:tcBorders>
            <w:shd w:val="clear" w:color="auto" w:fill="auto"/>
            <w:noWrap/>
            <w:vAlign w:val="bottom"/>
            <w:hideMark/>
          </w:tcPr>
          <w:p w14:paraId="497B74CD" w14:textId="77777777" w:rsidR="004F6583" w:rsidRPr="004F6583" w:rsidRDefault="004F6583" w:rsidP="004F6583">
            <w:pPr>
              <w:spacing w:after="0" w:line="240" w:lineRule="auto"/>
              <w:jc w:val="center"/>
              <w:rPr>
                <w:ins w:id="3023" w:author="Stefanie Lane" w:date="2022-05-12T12:10:00Z"/>
                <w:rFonts w:ascii="Calibri" w:eastAsia="Times New Roman" w:hAnsi="Calibri" w:cs="Calibri"/>
                <w:color w:val="000000"/>
              </w:rPr>
            </w:pPr>
            <w:ins w:id="3024" w:author="Stefanie Lane" w:date="2022-05-12T12:10:00Z">
              <w:r w:rsidRPr="004F6583">
                <w:rPr>
                  <w:rFonts w:ascii="Calibri" w:eastAsia="Times New Roman" w:hAnsi="Calibri" w:cs="Calibri"/>
                  <w:color w:val="000000"/>
                </w:rPr>
                <w:t>0.29</w:t>
              </w:r>
            </w:ins>
          </w:p>
        </w:tc>
        <w:tc>
          <w:tcPr>
            <w:tcW w:w="1760" w:type="dxa"/>
            <w:tcBorders>
              <w:top w:val="nil"/>
              <w:left w:val="nil"/>
              <w:bottom w:val="single" w:sz="4" w:space="0" w:color="auto"/>
              <w:right w:val="nil"/>
            </w:tcBorders>
            <w:shd w:val="clear" w:color="auto" w:fill="auto"/>
            <w:noWrap/>
            <w:vAlign w:val="bottom"/>
            <w:hideMark/>
          </w:tcPr>
          <w:p w14:paraId="203CACB9" w14:textId="77777777" w:rsidR="004F6583" w:rsidRPr="004F6583" w:rsidRDefault="004F6583" w:rsidP="004F6583">
            <w:pPr>
              <w:spacing w:after="0" w:line="240" w:lineRule="auto"/>
              <w:jc w:val="center"/>
              <w:rPr>
                <w:ins w:id="3025" w:author="Stefanie Lane" w:date="2022-05-12T12:10:00Z"/>
                <w:rFonts w:ascii="Calibri" w:eastAsia="Times New Roman" w:hAnsi="Calibri" w:cs="Calibri"/>
                <w:color w:val="000000"/>
              </w:rPr>
            </w:pPr>
            <w:ins w:id="3026" w:author="Stefanie Lane" w:date="2022-05-12T12:10:00Z">
              <w:r w:rsidRPr="004F6583">
                <w:rPr>
                  <w:rFonts w:ascii="Calibri" w:eastAsia="Times New Roman" w:hAnsi="Calibri" w:cs="Calibri"/>
                  <w:color w:val="000000"/>
                </w:rPr>
                <w:t>-71.43</w:t>
              </w:r>
            </w:ins>
          </w:p>
        </w:tc>
      </w:tr>
      <w:tr w:rsidR="004F6583" w:rsidRPr="004F6583" w14:paraId="5321D2D4" w14:textId="77777777" w:rsidTr="004F6583">
        <w:trPr>
          <w:trHeight w:val="290"/>
          <w:ins w:id="3027" w:author="Stefanie Lane" w:date="2022-05-12T12:10:00Z"/>
        </w:trPr>
        <w:tc>
          <w:tcPr>
            <w:tcW w:w="1700" w:type="dxa"/>
            <w:vMerge/>
            <w:tcBorders>
              <w:top w:val="nil"/>
              <w:left w:val="nil"/>
              <w:bottom w:val="single" w:sz="4" w:space="0" w:color="000000"/>
              <w:right w:val="nil"/>
            </w:tcBorders>
            <w:vAlign w:val="center"/>
            <w:hideMark/>
          </w:tcPr>
          <w:p w14:paraId="6A93CFAE" w14:textId="77777777" w:rsidR="004F6583" w:rsidRPr="004F6583" w:rsidRDefault="004F6583" w:rsidP="004F6583">
            <w:pPr>
              <w:spacing w:after="0" w:line="240" w:lineRule="auto"/>
              <w:rPr>
                <w:ins w:id="3028"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3933135" w14:textId="77777777" w:rsidR="004F6583" w:rsidRPr="004F6583" w:rsidRDefault="004F6583" w:rsidP="004F6583">
            <w:pPr>
              <w:spacing w:after="0" w:line="240" w:lineRule="auto"/>
              <w:rPr>
                <w:ins w:id="3029" w:author="Stefanie Lane" w:date="2022-05-12T12:10:00Z"/>
                <w:rFonts w:ascii="Arial" w:eastAsia="Times New Roman" w:hAnsi="Arial" w:cs="Arial"/>
                <w:i/>
                <w:iCs/>
                <w:sz w:val="20"/>
                <w:szCs w:val="20"/>
              </w:rPr>
            </w:pPr>
            <w:ins w:id="3030" w:author="Stefanie Lane" w:date="2022-05-12T12:10:00Z">
              <w:r w:rsidRPr="004F6583">
                <w:rPr>
                  <w:rFonts w:ascii="Arial" w:eastAsia="Times New Roman" w:hAnsi="Arial" w:cs="Arial"/>
                  <w:i/>
                  <w:iCs/>
                  <w:sz w:val="20"/>
                  <w:szCs w:val="20"/>
                </w:rPr>
                <w:t>Eleocharis palustris</w:t>
              </w:r>
            </w:ins>
          </w:p>
        </w:tc>
        <w:tc>
          <w:tcPr>
            <w:tcW w:w="960" w:type="dxa"/>
            <w:tcBorders>
              <w:top w:val="single" w:sz="4" w:space="0" w:color="auto"/>
              <w:left w:val="nil"/>
              <w:bottom w:val="single" w:sz="4" w:space="0" w:color="auto"/>
              <w:right w:val="nil"/>
            </w:tcBorders>
            <w:shd w:val="clear" w:color="auto" w:fill="auto"/>
            <w:noWrap/>
            <w:vAlign w:val="bottom"/>
            <w:hideMark/>
          </w:tcPr>
          <w:p w14:paraId="00D3A6C8" w14:textId="77777777" w:rsidR="004F6583" w:rsidRPr="004F6583" w:rsidRDefault="004F6583" w:rsidP="004F6583">
            <w:pPr>
              <w:spacing w:after="0" w:line="240" w:lineRule="auto"/>
              <w:jc w:val="center"/>
              <w:rPr>
                <w:ins w:id="3031" w:author="Stefanie Lane" w:date="2022-05-12T12:10:00Z"/>
                <w:rFonts w:ascii="Calibri" w:eastAsia="Times New Roman" w:hAnsi="Calibri" w:cs="Calibri"/>
                <w:color w:val="000000"/>
              </w:rPr>
            </w:pPr>
            <w:ins w:id="3032" w:author="Stefanie Lane" w:date="2022-05-12T12:10:00Z">
              <w:r w:rsidRPr="004F6583">
                <w:rPr>
                  <w:rFonts w:ascii="Calibri" w:eastAsia="Times New Roman" w:hAnsi="Calibri" w:cs="Calibri"/>
                  <w:color w:val="000000"/>
                </w:rPr>
                <w:t>0.79</w:t>
              </w:r>
            </w:ins>
          </w:p>
        </w:tc>
        <w:tc>
          <w:tcPr>
            <w:tcW w:w="960" w:type="dxa"/>
            <w:tcBorders>
              <w:top w:val="single" w:sz="4" w:space="0" w:color="auto"/>
              <w:left w:val="nil"/>
              <w:bottom w:val="single" w:sz="4" w:space="0" w:color="auto"/>
              <w:right w:val="nil"/>
            </w:tcBorders>
            <w:shd w:val="clear" w:color="auto" w:fill="auto"/>
            <w:noWrap/>
            <w:vAlign w:val="bottom"/>
            <w:hideMark/>
          </w:tcPr>
          <w:p w14:paraId="52B2090B" w14:textId="77777777" w:rsidR="004F6583" w:rsidRPr="004F6583" w:rsidRDefault="004F6583" w:rsidP="004F6583">
            <w:pPr>
              <w:spacing w:after="0" w:line="240" w:lineRule="auto"/>
              <w:jc w:val="center"/>
              <w:rPr>
                <w:ins w:id="3033" w:author="Stefanie Lane" w:date="2022-05-12T12:10:00Z"/>
                <w:rFonts w:ascii="Calibri" w:eastAsia="Times New Roman" w:hAnsi="Calibri" w:cs="Calibri"/>
                <w:color w:val="000000"/>
              </w:rPr>
            </w:pPr>
            <w:ins w:id="3034" w:author="Stefanie Lane" w:date="2022-05-12T12:10:00Z">
              <w:r w:rsidRPr="004F6583">
                <w:rPr>
                  <w:rFonts w:ascii="Calibri" w:eastAsia="Times New Roman" w:hAnsi="Calibri" w:cs="Calibri"/>
                  <w:color w:val="000000"/>
                </w:rPr>
                <w:t>0.35</w:t>
              </w:r>
            </w:ins>
          </w:p>
        </w:tc>
        <w:tc>
          <w:tcPr>
            <w:tcW w:w="960" w:type="dxa"/>
            <w:tcBorders>
              <w:top w:val="single" w:sz="4" w:space="0" w:color="auto"/>
              <w:left w:val="nil"/>
              <w:bottom w:val="single" w:sz="4" w:space="0" w:color="auto"/>
              <w:right w:val="nil"/>
            </w:tcBorders>
            <w:shd w:val="clear" w:color="auto" w:fill="auto"/>
            <w:noWrap/>
            <w:vAlign w:val="bottom"/>
            <w:hideMark/>
          </w:tcPr>
          <w:p w14:paraId="1311C24B" w14:textId="77777777" w:rsidR="004F6583" w:rsidRPr="004F6583" w:rsidRDefault="004F6583" w:rsidP="004F6583">
            <w:pPr>
              <w:spacing w:after="0" w:line="240" w:lineRule="auto"/>
              <w:jc w:val="center"/>
              <w:rPr>
                <w:ins w:id="3035" w:author="Stefanie Lane" w:date="2022-05-12T12:10:00Z"/>
                <w:rFonts w:ascii="Calibri" w:eastAsia="Times New Roman" w:hAnsi="Calibri" w:cs="Calibri"/>
                <w:color w:val="000000"/>
              </w:rPr>
            </w:pPr>
            <w:ins w:id="3036" w:author="Stefanie Lane" w:date="2022-05-12T12:10:00Z">
              <w:r w:rsidRPr="004F6583">
                <w:rPr>
                  <w:rFonts w:ascii="Calibri" w:eastAsia="Times New Roman" w:hAnsi="Calibri" w:cs="Calibri"/>
                  <w:color w:val="000000"/>
                </w:rPr>
                <w:t>0.39</w:t>
              </w:r>
            </w:ins>
          </w:p>
        </w:tc>
        <w:tc>
          <w:tcPr>
            <w:tcW w:w="1760" w:type="dxa"/>
            <w:tcBorders>
              <w:top w:val="nil"/>
              <w:left w:val="nil"/>
              <w:bottom w:val="single" w:sz="4" w:space="0" w:color="auto"/>
              <w:right w:val="nil"/>
            </w:tcBorders>
            <w:shd w:val="clear" w:color="auto" w:fill="auto"/>
            <w:noWrap/>
            <w:vAlign w:val="bottom"/>
            <w:hideMark/>
          </w:tcPr>
          <w:p w14:paraId="2B576747" w14:textId="77777777" w:rsidR="004F6583" w:rsidRPr="004F6583" w:rsidRDefault="004F6583" w:rsidP="004F6583">
            <w:pPr>
              <w:spacing w:after="0" w:line="240" w:lineRule="auto"/>
              <w:jc w:val="center"/>
              <w:rPr>
                <w:ins w:id="3037" w:author="Stefanie Lane" w:date="2022-05-12T12:10:00Z"/>
                <w:rFonts w:ascii="Calibri" w:eastAsia="Times New Roman" w:hAnsi="Calibri" w:cs="Calibri"/>
                <w:color w:val="000000"/>
              </w:rPr>
            </w:pPr>
            <w:ins w:id="3038" w:author="Stefanie Lane" w:date="2022-05-12T12:10:00Z">
              <w:r w:rsidRPr="004F6583">
                <w:rPr>
                  <w:rFonts w:ascii="Calibri" w:eastAsia="Times New Roman" w:hAnsi="Calibri" w:cs="Calibri"/>
                  <w:color w:val="000000"/>
                </w:rPr>
                <w:t>-60.71</w:t>
              </w:r>
            </w:ins>
          </w:p>
        </w:tc>
      </w:tr>
      <w:tr w:rsidR="004F6583" w:rsidRPr="004F6583" w14:paraId="12B0B013" w14:textId="77777777" w:rsidTr="004F6583">
        <w:trPr>
          <w:trHeight w:val="290"/>
          <w:ins w:id="3039" w:author="Stefanie Lane" w:date="2022-05-12T12:10:00Z"/>
        </w:trPr>
        <w:tc>
          <w:tcPr>
            <w:tcW w:w="1700" w:type="dxa"/>
            <w:vMerge/>
            <w:tcBorders>
              <w:top w:val="nil"/>
              <w:left w:val="nil"/>
              <w:bottom w:val="single" w:sz="4" w:space="0" w:color="000000"/>
              <w:right w:val="nil"/>
            </w:tcBorders>
            <w:vAlign w:val="center"/>
            <w:hideMark/>
          </w:tcPr>
          <w:p w14:paraId="53A1E628" w14:textId="77777777" w:rsidR="004F6583" w:rsidRPr="004F6583" w:rsidRDefault="004F6583" w:rsidP="004F6583">
            <w:pPr>
              <w:spacing w:after="0" w:line="240" w:lineRule="auto"/>
              <w:rPr>
                <w:ins w:id="3040"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5076FE4" w14:textId="77777777" w:rsidR="004F6583" w:rsidRPr="004F6583" w:rsidRDefault="004F6583" w:rsidP="004F6583">
            <w:pPr>
              <w:spacing w:after="0" w:line="240" w:lineRule="auto"/>
              <w:rPr>
                <w:ins w:id="3041" w:author="Stefanie Lane" w:date="2022-05-12T12:10:00Z"/>
                <w:rFonts w:ascii="Arial" w:eastAsia="Times New Roman" w:hAnsi="Arial" w:cs="Arial"/>
                <w:i/>
                <w:iCs/>
                <w:sz w:val="20"/>
                <w:szCs w:val="20"/>
              </w:rPr>
            </w:pPr>
            <w:proofErr w:type="spellStart"/>
            <w:ins w:id="3042" w:author="Stefanie Lane" w:date="2022-05-12T12:10:00Z">
              <w:r w:rsidRPr="004F6583">
                <w:rPr>
                  <w:rFonts w:ascii="Arial" w:eastAsia="Times New Roman" w:hAnsi="Arial" w:cs="Arial"/>
                  <w:i/>
                  <w:iCs/>
                  <w:sz w:val="20"/>
                  <w:szCs w:val="20"/>
                </w:rPr>
                <w:t>Lysichiton</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americanum</w:t>
              </w:r>
              <w:proofErr w:type="spellEnd"/>
            </w:ins>
          </w:p>
        </w:tc>
        <w:tc>
          <w:tcPr>
            <w:tcW w:w="960" w:type="dxa"/>
            <w:tcBorders>
              <w:top w:val="nil"/>
              <w:left w:val="nil"/>
              <w:bottom w:val="nil"/>
              <w:right w:val="nil"/>
            </w:tcBorders>
            <w:shd w:val="clear" w:color="auto" w:fill="auto"/>
            <w:noWrap/>
            <w:vAlign w:val="bottom"/>
            <w:hideMark/>
          </w:tcPr>
          <w:p w14:paraId="095C2BC3" w14:textId="77777777" w:rsidR="004F6583" w:rsidRPr="004F6583" w:rsidRDefault="004F6583" w:rsidP="004F6583">
            <w:pPr>
              <w:spacing w:after="0" w:line="240" w:lineRule="auto"/>
              <w:jc w:val="center"/>
              <w:rPr>
                <w:ins w:id="3043" w:author="Stefanie Lane" w:date="2022-05-12T12:10:00Z"/>
                <w:rFonts w:ascii="Calibri" w:eastAsia="Times New Roman" w:hAnsi="Calibri" w:cs="Calibri"/>
                <w:color w:val="000000"/>
              </w:rPr>
            </w:pPr>
            <w:ins w:id="3044" w:author="Stefanie Lane" w:date="2022-05-12T12:10:00Z">
              <w:r w:rsidRPr="004F6583">
                <w:rPr>
                  <w:rFonts w:ascii="Calibri" w:eastAsia="Times New Roman" w:hAnsi="Calibri" w:cs="Calibri"/>
                  <w:color w:val="000000"/>
                </w:rPr>
                <w:t>0.26</w:t>
              </w:r>
            </w:ins>
          </w:p>
        </w:tc>
        <w:tc>
          <w:tcPr>
            <w:tcW w:w="960" w:type="dxa"/>
            <w:tcBorders>
              <w:top w:val="nil"/>
              <w:left w:val="nil"/>
              <w:bottom w:val="nil"/>
              <w:right w:val="nil"/>
            </w:tcBorders>
            <w:shd w:val="clear" w:color="auto" w:fill="auto"/>
            <w:noWrap/>
            <w:vAlign w:val="bottom"/>
            <w:hideMark/>
          </w:tcPr>
          <w:p w14:paraId="30079894" w14:textId="77777777" w:rsidR="004F6583" w:rsidRPr="004F6583" w:rsidRDefault="004F6583" w:rsidP="004F6583">
            <w:pPr>
              <w:spacing w:after="0" w:line="240" w:lineRule="auto"/>
              <w:jc w:val="center"/>
              <w:rPr>
                <w:ins w:id="3045" w:author="Stefanie Lane" w:date="2022-05-12T12:10:00Z"/>
                <w:rFonts w:ascii="Calibri" w:eastAsia="Times New Roman" w:hAnsi="Calibri" w:cs="Calibri"/>
                <w:color w:val="000000"/>
              </w:rPr>
            </w:pPr>
            <w:ins w:id="3046" w:author="Stefanie Lane" w:date="2022-05-12T12:10:00Z">
              <w:r w:rsidRPr="004F6583">
                <w:rPr>
                  <w:rFonts w:ascii="Calibri" w:eastAsia="Times New Roman" w:hAnsi="Calibri" w:cs="Calibri"/>
                  <w:color w:val="000000"/>
                </w:rPr>
                <w:t>0.26</w:t>
              </w:r>
            </w:ins>
          </w:p>
        </w:tc>
        <w:tc>
          <w:tcPr>
            <w:tcW w:w="960" w:type="dxa"/>
            <w:tcBorders>
              <w:top w:val="nil"/>
              <w:left w:val="nil"/>
              <w:bottom w:val="nil"/>
              <w:right w:val="nil"/>
            </w:tcBorders>
            <w:shd w:val="clear" w:color="auto" w:fill="auto"/>
            <w:noWrap/>
            <w:vAlign w:val="bottom"/>
            <w:hideMark/>
          </w:tcPr>
          <w:p w14:paraId="2E753D35" w14:textId="77777777" w:rsidR="004F6583" w:rsidRPr="004F6583" w:rsidRDefault="004F6583" w:rsidP="004F6583">
            <w:pPr>
              <w:spacing w:after="0" w:line="240" w:lineRule="auto"/>
              <w:jc w:val="center"/>
              <w:rPr>
                <w:ins w:id="3047" w:author="Stefanie Lane" w:date="2022-05-12T12:10:00Z"/>
                <w:rFonts w:ascii="Calibri" w:eastAsia="Times New Roman" w:hAnsi="Calibri" w:cs="Calibri"/>
                <w:color w:val="000000"/>
              </w:rPr>
            </w:pPr>
            <w:ins w:id="3048" w:author="Stefanie Lane" w:date="2022-05-12T12:10:00Z">
              <w:r w:rsidRPr="004F6583">
                <w:rPr>
                  <w:rFonts w:ascii="Calibri" w:eastAsia="Times New Roman" w:hAnsi="Calibri" w:cs="Calibri"/>
                  <w:color w:val="000000"/>
                </w:rPr>
                <w:t>0.39</w:t>
              </w:r>
            </w:ins>
          </w:p>
        </w:tc>
        <w:tc>
          <w:tcPr>
            <w:tcW w:w="1760" w:type="dxa"/>
            <w:tcBorders>
              <w:top w:val="nil"/>
              <w:left w:val="nil"/>
              <w:bottom w:val="single" w:sz="4" w:space="0" w:color="auto"/>
              <w:right w:val="nil"/>
            </w:tcBorders>
            <w:shd w:val="clear" w:color="auto" w:fill="auto"/>
            <w:noWrap/>
            <w:vAlign w:val="bottom"/>
            <w:hideMark/>
          </w:tcPr>
          <w:p w14:paraId="62B9F31E" w14:textId="77777777" w:rsidR="004F6583" w:rsidRPr="004F6583" w:rsidRDefault="004F6583" w:rsidP="004F6583">
            <w:pPr>
              <w:spacing w:after="0" w:line="240" w:lineRule="auto"/>
              <w:jc w:val="center"/>
              <w:rPr>
                <w:ins w:id="3049" w:author="Stefanie Lane" w:date="2022-05-12T12:10:00Z"/>
                <w:rFonts w:ascii="Calibri" w:eastAsia="Times New Roman" w:hAnsi="Calibri" w:cs="Calibri"/>
                <w:color w:val="000000"/>
              </w:rPr>
            </w:pPr>
            <w:ins w:id="3050" w:author="Stefanie Lane" w:date="2022-05-12T12:10:00Z">
              <w:r w:rsidRPr="004F6583">
                <w:rPr>
                  <w:rFonts w:ascii="Calibri" w:eastAsia="Times New Roman" w:hAnsi="Calibri" w:cs="Calibri"/>
                  <w:color w:val="000000"/>
                </w:rPr>
                <w:t>-60.71</w:t>
              </w:r>
            </w:ins>
          </w:p>
        </w:tc>
      </w:tr>
      <w:tr w:rsidR="004F6583" w:rsidRPr="004F6583" w14:paraId="7291DC25" w14:textId="77777777" w:rsidTr="004F6583">
        <w:trPr>
          <w:trHeight w:val="290"/>
          <w:ins w:id="3051" w:author="Stefanie Lane" w:date="2022-05-12T12:10:00Z"/>
        </w:trPr>
        <w:tc>
          <w:tcPr>
            <w:tcW w:w="1700" w:type="dxa"/>
            <w:vMerge/>
            <w:tcBorders>
              <w:top w:val="nil"/>
              <w:left w:val="nil"/>
              <w:bottom w:val="single" w:sz="4" w:space="0" w:color="000000"/>
              <w:right w:val="nil"/>
            </w:tcBorders>
            <w:vAlign w:val="center"/>
            <w:hideMark/>
          </w:tcPr>
          <w:p w14:paraId="1F5F8B24" w14:textId="77777777" w:rsidR="004F6583" w:rsidRPr="004F6583" w:rsidRDefault="004F6583" w:rsidP="004F6583">
            <w:pPr>
              <w:spacing w:after="0" w:line="240" w:lineRule="auto"/>
              <w:rPr>
                <w:ins w:id="3052"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F69AD6F" w14:textId="77777777" w:rsidR="004F6583" w:rsidRPr="004F6583" w:rsidRDefault="004F6583" w:rsidP="004F6583">
            <w:pPr>
              <w:spacing w:after="0" w:line="240" w:lineRule="auto"/>
              <w:rPr>
                <w:ins w:id="3053" w:author="Stefanie Lane" w:date="2022-05-12T12:10:00Z"/>
                <w:rFonts w:ascii="Arial" w:eastAsia="Times New Roman" w:hAnsi="Arial" w:cs="Arial"/>
                <w:i/>
                <w:iCs/>
                <w:sz w:val="20"/>
                <w:szCs w:val="20"/>
              </w:rPr>
            </w:pPr>
            <w:ins w:id="3054" w:author="Stefanie Lane" w:date="2022-05-12T12:10:00Z">
              <w:r w:rsidRPr="004F6583">
                <w:rPr>
                  <w:rFonts w:ascii="Arial" w:eastAsia="Times New Roman" w:hAnsi="Arial" w:cs="Arial"/>
                  <w:i/>
                  <w:iCs/>
                  <w:sz w:val="20"/>
                  <w:szCs w:val="20"/>
                </w:rPr>
                <w:t>Typha latifolia</w:t>
              </w:r>
            </w:ins>
          </w:p>
        </w:tc>
        <w:tc>
          <w:tcPr>
            <w:tcW w:w="960" w:type="dxa"/>
            <w:tcBorders>
              <w:top w:val="single" w:sz="4" w:space="0" w:color="auto"/>
              <w:left w:val="nil"/>
              <w:bottom w:val="single" w:sz="4" w:space="0" w:color="auto"/>
              <w:right w:val="nil"/>
            </w:tcBorders>
            <w:shd w:val="clear" w:color="auto" w:fill="auto"/>
            <w:noWrap/>
            <w:vAlign w:val="bottom"/>
            <w:hideMark/>
          </w:tcPr>
          <w:p w14:paraId="042F4E80" w14:textId="77777777" w:rsidR="004F6583" w:rsidRPr="004F6583" w:rsidRDefault="004F6583" w:rsidP="004F6583">
            <w:pPr>
              <w:spacing w:after="0" w:line="240" w:lineRule="auto"/>
              <w:jc w:val="center"/>
              <w:rPr>
                <w:ins w:id="3055" w:author="Stefanie Lane" w:date="2022-05-12T12:10:00Z"/>
                <w:rFonts w:ascii="Calibri" w:eastAsia="Times New Roman" w:hAnsi="Calibri" w:cs="Calibri"/>
                <w:color w:val="000000"/>
              </w:rPr>
            </w:pPr>
            <w:ins w:id="3056" w:author="Stefanie Lane" w:date="2022-05-12T12:10:00Z">
              <w:r w:rsidRPr="004F6583">
                <w:rPr>
                  <w:rFonts w:ascii="Calibri" w:eastAsia="Times New Roman" w:hAnsi="Calibri" w:cs="Calibri"/>
                  <w:color w:val="000000"/>
                </w:rPr>
                <w:t>0.59</w:t>
              </w:r>
            </w:ins>
          </w:p>
        </w:tc>
        <w:tc>
          <w:tcPr>
            <w:tcW w:w="960" w:type="dxa"/>
            <w:tcBorders>
              <w:top w:val="single" w:sz="4" w:space="0" w:color="auto"/>
              <w:left w:val="nil"/>
              <w:bottom w:val="single" w:sz="4" w:space="0" w:color="auto"/>
              <w:right w:val="nil"/>
            </w:tcBorders>
            <w:shd w:val="clear" w:color="auto" w:fill="auto"/>
            <w:noWrap/>
            <w:vAlign w:val="bottom"/>
            <w:hideMark/>
          </w:tcPr>
          <w:p w14:paraId="25E32971" w14:textId="77777777" w:rsidR="004F6583" w:rsidRPr="004F6583" w:rsidRDefault="004F6583" w:rsidP="004F6583">
            <w:pPr>
              <w:spacing w:after="0" w:line="240" w:lineRule="auto"/>
              <w:jc w:val="center"/>
              <w:rPr>
                <w:ins w:id="3057" w:author="Stefanie Lane" w:date="2022-05-12T12:10:00Z"/>
                <w:rFonts w:ascii="Calibri" w:eastAsia="Times New Roman" w:hAnsi="Calibri" w:cs="Calibri"/>
                <w:color w:val="000000"/>
              </w:rPr>
            </w:pPr>
            <w:ins w:id="3058" w:author="Stefanie Lane" w:date="2022-05-12T12:10:00Z">
              <w:r w:rsidRPr="004F6583">
                <w:rPr>
                  <w:rFonts w:ascii="Calibri" w:eastAsia="Times New Roman" w:hAnsi="Calibri" w:cs="Calibri"/>
                  <w:color w:val="000000"/>
                </w:rPr>
                <w:t>0.35</w:t>
              </w:r>
            </w:ins>
          </w:p>
        </w:tc>
        <w:tc>
          <w:tcPr>
            <w:tcW w:w="960" w:type="dxa"/>
            <w:tcBorders>
              <w:top w:val="single" w:sz="4" w:space="0" w:color="auto"/>
              <w:left w:val="nil"/>
              <w:bottom w:val="single" w:sz="4" w:space="0" w:color="auto"/>
              <w:right w:val="nil"/>
            </w:tcBorders>
            <w:shd w:val="clear" w:color="auto" w:fill="auto"/>
            <w:noWrap/>
            <w:vAlign w:val="bottom"/>
            <w:hideMark/>
          </w:tcPr>
          <w:p w14:paraId="16B99C96" w14:textId="77777777" w:rsidR="004F6583" w:rsidRPr="004F6583" w:rsidRDefault="004F6583" w:rsidP="004F6583">
            <w:pPr>
              <w:spacing w:after="0" w:line="240" w:lineRule="auto"/>
              <w:jc w:val="center"/>
              <w:rPr>
                <w:ins w:id="3059" w:author="Stefanie Lane" w:date="2022-05-12T12:10:00Z"/>
                <w:rFonts w:ascii="Calibri" w:eastAsia="Times New Roman" w:hAnsi="Calibri" w:cs="Calibri"/>
                <w:color w:val="000000"/>
              </w:rPr>
            </w:pPr>
            <w:ins w:id="3060" w:author="Stefanie Lane" w:date="2022-05-12T12:10:00Z">
              <w:r w:rsidRPr="004F6583">
                <w:rPr>
                  <w:rFonts w:ascii="Calibri" w:eastAsia="Times New Roman" w:hAnsi="Calibri" w:cs="Calibri"/>
                  <w:color w:val="000000"/>
                </w:rPr>
                <w:t>0.43</w:t>
              </w:r>
            </w:ins>
          </w:p>
        </w:tc>
        <w:tc>
          <w:tcPr>
            <w:tcW w:w="1760" w:type="dxa"/>
            <w:tcBorders>
              <w:top w:val="nil"/>
              <w:left w:val="nil"/>
              <w:bottom w:val="single" w:sz="4" w:space="0" w:color="auto"/>
              <w:right w:val="nil"/>
            </w:tcBorders>
            <w:shd w:val="clear" w:color="auto" w:fill="auto"/>
            <w:noWrap/>
            <w:vAlign w:val="bottom"/>
            <w:hideMark/>
          </w:tcPr>
          <w:p w14:paraId="69B8D35F" w14:textId="77777777" w:rsidR="004F6583" w:rsidRPr="004F6583" w:rsidRDefault="004F6583" w:rsidP="004F6583">
            <w:pPr>
              <w:spacing w:after="0" w:line="240" w:lineRule="auto"/>
              <w:jc w:val="center"/>
              <w:rPr>
                <w:ins w:id="3061" w:author="Stefanie Lane" w:date="2022-05-12T12:10:00Z"/>
                <w:rFonts w:ascii="Calibri" w:eastAsia="Times New Roman" w:hAnsi="Calibri" w:cs="Calibri"/>
                <w:color w:val="000000"/>
              </w:rPr>
            </w:pPr>
            <w:ins w:id="3062" w:author="Stefanie Lane" w:date="2022-05-12T12:10:00Z">
              <w:r w:rsidRPr="004F6583">
                <w:rPr>
                  <w:rFonts w:ascii="Calibri" w:eastAsia="Times New Roman" w:hAnsi="Calibri" w:cs="Calibri"/>
                  <w:color w:val="000000"/>
                </w:rPr>
                <w:t>-57.14</w:t>
              </w:r>
            </w:ins>
          </w:p>
        </w:tc>
      </w:tr>
      <w:tr w:rsidR="004F6583" w:rsidRPr="004F6583" w14:paraId="1AE45E18" w14:textId="77777777" w:rsidTr="004F6583">
        <w:trPr>
          <w:trHeight w:val="290"/>
          <w:ins w:id="3063" w:author="Stefanie Lane" w:date="2022-05-12T12:10:00Z"/>
        </w:trPr>
        <w:tc>
          <w:tcPr>
            <w:tcW w:w="1700" w:type="dxa"/>
            <w:vMerge/>
            <w:tcBorders>
              <w:top w:val="nil"/>
              <w:left w:val="nil"/>
              <w:bottom w:val="single" w:sz="4" w:space="0" w:color="000000"/>
              <w:right w:val="nil"/>
            </w:tcBorders>
            <w:vAlign w:val="center"/>
            <w:hideMark/>
          </w:tcPr>
          <w:p w14:paraId="60B76236" w14:textId="77777777" w:rsidR="004F6583" w:rsidRPr="004F6583" w:rsidRDefault="004F6583" w:rsidP="004F6583">
            <w:pPr>
              <w:spacing w:after="0" w:line="240" w:lineRule="auto"/>
              <w:rPr>
                <w:ins w:id="3064"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63FABAC" w14:textId="77777777" w:rsidR="004F6583" w:rsidRPr="004F6583" w:rsidRDefault="004F6583" w:rsidP="004F6583">
            <w:pPr>
              <w:spacing w:after="0" w:line="240" w:lineRule="auto"/>
              <w:rPr>
                <w:ins w:id="3065" w:author="Stefanie Lane" w:date="2022-05-12T12:10:00Z"/>
                <w:rFonts w:ascii="Arial" w:eastAsia="Times New Roman" w:hAnsi="Arial" w:cs="Arial"/>
                <w:i/>
                <w:iCs/>
                <w:sz w:val="20"/>
                <w:szCs w:val="20"/>
              </w:rPr>
            </w:pPr>
            <w:ins w:id="3066" w:author="Stefanie Lane" w:date="2022-05-12T12:10:00Z">
              <w:r w:rsidRPr="004F6583">
                <w:rPr>
                  <w:rFonts w:ascii="Arial" w:eastAsia="Times New Roman" w:hAnsi="Arial" w:cs="Arial"/>
                  <w:i/>
                  <w:iCs/>
                  <w:sz w:val="20"/>
                  <w:szCs w:val="20"/>
                </w:rPr>
                <w:t>Lathyrus palustris</w:t>
              </w:r>
            </w:ins>
          </w:p>
        </w:tc>
        <w:tc>
          <w:tcPr>
            <w:tcW w:w="960" w:type="dxa"/>
            <w:tcBorders>
              <w:top w:val="nil"/>
              <w:left w:val="nil"/>
              <w:bottom w:val="nil"/>
              <w:right w:val="nil"/>
            </w:tcBorders>
            <w:shd w:val="clear" w:color="auto" w:fill="auto"/>
            <w:noWrap/>
            <w:vAlign w:val="bottom"/>
            <w:hideMark/>
          </w:tcPr>
          <w:p w14:paraId="03A9E192" w14:textId="77777777" w:rsidR="004F6583" w:rsidRPr="004F6583" w:rsidRDefault="004F6583" w:rsidP="004F6583">
            <w:pPr>
              <w:spacing w:after="0" w:line="240" w:lineRule="auto"/>
              <w:jc w:val="center"/>
              <w:rPr>
                <w:ins w:id="3067" w:author="Stefanie Lane" w:date="2022-05-12T12:10:00Z"/>
                <w:rFonts w:ascii="Calibri" w:eastAsia="Times New Roman" w:hAnsi="Calibri" w:cs="Calibri"/>
                <w:color w:val="000000"/>
              </w:rPr>
            </w:pPr>
            <w:ins w:id="3068" w:author="Stefanie Lane" w:date="2022-05-12T12:10:00Z">
              <w:r w:rsidRPr="004F6583">
                <w:rPr>
                  <w:rFonts w:ascii="Calibri" w:eastAsia="Times New Roman" w:hAnsi="Calibri" w:cs="Calibri"/>
                  <w:color w:val="000000"/>
                </w:rPr>
                <w:t>0.09</w:t>
              </w:r>
            </w:ins>
          </w:p>
        </w:tc>
        <w:tc>
          <w:tcPr>
            <w:tcW w:w="960" w:type="dxa"/>
            <w:tcBorders>
              <w:top w:val="nil"/>
              <w:left w:val="nil"/>
              <w:bottom w:val="nil"/>
              <w:right w:val="nil"/>
            </w:tcBorders>
            <w:shd w:val="clear" w:color="auto" w:fill="auto"/>
            <w:noWrap/>
            <w:vAlign w:val="bottom"/>
            <w:hideMark/>
          </w:tcPr>
          <w:p w14:paraId="273F49B9" w14:textId="77777777" w:rsidR="004F6583" w:rsidRPr="004F6583" w:rsidRDefault="004F6583" w:rsidP="004F6583">
            <w:pPr>
              <w:spacing w:after="0" w:line="240" w:lineRule="auto"/>
              <w:jc w:val="center"/>
              <w:rPr>
                <w:ins w:id="3069" w:author="Stefanie Lane" w:date="2022-05-12T12:10:00Z"/>
                <w:rFonts w:ascii="Calibri" w:eastAsia="Times New Roman" w:hAnsi="Calibri" w:cs="Calibri"/>
                <w:color w:val="000000"/>
              </w:rPr>
            </w:pPr>
            <w:ins w:id="3070" w:author="Stefanie Lane" w:date="2022-05-12T12:10:00Z">
              <w:r w:rsidRPr="004F6583">
                <w:rPr>
                  <w:rFonts w:ascii="Calibri" w:eastAsia="Times New Roman" w:hAnsi="Calibri" w:cs="Calibri"/>
                  <w:color w:val="000000"/>
                </w:rPr>
                <w:t>0.26</w:t>
              </w:r>
            </w:ins>
          </w:p>
        </w:tc>
        <w:tc>
          <w:tcPr>
            <w:tcW w:w="960" w:type="dxa"/>
            <w:tcBorders>
              <w:top w:val="nil"/>
              <w:left w:val="nil"/>
              <w:bottom w:val="nil"/>
              <w:right w:val="nil"/>
            </w:tcBorders>
            <w:shd w:val="clear" w:color="auto" w:fill="auto"/>
            <w:noWrap/>
            <w:vAlign w:val="bottom"/>
            <w:hideMark/>
          </w:tcPr>
          <w:p w14:paraId="41FC1413" w14:textId="77777777" w:rsidR="004F6583" w:rsidRPr="004F6583" w:rsidRDefault="004F6583" w:rsidP="004F6583">
            <w:pPr>
              <w:spacing w:after="0" w:line="240" w:lineRule="auto"/>
              <w:jc w:val="center"/>
              <w:rPr>
                <w:ins w:id="3071" w:author="Stefanie Lane" w:date="2022-05-12T12:10:00Z"/>
                <w:rFonts w:ascii="Calibri" w:eastAsia="Times New Roman" w:hAnsi="Calibri" w:cs="Calibri"/>
                <w:color w:val="000000"/>
              </w:rPr>
            </w:pPr>
            <w:ins w:id="3072" w:author="Stefanie Lane" w:date="2022-05-12T12:10:00Z">
              <w:r w:rsidRPr="004F6583">
                <w:rPr>
                  <w:rFonts w:ascii="Calibri" w:eastAsia="Times New Roman" w:hAnsi="Calibri" w:cs="Calibri"/>
                  <w:color w:val="000000"/>
                </w:rPr>
                <w:t>0.46</w:t>
              </w:r>
            </w:ins>
          </w:p>
        </w:tc>
        <w:tc>
          <w:tcPr>
            <w:tcW w:w="1760" w:type="dxa"/>
            <w:tcBorders>
              <w:top w:val="nil"/>
              <w:left w:val="nil"/>
              <w:bottom w:val="single" w:sz="4" w:space="0" w:color="auto"/>
              <w:right w:val="nil"/>
            </w:tcBorders>
            <w:shd w:val="clear" w:color="auto" w:fill="auto"/>
            <w:noWrap/>
            <w:vAlign w:val="bottom"/>
            <w:hideMark/>
          </w:tcPr>
          <w:p w14:paraId="7E9AFCE2" w14:textId="77777777" w:rsidR="004F6583" w:rsidRPr="004F6583" w:rsidRDefault="004F6583" w:rsidP="004F6583">
            <w:pPr>
              <w:spacing w:after="0" w:line="240" w:lineRule="auto"/>
              <w:jc w:val="center"/>
              <w:rPr>
                <w:ins w:id="3073" w:author="Stefanie Lane" w:date="2022-05-12T12:10:00Z"/>
                <w:rFonts w:ascii="Calibri" w:eastAsia="Times New Roman" w:hAnsi="Calibri" w:cs="Calibri"/>
                <w:color w:val="000000"/>
              </w:rPr>
            </w:pPr>
            <w:ins w:id="3074" w:author="Stefanie Lane" w:date="2022-05-12T12:10:00Z">
              <w:r w:rsidRPr="004F6583">
                <w:rPr>
                  <w:rFonts w:ascii="Calibri" w:eastAsia="Times New Roman" w:hAnsi="Calibri" w:cs="Calibri"/>
                  <w:color w:val="000000"/>
                </w:rPr>
                <w:t>-53.57</w:t>
              </w:r>
            </w:ins>
          </w:p>
        </w:tc>
      </w:tr>
      <w:tr w:rsidR="004F6583" w:rsidRPr="004F6583" w14:paraId="657FDD7C" w14:textId="77777777" w:rsidTr="004F6583">
        <w:trPr>
          <w:trHeight w:val="290"/>
          <w:ins w:id="3075" w:author="Stefanie Lane" w:date="2022-05-12T12:10:00Z"/>
        </w:trPr>
        <w:tc>
          <w:tcPr>
            <w:tcW w:w="1700" w:type="dxa"/>
            <w:vMerge/>
            <w:tcBorders>
              <w:top w:val="nil"/>
              <w:left w:val="nil"/>
              <w:bottom w:val="single" w:sz="4" w:space="0" w:color="000000"/>
              <w:right w:val="nil"/>
            </w:tcBorders>
            <w:vAlign w:val="center"/>
            <w:hideMark/>
          </w:tcPr>
          <w:p w14:paraId="45FA7916" w14:textId="77777777" w:rsidR="004F6583" w:rsidRPr="004F6583" w:rsidRDefault="004F6583" w:rsidP="004F6583">
            <w:pPr>
              <w:spacing w:after="0" w:line="240" w:lineRule="auto"/>
              <w:rPr>
                <w:ins w:id="3076"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5042DF0" w14:textId="77777777" w:rsidR="004F6583" w:rsidRPr="004F6583" w:rsidRDefault="004F6583" w:rsidP="004F6583">
            <w:pPr>
              <w:spacing w:after="0" w:line="240" w:lineRule="auto"/>
              <w:rPr>
                <w:ins w:id="3077" w:author="Stefanie Lane" w:date="2022-05-12T12:10:00Z"/>
                <w:rFonts w:ascii="Arial" w:eastAsia="Times New Roman" w:hAnsi="Arial" w:cs="Arial"/>
                <w:i/>
                <w:iCs/>
                <w:sz w:val="20"/>
                <w:szCs w:val="20"/>
              </w:rPr>
            </w:pPr>
            <w:ins w:id="3078" w:author="Stefanie Lane" w:date="2022-05-12T12:10:00Z">
              <w:r w:rsidRPr="004F6583">
                <w:rPr>
                  <w:rFonts w:ascii="Arial" w:eastAsia="Times New Roman" w:hAnsi="Arial" w:cs="Arial"/>
                  <w:i/>
                  <w:iCs/>
                  <w:sz w:val="20"/>
                  <w:szCs w:val="20"/>
                </w:rPr>
                <w:t xml:space="preserve">Potentilla </w:t>
              </w:r>
              <w:proofErr w:type="spellStart"/>
              <w:r w:rsidRPr="004F6583">
                <w:rPr>
                  <w:rFonts w:ascii="Arial" w:eastAsia="Times New Roman" w:hAnsi="Arial" w:cs="Arial"/>
                  <w:i/>
                  <w:iCs/>
                  <w:sz w:val="20"/>
                  <w:szCs w:val="20"/>
                </w:rPr>
                <w:t>pacifica</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7C632E12" w14:textId="77777777" w:rsidR="004F6583" w:rsidRPr="004F6583" w:rsidRDefault="004F6583" w:rsidP="004F6583">
            <w:pPr>
              <w:spacing w:after="0" w:line="240" w:lineRule="auto"/>
              <w:jc w:val="center"/>
              <w:rPr>
                <w:ins w:id="3079" w:author="Stefanie Lane" w:date="2022-05-12T12:10:00Z"/>
                <w:rFonts w:ascii="Calibri" w:eastAsia="Times New Roman" w:hAnsi="Calibri" w:cs="Calibri"/>
                <w:color w:val="000000"/>
              </w:rPr>
            </w:pPr>
            <w:ins w:id="3080" w:author="Stefanie Lane" w:date="2022-05-12T12:10:00Z">
              <w:r w:rsidRPr="004F6583">
                <w:rPr>
                  <w:rFonts w:ascii="Calibri" w:eastAsia="Times New Roman" w:hAnsi="Calibri" w:cs="Calibri"/>
                  <w:color w:val="000000"/>
                </w:rPr>
                <w:t>0.29</w:t>
              </w:r>
            </w:ins>
          </w:p>
        </w:tc>
        <w:tc>
          <w:tcPr>
            <w:tcW w:w="960" w:type="dxa"/>
            <w:tcBorders>
              <w:top w:val="single" w:sz="4" w:space="0" w:color="auto"/>
              <w:left w:val="nil"/>
              <w:bottom w:val="single" w:sz="4" w:space="0" w:color="auto"/>
              <w:right w:val="nil"/>
            </w:tcBorders>
            <w:shd w:val="clear" w:color="auto" w:fill="auto"/>
            <w:noWrap/>
            <w:vAlign w:val="bottom"/>
            <w:hideMark/>
          </w:tcPr>
          <w:p w14:paraId="03EB593C" w14:textId="77777777" w:rsidR="004F6583" w:rsidRPr="004F6583" w:rsidRDefault="004F6583" w:rsidP="004F6583">
            <w:pPr>
              <w:spacing w:after="0" w:line="240" w:lineRule="auto"/>
              <w:jc w:val="center"/>
              <w:rPr>
                <w:ins w:id="3081" w:author="Stefanie Lane" w:date="2022-05-12T12:10:00Z"/>
                <w:rFonts w:ascii="Calibri" w:eastAsia="Times New Roman" w:hAnsi="Calibri" w:cs="Calibri"/>
                <w:color w:val="000000"/>
              </w:rPr>
            </w:pPr>
            <w:ins w:id="3082" w:author="Stefanie Lane" w:date="2022-05-12T12:10:00Z">
              <w:r w:rsidRPr="004F6583">
                <w:rPr>
                  <w:rFonts w:ascii="Calibri" w:eastAsia="Times New Roman" w:hAnsi="Calibri" w:cs="Calibri"/>
                  <w:color w:val="000000"/>
                </w:rPr>
                <w:t>0.74</w:t>
              </w:r>
            </w:ins>
          </w:p>
        </w:tc>
        <w:tc>
          <w:tcPr>
            <w:tcW w:w="960" w:type="dxa"/>
            <w:tcBorders>
              <w:top w:val="single" w:sz="4" w:space="0" w:color="auto"/>
              <w:left w:val="nil"/>
              <w:bottom w:val="single" w:sz="4" w:space="0" w:color="auto"/>
              <w:right w:val="nil"/>
            </w:tcBorders>
            <w:shd w:val="clear" w:color="auto" w:fill="auto"/>
            <w:noWrap/>
            <w:vAlign w:val="bottom"/>
            <w:hideMark/>
          </w:tcPr>
          <w:p w14:paraId="76CB0D76" w14:textId="77777777" w:rsidR="004F6583" w:rsidRPr="004F6583" w:rsidRDefault="004F6583" w:rsidP="004F6583">
            <w:pPr>
              <w:spacing w:after="0" w:line="240" w:lineRule="auto"/>
              <w:jc w:val="center"/>
              <w:rPr>
                <w:ins w:id="3083" w:author="Stefanie Lane" w:date="2022-05-12T12:10:00Z"/>
                <w:rFonts w:ascii="Calibri" w:eastAsia="Times New Roman" w:hAnsi="Calibri" w:cs="Calibri"/>
                <w:color w:val="000000"/>
              </w:rPr>
            </w:pPr>
            <w:ins w:id="3084" w:author="Stefanie Lane" w:date="2022-05-12T12:10:00Z">
              <w:r w:rsidRPr="004F6583">
                <w:rPr>
                  <w:rFonts w:ascii="Calibri" w:eastAsia="Times New Roman" w:hAnsi="Calibri" w:cs="Calibri"/>
                  <w:color w:val="000000"/>
                </w:rPr>
                <w:t>0.79</w:t>
              </w:r>
            </w:ins>
          </w:p>
        </w:tc>
        <w:tc>
          <w:tcPr>
            <w:tcW w:w="1760" w:type="dxa"/>
            <w:tcBorders>
              <w:top w:val="nil"/>
              <w:left w:val="nil"/>
              <w:bottom w:val="single" w:sz="4" w:space="0" w:color="auto"/>
              <w:right w:val="nil"/>
            </w:tcBorders>
            <w:shd w:val="clear" w:color="auto" w:fill="auto"/>
            <w:noWrap/>
            <w:vAlign w:val="bottom"/>
            <w:hideMark/>
          </w:tcPr>
          <w:p w14:paraId="66D070AF" w14:textId="77777777" w:rsidR="004F6583" w:rsidRPr="004F6583" w:rsidRDefault="004F6583" w:rsidP="004F6583">
            <w:pPr>
              <w:spacing w:after="0" w:line="240" w:lineRule="auto"/>
              <w:jc w:val="center"/>
              <w:rPr>
                <w:ins w:id="3085" w:author="Stefanie Lane" w:date="2022-05-12T12:10:00Z"/>
                <w:rFonts w:ascii="Calibri" w:eastAsia="Times New Roman" w:hAnsi="Calibri" w:cs="Calibri"/>
                <w:color w:val="000000"/>
              </w:rPr>
            </w:pPr>
            <w:ins w:id="3086" w:author="Stefanie Lane" w:date="2022-05-12T12:10:00Z">
              <w:r w:rsidRPr="004F6583">
                <w:rPr>
                  <w:rFonts w:ascii="Calibri" w:eastAsia="Times New Roman" w:hAnsi="Calibri" w:cs="Calibri"/>
                  <w:color w:val="000000"/>
                </w:rPr>
                <w:t>-21.43</w:t>
              </w:r>
            </w:ins>
          </w:p>
        </w:tc>
      </w:tr>
      <w:tr w:rsidR="004F6583" w:rsidRPr="004F6583" w14:paraId="59ABB394" w14:textId="77777777" w:rsidTr="004F6583">
        <w:trPr>
          <w:trHeight w:val="290"/>
          <w:ins w:id="3087" w:author="Stefanie Lane" w:date="2022-05-12T12:10:00Z"/>
        </w:trPr>
        <w:tc>
          <w:tcPr>
            <w:tcW w:w="1700" w:type="dxa"/>
            <w:vMerge/>
            <w:tcBorders>
              <w:top w:val="nil"/>
              <w:left w:val="nil"/>
              <w:bottom w:val="single" w:sz="4" w:space="0" w:color="000000"/>
              <w:right w:val="nil"/>
            </w:tcBorders>
            <w:vAlign w:val="center"/>
            <w:hideMark/>
          </w:tcPr>
          <w:p w14:paraId="7560DE2C" w14:textId="77777777" w:rsidR="004F6583" w:rsidRPr="004F6583" w:rsidRDefault="004F6583" w:rsidP="004F6583">
            <w:pPr>
              <w:spacing w:after="0" w:line="240" w:lineRule="auto"/>
              <w:rPr>
                <w:ins w:id="3088"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0382F0E" w14:textId="77777777" w:rsidR="004F6583" w:rsidRPr="004F6583" w:rsidRDefault="004F6583" w:rsidP="004F6583">
            <w:pPr>
              <w:spacing w:after="0" w:line="240" w:lineRule="auto"/>
              <w:rPr>
                <w:ins w:id="3089" w:author="Stefanie Lane" w:date="2022-05-12T12:10:00Z"/>
                <w:rFonts w:ascii="Arial" w:eastAsia="Times New Roman" w:hAnsi="Arial" w:cs="Arial"/>
                <w:i/>
                <w:iCs/>
                <w:sz w:val="20"/>
                <w:szCs w:val="20"/>
              </w:rPr>
            </w:pPr>
            <w:ins w:id="3090" w:author="Stefanie Lane" w:date="2022-05-12T12:10:00Z">
              <w:r w:rsidRPr="004F6583">
                <w:rPr>
                  <w:rFonts w:ascii="Arial" w:eastAsia="Times New Roman" w:hAnsi="Arial" w:cs="Arial"/>
                  <w:i/>
                  <w:iCs/>
                  <w:sz w:val="20"/>
                  <w:szCs w:val="20"/>
                </w:rPr>
                <w:t xml:space="preserve">Impatiens </w:t>
              </w:r>
              <w:proofErr w:type="spellStart"/>
              <w:r w:rsidRPr="004F6583">
                <w:rPr>
                  <w:rFonts w:ascii="Arial" w:eastAsia="Times New Roman" w:hAnsi="Arial" w:cs="Arial"/>
                  <w:i/>
                  <w:iCs/>
                  <w:sz w:val="20"/>
                  <w:szCs w:val="20"/>
                </w:rPr>
                <w:t>capensis</w:t>
              </w:r>
              <w:proofErr w:type="spellEnd"/>
            </w:ins>
          </w:p>
        </w:tc>
        <w:tc>
          <w:tcPr>
            <w:tcW w:w="960" w:type="dxa"/>
            <w:tcBorders>
              <w:top w:val="nil"/>
              <w:left w:val="nil"/>
              <w:bottom w:val="nil"/>
              <w:right w:val="nil"/>
            </w:tcBorders>
            <w:shd w:val="clear" w:color="auto" w:fill="auto"/>
            <w:noWrap/>
            <w:vAlign w:val="bottom"/>
            <w:hideMark/>
          </w:tcPr>
          <w:p w14:paraId="2671E34F" w14:textId="77777777" w:rsidR="004F6583" w:rsidRPr="004F6583" w:rsidRDefault="004F6583" w:rsidP="004F6583">
            <w:pPr>
              <w:spacing w:after="0" w:line="240" w:lineRule="auto"/>
              <w:jc w:val="center"/>
              <w:rPr>
                <w:ins w:id="3091" w:author="Stefanie Lane" w:date="2022-05-12T12:10:00Z"/>
                <w:rFonts w:ascii="Calibri" w:eastAsia="Times New Roman" w:hAnsi="Calibri" w:cs="Calibri"/>
                <w:color w:val="000000"/>
              </w:rPr>
            </w:pPr>
            <w:ins w:id="3092" w:author="Stefanie Lane" w:date="2022-05-12T12:10:00Z">
              <w:r w:rsidRPr="004F6583">
                <w:rPr>
                  <w:rFonts w:ascii="Calibri" w:eastAsia="Times New Roman" w:hAnsi="Calibri" w:cs="Calibri"/>
                  <w:color w:val="000000"/>
                </w:rPr>
                <w:t>0.15</w:t>
              </w:r>
            </w:ins>
          </w:p>
        </w:tc>
        <w:tc>
          <w:tcPr>
            <w:tcW w:w="960" w:type="dxa"/>
            <w:tcBorders>
              <w:top w:val="nil"/>
              <w:left w:val="nil"/>
              <w:bottom w:val="nil"/>
              <w:right w:val="nil"/>
            </w:tcBorders>
            <w:shd w:val="clear" w:color="auto" w:fill="auto"/>
            <w:noWrap/>
            <w:vAlign w:val="bottom"/>
            <w:hideMark/>
          </w:tcPr>
          <w:p w14:paraId="7A2A2284" w14:textId="77777777" w:rsidR="004F6583" w:rsidRPr="004F6583" w:rsidRDefault="004F6583" w:rsidP="004F6583">
            <w:pPr>
              <w:spacing w:after="0" w:line="240" w:lineRule="auto"/>
              <w:jc w:val="center"/>
              <w:rPr>
                <w:ins w:id="3093" w:author="Stefanie Lane" w:date="2022-05-12T12:10:00Z"/>
                <w:rFonts w:ascii="Calibri" w:eastAsia="Times New Roman" w:hAnsi="Calibri" w:cs="Calibri"/>
                <w:color w:val="000000"/>
              </w:rPr>
            </w:pPr>
            <w:ins w:id="3094" w:author="Stefanie Lane" w:date="2022-05-12T12:10:00Z">
              <w:r w:rsidRPr="004F6583">
                <w:rPr>
                  <w:rFonts w:ascii="Calibri" w:eastAsia="Times New Roman" w:hAnsi="Calibri" w:cs="Calibri"/>
                  <w:color w:val="000000"/>
                </w:rPr>
                <w:t>1.06</w:t>
              </w:r>
            </w:ins>
          </w:p>
        </w:tc>
        <w:tc>
          <w:tcPr>
            <w:tcW w:w="960" w:type="dxa"/>
            <w:tcBorders>
              <w:top w:val="nil"/>
              <w:left w:val="nil"/>
              <w:bottom w:val="nil"/>
              <w:right w:val="nil"/>
            </w:tcBorders>
            <w:shd w:val="clear" w:color="auto" w:fill="auto"/>
            <w:noWrap/>
            <w:vAlign w:val="bottom"/>
            <w:hideMark/>
          </w:tcPr>
          <w:p w14:paraId="3D7B1378" w14:textId="77777777" w:rsidR="004F6583" w:rsidRPr="004F6583" w:rsidRDefault="004F6583" w:rsidP="004F6583">
            <w:pPr>
              <w:spacing w:after="0" w:line="240" w:lineRule="auto"/>
              <w:jc w:val="center"/>
              <w:rPr>
                <w:ins w:id="3095" w:author="Stefanie Lane" w:date="2022-05-12T12:10:00Z"/>
                <w:rFonts w:ascii="Calibri" w:eastAsia="Times New Roman" w:hAnsi="Calibri" w:cs="Calibri"/>
                <w:color w:val="000000"/>
              </w:rPr>
            </w:pPr>
            <w:ins w:id="3096" w:author="Stefanie Lane" w:date="2022-05-12T12:10:00Z">
              <w:r w:rsidRPr="004F6583">
                <w:rPr>
                  <w:rFonts w:ascii="Calibri" w:eastAsia="Times New Roman" w:hAnsi="Calibri" w:cs="Calibri"/>
                  <w:color w:val="000000"/>
                </w:rPr>
                <w:t>0.86</w:t>
              </w:r>
            </w:ins>
          </w:p>
        </w:tc>
        <w:tc>
          <w:tcPr>
            <w:tcW w:w="1760" w:type="dxa"/>
            <w:tcBorders>
              <w:top w:val="nil"/>
              <w:left w:val="nil"/>
              <w:bottom w:val="single" w:sz="4" w:space="0" w:color="auto"/>
              <w:right w:val="nil"/>
            </w:tcBorders>
            <w:shd w:val="clear" w:color="auto" w:fill="auto"/>
            <w:noWrap/>
            <w:vAlign w:val="bottom"/>
            <w:hideMark/>
          </w:tcPr>
          <w:p w14:paraId="35A6C3A0" w14:textId="77777777" w:rsidR="004F6583" w:rsidRPr="004F6583" w:rsidRDefault="004F6583" w:rsidP="004F6583">
            <w:pPr>
              <w:spacing w:after="0" w:line="240" w:lineRule="auto"/>
              <w:jc w:val="center"/>
              <w:rPr>
                <w:ins w:id="3097" w:author="Stefanie Lane" w:date="2022-05-12T12:10:00Z"/>
                <w:rFonts w:ascii="Calibri" w:eastAsia="Times New Roman" w:hAnsi="Calibri" w:cs="Calibri"/>
                <w:color w:val="000000"/>
              </w:rPr>
            </w:pPr>
            <w:ins w:id="3098" w:author="Stefanie Lane" w:date="2022-05-12T12:10:00Z">
              <w:r w:rsidRPr="004F6583">
                <w:rPr>
                  <w:rFonts w:ascii="Calibri" w:eastAsia="Times New Roman" w:hAnsi="Calibri" w:cs="Calibri"/>
                  <w:color w:val="000000"/>
                </w:rPr>
                <w:t>-14.29</w:t>
              </w:r>
            </w:ins>
          </w:p>
        </w:tc>
      </w:tr>
      <w:tr w:rsidR="004F6583" w:rsidRPr="004F6583" w14:paraId="71521AD2" w14:textId="77777777" w:rsidTr="004F6583">
        <w:trPr>
          <w:trHeight w:val="290"/>
          <w:ins w:id="3099" w:author="Stefanie Lane" w:date="2022-05-12T12:10:00Z"/>
        </w:trPr>
        <w:tc>
          <w:tcPr>
            <w:tcW w:w="1700" w:type="dxa"/>
            <w:vMerge/>
            <w:tcBorders>
              <w:top w:val="nil"/>
              <w:left w:val="nil"/>
              <w:bottom w:val="single" w:sz="4" w:space="0" w:color="000000"/>
              <w:right w:val="nil"/>
            </w:tcBorders>
            <w:vAlign w:val="center"/>
            <w:hideMark/>
          </w:tcPr>
          <w:p w14:paraId="2B152888" w14:textId="77777777" w:rsidR="004F6583" w:rsidRPr="004F6583" w:rsidRDefault="004F6583" w:rsidP="004F6583">
            <w:pPr>
              <w:spacing w:after="0" w:line="240" w:lineRule="auto"/>
              <w:rPr>
                <w:ins w:id="3100"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5C0B53B" w14:textId="77777777" w:rsidR="004F6583" w:rsidRPr="004F6583" w:rsidRDefault="004F6583" w:rsidP="004F6583">
            <w:pPr>
              <w:spacing w:after="0" w:line="240" w:lineRule="auto"/>
              <w:rPr>
                <w:ins w:id="3101" w:author="Stefanie Lane" w:date="2022-05-12T12:10:00Z"/>
                <w:rFonts w:ascii="Arial" w:eastAsia="Times New Roman" w:hAnsi="Arial" w:cs="Arial"/>
                <w:i/>
                <w:iCs/>
                <w:color w:val="000000"/>
                <w:sz w:val="20"/>
                <w:szCs w:val="20"/>
              </w:rPr>
            </w:pPr>
            <w:ins w:id="3102" w:author="Stefanie Lane" w:date="2022-05-12T12:10:00Z">
              <w:r w:rsidRPr="004F6583">
                <w:rPr>
                  <w:rFonts w:ascii="Arial" w:eastAsia="Times New Roman" w:hAnsi="Arial" w:cs="Arial"/>
                  <w:i/>
                  <w:iCs/>
                  <w:color w:val="000000"/>
                  <w:sz w:val="20"/>
                  <w:szCs w:val="20"/>
                </w:rPr>
                <w:t>Agrostis stolonifera</w:t>
              </w:r>
            </w:ins>
          </w:p>
        </w:tc>
        <w:tc>
          <w:tcPr>
            <w:tcW w:w="960" w:type="dxa"/>
            <w:tcBorders>
              <w:top w:val="single" w:sz="4" w:space="0" w:color="auto"/>
              <w:left w:val="nil"/>
              <w:bottom w:val="single" w:sz="4" w:space="0" w:color="auto"/>
              <w:right w:val="nil"/>
            </w:tcBorders>
            <w:shd w:val="clear" w:color="auto" w:fill="auto"/>
            <w:noWrap/>
            <w:vAlign w:val="bottom"/>
            <w:hideMark/>
          </w:tcPr>
          <w:p w14:paraId="2CF591BE" w14:textId="77777777" w:rsidR="004F6583" w:rsidRPr="004F6583" w:rsidRDefault="004F6583" w:rsidP="004F6583">
            <w:pPr>
              <w:spacing w:after="0" w:line="240" w:lineRule="auto"/>
              <w:jc w:val="center"/>
              <w:rPr>
                <w:ins w:id="3103" w:author="Stefanie Lane" w:date="2022-05-12T12:10:00Z"/>
                <w:rFonts w:ascii="Calibri" w:eastAsia="Times New Roman" w:hAnsi="Calibri" w:cs="Calibri"/>
                <w:color w:val="000000"/>
              </w:rPr>
            </w:pPr>
            <w:ins w:id="3104" w:author="Stefanie Lane" w:date="2022-05-12T12:10:00Z">
              <w:r w:rsidRPr="004F6583">
                <w:rPr>
                  <w:rFonts w:ascii="Calibri" w:eastAsia="Times New Roman" w:hAnsi="Calibri" w:cs="Calibri"/>
                  <w:color w:val="000000"/>
                </w:rPr>
                <w:t>1.85</w:t>
              </w:r>
            </w:ins>
          </w:p>
        </w:tc>
        <w:tc>
          <w:tcPr>
            <w:tcW w:w="960" w:type="dxa"/>
            <w:tcBorders>
              <w:top w:val="single" w:sz="4" w:space="0" w:color="auto"/>
              <w:left w:val="nil"/>
              <w:bottom w:val="single" w:sz="4" w:space="0" w:color="auto"/>
              <w:right w:val="nil"/>
            </w:tcBorders>
            <w:shd w:val="clear" w:color="auto" w:fill="auto"/>
            <w:noWrap/>
            <w:vAlign w:val="bottom"/>
            <w:hideMark/>
          </w:tcPr>
          <w:p w14:paraId="63E502C8" w14:textId="77777777" w:rsidR="004F6583" w:rsidRPr="004F6583" w:rsidRDefault="004F6583" w:rsidP="004F6583">
            <w:pPr>
              <w:spacing w:after="0" w:line="240" w:lineRule="auto"/>
              <w:jc w:val="center"/>
              <w:rPr>
                <w:ins w:id="3105" w:author="Stefanie Lane" w:date="2022-05-12T12:10:00Z"/>
                <w:rFonts w:ascii="Calibri" w:eastAsia="Times New Roman" w:hAnsi="Calibri" w:cs="Calibri"/>
                <w:color w:val="000000"/>
              </w:rPr>
            </w:pPr>
            <w:ins w:id="3106" w:author="Stefanie Lane" w:date="2022-05-12T12:10:00Z">
              <w:r w:rsidRPr="004F6583">
                <w:rPr>
                  <w:rFonts w:ascii="Calibri" w:eastAsia="Times New Roman" w:hAnsi="Calibri" w:cs="Calibri"/>
                  <w:color w:val="000000"/>
                </w:rPr>
                <w:t>2.32</w:t>
              </w:r>
            </w:ins>
          </w:p>
        </w:tc>
        <w:tc>
          <w:tcPr>
            <w:tcW w:w="960" w:type="dxa"/>
            <w:tcBorders>
              <w:top w:val="single" w:sz="4" w:space="0" w:color="auto"/>
              <w:left w:val="nil"/>
              <w:bottom w:val="single" w:sz="4" w:space="0" w:color="auto"/>
              <w:right w:val="nil"/>
            </w:tcBorders>
            <w:shd w:val="clear" w:color="auto" w:fill="auto"/>
            <w:noWrap/>
            <w:vAlign w:val="bottom"/>
            <w:hideMark/>
          </w:tcPr>
          <w:p w14:paraId="63A8ADE9" w14:textId="77777777" w:rsidR="004F6583" w:rsidRPr="004F6583" w:rsidRDefault="004F6583" w:rsidP="004F6583">
            <w:pPr>
              <w:spacing w:after="0" w:line="240" w:lineRule="auto"/>
              <w:jc w:val="center"/>
              <w:rPr>
                <w:ins w:id="3107" w:author="Stefanie Lane" w:date="2022-05-12T12:10:00Z"/>
                <w:rFonts w:ascii="Calibri" w:eastAsia="Times New Roman" w:hAnsi="Calibri" w:cs="Calibri"/>
                <w:color w:val="000000"/>
              </w:rPr>
            </w:pPr>
            <w:ins w:id="3108" w:author="Stefanie Lane" w:date="2022-05-12T12:10:00Z">
              <w:r w:rsidRPr="004F6583">
                <w:rPr>
                  <w:rFonts w:ascii="Calibri" w:eastAsia="Times New Roman" w:hAnsi="Calibri" w:cs="Calibri"/>
                  <w:color w:val="000000"/>
                </w:rPr>
                <w:t>1.25</w:t>
              </w:r>
            </w:ins>
          </w:p>
        </w:tc>
        <w:tc>
          <w:tcPr>
            <w:tcW w:w="1760" w:type="dxa"/>
            <w:tcBorders>
              <w:top w:val="nil"/>
              <w:left w:val="nil"/>
              <w:bottom w:val="single" w:sz="4" w:space="0" w:color="auto"/>
              <w:right w:val="nil"/>
            </w:tcBorders>
            <w:shd w:val="clear" w:color="auto" w:fill="auto"/>
            <w:noWrap/>
            <w:vAlign w:val="bottom"/>
            <w:hideMark/>
          </w:tcPr>
          <w:p w14:paraId="5924BC21" w14:textId="77777777" w:rsidR="004F6583" w:rsidRPr="004F6583" w:rsidRDefault="004F6583" w:rsidP="004F6583">
            <w:pPr>
              <w:spacing w:after="0" w:line="240" w:lineRule="auto"/>
              <w:jc w:val="center"/>
              <w:rPr>
                <w:ins w:id="3109" w:author="Stefanie Lane" w:date="2022-05-12T12:10:00Z"/>
                <w:rFonts w:ascii="Calibri" w:eastAsia="Times New Roman" w:hAnsi="Calibri" w:cs="Calibri"/>
                <w:color w:val="000000"/>
              </w:rPr>
            </w:pPr>
            <w:ins w:id="3110" w:author="Stefanie Lane" w:date="2022-05-12T12:10:00Z">
              <w:r w:rsidRPr="004F6583">
                <w:rPr>
                  <w:rFonts w:ascii="Calibri" w:eastAsia="Times New Roman" w:hAnsi="Calibri" w:cs="Calibri"/>
                  <w:color w:val="000000"/>
                </w:rPr>
                <w:t>25.00</w:t>
              </w:r>
            </w:ins>
          </w:p>
        </w:tc>
      </w:tr>
      <w:tr w:rsidR="004F6583" w:rsidRPr="004F6583" w14:paraId="2AE6EFE7" w14:textId="77777777" w:rsidTr="004F6583">
        <w:trPr>
          <w:trHeight w:val="290"/>
          <w:ins w:id="3111" w:author="Stefanie Lane" w:date="2022-05-12T12:10:00Z"/>
        </w:trPr>
        <w:tc>
          <w:tcPr>
            <w:tcW w:w="1700" w:type="dxa"/>
            <w:vMerge/>
            <w:tcBorders>
              <w:top w:val="nil"/>
              <w:left w:val="nil"/>
              <w:bottom w:val="single" w:sz="4" w:space="0" w:color="000000"/>
              <w:right w:val="nil"/>
            </w:tcBorders>
            <w:vAlign w:val="center"/>
            <w:hideMark/>
          </w:tcPr>
          <w:p w14:paraId="75DBEC83" w14:textId="77777777" w:rsidR="004F6583" w:rsidRPr="004F6583" w:rsidRDefault="004F6583" w:rsidP="004F6583">
            <w:pPr>
              <w:spacing w:after="0" w:line="240" w:lineRule="auto"/>
              <w:rPr>
                <w:ins w:id="3112"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10D521B" w14:textId="77777777" w:rsidR="004F6583" w:rsidRPr="004F6583" w:rsidRDefault="004F6583" w:rsidP="004F6583">
            <w:pPr>
              <w:spacing w:after="0" w:line="240" w:lineRule="auto"/>
              <w:rPr>
                <w:ins w:id="3113" w:author="Stefanie Lane" w:date="2022-05-12T12:10:00Z"/>
                <w:rFonts w:ascii="Arial" w:eastAsia="Times New Roman" w:hAnsi="Arial" w:cs="Arial"/>
                <w:i/>
                <w:iCs/>
                <w:sz w:val="20"/>
                <w:szCs w:val="20"/>
              </w:rPr>
            </w:pPr>
            <w:ins w:id="3114" w:author="Stefanie Lane" w:date="2022-05-12T12:10:00Z">
              <w:r w:rsidRPr="004F6583">
                <w:rPr>
                  <w:rFonts w:ascii="Arial" w:eastAsia="Times New Roman" w:hAnsi="Arial" w:cs="Arial"/>
                  <w:i/>
                  <w:iCs/>
                  <w:sz w:val="20"/>
                  <w:szCs w:val="20"/>
                </w:rPr>
                <w:t>Carex lyngbyei</w:t>
              </w:r>
            </w:ins>
          </w:p>
        </w:tc>
        <w:tc>
          <w:tcPr>
            <w:tcW w:w="960" w:type="dxa"/>
            <w:tcBorders>
              <w:top w:val="nil"/>
              <w:left w:val="nil"/>
              <w:bottom w:val="nil"/>
              <w:right w:val="nil"/>
            </w:tcBorders>
            <w:shd w:val="clear" w:color="auto" w:fill="auto"/>
            <w:noWrap/>
            <w:vAlign w:val="bottom"/>
            <w:hideMark/>
          </w:tcPr>
          <w:p w14:paraId="47139AAB" w14:textId="77777777" w:rsidR="004F6583" w:rsidRPr="004F6583" w:rsidRDefault="004F6583" w:rsidP="004F6583">
            <w:pPr>
              <w:spacing w:after="0" w:line="240" w:lineRule="auto"/>
              <w:jc w:val="center"/>
              <w:rPr>
                <w:ins w:id="3115" w:author="Stefanie Lane" w:date="2022-05-12T12:10:00Z"/>
                <w:rFonts w:ascii="Calibri" w:eastAsia="Times New Roman" w:hAnsi="Calibri" w:cs="Calibri"/>
                <w:color w:val="000000"/>
              </w:rPr>
            </w:pPr>
            <w:ins w:id="3116" w:author="Stefanie Lane" w:date="2022-05-12T12:10:00Z">
              <w:r w:rsidRPr="004F6583">
                <w:rPr>
                  <w:rFonts w:ascii="Calibri" w:eastAsia="Times New Roman" w:hAnsi="Calibri" w:cs="Calibri"/>
                  <w:color w:val="000000"/>
                </w:rPr>
                <w:t>2.97</w:t>
              </w:r>
            </w:ins>
          </w:p>
        </w:tc>
        <w:tc>
          <w:tcPr>
            <w:tcW w:w="960" w:type="dxa"/>
            <w:tcBorders>
              <w:top w:val="nil"/>
              <w:left w:val="nil"/>
              <w:bottom w:val="nil"/>
              <w:right w:val="nil"/>
            </w:tcBorders>
            <w:shd w:val="clear" w:color="auto" w:fill="auto"/>
            <w:noWrap/>
            <w:vAlign w:val="bottom"/>
            <w:hideMark/>
          </w:tcPr>
          <w:p w14:paraId="56216930" w14:textId="77777777" w:rsidR="004F6583" w:rsidRPr="004F6583" w:rsidRDefault="004F6583" w:rsidP="004F6583">
            <w:pPr>
              <w:spacing w:after="0" w:line="240" w:lineRule="auto"/>
              <w:jc w:val="center"/>
              <w:rPr>
                <w:ins w:id="3117" w:author="Stefanie Lane" w:date="2022-05-12T12:10:00Z"/>
                <w:rFonts w:ascii="Calibri" w:eastAsia="Times New Roman" w:hAnsi="Calibri" w:cs="Calibri"/>
                <w:color w:val="000000"/>
              </w:rPr>
            </w:pPr>
            <w:ins w:id="3118" w:author="Stefanie Lane" w:date="2022-05-12T12:10:00Z">
              <w:r w:rsidRPr="004F6583">
                <w:rPr>
                  <w:rFonts w:ascii="Calibri" w:eastAsia="Times New Roman" w:hAnsi="Calibri" w:cs="Calibri"/>
                  <w:color w:val="000000"/>
                </w:rPr>
                <w:t>3.03</w:t>
              </w:r>
            </w:ins>
          </w:p>
        </w:tc>
        <w:tc>
          <w:tcPr>
            <w:tcW w:w="960" w:type="dxa"/>
            <w:tcBorders>
              <w:top w:val="nil"/>
              <w:left w:val="nil"/>
              <w:bottom w:val="nil"/>
              <w:right w:val="nil"/>
            </w:tcBorders>
            <w:shd w:val="clear" w:color="auto" w:fill="auto"/>
            <w:noWrap/>
            <w:vAlign w:val="bottom"/>
            <w:hideMark/>
          </w:tcPr>
          <w:p w14:paraId="5ACD32D3" w14:textId="77777777" w:rsidR="004F6583" w:rsidRPr="004F6583" w:rsidRDefault="004F6583" w:rsidP="004F6583">
            <w:pPr>
              <w:spacing w:after="0" w:line="240" w:lineRule="auto"/>
              <w:jc w:val="center"/>
              <w:rPr>
                <w:ins w:id="3119" w:author="Stefanie Lane" w:date="2022-05-12T12:10:00Z"/>
                <w:rFonts w:ascii="Calibri" w:eastAsia="Times New Roman" w:hAnsi="Calibri" w:cs="Calibri"/>
                <w:color w:val="000000"/>
              </w:rPr>
            </w:pPr>
            <w:ins w:id="3120" w:author="Stefanie Lane" w:date="2022-05-12T12:10:00Z">
              <w:r w:rsidRPr="004F6583">
                <w:rPr>
                  <w:rFonts w:ascii="Calibri" w:eastAsia="Times New Roman" w:hAnsi="Calibri" w:cs="Calibri"/>
                  <w:color w:val="000000"/>
                </w:rPr>
                <w:t>1.93</w:t>
              </w:r>
            </w:ins>
          </w:p>
        </w:tc>
        <w:tc>
          <w:tcPr>
            <w:tcW w:w="1760" w:type="dxa"/>
            <w:tcBorders>
              <w:top w:val="nil"/>
              <w:left w:val="nil"/>
              <w:bottom w:val="single" w:sz="4" w:space="0" w:color="auto"/>
              <w:right w:val="nil"/>
            </w:tcBorders>
            <w:shd w:val="clear" w:color="auto" w:fill="auto"/>
            <w:noWrap/>
            <w:vAlign w:val="bottom"/>
            <w:hideMark/>
          </w:tcPr>
          <w:p w14:paraId="0D23A112" w14:textId="77777777" w:rsidR="004F6583" w:rsidRPr="004F6583" w:rsidRDefault="004F6583" w:rsidP="004F6583">
            <w:pPr>
              <w:spacing w:after="0" w:line="240" w:lineRule="auto"/>
              <w:jc w:val="center"/>
              <w:rPr>
                <w:ins w:id="3121" w:author="Stefanie Lane" w:date="2022-05-12T12:10:00Z"/>
                <w:rFonts w:ascii="Calibri" w:eastAsia="Times New Roman" w:hAnsi="Calibri" w:cs="Calibri"/>
                <w:color w:val="000000"/>
              </w:rPr>
            </w:pPr>
            <w:ins w:id="3122" w:author="Stefanie Lane" w:date="2022-05-12T12:10:00Z">
              <w:r w:rsidRPr="004F6583">
                <w:rPr>
                  <w:rFonts w:ascii="Calibri" w:eastAsia="Times New Roman" w:hAnsi="Calibri" w:cs="Calibri"/>
                  <w:color w:val="000000"/>
                </w:rPr>
                <w:t>92.86</w:t>
              </w:r>
            </w:ins>
          </w:p>
        </w:tc>
      </w:tr>
      <w:tr w:rsidR="004F6583" w:rsidRPr="004F6583" w14:paraId="3A180EE1" w14:textId="77777777" w:rsidTr="004F6583">
        <w:trPr>
          <w:trHeight w:val="290"/>
          <w:ins w:id="3123" w:author="Stefanie Lane" w:date="2022-05-12T12:10:00Z"/>
        </w:trPr>
        <w:tc>
          <w:tcPr>
            <w:tcW w:w="1700" w:type="dxa"/>
            <w:vMerge/>
            <w:tcBorders>
              <w:top w:val="nil"/>
              <w:left w:val="nil"/>
              <w:bottom w:val="single" w:sz="4" w:space="0" w:color="000000"/>
              <w:right w:val="nil"/>
            </w:tcBorders>
            <w:vAlign w:val="center"/>
            <w:hideMark/>
          </w:tcPr>
          <w:p w14:paraId="788E4BE1" w14:textId="77777777" w:rsidR="004F6583" w:rsidRPr="004F6583" w:rsidRDefault="004F6583" w:rsidP="004F6583">
            <w:pPr>
              <w:spacing w:after="0" w:line="240" w:lineRule="auto"/>
              <w:rPr>
                <w:ins w:id="3124"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601E436" w14:textId="77777777" w:rsidR="004F6583" w:rsidRPr="004F6583" w:rsidRDefault="004F6583" w:rsidP="004F6583">
            <w:pPr>
              <w:spacing w:after="0" w:line="240" w:lineRule="auto"/>
              <w:rPr>
                <w:ins w:id="3125" w:author="Stefanie Lane" w:date="2022-05-12T12:10:00Z"/>
                <w:rFonts w:ascii="Arial" w:eastAsia="Times New Roman" w:hAnsi="Arial" w:cs="Arial"/>
                <w:i/>
                <w:iCs/>
                <w:color w:val="000000"/>
                <w:sz w:val="20"/>
                <w:szCs w:val="20"/>
              </w:rPr>
            </w:pPr>
            <w:ins w:id="3126" w:author="Stefanie Lane" w:date="2022-05-12T12:10:00Z">
              <w:r w:rsidRPr="004F6583">
                <w:rPr>
                  <w:rFonts w:ascii="Arial" w:eastAsia="Times New Roman" w:hAnsi="Arial" w:cs="Arial"/>
                  <w:i/>
                  <w:iCs/>
                  <w:color w:val="000000"/>
                  <w:sz w:val="20"/>
                  <w:szCs w:val="20"/>
                </w:rPr>
                <w:t xml:space="preserve">Equisetum </w:t>
              </w:r>
              <w:proofErr w:type="spellStart"/>
              <w:r w:rsidRPr="004F6583">
                <w:rPr>
                  <w:rFonts w:ascii="Arial" w:eastAsia="Times New Roman" w:hAnsi="Arial" w:cs="Arial"/>
                  <w:i/>
                  <w:iCs/>
                  <w:color w:val="000000"/>
                  <w:sz w:val="20"/>
                  <w:szCs w:val="20"/>
                </w:rPr>
                <w:t>arvense</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119CADA2" w14:textId="77777777" w:rsidR="004F6583" w:rsidRPr="004F6583" w:rsidRDefault="004F6583" w:rsidP="004F6583">
            <w:pPr>
              <w:spacing w:after="0" w:line="240" w:lineRule="auto"/>
              <w:jc w:val="center"/>
              <w:rPr>
                <w:ins w:id="3127" w:author="Stefanie Lane" w:date="2022-05-12T12:10:00Z"/>
                <w:rFonts w:ascii="Calibri" w:eastAsia="Times New Roman" w:hAnsi="Calibri" w:cs="Calibri"/>
                <w:color w:val="000000"/>
              </w:rPr>
            </w:pPr>
            <w:ins w:id="3128"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42BDD44D" w14:textId="77777777" w:rsidR="004F6583" w:rsidRPr="004F6583" w:rsidRDefault="004F6583" w:rsidP="004F6583">
            <w:pPr>
              <w:spacing w:after="0" w:line="240" w:lineRule="auto"/>
              <w:jc w:val="center"/>
              <w:rPr>
                <w:ins w:id="3129" w:author="Stefanie Lane" w:date="2022-05-12T12:10:00Z"/>
                <w:rFonts w:ascii="Calibri" w:eastAsia="Times New Roman" w:hAnsi="Calibri" w:cs="Calibri"/>
                <w:color w:val="000000"/>
              </w:rPr>
            </w:pPr>
            <w:ins w:id="3130"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07866D83" w14:textId="77777777" w:rsidR="004F6583" w:rsidRPr="004F6583" w:rsidRDefault="004F6583" w:rsidP="004F6583">
            <w:pPr>
              <w:spacing w:after="0" w:line="240" w:lineRule="auto"/>
              <w:jc w:val="center"/>
              <w:rPr>
                <w:ins w:id="3131" w:author="Stefanie Lane" w:date="2022-05-12T12:10:00Z"/>
                <w:rFonts w:ascii="Calibri" w:eastAsia="Times New Roman" w:hAnsi="Calibri" w:cs="Calibri"/>
                <w:color w:val="000000"/>
              </w:rPr>
            </w:pPr>
            <w:ins w:id="3132" w:author="Stefanie Lane" w:date="2022-05-12T12:10:00Z">
              <w:r w:rsidRPr="004F6583">
                <w:rPr>
                  <w:rFonts w:ascii="Calibri" w:eastAsia="Times New Roman" w:hAnsi="Calibri" w:cs="Calibri"/>
                  <w:color w:val="000000"/>
                </w:rPr>
                <w:t>0.68</w:t>
              </w:r>
            </w:ins>
          </w:p>
        </w:tc>
        <w:tc>
          <w:tcPr>
            <w:tcW w:w="1760" w:type="dxa"/>
            <w:tcBorders>
              <w:top w:val="nil"/>
              <w:left w:val="nil"/>
              <w:bottom w:val="single" w:sz="4" w:space="0" w:color="auto"/>
              <w:right w:val="nil"/>
            </w:tcBorders>
            <w:shd w:val="clear" w:color="auto" w:fill="auto"/>
            <w:noWrap/>
            <w:vAlign w:val="bottom"/>
            <w:hideMark/>
          </w:tcPr>
          <w:p w14:paraId="4B23DE68" w14:textId="77777777" w:rsidR="004F6583" w:rsidRPr="004F6583" w:rsidRDefault="004F6583" w:rsidP="004F6583">
            <w:pPr>
              <w:spacing w:after="0" w:line="240" w:lineRule="auto"/>
              <w:jc w:val="center"/>
              <w:rPr>
                <w:ins w:id="3133" w:author="Stefanie Lane" w:date="2022-05-12T12:10:00Z"/>
                <w:rFonts w:ascii="Calibri" w:eastAsia="Times New Roman" w:hAnsi="Calibri" w:cs="Calibri"/>
                <w:color w:val="000000"/>
              </w:rPr>
            </w:pPr>
            <w:ins w:id="3134" w:author="Stefanie Lane" w:date="2022-05-12T12:10:00Z">
              <w:r w:rsidRPr="004F6583">
                <w:rPr>
                  <w:rFonts w:ascii="Calibri" w:eastAsia="Times New Roman" w:hAnsi="Calibri" w:cs="Calibri"/>
                  <w:color w:val="000000"/>
                </w:rPr>
                <w:t>+</w:t>
              </w:r>
            </w:ins>
          </w:p>
        </w:tc>
      </w:tr>
      <w:tr w:rsidR="004F6583" w:rsidRPr="004F6583" w14:paraId="6F933971" w14:textId="77777777" w:rsidTr="004F6583">
        <w:trPr>
          <w:trHeight w:val="290"/>
          <w:ins w:id="3135" w:author="Stefanie Lane" w:date="2022-05-12T12:10:00Z"/>
        </w:trPr>
        <w:tc>
          <w:tcPr>
            <w:tcW w:w="1700" w:type="dxa"/>
            <w:vMerge/>
            <w:tcBorders>
              <w:top w:val="nil"/>
              <w:left w:val="nil"/>
              <w:bottom w:val="single" w:sz="4" w:space="0" w:color="000000"/>
              <w:right w:val="nil"/>
            </w:tcBorders>
            <w:vAlign w:val="center"/>
            <w:hideMark/>
          </w:tcPr>
          <w:p w14:paraId="47FF9213" w14:textId="77777777" w:rsidR="004F6583" w:rsidRPr="004F6583" w:rsidRDefault="004F6583" w:rsidP="004F6583">
            <w:pPr>
              <w:spacing w:after="0" w:line="240" w:lineRule="auto"/>
              <w:rPr>
                <w:ins w:id="3136"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293AF8E" w14:textId="77777777" w:rsidR="004F6583" w:rsidRPr="004F6583" w:rsidRDefault="004F6583" w:rsidP="004F6583">
            <w:pPr>
              <w:spacing w:after="0" w:line="240" w:lineRule="auto"/>
              <w:rPr>
                <w:ins w:id="3137" w:author="Stefanie Lane" w:date="2022-05-12T12:10:00Z"/>
                <w:rFonts w:ascii="Arial" w:eastAsia="Times New Roman" w:hAnsi="Arial" w:cs="Arial"/>
                <w:i/>
                <w:iCs/>
                <w:color w:val="000000"/>
                <w:sz w:val="20"/>
                <w:szCs w:val="20"/>
              </w:rPr>
            </w:pPr>
            <w:proofErr w:type="spellStart"/>
            <w:ins w:id="3138" w:author="Stefanie Lane" w:date="2022-05-12T12:10:00Z">
              <w:r w:rsidRPr="004F6583">
                <w:rPr>
                  <w:rFonts w:ascii="Arial" w:eastAsia="Times New Roman" w:hAnsi="Arial" w:cs="Arial"/>
                  <w:i/>
                  <w:iCs/>
                  <w:color w:val="000000"/>
                  <w:sz w:val="20"/>
                  <w:szCs w:val="20"/>
                </w:rPr>
                <w:t>Galium</w:t>
              </w:r>
              <w:proofErr w:type="spellEnd"/>
              <w:r w:rsidRPr="004F6583">
                <w:rPr>
                  <w:rFonts w:ascii="Arial" w:eastAsia="Times New Roman" w:hAnsi="Arial" w:cs="Arial"/>
                  <w:i/>
                  <w:iCs/>
                  <w:color w:val="000000"/>
                  <w:sz w:val="20"/>
                  <w:szCs w:val="20"/>
                </w:rPr>
                <w:t xml:space="preserve"> </w:t>
              </w:r>
              <w:proofErr w:type="spellStart"/>
              <w:r w:rsidRPr="004F6583">
                <w:rPr>
                  <w:rFonts w:ascii="Arial" w:eastAsia="Times New Roman" w:hAnsi="Arial" w:cs="Arial"/>
                  <w:i/>
                  <w:iCs/>
                  <w:color w:val="000000"/>
                  <w:sz w:val="20"/>
                  <w:szCs w:val="20"/>
                </w:rPr>
                <w:t>palustre</w:t>
              </w:r>
              <w:proofErr w:type="spellEnd"/>
            </w:ins>
          </w:p>
        </w:tc>
        <w:tc>
          <w:tcPr>
            <w:tcW w:w="960" w:type="dxa"/>
            <w:tcBorders>
              <w:top w:val="nil"/>
              <w:left w:val="nil"/>
              <w:bottom w:val="nil"/>
              <w:right w:val="nil"/>
            </w:tcBorders>
            <w:shd w:val="clear" w:color="auto" w:fill="auto"/>
            <w:noWrap/>
            <w:vAlign w:val="bottom"/>
            <w:hideMark/>
          </w:tcPr>
          <w:p w14:paraId="66C2AD74" w14:textId="77777777" w:rsidR="004F6583" w:rsidRPr="004F6583" w:rsidRDefault="004F6583" w:rsidP="004F6583">
            <w:pPr>
              <w:spacing w:after="0" w:line="240" w:lineRule="auto"/>
              <w:jc w:val="center"/>
              <w:rPr>
                <w:ins w:id="3139" w:author="Stefanie Lane" w:date="2022-05-12T12:10:00Z"/>
                <w:rFonts w:ascii="Calibri" w:eastAsia="Times New Roman" w:hAnsi="Calibri" w:cs="Calibri"/>
                <w:color w:val="000000"/>
              </w:rPr>
            </w:pPr>
            <w:ins w:id="3140"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5585374C" w14:textId="77777777" w:rsidR="004F6583" w:rsidRPr="004F6583" w:rsidRDefault="004F6583" w:rsidP="004F6583">
            <w:pPr>
              <w:spacing w:after="0" w:line="240" w:lineRule="auto"/>
              <w:jc w:val="center"/>
              <w:rPr>
                <w:ins w:id="3141" w:author="Stefanie Lane" w:date="2022-05-12T12:10:00Z"/>
                <w:rFonts w:ascii="Calibri" w:eastAsia="Times New Roman" w:hAnsi="Calibri" w:cs="Calibri"/>
                <w:color w:val="000000"/>
              </w:rPr>
            </w:pPr>
            <w:ins w:id="3142"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72A7379F" w14:textId="77777777" w:rsidR="004F6583" w:rsidRPr="004F6583" w:rsidRDefault="004F6583" w:rsidP="004F6583">
            <w:pPr>
              <w:spacing w:after="0" w:line="240" w:lineRule="auto"/>
              <w:jc w:val="center"/>
              <w:rPr>
                <w:ins w:id="3143" w:author="Stefanie Lane" w:date="2022-05-12T12:10:00Z"/>
                <w:rFonts w:ascii="Calibri" w:eastAsia="Times New Roman" w:hAnsi="Calibri" w:cs="Calibri"/>
                <w:color w:val="000000"/>
              </w:rPr>
            </w:pPr>
            <w:ins w:id="3144" w:author="Stefanie Lane" w:date="2022-05-12T12:10:00Z">
              <w:r w:rsidRPr="004F6583">
                <w:rPr>
                  <w:rFonts w:ascii="Calibri" w:eastAsia="Times New Roman" w:hAnsi="Calibri" w:cs="Calibri"/>
                  <w:color w:val="000000"/>
                </w:rPr>
                <w:t>0.04</w:t>
              </w:r>
            </w:ins>
          </w:p>
        </w:tc>
        <w:tc>
          <w:tcPr>
            <w:tcW w:w="1760" w:type="dxa"/>
            <w:tcBorders>
              <w:top w:val="nil"/>
              <w:left w:val="nil"/>
              <w:bottom w:val="single" w:sz="4" w:space="0" w:color="auto"/>
              <w:right w:val="nil"/>
            </w:tcBorders>
            <w:shd w:val="clear" w:color="auto" w:fill="auto"/>
            <w:noWrap/>
            <w:vAlign w:val="bottom"/>
            <w:hideMark/>
          </w:tcPr>
          <w:p w14:paraId="140DC6E0" w14:textId="77777777" w:rsidR="004F6583" w:rsidRPr="004F6583" w:rsidRDefault="004F6583" w:rsidP="004F6583">
            <w:pPr>
              <w:spacing w:after="0" w:line="240" w:lineRule="auto"/>
              <w:jc w:val="center"/>
              <w:rPr>
                <w:ins w:id="3145" w:author="Stefanie Lane" w:date="2022-05-12T12:10:00Z"/>
                <w:rFonts w:ascii="Calibri" w:eastAsia="Times New Roman" w:hAnsi="Calibri" w:cs="Calibri"/>
                <w:color w:val="000000"/>
              </w:rPr>
            </w:pPr>
            <w:ins w:id="3146" w:author="Stefanie Lane" w:date="2022-05-12T12:10:00Z">
              <w:r w:rsidRPr="004F6583">
                <w:rPr>
                  <w:rFonts w:ascii="Calibri" w:eastAsia="Times New Roman" w:hAnsi="Calibri" w:cs="Calibri"/>
                  <w:color w:val="000000"/>
                </w:rPr>
                <w:t>+</w:t>
              </w:r>
            </w:ins>
          </w:p>
        </w:tc>
      </w:tr>
      <w:tr w:rsidR="004F6583" w:rsidRPr="004F6583" w14:paraId="29856DB5" w14:textId="77777777" w:rsidTr="004F6583">
        <w:trPr>
          <w:trHeight w:val="290"/>
          <w:ins w:id="3147" w:author="Stefanie Lane" w:date="2022-05-12T12:10:00Z"/>
        </w:trPr>
        <w:tc>
          <w:tcPr>
            <w:tcW w:w="1700" w:type="dxa"/>
            <w:vMerge/>
            <w:tcBorders>
              <w:top w:val="nil"/>
              <w:left w:val="nil"/>
              <w:bottom w:val="single" w:sz="4" w:space="0" w:color="000000"/>
              <w:right w:val="nil"/>
            </w:tcBorders>
            <w:vAlign w:val="center"/>
            <w:hideMark/>
          </w:tcPr>
          <w:p w14:paraId="7E0F9B7C" w14:textId="77777777" w:rsidR="004F6583" w:rsidRPr="004F6583" w:rsidRDefault="004F6583" w:rsidP="004F6583">
            <w:pPr>
              <w:spacing w:after="0" w:line="240" w:lineRule="auto"/>
              <w:rPr>
                <w:ins w:id="3148"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7CCD291" w14:textId="77777777" w:rsidR="004F6583" w:rsidRPr="004F6583" w:rsidRDefault="004F6583" w:rsidP="004F6583">
            <w:pPr>
              <w:spacing w:after="0" w:line="240" w:lineRule="auto"/>
              <w:rPr>
                <w:ins w:id="3149" w:author="Stefanie Lane" w:date="2022-05-12T12:10:00Z"/>
                <w:rFonts w:ascii="Arial" w:eastAsia="Times New Roman" w:hAnsi="Arial" w:cs="Arial"/>
                <w:i/>
                <w:iCs/>
                <w:color w:val="000000"/>
                <w:sz w:val="20"/>
                <w:szCs w:val="20"/>
              </w:rPr>
            </w:pPr>
            <w:proofErr w:type="spellStart"/>
            <w:ins w:id="3150" w:author="Stefanie Lane" w:date="2022-05-12T12:10:00Z">
              <w:r w:rsidRPr="004F6583">
                <w:rPr>
                  <w:rFonts w:ascii="Arial" w:eastAsia="Times New Roman" w:hAnsi="Arial" w:cs="Arial"/>
                  <w:i/>
                  <w:iCs/>
                  <w:color w:val="000000"/>
                  <w:sz w:val="20"/>
                  <w:szCs w:val="20"/>
                </w:rPr>
                <w:t>Galium</w:t>
              </w:r>
              <w:proofErr w:type="spellEnd"/>
              <w:r w:rsidRPr="004F6583">
                <w:rPr>
                  <w:rFonts w:ascii="Arial" w:eastAsia="Times New Roman" w:hAnsi="Arial" w:cs="Arial"/>
                  <w:i/>
                  <w:iCs/>
                  <w:color w:val="000000"/>
                  <w:sz w:val="20"/>
                  <w:szCs w:val="20"/>
                </w:rPr>
                <w:t xml:space="preserve"> </w:t>
              </w:r>
              <w:proofErr w:type="spellStart"/>
              <w:r w:rsidRPr="004F6583">
                <w:rPr>
                  <w:rFonts w:ascii="Arial" w:eastAsia="Times New Roman" w:hAnsi="Arial" w:cs="Arial"/>
                  <w:i/>
                  <w:iCs/>
                  <w:color w:val="000000"/>
                  <w:sz w:val="20"/>
                  <w:szCs w:val="20"/>
                </w:rPr>
                <w:t>trifidum</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47B6DB84" w14:textId="77777777" w:rsidR="004F6583" w:rsidRPr="004F6583" w:rsidRDefault="004F6583" w:rsidP="004F6583">
            <w:pPr>
              <w:spacing w:after="0" w:line="240" w:lineRule="auto"/>
              <w:jc w:val="center"/>
              <w:rPr>
                <w:ins w:id="3151" w:author="Stefanie Lane" w:date="2022-05-12T12:10:00Z"/>
                <w:rFonts w:ascii="Calibri" w:eastAsia="Times New Roman" w:hAnsi="Calibri" w:cs="Calibri"/>
                <w:color w:val="000000"/>
              </w:rPr>
            </w:pPr>
            <w:ins w:id="3152"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4D1044CC" w14:textId="77777777" w:rsidR="004F6583" w:rsidRPr="004F6583" w:rsidRDefault="004F6583" w:rsidP="004F6583">
            <w:pPr>
              <w:spacing w:after="0" w:line="240" w:lineRule="auto"/>
              <w:jc w:val="center"/>
              <w:rPr>
                <w:ins w:id="3153" w:author="Stefanie Lane" w:date="2022-05-12T12:10:00Z"/>
                <w:rFonts w:ascii="Calibri" w:eastAsia="Times New Roman" w:hAnsi="Calibri" w:cs="Calibri"/>
                <w:color w:val="000000"/>
              </w:rPr>
            </w:pPr>
            <w:ins w:id="3154"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042C2AE4" w14:textId="77777777" w:rsidR="004F6583" w:rsidRPr="004F6583" w:rsidRDefault="004F6583" w:rsidP="004F6583">
            <w:pPr>
              <w:spacing w:after="0" w:line="240" w:lineRule="auto"/>
              <w:jc w:val="center"/>
              <w:rPr>
                <w:ins w:id="3155" w:author="Stefanie Lane" w:date="2022-05-12T12:10:00Z"/>
                <w:rFonts w:ascii="Calibri" w:eastAsia="Times New Roman" w:hAnsi="Calibri" w:cs="Calibri"/>
                <w:color w:val="000000"/>
              </w:rPr>
            </w:pPr>
            <w:ins w:id="3156" w:author="Stefanie Lane" w:date="2022-05-12T12:10:00Z">
              <w:r w:rsidRPr="004F6583">
                <w:rPr>
                  <w:rFonts w:ascii="Calibri" w:eastAsia="Times New Roman" w:hAnsi="Calibri" w:cs="Calibri"/>
                  <w:color w:val="000000"/>
                </w:rPr>
                <w:t>0.07</w:t>
              </w:r>
            </w:ins>
          </w:p>
        </w:tc>
        <w:tc>
          <w:tcPr>
            <w:tcW w:w="1760" w:type="dxa"/>
            <w:tcBorders>
              <w:top w:val="nil"/>
              <w:left w:val="nil"/>
              <w:bottom w:val="single" w:sz="4" w:space="0" w:color="auto"/>
              <w:right w:val="nil"/>
            </w:tcBorders>
            <w:shd w:val="clear" w:color="auto" w:fill="auto"/>
            <w:noWrap/>
            <w:vAlign w:val="bottom"/>
            <w:hideMark/>
          </w:tcPr>
          <w:p w14:paraId="2D762C12" w14:textId="77777777" w:rsidR="004F6583" w:rsidRPr="004F6583" w:rsidRDefault="004F6583" w:rsidP="004F6583">
            <w:pPr>
              <w:spacing w:after="0" w:line="240" w:lineRule="auto"/>
              <w:jc w:val="center"/>
              <w:rPr>
                <w:ins w:id="3157" w:author="Stefanie Lane" w:date="2022-05-12T12:10:00Z"/>
                <w:rFonts w:ascii="Calibri" w:eastAsia="Times New Roman" w:hAnsi="Calibri" w:cs="Calibri"/>
                <w:color w:val="000000"/>
              </w:rPr>
            </w:pPr>
            <w:ins w:id="3158" w:author="Stefanie Lane" w:date="2022-05-12T12:10:00Z">
              <w:r w:rsidRPr="004F6583">
                <w:rPr>
                  <w:rFonts w:ascii="Calibri" w:eastAsia="Times New Roman" w:hAnsi="Calibri" w:cs="Calibri"/>
                  <w:color w:val="000000"/>
                </w:rPr>
                <w:t>+</w:t>
              </w:r>
            </w:ins>
          </w:p>
        </w:tc>
      </w:tr>
      <w:tr w:rsidR="004F6583" w:rsidRPr="004F6583" w14:paraId="554EAB42" w14:textId="77777777" w:rsidTr="004F6583">
        <w:trPr>
          <w:trHeight w:val="290"/>
          <w:ins w:id="3159" w:author="Stefanie Lane" w:date="2022-05-12T12:10:00Z"/>
        </w:trPr>
        <w:tc>
          <w:tcPr>
            <w:tcW w:w="1700" w:type="dxa"/>
            <w:vMerge/>
            <w:tcBorders>
              <w:top w:val="nil"/>
              <w:left w:val="nil"/>
              <w:bottom w:val="single" w:sz="4" w:space="0" w:color="000000"/>
              <w:right w:val="nil"/>
            </w:tcBorders>
            <w:vAlign w:val="center"/>
            <w:hideMark/>
          </w:tcPr>
          <w:p w14:paraId="7ECE70F2" w14:textId="77777777" w:rsidR="004F6583" w:rsidRPr="004F6583" w:rsidRDefault="004F6583" w:rsidP="004F6583">
            <w:pPr>
              <w:spacing w:after="0" w:line="240" w:lineRule="auto"/>
              <w:rPr>
                <w:ins w:id="3160"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0CFFCF5" w14:textId="77777777" w:rsidR="004F6583" w:rsidRPr="004F6583" w:rsidRDefault="004F6583" w:rsidP="004F6583">
            <w:pPr>
              <w:spacing w:after="0" w:line="240" w:lineRule="auto"/>
              <w:rPr>
                <w:ins w:id="3161" w:author="Stefanie Lane" w:date="2022-05-12T12:10:00Z"/>
                <w:rFonts w:ascii="Arial" w:eastAsia="Times New Roman" w:hAnsi="Arial" w:cs="Arial"/>
                <w:i/>
                <w:iCs/>
                <w:color w:val="000000"/>
                <w:sz w:val="20"/>
                <w:szCs w:val="20"/>
              </w:rPr>
            </w:pPr>
            <w:ins w:id="3162" w:author="Stefanie Lane" w:date="2022-05-12T12:10:00Z">
              <w:r w:rsidRPr="004F6583">
                <w:rPr>
                  <w:rFonts w:ascii="Arial" w:eastAsia="Times New Roman" w:hAnsi="Arial" w:cs="Arial"/>
                  <w:i/>
                  <w:iCs/>
                  <w:color w:val="000000"/>
                  <w:sz w:val="20"/>
                  <w:szCs w:val="20"/>
                </w:rPr>
                <w:t xml:space="preserve">Hypericum </w:t>
              </w:r>
              <w:proofErr w:type="spellStart"/>
              <w:r w:rsidRPr="004F6583">
                <w:rPr>
                  <w:rFonts w:ascii="Arial" w:eastAsia="Times New Roman" w:hAnsi="Arial" w:cs="Arial"/>
                  <w:i/>
                  <w:iCs/>
                  <w:color w:val="000000"/>
                  <w:sz w:val="20"/>
                  <w:szCs w:val="20"/>
                </w:rPr>
                <w:t>scouleri</w:t>
              </w:r>
              <w:proofErr w:type="spellEnd"/>
            </w:ins>
          </w:p>
        </w:tc>
        <w:tc>
          <w:tcPr>
            <w:tcW w:w="960" w:type="dxa"/>
            <w:tcBorders>
              <w:top w:val="nil"/>
              <w:left w:val="nil"/>
              <w:bottom w:val="nil"/>
              <w:right w:val="nil"/>
            </w:tcBorders>
            <w:shd w:val="clear" w:color="auto" w:fill="auto"/>
            <w:noWrap/>
            <w:vAlign w:val="bottom"/>
            <w:hideMark/>
          </w:tcPr>
          <w:p w14:paraId="56282562" w14:textId="77777777" w:rsidR="004F6583" w:rsidRPr="004F6583" w:rsidRDefault="004F6583" w:rsidP="004F6583">
            <w:pPr>
              <w:spacing w:after="0" w:line="240" w:lineRule="auto"/>
              <w:jc w:val="center"/>
              <w:rPr>
                <w:ins w:id="3163" w:author="Stefanie Lane" w:date="2022-05-12T12:10:00Z"/>
                <w:rFonts w:ascii="Calibri" w:eastAsia="Times New Roman" w:hAnsi="Calibri" w:cs="Calibri"/>
                <w:color w:val="000000"/>
              </w:rPr>
            </w:pPr>
            <w:ins w:id="3164"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5D2F0D65" w14:textId="77777777" w:rsidR="004F6583" w:rsidRPr="004F6583" w:rsidRDefault="004F6583" w:rsidP="004F6583">
            <w:pPr>
              <w:spacing w:after="0" w:line="240" w:lineRule="auto"/>
              <w:jc w:val="center"/>
              <w:rPr>
                <w:ins w:id="3165" w:author="Stefanie Lane" w:date="2022-05-12T12:10:00Z"/>
                <w:rFonts w:ascii="Calibri" w:eastAsia="Times New Roman" w:hAnsi="Calibri" w:cs="Calibri"/>
                <w:color w:val="000000"/>
              </w:rPr>
            </w:pPr>
            <w:ins w:id="3166"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7121D200" w14:textId="77777777" w:rsidR="004F6583" w:rsidRPr="004F6583" w:rsidRDefault="004F6583" w:rsidP="004F6583">
            <w:pPr>
              <w:spacing w:after="0" w:line="240" w:lineRule="auto"/>
              <w:jc w:val="center"/>
              <w:rPr>
                <w:ins w:id="3167" w:author="Stefanie Lane" w:date="2022-05-12T12:10:00Z"/>
                <w:rFonts w:ascii="Calibri" w:eastAsia="Times New Roman" w:hAnsi="Calibri" w:cs="Calibri"/>
                <w:color w:val="000000"/>
              </w:rPr>
            </w:pPr>
            <w:ins w:id="3168" w:author="Stefanie Lane" w:date="2022-05-12T12:10:00Z">
              <w:r w:rsidRPr="004F6583">
                <w:rPr>
                  <w:rFonts w:ascii="Calibri" w:eastAsia="Times New Roman" w:hAnsi="Calibri" w:cs="Calibri"/>
                  <w:color w:val="000000"/>
                </w:rPr>
                <w:t>0.07</w:t>
              </w:r>
            </w:ins>
          </w:p>
        </w:tc>
        <w:tc>
          <w:tcPr>
            <w:tcW w:w="1760" w:type="dxa"/>
            <w:tcBorders>
              <w:top w:val="nil"/>
              <w:left w:val="nil"/>
              <w:bottom w:val="single" w:sz="4" w:space="0" w:color="auto"/>
              <w:right w:val="nil"/>
            </w:tcBorders>
            <w:shd w:val="clear" w:color="auto" w:fill="auto"/>
            <w:noWrap/>
            <w:vAlign w:val="bottom"/>
            <w:hideMark/>
          </w:tcPr>
          <w:p w14:paraId="398242EF" w14:textId="77777777" w:rsidR="004F6583" w:rsidRPr="004F6583" w:rsidRDefault="004F6583" w:rsidP="004F6583">
            <w:pPr>
              <w:spacing w:after="0" w:line="240" w:lineRule="auto"/>
              <w:jc w:val="center"/>
              <w:rPr>
                <w:ins w:id="3169" w:author="Stefanie Lane" w:date="2022-05-12T12:10:00Z"/>
                <w:rFonts w:ascii="Calibri" w:eastAsia="Times New Roman" w:hAnsi="Calibri" w:cs="Calibri"/>
                <w:color w:val="000000"/>
              </w:rPr>
            </w:pPr>
            <w:ins w:id="3170" w:author="Stefanie Lane" w:date="2022-05-12T12:10:00Z">
              <w:r w:rsidRPr="004F6583">
                <w:rPr>
                  <w:rFonts w:ascii="Calibri" w:eastAsia="Times New Roman" w:hAnsi="Calibri" w:cs="Calibri"/>
                  <w:color w:val="000000"/>
                </w:rPr>
                <w:t>+</w:t>
              </w:r>
            </w:ins>
          </w:p>
        </w:tc>
      </w:tr>
      <w:tr w:rsidR="004F6583" w:rsidRPr="004F6583" w14:paraId="7A979695" w14:textId="77777777" w:rsidTr="004F6583">
        <w:trPr>
          <w:trHeight w:val="290"/>
          <w:ins w:id="3171" w:author="Stefanie Lane" w:date="2022-05-12T12:10:00Z"/>
        </w:trPr>
        <w:tc>
          <w:tcPr>
            <w:tcW w:w="1700" w:type="dxa"/>
            <w:vMerge/>
            <w:tcBorders>
              <w:top w:val="nil"/>
              <w:left w:val="nil"/>
              <w:bottom w:val="single" w:sz="4" w:space="0" w:color="000000"/>
              <w:right w:val="nil"/>
            </w:tcBorders>
            <w:vAlign w:val="center"/>
            <w:hideMark/>
          </w:tcPr>
          <w:p w14:paraId="460CD40D" w14:textId="77777777" w:rsidR="004F6583" w:rsidRPr="004F6583" w:rsidRDefault="004F6583" w:rsidP="004F6583">
            <w:pPr>
              <w:spacing w:after="0" w:line="240" w:lineRule="auto"/>
              <w:rPr>
                <w:ins w:id="3172"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52FBEBA" w14:textId="77777777" w:rsidR="004F6583" w:rsidRPr="004F6583" w:rsidRDefault="004F6583" w:rsidP="004F6583">
            <w:pPr>
              <w:spacing w:after="0" w:line="240" w:lineRule="auto"/>
              <w:rPr>
                <w:ins w:id="3173" w:author="Stefanie Lane" w:date="2022-05-12T12:10:00Z"/>
                <w:rFonts w:ascii="Arial" w:eastAsia="Times New Roman" w:hAnsi="Arial" w:cs="Arial"/>
                <w:i/>
                <w:iCs/>
                <w:sz w:val="20"/>
                <w:szCs w:val="20"/>
              </w:rPr>
            </w:pPr>
            <w:ins w:id="3174" w:author="Stefanie Lane" w:date="2022-05-12T12:10:00Z">
              <w:r w:rsidRPr="004F6583">
                <w:rPr>
                  <w:rFonts w:ascii="Arial" w:eastAsia="Times New Roman" w:hAnsi="Arial" w:cs="Arial"/>
                  <w:i/>
                  <w:iCs/>
                  <w:sz w:val="20"/>
                  <w:szCs w:val="20"/>
                </w:rPr>
                <w:t xml:space="preserve">Iris </w:t>
              </w:r>
              <w:proofErr w:type="spellStart"/>
              <w:r w:rsidRPr="004F6583">
                <w:rPr>
                  <w:rFonts w:ascii="Arial" w:eastAsia="Times New Roman" w:hAnsi="Arial" w:cs="Arial"/>
                  <w:i/>
                  <w:iCs/>
                  <w:sz w:val="20"/>
                  <w:szCs w:val="20"/>
                </w:rPr>
                <w:t>pseudocoru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43B4D4C4" w14:textId="77777777" w:rsidR="004F6583" w:rsidRPr="004F6583" w:rsidRDefault="004F6583" w:rsidP="004F6583">
            <w:pPr>
              <w:spacing w:after="0" w:line="240" w:lineRule="auto"/>
              <w:jc w:val="center"/>
              <w:rPr>
                <w:ins w:id="3175" w:author="Stefanie Lane" w:date="2022-05-12T12:10:00Z"/>
                <w:rFonts w:ascii="Calibri" w:eastAsia="Times New Roman" w:hAnsi="Calibri" w:cs="Calibri"/>
                <w:color w:val="000000"/>
              </w:rPr>
            </w:pPr>
            <w:ins w:id="3176"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0B532BF6" w14:textId="77777777" w:rsidR="004F6583" w:rsidRPr="004F6583" w:rsidRDefault="004F6583" w:rsidP="004F6583">
            <w:pPr>
              <w:spacing w:after="0" w:line="240" w:lineRule="auto"/>
              <w:jc w:val="center"/>
              <w:rPr>
                <w:ins w:id="3177" w:author="Stefanie Lane" w:date="2022-05-12T12:10:00Z"/>
                <w:rFonts w:ascii="Calibri" w:eastAsia="Times New Roman" w:hAnsi="Calibri" w:cs="Calibri"/>
                <w:color w:val="000000"/>
              </w:rPr>
            </w:pPr>
            <w:ins w:id="3178" w:author="Stefanie Lane" w:date="2022-05-12T12:10:00Z">
              <w:r w:rsidRPr="004F6583">
                <w:rPr>
                  <w:rFonts w:ascii="Calibri" w:eastAsia="Times New Roman" w:hAnsi="Calibri" w:cs="Calibri"/>
                  <w:color w:val="000000"/>
                </w:rPr>
                <w:t>0.13</w:t>
              </w:r>
            </w:ins>
          </w:p>
        </w:tc>
        <w:tc>
          <w:tcPr>
            <w:tcW w:w="960" w:type="dxa"/>
            <w:tcBorders>
              <w:top w:val="single" w:sz="4" w:space="0" w:color="auto"/>
              <w:left w:val="nil"/>
              <w:bottom w:val="single" w:sz="4" w:space="0" w:color="auto"/>
              <w:right w:val="nil"/>
            </w:tcBorders>
            <w:shd w:val="clear" w:color="auto" w:fill="auto"/>
            <w:noWrap/>
            <w:vAlign w:val="bottom"/>
            <w:hideMark/>
          </w:tcPr>
          <w:p w14:paraId="10CA3E28" w14:textId="77777777" w:rsidR="004F6583" w:rsidRPr="004F6583" w:rsidRDefault="004F6583" w:rsidP="004F6583">
            <w:pPr>
              <w:spacing w:after="0" w:line="240" w:lineRule="auto"/>
              <w:jc w:val="center"/>
              <w:rPr>
                <w:ins w:id="3179" w:author="Stefanie Lane" w:date="2022-05-12T12:10:00Z"/>
                <w:rFonts w:ascii="Calibri" w:eastAsia="Times New Roman" w:hAnsi="Calibri" w:cs="Calibri"/>
                <w:color w:val="000000"/>
              </w:rPr>
            </w:pPr>
            <w:ins w:id="3180" w:author="Stefanie Lane" w:date="2022-05-12T12:10:00Z">
              <w:r w:rsidRPr="004F6583">
                <w:rPr>
                  <w:rFonts w:ascii="Calibri" w:eastAsia="Times New Roman" w:hAnsi="Calibri" w:cs="Calibri"/>
                  <w:color w:val="000000"/>
                </w:rPr>
                <w:t>0.25</w:t>
              </w:r>
            </w:ins>
          </w:p>
        </w:tc>
        <w:tc>
          <w:tcPr>
            <w:tcW w:w="1760" w:type="dxa"/>
            <w:tcBorders>
              <w:top w:val="nil"/>
              <w:left w:val="nil"/>
              <w:bottom w:val="single" w:sz="4" w:space="0" w:color="auto"/>
              <w:right w:val="nil"/>
            </w:tcBorders>
            <w:shd w:val="clear" w:color="auto" w:fill="auto"/>
            <w:noWrap/>
            <w:vAlign w:val="bottom"/>
            <w:hideMark/>
          </w:tcPr>
          <w:p w14:paraId="39BF4A71" w14:textId="77777777" w:rsidR="004F6583" w:rsidRPr="004F6583" w:rsidRDefault="004F6583" w:rsidP="004F6583">
            <w:pPr>
              <w:spacing w:after="0" w:line="240" w:lineRule="auto"/>
              <w:jc w:val="center"/>
              <w:rPr>
                <w:ins w:id="3181" w:author="Stefanie Lane" w:date="2022-05-12T12:10:00Z"/>
                <w:rFonts w:ascii="Calibri" w:eastAsia="Times New Roman" w:hAnsi="Calibri" w:cs="Calibri"/>
                <w:color w:val="000000"/>
              </w:rPr>
            </w:pPr>
            <w:ins w:id="3182" w:author="Stefanie Lane" w:date="2022-05-12T12:10:00Z">
              <w:r w:rsidRPr="004F6583">
                <w:rPr>
                  <w:rFonts w:ascii="Calibri" w:eastAsia="Times New Roman" w:hAnsi="Calibri" w:cs="Calibri"/>
                  <w:color w:val="000000"/>
                </w:rPr>
                <w:t>+</w:t>
              </w:r>
            </w:ins>
          </w:p>
        </w:tc>
      </w:tr>
      <w:tr w:rsidR="004F6583" w:rsidRPr="004F6583" w14:paraId="7EEBC2DA" w14:textId="77777777" w:rsidTr="004F6583">
        <w:trPr>
          <w:trHeight w:val="290"/>
          <w:ins w:id="3183" w:author="Stefanie Lane" w:date="2022-05-12T12:10:00Z"/>
        </w:trPr>
        <w:tc>
          <w:tcPr>
            <w:tcW w:w="1700" w:type="dxa"/>
            <w:vMerge/>
            <w:tcBorders>
              <w:top w:val="nil"/>
              <w:left w:val="nil"/>
              <w:bottom w:val="single" w:sz="4" w:space="0" w:color="000000"/>
              <w:right w:val="nil"/>
            </w:tcBorders>
            <w:vAlign w:val="center"/>
            <w:hideMark/>
          </w:tcPr>
          <w:p w14:paraId="2478C18D" w14:textId="77777777" w:rsidR="004F6583" w:rsidRPr="004F6583" w:rsidRDefault="004F6583" w:rsidP="004F6583">
            <w:pPr>
              <w:spacing w:after="0" w:line="240" w:lineRule="auto"/>
              <w:rPr>
                <w:ins w:id="3184"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7A5F598" w14:textId="77777777" w:rsidR="004F6583" w:rsidRPr="004F6583" w:rsidRDefault="004F6583" w:rsidP="004F6583">
            <w:pPr>
              <w:spacing w:after="0" w:line="240" w:lineRule="auto"/>
              <w:rPr>
                <w:ins w:id="3185" w:author="Stefanie Lane" w:date="2022-05-12T12:10:00Z"/>
                <w:rFonts w:ascii="Arial" w:eastAsia="Times New Roman" w:hAnsi="Arial" w:cs="Arial"/>
                <w:i/>
                <w:iCs/>
                <w:sz w:val="20"/>
                <w:szCs w:val="20"/>
              </w:rPr>
            </w:pPr>
            <w:ins w:id="3186" w:author="Stefanie Lane" w:date="2022-05-12T12:10:00Z">
              <w:r w:rsidRPr="004F6583">
                <w:rPr>
                  <w:rFonts w:ascii="Arial" w:eastAsia="Times New Roman" w:hAnsi="Arial" w:cs="Arial"/>
                  <w:i/>
                  <w:iCs/>
                  <w:sz w:val="20"/>
                  <w:szCs w:val="20"/>
                </w:rPr>
                <w:t xml:space="preserve">Juncus </w:t>
              </w:r>
              <w:proofErr w:type="spellStart"/>
              <w:r w:rsidRPr="004F6583">
                <w:rPr>
                  <w:rFonts w:ascii="Arial" w:eastAsia="Times New Roman" w:hAnsi="Arial" w:cs="Arial"/>
                  <w:i/>
                  <w:iCs/>
                  <w:sz w:val="20"/>
                  <w:szCs w:val="20"/>
                </w:rPr>
                <w:t>articulatus</w:t>
              </w:r>
              <w:proofErr w:type="spellEnd"/>
            </w:ins>
          </w:p>
        </w:tc>
        <w:tc>
          <w:tcPr>
            <w:tcW w:w="960" w:type="dxa"/>
            <w:tcBorders>
              <w:top w:val="nil"/>
              <w:left w:val="nil"/>
              <w:bottom w:val="nil"/>
              <w:right w:val="nil"/>
            </w:tcBorders>
            <w:shd w:val="clear" w:color="auto" w:fill="auto"/>
            <w:noWrap/>
            <w:vAlign w:val="bottom"/>
            <w:hideMark/>
          </w:tcPr>
          <w:p w14:paraId="44CBAAF9" w14:textId="77777777" w:rsidR="004F6583" w:rsidRPr="004F6583" w:rsidRDefault="004F6583" w:rsidP="004F6583">
            <w:pPr>
              <w:spacing w:after="0" w:line="240" w:lineRule="auto"/>
              <w:jc w:val="center"/>
              <w:rPr>
                <w:ins w:id="3187" w:author="Stefanie Lane" w:date="2022-05-12T12:10:00Z"/>
                <w:rFonts w:ascii="Calibri" w:eastAsia="Times New Roman" w:hAnsi="Calibri" w:cs="Calibri"/>
                <w:color w:val="000000"/>
              </w:rPr>
            </w:pPr>
            <w:ins w:id="3188"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546AFBBB" w14:textId="77777777" w:rsidR="004F6583" w:rsidRPr="004F6583" w:rsidRDefault="004F6583" w:rsidP="004F6583">
            <w:pPr>
              <w:spacing w:after="0" w:line="240" w:lineRule="auto"/>
              <w:jc w:val="center"/>
              <w:rPr>
                <w:ins w:id="3189" w:author="Stefanie Lane" w:date="2022-05-12T12:10:00Z"/>
                <w:rFonts w:ascii="Calibri" w:eastAsia="Times New Roman" w:hAnsi="Calibri" w:cs="Calibri"/>
                <w:color w:val="000000"/>
              </w:rPr>
            </w:pPr>
            <w:ins w:id="3190"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274816A4" w14:textId="77777777" w:rsidR="004F6583" w:rsidRPr="004F6583" w:rsidRDefault="004F6583" w:rsidP="004F6583">
            <w:pPr>
              <w:spacing w:after="0" w:line="240" w:lineRule="auto"/>
              <w:jc w:val="center"/>
              <w:rPr>
                <w:ins w:id="3191" w:author="Stefanie Lane" w:date="2022-05-12T12:10:00Z"/>
                <w:rFonts w:ascii="Calibri" w:eastAsia="Times New Roman" w:hAnsi="Calibri" w:cs="Calibri"/>
                <w:color w:val="000000"/>
              </w:rPr>
            </w:pPr>
            <w:ins w:id="3192" w:author="Stefanie Lane" w:date="2022-05-12T12:10:00Z">
              <w:r w:rsidRPr="004F6583">
                <w:rPr>
                  <w:rFonts w:ascii="Calibri" w:eastAsia="Times New Roman" w:hAnsi="Calibri" w:cs="Calibri"/>
                  <w:color w:val="000000"/>
                </w:rPr>
                <w:t>0.04</w:t>
              </w:r>
            </w:ins>
          </w:p>
        </w:tc>
        <w:tc>
          <w:tcPr>
            <w:tcW w:w="1760" w:type="dxa"/>
            <w:tcBorders>
              <w:top w:val="nil"/>
              <w:left w:val="nil"/>
              <w:bottom w:val="single" w:sz="4" w:space="0" w:color="auto"/>
              <w:right w:val="nil"/>
            </w:tcBorders>
            <w:shd w:val="clear" w:color="auto" w:fill="auto"/>
            <w:noWrap/>
            <w:vAlign w:val="bottom"/>
            <w:hideMark/>
          </w:tcPr>
          <w:p w14:paraId="13996606" w14:textId="77777777" w:rsidR="004F6583" w:rsidRPr="004F6583" w:rsidRDefault="004F6583" w:rsidP="004F6583">
            <w:pPr>
              <w:spacing w:after="0" w:line="240" w:lineRule="auto"/>
              <w:jc w:val="center"/>
              <w:rPr>
                <w:ins w:id="3193" w:author="Stefanie Lane" w:date="2022-05-12T12:10:00Z"/>
                <w:rFonts w:ascii="Calibri" w:eastAsia="Times New Roman" w:hAnsi="Calibri" w:cs="Calibri"/>
                <w:color w:val="000000"/>
              </w:rPr>
            </w:pPr>
            <w:ins w:id="3194" w:author="Stefanie Lane" w:date="2022-05-12T12:10:00Z">
              <w:r w:rsidRPr="004F6583">
                <w:rPr>
                  <w:rFonts w:ascii="Calibri" w:eastAsia="Times New Roman" w:hAnsi="Calibri" w:cs="Calibri"/>
                  <w:color w:val="000000"/>
                </w:rPr>
                <w:t>+</w:t>
              </w:r>
            </w:ins>
          </w:p>
        </w:tc>
      </w:tr>
      <w:tr w:rsidR="004F6583" w:rsidRPr="004F6583" w14:paraId="6FA7FBEB" w14:textId="77777777" w:rsidTr="004F6583">
        <w:trPr>
          <w:trHeight w:val="290"/>
          <w:ins w:id="3195" w:author="Stefanie Lane" w:date="2022-05-12T12:10:00Z"/>
        </w:trPr>
        <w:tc>
          <w:tcPr>
            <w:tcW w:w="1700" w:type="dxa"/>
            <w:vMerge/>
            <w:tcBorders>
              <w:top w:val="nil"/>
              <w:left w:val="nil"/>
              <w:bottom w:val="single" w:sz="4" w:space="0" w:color="000000"/>
              <w:right w:val="nil"/>
            </w:tcBorders>
            <w:vAlign w:val="center"/>
            <w:hideMark/>
          </w:tcPr>
          <w:p w14:paraId="359F1AC2" w14:textId="77777777" w:rsidR="004F6583" w:rsidRPr="004F6583" w:rsidRDefault="004F6583" w:rsidP="004F6583">
            <w:pPr>
              <w:spacing w:after="0" w:line="240" w:lineRule="auto"/>
              <w:rPr>
                <w:ins w:id="3196"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3D25E2B" w14:textId="77777777" w:rsidR="004F6583" w:rsidRPr="004F6583" w:rsidRDefault="004F6583" w:rsidP="004F6583">
            <w:pPr>
              <w:spacing w:after="0" w:line="240" w:lineRule="auto"/>
              <w:rPr>
                <w:ins w:id="3197" w:author="Stefanie Lane" w:date="2022-05-12T12:10:00Z"/>
                <w:rFonts w:ascii="Arial" w:eastAsia="Times New Roman" w:hAnsi="Arial" w:cs="Arial"/>
                <w:i/>
                <w:iCs/>
                <w:sz w:val="20"/>
                <w:szCs w:val="20"/>
              </w:rPr>
            </w:pPr>
            <w:ins w:id="3198" w:author="Stefanie Lane" w:date="2022-05-12T12:10:00Z">
              <w:r w:rsidRPr="004F6583">
                <w:rPr>
                  <w:rFonts w:ascii="Arial" w:eastAsia="Times New Roman" w:hAnsi="Arial" w:cs="Arial"/>
                  <w:i/>
                  <w:iCs/>
                  <w:sz w:val="20"/>
                  <w:szCs w:val="20"/>
                </w:rPr>
                <w:t xml:space="preserve">Juncus </w:t>
              </w:r>
              <w:proofErr w:type="spellStart"/>
              <w:r w:rsidRPr="004F6583">
                <w:rPr>
                  <w:rFonts w:ascii="Arial" w:eastAsia="Times New Roman" w:hAnsi="Arial" w:cs="Arial"/>
                  <w:i/>
                  <w:iCs/>
                  <w:sz w:val="20"/>
                  <w:szCs w:val="20"/>
                </w:rPr>
                <w:t>oxymeri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28735B5C" w14:textId="77777777" w:rsidR="004F6583" w:rsidRPr="004F6583" w:rsidRDefault="004F6583" w:rsidP="004F6583">
            <w:pPr>
              <w:spacing w:after="0" w:line="240" w:lineRule="auto"/>
              <w:jc w:val="center"/>
              <w:rPr>
                <w:ins w:id="3199" w:author="Stefanie Lane" w:date="2022-05-12T12:10:00Z"/>
                <w:rFonts w:ascii="Calibri" w:eastAsia="Times New Roman" w:hAnsi="Calibri" w:cs="Calibri"/>
                <w:color w:val="000000"/>
              </w:rPr>
            </w:pPr>
            <w:ins w:id="3200"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6C8493B0" w14:textId="77777777" w:rsidR="004F6583" w:rsidRPr="004F6583" w:rsidRDefault="004F6583" w:rsidP="004F6583">
            <w:pPr>
              <w:spacing w:after="0" w:line="240" w:lineRule="auto"/>
              <w:jc w:val="center"/>
              <w:rPr>
                <w:ins w:id="3201" w:author="Stefanie Lane" w:date="2022-05-12T12:10:00Z"/>
                <w:rFonts w:ascii="Calibri" w:eastAsia="Times New Roman" w:hAnsi="Calibri" w:cs="Calibri"/>
                <w:color w:val="000000"/>
              </w:rPr>
            </w:pPr>
            <w:ins w:id="3202"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3522BAC7" w14:textId="77777777" w:rsidR="004F6583" w:rsidRPr="004F6583" w:rsidRDefault="004F6583" w:rsidP="004F6583">
            <w:pPr>
              <w:spacing w:after="0" w:line="240" w:lineRule="auto"/>
              <w:jc w:val="center"/>
              <w:rPr>
                <w:ins w:id="3203" w:author="Stefanie Lane" w:date="2022-05-12T12:10:00Z"/>
                <w:rFonts w:ascii="Calibri" w:eastAsia="Times New Roman" w:hAnsi="Calibri" w:cs="Calibri"/>
                <w:color w:val="000000"/>
              </w:rPr>
            </w:pPr>
            <w:ins w:id="3204" w:author="Stefanie Lane" w:date="2022-05-12T12:10:00Z">
              <w:r w:rsidRPr="004F6583">
                <w:rPr>
                  <w:rFonts w:ascii="Calibri" w:eastAsia="Times New Roman" w:hAnsi="Calibri" w:cs="Calibri"/>
                  <w:color w:val="000000"/>
                </w:rPr>
                <w:t>0.04</w:t>
              </w:r>
            </w:ins>
          </w:p>
        </w:tc>
        <w:tc>
          <w:tcPr>
            <w:tcW w:w="1760" w:type="dxa"/>
            <w:tcBorders>
              <w:top w:val="nil"/>
              <w:left w:val="nil"/>
              <w:bottom w:val="single" w:sz="4" w:space="0" w:color="auto"/>
              <w:right w:val="nil"/>
            </w:tcBorders>
            <w:shd w:val="clear" w:color="auto" w:fill="auto"/>
            <w:noWrap/>
            <w:vAlign w:val="bottom"/>
            <w:hideMark/>
          </w:tcPr>
          <w:p w14:paraId="1064373E" w14:textId="77777777" w:rsidR="004F6583" w:rsidRPr="004F6583" w:rsidRDefault="004F6583" w:rsidP="004F6583">
            <w:pPr>
              <w:spacing w:after="0" w:line="240" w:lineRule="auto"/>
              <w:jc w:val="center"/>
              <w:rPr>
                <w:ins w:id="3205" w:author="Stefanie Lane" w:date="2022-05-12T12:10:00Z"/>
                <w:rFonts w:ascii="Calibri" w:eastAsia="Times New Roman" w:hAnsi="Calibri" w:cs="Calibri"/>
                <w:color w:val="000000"/>
              </w:rPr>
            </w:pPr>
            <w:ins w:id="3206" w:author="Stefanie Lane" w:date="2022-05-12T12:10:00Z">
              <w:r w:rsidRPr="004F6583">
                <w:rPr>
                  <w:rFonts w:ascii="Calibri" w:eastAsia="Times New Roman" w:hAnsi="Calibri" w:cs="Calibri"/>
                  <w:color w:val="000000"/>
                </w:rPr>
                <w:t>+</w:t>
              </w:r>
            </w:ins>
          </w:p>
        </w:tc>
      </w:tr>
      <w:tr w:rsidR="004F6583" w:rsidRPr="004F6583" w14:paraId="7EA17F12" w14:textId="77777777" w:rsidTr="004F6583">
        <w:trPr>
          <w:trHeight w:val="290"/>
          <w:ins w:id="3207" w:author="Stefanie Lane" w:date="2022-05-12T12:10:00Z"/>
        </w:trPr>
        <w:tc>
          <w:tcPr>
            <w:tcW w:w="1700" w:type="dxa"/>
            <w:vMerge/>
            <w:tcBorders>
              <w:top w:val="nil"/>
              <w:left w:val="nil"/>
              <w:bottom w:val="single" w:sz="4" w:space="0" w:color="000000"/>
              <w:right w:val="nil"/>
            </w:tcBorders>
            <w:vAlign w:val="center"/>
            <w:hideMark/>
          </w:tcPr>
          <w:p w14:paraId="1A7861A1" w14:textId="77777777" w:rsidR="004F6583" w:rsidRPr="004F6583" w:rsidRDefault="004F6583" w:rsidP="004F6583">
            <w:pPr>
              <w:spacing w:after="0" w:line="240" w:lineRule="auto"/>
              <w:rPr>
                <w:ins w:id="3208"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7462FB0" w14:textId="77777777" w:rsidR="004F6583" w:rsidRPr="004F6583" w:rsidRDefault="004F6583" w:rsidP="004F6583">
            <w:pPr>
              <w:spacing w:after="0" w:line="240" w:lineRule="auto"/>
              <w:rPr>
                <w:ins w:id="3209" w:author="Stefanie Lane" w:date="2022-05-12T12:10:00Z"/>
                <w:rFonts w:ascii="Calibri" w:eastAsia="Times New Roman" w:hAnsi="Calibri" w:cs="Calibri"/>
                <w:color w:val="000000"/>
              </w:rPr>
            </w:pPr>
            <w:proofErr w:type="spellStart"/>
            <w:ins w:id="3210" w:author="Stefanie Lane" w:date="2022-05-12T12:10:00Z">
              <w:r w:rsidRPr="004F6583">
                <w:rPr>
                  <w:rFonts w:ascii="Calibri" w:eastAsia="Times New Roman" w:hAnsi="Calibri" w:cs="Calibri"/>
                  <w:color w:val="000000"/>
                </w:rPr>
                <w:t>Lycopus_sp</w:t>
              </w:r>
              <w:proofErr w:type="spellEnd"/>
            </w:ins>
          </w:p>
        </w:tc>
        <w:tc>
          <w:tcPr>
            <w:tcW w:w="960" w:type="dxa"/>
            <w:tcBorders>
              <w:top w:val="nil"/>
              <w:left w:val="nil"/>
              <w:bottom w:val="nil"/>
              <w:right w:val="nil"/>
            </w:tcBorders>
            <w:shd w:val="clear" w:color="auto" w:fill="auto"/>
            <w:noWrap/>
            <w:vAlign w:val="bottom"/>
            <w:hideMark/>
          </w:tcPr>
          <w:p w14:paraId="7AA03060" w14:textId="77777777" w:rsidR="004F6583" w:rsidRPr="004F6583" w:rsidRDefault="004F6583" w:rsidP="004F6583">
            <w:pPr>
              <w:spacing w:after="0" w:line="240" w:lineRule="auto"/>
              <w:jc w:val="center"/>
              <w:rPr>
                <w:ins w:id="3211" w:author="Stefanie Lane" w:date="2022-05-12T12:10:00Z"/>
                <w:rFonts w:ascii="Calibri" w:eastAsia="Times New Roman" w:hAnsi="Calibri" w:cs="Calibri"/>
                <w:color w:val="000000"/>
              </w:rPr>
            </w:pPr>
            <w:ins w:id="3212"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6E6CD0FA" w14:textId="77777777" w:rsidR="004F6583" w:rsidRPr="004F6583" w:rsidRDefault="004F6583" w:rsidP="004F6583">
            <w:pPr>
              <w:spacing w:after="0" w:line="240" w:lineRule="auto"/>
              <w:jc w:val="center"/>
              <w:rPr>
                <w:ins w:id="3213" w:author="Stefanie Lane" w:date="2022-05-12T12:10:00Z"/>
                <w:rFonts w:ascii="Calibri" w:eastAsia="Times New Roman" w:hAnsi="Calibri" w:cs="Calibri"/>
                <w:color w:val="000000"/>
              </w:rPr>
            </w:pPr>
            <w:ins w:id="3214"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5F99FBA2" w14:textId="77777777" w:rsidR="004F6583" w:rsidRPr="004F6583" w:rsidRDefault="004F6583" w:rsidP="004F6583">
            <w:pPr>
              <w:spacing w:after="0" w:line="240" w:lineRule="auto"/>
              <w:jc w:val="center"/>
              <w:rPr>
                <w:ins w:id="3215" w:author="Stefanie Lane" w:date="2022-05-12T12:10:00Z"/>
                <w:rFonts w:ascii="Calibri" w:eastAsia="Times New Roman" w:hAnsi="Calibri" w:cs="Calibri"/>
                <w:color w:val="000000"/>
              </w:rPr>
            </w:pPr>
            <w:ins w:id="3216" w:author="Stefanie Lane" w:date="2022-05-12T12:10:00Z">
              <w:r w:rsidRPr="004F6583">
                <w:rPr>
                  <w:rFonts w:ascii="Calibri" w:eastAsia="Times New Roman" w:hAnsi="Calibri" w:cs="Calibri"/>
                  <w:color w:val="000000"/>
                </w:rPr>
                <w:t>0.11</w:t>
              </w:r>
            </w:ins>
          </w:p>
        </w:tc>
        <w:tc>
          <w:tcPr>
            <w:tcW w:w="1760" w:type="dxa"/>
            <w:tcBorders>
              <w:top w:val="nil"/>
              <w:left w:val="nil"/>
              <w:bottom w:val="single" w:sz="4" w:space="0" w:color="auto"/>
              <w:right w:val="nil"/>
            </w:tcBorders>
            <w:shd w:val="clear" w:color="auto" w:fill="auto"/>
            <w:noWrap/>
            <w:vAlign w:val="bottom"/>
            <w:hideMark/>
          </w:tcPr>
          <w:p w14:paraId="31575696" w14:textId="77777777" w:rsidR="004F6583" w:rsidRPr="004F6583" w:rsidRDefault="004F6583" w:rsidP="004F6583">
            <w:pPr>
              <w:spacing w:after="0" w:line="240" w:lineRule="auto"/>
              <w:jc w:val="center"/>
              <w:rPr>
                <w:ins w:id="3217" w:author="Stefanie Lane" w:date="2022-05-12T12:10:00Z"/>
                <w:rFonts w:ascii="Calibri" w:eastAsia="Times New Roman" w:hAnsi="Calibri" w:cs="Calibri"/>
                <w:color w:val="000000"/>
              </w:rPr>
            </w:pPr>
            <w:ins w:id="3218" w:author="Stefanie Lane" w:date="2022-05-12T12:10:00Z">
              <w:r w:rsidRPr="004F6583">
                <w:rPr>
                  <w:rFonts w:ascii="Calibri" w:eastAsia="Times New Roman" w:hAnsi="Calibri" w:cs="Calibri"/>
                  <w:color w:val="000000"/>
                </w:rPr>
                <w:t>+</w:t>
              </w:r>
            </w:ins>
          </w:p>
        </w:tc>
      </w:tr>
      <w:tr w:rsidR="004F6583" w:rsidRPr="004F6583" w14:paraId="4E83130C" w14:textId="77777777" w:rsidTr="004F6583">
        <w:trPr>
          <w:trHeight w:val="290"/>
          <w:ins w:id="3219" w:author="Stefanie Lane" w:date="2022-05-12T12:10:00Z"/>
        </w:trPr>
        <w:tc>
          <w:tcPr>
            <w:tcW w:w="1700" w:type="dxa"/>
            <w:vMerge/>
            <w:tcBorders>
              <w:top w:val="nil"/>
              <w:left w:val="nil"/>
              <w:bottom w:val="single" w:sz="4" w:space="0" w:color="000000"/>
              <w:right w:val="nil"/>
            </w:tcBorders>
            <w:vAlign w:val="center"/>
            <w:hideMark/>
          </w:tcPr>
          <w:p w14:paraId="1494D9CA" w14:textId="77777777" w:rsidR="004F6583" w:rsidRPr="004F6583" w:rsidRDefault="004F6583" w:rsidP="004F6583">
            <w:pPr>
              <w:spacing w:after="0" w:line="240" w:lineRule="auto"/>
              <w:rPr>
                <w:ins w:id="3220"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D73E4CA" w14:textId="77777777" w:rsidR="004F6583" w:rsidRPr="004F6583" w:rsidRDefault="004F6583" w:rsidP="004F6583">
            <w:pPr>
              <w:spacing w:after="0" w:line="240" w:lineRule="auto"/>
              <w:rPr>
                <w:ins w:id="3221" w:author="Stefanie Lane" w:date="2022-05-12T12:10:00Z"/>
                <w:rFonts w:ascii="Arial" w:eastAsia="Times New Roman" w:hAnsi="Arial" w:cs="Arial"/>
                <w:i/>
                <w:iCs/>
                <w:sz w:val="20"/>
                <w:szCs w:val="20"/>
              </w:rPr>
            </w:pPr>
            <w:ins w:id="3222" w:author="Stefanie Lane" w:date="2022-05-12T12:10:00Z">
              <w:r w:rsidRPr="004F6583">
                <w:rPr>
                  <w:rFonts w:ascii="Arial" w:eastAsia="Times New Roman" w:hAnsi="Arial" w:cs="Arial"/>
                  <w:i/>
                  <w:iCs/>
                  <w:sz w:val="20"/>
                  <w:szCs w:val="20"/>
                </w:rPr>
                <w:t>Mentha aquatica</w:t>
              </w:r>
            </w:ins>
          </w:p>
        </w:tc>
        <w:tc>
          <w:tcPr>
            <w:tcW w:w="960" w:type="dxa"/>
            <w:tcBorders>
              <w:top w:val="single" w:sz="4" w:space="0" w:color="auto"/>
              <w:left w:val="nil"/>
              <w:bottom w:val="single" w:sz="4" w:space="0" w:color="auto"/>
              <w:right w:val="nil"/>
            </w:tcBorders>
            <w:shd w:val="clear" w:color="auto" w:fill="auto"/>
            <w:noWrap/>
            <w:vAlign w:val="bottom"/>
            <w:hideMark/>
          </w:tcPr>
          <w:p w14:paraId="521CDB05" w14:textId="77777777" w:rsidR="004F6583" w:rsidRPr="004F6583" w:rsidRDefault="004F6583" w:rsidP="004F6583">
            <w:pPr>
              <w:spacing w:after="0" w:line="240" w:lineRule="auto"/>
              <w:jc w:val="center"/>
              <w:rPr>
                <w:ins w:id="3223" w:author="Stefanie Lane" w:date="2022-05-12T12:10:00Z"/>
                <w:rFonts w:ascii="Calibri" w:eastAsia="Times New Roman" w:hAnsi="Calibri" w:cs="Calibri"/>
                <w:color w:val="000000"/>
              </w:rPr>
            </w:pPr>
            <w:ins w:id="3224"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380B2D27" w14:textId="77777777" w:rsidR="004F6583" w:rsidRPr="004F6583" w:rsidRDefault="004F6583" w:rsidP="004F6583">
            <w:pPr>
              <w:spacing w:after="0" w:line="240" w:lineRule="auto"/>
              <w:jc w:val="center"/>
              <w:rPr>
                <w:ins w:id="3225" w:author="Stefanie Lane" w:date="2022-05-12T12:10:00Z"/>
                <w:rFonts w:ascii="Calibri" w:eastAsia="Times New Roman" w:hAnsi="Calibri" w:cs="Calibri"/>
                <w:color w:val="000000"/>
              </w:rPr>
            </w:pPr>
            <w:ins w:id="3226" w:author="Stefanie Lane" w:date="2022-05-12T12:10:00Z">
              <w:r w:rsidRPr="004F6583">
                <w:rPr>
                  <w:rFonts w:ascii="Calibri" w:eastAsia="Times New Roman" w:hAnsi="Calibri" w:cs="Calibri"/>
                  <w:color w:val="000000"/>
                </w:rPr>
                <w:t>0.16</w:t>
              </w:r>
            </w:ins>
          </w:p>
        </w:tc>
        <w:tc>
          <w:tcPr>
            <w:tcW w:w="960" w:type="dxa"/>
            <w:tcBorders>
              <w:top w:val="single" w:sz="4" w:space="0" w:color="auto"/>
              <w:left w:val="nil"/>
              <w:bottom w:val="single" w:sz="4" w:space="0" w:color="auto"/>
              <w:right w:val="nil"/>
            </w:tcBorders>
            <w:shd w:val="clear" w:color="auto" w:fill="auto"/>
            <w:noWrap/>
            <w:vAlign w:val="bottom"/>
            <w:hideMark/>
          </w:tcPr>
          <w:p w14:paraId="1FCFFEF2" w14:textId="77777777" w:rsidR="004F6583" w:rsidRPr="004F6583" w:rsidRDefault="004F6583" w:rsidP="004F6583">
            <w:pPr>
              <w:spacing w:after="0" w:line="240" w:lineRule="auto"/>
              <w:jc w:val="center"/>
              <w:rPr>
                <w:ins w:id="3227" w:author="Stefanie Lane" w:date="2022-05-12T12:10:00Z"/>
                <w:rFonts w:ascii="Calibri" w:eastAsia="Times New Roman" w:hAnsi="Calibri" w:cs="Calibri"/>
                <w:color w:val="000000"/>
              </w:rPr>
            </w:pPr>
            <w:ins w:id="3228" w:author="Stefanie Lane" w:date="2022-05-12T12:10:00Z">
              <w:r w:rsidRPr="004F6583">
                <w:rPr>
                  <w:rFonts w:ascii="Calibri" w:eastAsia="Times New Roman" w:hAnsi="Calibri" w:cs="Calibri"/>
                  <w:color w:val="000000"/>
                </w:rPr>
                <w:t>0.54</w:t>
              </w:r>
            </w:ins>
          </w:p>
        </w:tc>
        <w:tc>
          <w:tcPr>
            <w:tcW w:w="1760" w:type="dxa"/>
            <w:tcBorders>
              <w:top w:val="nil"/>
              <w:left w:val="nil"/>
              <w:bottom w:val="single" w:sz="4" w:space="0" w:color="auto"/>
              <w:right w:val="nil"/>
            </w:tcBorders>
            <w:shd w:val="clear" w:color="auto" w:fill="auto"/>
            <w:noWrap/>
            <w:vAlign w:val="bottom"/>
            <w:hideMark/>
          </w:tcPr>
          <w:p w14:paraId="09745239" w14:textId="77777777" w:rsidR="004F6583" w:rsidRPr="004F6583" w:rsidRDefault="004F6583" w:rsidP="004F6583">
            <w:pPr>
              <w:spacing w:after="0" w:line="240" w:lineRule="auto"/>
              <w:jc w:val="center"/>
              <w:rPr>
                <w:ins w:id="3229" w:author="Stefanie Lane" w:date="2022-05-12T12:10:00Z"/>
                <w:rFonts w:ascii="Calibri" w:eastAsia="Times New Roman" w:hAnsi="Calibri" w:cs="Calibri"/>
                <w:color w:val="000000"/>
              </w:rPr>
            </w:pPr>
            <w:ins w:id="3230" w:author="Stefanie Lane" w:date="2022-05-12T12:10:00Z">
              <w:r w:rsidRPr="004F6583">
                <w:rPr>
                  <w:rFonts w:ascii="Calibri" w:eastAsia="Times New Roman" w:hAnsi="Calibri" w:cs="Calibri"/>
                  <w:color w:val="000000"/>
                </w:rPr>
                <w:t>+</w:t>
              </w:r>
            </w:ins>
          </w:p>
        </w:tc>
      </w:tr>
      <w:tr w:rsidR="004F6583" w:rsidRPr="004F6583" w14:paraId="5C974C1C" w14:textId="77777777" w:rsidTr="004F6583">
        <w:trPr>
          <w:trHeight w:val="290"/>
          <w:ins w:id="3231" w:author="Stefanie Lane" w:date="2022-05-12T12:10:00Z"/>
        </w:trPr>
        <w:tc>
          <w:tcPr>
            <w:tcW w:w="1700" w:type="dxa"/>
            <w:vMerge/>
            <w:tcBorders>
              <w:top w:val="nil"/>
              <w:left w:val="nil"/>
              <w:bottom w:val="single" w:sz="4" w:space="0" w:color="000000"/>
              <w:right w:val="nil"/>
            </w:tcBorders>
            <w:vAlign w:val="center"/>
            <w:hideMark/>
          </w:tcPr>
          <w:p w14:paraId="157E91FF" w14:textId="77777777" w:rsidR="004F6583" w:rsidRPr="004F6583" w:rsidRDefault="004F6583" w:rsidP="004F6583">
            <w:pPr>
              <w:spacing w:after="0" w:line="240" w:lineRule="auto"/>
              <w:rPr>
                <w:ins w:id="3232"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3B3A6EC" w14:textId="77777777" w:rsidR="004F6583" w:rsidRPr="004F6583" w:rsidRDefault="004F6583" w:rsidP="004F6583">
            <w:pPr>
              <w:spacing w:after="0" w:line="240" w:lineRule="auto"/>
              <w:rPr>
                <w:ins w:id="3233" w:author="Stefanie Lane" w:date="2022-05-12T12:10:00Z"/>
                <w:rFonts w:ascii="Arial" w:eastAsia="Times New Roman" w:hAnsi="Arial" w:cs="Arial"/>
                <w:i/>
                <w:iCs/>
                <w:sz w:val="20"/>
                <w:szCs w:val="20"/>
              </w:rPr>
            </w:pPr>
            <w:ins w:id="3234" w:author="Stefanie Lane" w:date="2022-05-12T12:10:00Z">
              <w:r w:rsidRPr="004F6583">
                <w:rPr>
                  <w:rFonts w:ascii="Arial" w:eastAsia="Times New Roman" w:hAnsi="Arial" w:cs="Arial"/>
                  <w:i/>
                  <w:iCs/>
                  <w:sz w:val="20"/>
                  <w:szCs w:val="20"/>
                </w:rPr>
                <w:t xml:space="preserve">Phalaris </w:t>
              </w:r>
              <w:proofErr w:type="spellStart"/>
              <w:r w:rsidRPr="004F6583">
                <w:rPr>
                  <w:rFonts w:ascii="Arial" w:eastAsia="Times New Roman" w:hAnsi="Arial" w:cs="Arial"/>
                  <w:i/>
                  <w:iCs/>
                  <w:sz w:val="20"/>
                  <w:szCs w:val="20"/>
                </w:rPr>
                <w:t>arundinacea</w:t>
              </w:r>
              <w:proofErr w:type="spellEnd"/>
            </w:ins>
          </w:p>
        </w:tc>
        <w:tc>
          <w:tcPr>
            <w:tcW w:w="960" w:type="dxa"/>
            <w:tcBorders>
              <w:top w:val="nil"/>
              <w:left w:val="nil"/>
              <w:bottom w:val="nil"/>
              <w:right w:val="nil"/>
            </w:tcBorders>
            <w:shd w:val="clear" w:color="auto" w:fill="auto"/>
            <w:noWrap/>
            <w:vAlign w:val="bottom"/>
            <w:hideMark/>
          </w:tcPr>
          <w:p w14:paraId="0E1789EC" w14:textId="77777777" w:rsidR="004F6583" w:rsidRPr="004F6583" w:rsidRDefault="004F6583" w:rsidP="004F6583">
            <w:pPr>
              <w:spacing w:after="0" w:line="240" w:lineRule="auto"/>
              <w:jc w:val="center"/>
              <w:rPr>
                <w:ins w:id="3235" w:author="Stefanie Lane" w:date="2022-05-12T12:10:00Z"/>
                <w:rFonts w:ascii="Calibri" w:eastAsia="Times New Roman" w:hAnsi="Calibri" w:cs="Calibri"/>
                <w:color w:val="000000"/>
              </w:rPr>
            </w:pPr>
            <w:ins w:id="3236"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3812E293" w14:textId="77777777" w:rsidR="004F6583" w:rsidRPr="004F6583" w:rsidRDefault="004F6583" w:rsidP="004F6583">
            <w:pPr>
              <w:spacing w:after="0" w:line="240" w:lineRule="auto"/>
              <w:jc w:val="center"/>
              <w:rPr>
                <w:ins w:id="3237" w:author="Stefanie Lane" w:date="2022-05-12T12:10:00Z"/>
                <w:rFonts w:ascii="Calibri" w:eastAsia="Times New Roman" w:hAnsi="Calibri" w:cs="Calibri"/>
                <w:color w:val="000000"/>
              </w:rPr>
            </w:pPr>
            <w:ins w:id="3238"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478AF1F3" w14:textId="77777777" w:rsidR="004F6583" w:rsidRPr="004F6583" w:rsidRDefault="004F6583" w:rsidP="004F6583">
            <w:pPr>
              <w:spacing w:after="0" w:line="240" w:lineRule="auto"/>
              <w:jc w:val="center"/>
              <w:rPr>
                <w:ins w:id="3239" w:author="Stefanie Lane" w:date="2022-05-12T12:10:00Z"/>
                <w:rFonts w:ascii="Calibri" w:eastAsia="Times New Roman" w:hAnsi="Calibri" w:cs="Calibri"/>
                <w:color w:val="000000"/>
              </w:rPr>
            </w:pPr>
            <w:ins w:id="3240" w:author="Stefanie Lane" w:date="2022-05-12T12:10:00Z">
              <w:r w:rsidRPr="004F6583">
                <w:rPr>
                  <w:rFonts w:ascii="Calibri" w:eastAsia="Times New Roman" w:hAnsi="Calibri" w:cs="Calibri"/>
                  <w:color w:val="000000"/>
                </w:rPr>
                <w:t>0.07</w:t>
              </w:r>
            </w:ins>
          </w:p>
        </w:tc>
        <w:tc>
          <w:tcPr>
            <w:tcW w:w="1760" w:type="dxa"/>
            <w:tcBorders>
              <w:top w:val="nil"/>
              <w:left w:val="nil"/>
              <w:bottom w:val="single" w:sz="4" w:space="0" w:color="auto"/>
              <w:right w:val="nil"/>
            </w:tcBorders>
            <w:shd w:val="clear" w:color="auto" w:fill="auto"/>
            <w:noWrap/>
            <w:vAlign w:val="bottom"/>
            <w:hideMark/>
          </w:tcPr>
          <w:p w14:paraId="3870DB3C" w14:textId="77777777" w:rsidR="004F6583" w:rsidRPr="004F6583" w:rsidRDefault="004F6583" w:rsidP="004F6583">
            <w:pPr>
              <w:spacing w:after="0" w:line="240" w:lineRule="auto"/>
              <w:jc w:val="center"/>
              <w:rPr>
                <w:ins w:id="3241" w:author="Stefanie Lane" w:date="2022-05-12T12:10:00Z"/>
                <w:rFonts w:ascii="Calibri" w:eastAsia="Times New Roman" w:hAnsi="Calibri" w:cs="Calibri"/>
                <w:color w:val="000000"/>
              </w:rPr>
            </w:pPr>
            <w:ins w:id="3242" w:author="Stefanie Lane" w:date="2022-05-12T12:10:00Z">
              <w:r w:rsidRPr="004F6583">
                <w:rPr>
                  <w:rFonts w:ascii="Calibri" w:eastAsia="Times New Roman" w:hAnsi="Calibri" w:cs="Calibri"/>
                  <w:color w:val="000000"/>
                </w:rPr>
                <w:t>+</w:t>
              </w:r>
            </w:ins>
          </w:p>
        </w:tc>
      </w:tr>
      <w:tr w:rsidR="004F6583" w:rsidRPr="004F6583" w14:paraId="4BDAC6FF" w14:textId="77777777" w:rsidTr="004F6583">
        <w:trPr>
          <w:trHeight w:val="290"/>
          <w:ins w:id="3243" w:author="Stefanie Lane" w:date="2022-05-12T12:10:00Z"/>
        </w:trPr>
        <w:tc>
          <w:tcPr>
            <w:tcW w:w="1700" w:type="dxa"/>
            <w:vMerge/>
            <w:tcBorders>
              <w:top w:val="nil"/>
              <w:left w:val="nil"/>
              <w:bottom w:val="single" w:sz="4" w:space="0" w:color="000000"/>
              <w:right w:val="nil"/>
            </w:tcBorders>
            <w:vAlign w:val="center"/>
            <w:hideMark/>
          </w:tcPr>
          <w:p w14:paraId="334FBAAB" w14:textId="77777777" w:rsidR="004F6583" w:rsidRPr="004F6583" w:rsidRDefault="004F6583" w:rsidP="004F6583">
            <w:pPr>
              <w:spacing w:after="0" w:line="240" w:lineRule="auto"/>
              <w:rPr>
                <w:ins w:id="3244"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4B90C90" w14:textId="77777777" w:rsidR="004F6583" w:rsidRPr="004F6583" w:rsidRDefault="004F6583" w:rsidP="004F6583">
            <w:pPr>
              <w:spacing w:after="0" w:line="240" w:lineRule="auto"/>
              <w:rPr>
                <w:ins w:id="3245" w:author="Stefanie Lane" w:date="2022-05-12T12:10:00Z"/>
                <w:rFonts w:ascii="Arial" w:eastAsia="Times New Roman" w:hAnsi="Arial" w:cs="Arial"/>
                <w:i/>
                <w:iCs/>
                <w:sz w:val="20"/>
                <w:szCs w:val="20"/>
              </w:rPr>
            </w:pPr>
            <w:proofErr w:type="spellStart"/>
            <w:ins w:id="3246" w:author="Stefanie Lane" w:date="2022-05-12T12:10:00Z">
              <w:r w:rsidRPr="004F6583">
                <w:rPr>
                  <w:rFonts w:ascii="Arial" w:eastAsia="Times New Roman" w:hAnsi="Arial" w:cs="Arial"/>
                  <w:i/>
                  <w:iCs/>
                  <w:sz w:val="20"/>
                  <w:szCs w:val="20"/>
                </w:rPr>
                <w:t>Scirpus</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microcarpu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1A23AD02" w14:textId="77777777" w:rsidR="004F6583" w:rsidRPr="004F6583" w:rsidRDefault="004F6583" w:rsidP="004F6583">
            <w:pPr>
              <w:spacing w:after="0" w:line="240" w:lineRule="auto"/>
              <w:jc w:val="center"/>
              <w:rPr>
                <w:ins w:id="3247" w:author="Stefanie Lane" w:date="2022-05-12T12:10:00Z"/>
                <w:rFonts w:ascii="Calibri" w:eastAsia="Times New Roman" w:hAnsi="Calibri" w:cs="Calibri"/>
                <w:color w:val="000000"/>
              </w:rPr>
            </w:pPr>
            <w:ins w:id="3248"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65B0DE25" w14:textId="77777777" w:rsidR="004F6583" w:rsidRPr="004F6583" w:rsidRDefault="004F6583" w:rsidP="004F6583">
            <w:pPr>
              <w:spacing w:after="0" w:line="240" w:lineRule="auto"/>
              <w:jc w:val="center"/>
              <w:rPr>
                <w:ins w:id="3249" w:author="Stefanie Lane" w:date="2022-05-12T12:10:00Z"/>
                <w:rFonts w:ascii="Calibri" w:eastAsia="Times New Roman" w:hAnsi="Calibri" w:cs="Calibri"/>
                <w:color w:val="000000"/>
              </w:rPr>
            </w:pPr>
            <w:ins w:id="3250"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4D472907" w14:textId="77777777" w:rsidR="004F6583" w:rsidRPr="004F6583" w:rsidRDefault="004F6583" w:rsidP="004F6583">
            <w:pPr>
              <w:spacing w:after="0" w:line="240" w:lineRule="auto"/>
              <w:jc w:val="center"/>
              <w:rPr>
                <w:ins w:id="3251" w:author="Stefanie Lane" w:date="2022-05-12T12:10:00Z"/>
                <w:rFonts w:ascii="Calibri" w:eastAsia="Times New Roman" w:hAnsi="Calibri" w:cs="Calibri"/>
                <w:color w:val="000000"/>
              </w:rPr>
            </w:pPr>
            <w:ins w:id="3252" w:author="Stefanie Lane" w:date="2022-05-12T12:10:00Z">
              <w:r w:rsidRPr="004F6583">
                <w:rPr>
                  <w:rFonts w:ascii="Calibri" w:eastAsia="Times New Roman" w:hAnsi="Calibri" w:cs="Calibri"/>
                  <w:color w:val="000000"/>
                </w:rPr>
                <w:t>0.07</w:t>
              </w:r>
            </w:ins>
          </w:p>
        </w:tc>
        <w:tc>
          <w:tcPr>
            <w:tcW w:w="1760" w:type="dxa"/>
            <w:tcBorders>
              <w:top w:val="nil"/>
              <w:left w:val="nil"/>
              <w:bottom w:val="single" w:sz="4" w:space="0" w:color="auto"/>
              <w:right w:val="nil"/>
            </w:tcBorders>
            <w:shd w:val="clear" w:color="auto" w:fill="auto"/>
            <w:noWrap/>
            <w:vAlign w:val="bottom"/>
            <w:hideMark/>
          </w:tcPr>
          <w:p w14:paraId="3DFDC77C" w14:textId="77777777" w:rsidR="004F6583" w:rsidRPr="004F6583" w:rsidRDefault="004F6583" w:rsidP="004F6583">
            <w:pPr>
              <w:spacing w:after="0" w:line="240" w:lineRule="auto"/>
              <w:jc w:val="center"/>
              <w:rPr>
                <w:ins w:id="3253" w:author="Stefanie Lane" w:date="2022-05-12T12:10:00Z"/>
                <w:rFonts w:ascii="Calibri" w:eastAsia="Times New Roman" w:hAnsi="Calibri" w:cs="Calibri"/>
                <w:color w:val="000000"/>
              </w:rPr>
            </w:pPr>
            <w:ins w:id="3254" w:author="Stefanie Lane" w:date="2022-05-12T12:10:00Z">
              <w:r w:rsidRPr="004F6583">
                <w:rPr>
                  <w:rFonts w:ascii="Calibri" w:eastAsia="Times New Roman" w:hAnsi="Calibri" w:cs="Calibri"/>
                  <w:color w:val="000000"/>
                </w:rPr>
                <w:t>+</w:t>
              </w:r>
            </w:ins>
          </w:p>
        </w:tc>
      </w:tr>
      <w:tr w:rsidR="004F6583" w:rsidRPr="004F6583" w14:paraId="2E75AF92" w14:textId="77777777" w:rsidTr="004F6583">
        <w:trPr>
          <w:trHeight w:val="290"/>
          <w:ins w:id="3255" w:author="Stefanie Lane" w:date="2022-05-12T12:10:00Z"/>
        </w:trPr>
        <w:tc>
          <w:tcPr>
            <w:tcW w:w="1700" w:type="dxa"/>
            <w:vMerge/>
            <w:tcBorders>
              <w:top w:val="nil"/>
              <w:left w:val="nil"/>
              <w:bottom w:val="single" w:sz="4" w:space="0" w:color="000000"/>
              <w:right w:val="nil"/>
            </w:tcBorders>
            <w:vAlign w:val="center"/>
            <w:hideMark/>
          </w:tcPr>
          <w:p w14:paraId="23111482" w14:textId="77777777" w:rsidR="004F6583" w:rsidRPr="004F6583" w:rsidRDefault="004F6583" w:rsidP="004F6583">
            <w:pPr>
              <w:spacing w:after="0" w:line="240" w:lineRule="auto"/>
              <w:rPr>
                <w:ins w:id="3256" w:author="Stefanie Lane" w:date="2022-05-12T12:10:00Z"/>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614C79F8" w14:textId="77777777" w:rsidR="004F6583" w:rsidRPr="004F6583" w:rsidRDefault="004F6583" w:rsidP="004F6583">
            <w:pPr>
              <w:spacing w:after="0" w:line="240" w:lineRule="auto"/>
              <w:rPr>
                <w:ins w:id="3257" w:author="Stefanie Lane" w:date="2022-05-12T12:10:00Z"/>
                <w:rFonts w:ascii="Arial" w:eastAsia="Times New Roman" w:hAnsi="Arial" w:cs="Arial"/>
                <w:i/>
                <w:iCs/>
                <w:sz w:val="20"/>
                <w:szCs w:val="20"/>
              </w:rPr>
            </w:pPr>
            <w:ins w:id="3258" w:author="Stefanie Lane" w:date="2022-05-12T12:10:00Z">
              <w:r w:rsidRPr="004F6583">
                <w:rPr>
                  <w:rFonts w:ascii="Arial" w:eastAsia="Times New Roman" w:hAnsi="Arial" w:cs="Arial"/>
                  <w:i/>
                  <w:iCs/>
                  <w:sz w:val="20"/>
                  <w:szCs w:val="20"/>
                </w:rPr>
                <w:t xml:space="preserve">Cirsium </w:t>
              </w:r>
              <w:proofErr w:type="spellStart"/>
              <w:r w:rsidRPr="004F6583">
                <w:rPr>
                  <w:rFonts w:ascii="Arial" w:eastAsia="Times New Roman" w:hAnsi="Arial" w:cs="Arial"/>
                  <w:i/>
                  <w:iCs/>
                  <w:sz w:val="20"/>
                  <w:szCs w:val="20"/>
                </w:rPr>
                <w:t>arvense</w:t>
              </w:r>
              <w:proofErr w:type="spellEnd"/>
            </w:ins>
          </w:p>
        </w:tc>
        <w:tc>
          <w:tcPr>
            <w:tcW w:w="960" w:type="dxa"/>
            <w:tcBorders>
              <w:top w:val="nil"/>
              <w:left w:val="nil"/>
              <w:bottom w:val="nil"/>
              <w:right w:val="nil"/>
            </w:tcBorders>
            <w:shd w:val="clear" w:color="auto" w:fill="auto"/>
            <w:noWrap/>
            <w:vAlign w:val="bottom"/>
            <w:hideMark/>
          </w:tcPr>
          <w:p w14:paraId="4DF00884" w14:textId="77777777" w:rsidR="004F6583" w:rsidRPr="004F6583" w:rsidRDefault="004F6583" w:rsidP="004F6583">
            <w:pPr>
              <w:spacing w:after="0" w:line="240" w:lineRule="auto"/>
              <w:jc w:val="center"/>
              <w:rPr>
                <w:ins w:id="3259" w:author="Stefanie Lane" w:date="2022-05-12T12:10:00Z"/>
                <w:rFonts w:ascii="Calibri" w:eastAsia="Times New Roman" w:hAnsi="Calibri" w:cs="Calibri"/>
                <w:color w:val="000000"/>
              </w:rPr>
            </w:pPr>
            <w:ins w:id="3260"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0C839F9A" w14:textId="77777777" w:rsidR="004F6583" w:rsidRPr="004F6583" w:rsidRDefault="004F6583" w:rsidP="004F6583">
            <w:pPr>
              <w:spacing w:after="0" w:line="240" w:lineRule="auto"/>
              <w:jc w:val="center"/>
              <w:rPr>
                <w:ins w:id="3261" w:author="Stefanie Lane" w:date="2022-05-12T12:10:00Z"/>
                <w:rFonts w:ascii="Calibri" w:eastAsia="Times New Roman" w:hAnsi="Calibri" w:cs="Calibri"/>
                <w:color w:val="000000"/>
              </w:rPr>
            </w:pPr>
            <w:ins w:id="3262" w:author="Stefanie Lane" w:date="2022-05-12T12:10:00Z">
              <w:r w:rsidRPr="004F6583">
                <w:rPr>
                  <w:rFonts w:ascii="Calibri" w:eastAsia="Times New Roman" w:hAnsi="Calibri" w:cs="Calibri"/>
                  <w:color w:val="000000"/>
                </w:rPr>
                <w:t>0.03</w:t>
              </w:r>
            </w:ins>
          </w:p>
        </w:tc>
        <w:tc>
          <w:tcPr>
            <w:tcW w:w="960" w:type="dxa"/>
            <w:tcBorders>
              <w:top w:val="nil"/>
              <w:left w:val="nil"/>
              <w:bottom w:val="nil"/>
              <w:right w:val="nil"/>
            </w:tcBorders>
            <w:shd w:val="clear" w:color="auto" w:fill="auto"/>
            <w:noWrap/>
            <w:vAlign w:val="bottom"/>
            <w:hideMark/>
          </w:tcPr>
          <w:p w14:paraId="308E7CC9" w14:textId="77777777" w:rsidR="004F6583" w:rsidRPr="004F6583" w:rsidRDefault="004F6583" w:rsidP="004F6583">
            <w:pPr>
              <w:spacing w:after="0" w:line="240" w:lineRule="auto"/>
              <w:jc w:val="center"/>
              <w:rPr>
                <w:ins w:id="3263" w:author="Stefanie Lane" w:date="2022-05-12T12:10:00Z"/>
                <w:rFonts w:ascii="Calibri" w:eastAsia="Times New Roman" w:hAnsi="Calibri" w:cs="Calibri"/>
                <w:color w:val="000000"/>
              </w:rPr>
            </w:pPr>
            <w:ins w:id="3264" w:author="Stefanie Lane" w:date="2022-05-12T12:10:00Z">
              <w:r w:rsidRPr="004F6583">
                <w:rPr>
                  <w:rFonts w:ascii="Calibri" w:eastAsia="Times New Roman" w:hAnsi="Calibri" w:cs="Calibri"/>
                  <w:color w:val="000000"/>
                </w:rPr>
                <w:t>0.00</w:t>
              </w:r>
            </w:ins>
          </w:p>
        </w:tc>
        <w:tc>
          <w:tcPr>
            <w:tcW w:w="1760" w:type="dxa"/>
            <w:tcBorders>
              <w:top w:val="nil"/>
              <w:left w:val="nil"/>
              <w:bottom w:val="single" w:sz="4" w:space="0" w:color="auto"/>
              <w:right w:val="nil"/>
            </w:tcBorders>
            <w:shd w:val="clear" w:color="auto" w:fill="auto"/>
            <w:noWrap/>
            <w:vAlign w:val="bottom"/>
            <w:hideMark/>
          </w:tcPr>
          <w:p w14:paraId="6555FA71" w14:textId="77777777" w:rsidR="004F6583" w:rsidRPr="004F6583" w:rsidRDefault="004F6583" w:rsidP="004F6583">
            <w:pPr>
              <w:spacing w:after="0" w:line="240" w:lineRule="auto"/>
              <w:jc w:val="center"/>
              <w:rPr>
                <w:ins w:id="3265" w:author="Stefanie Lane" w:date="2022-05-12T12:10:00Z"/>
                <w:rFonts w:ascii="Calibri" w:eastAsia="Times New Roman" w:hAnsi="Calibri" w:cs="Calibri"/>
                <w:color w:val="000000"/>
              </w:rPr>
            </w:pPr>
            <w:ins w:id="3266" w:author="Stefanie Lane" w:date="2022-05-12T12:10:00Z">
              <w:r w:rsidRPr="004F6583">
                <w:rPr>
                  <w:rFonts w:ascii="Calibri" w:eastAsia="Times New Roman" w:hAnsi="Calibri" w:cs="Calibri"/>
                  <w:color w:val="000000"/>
                </w:rPr>
                <w:t> </w:t>
              </w:r>
            </w:ins>
          </w:p>
        </w:tc>
      </w:tr>
      <w:tr w:rsidR="004F6583" w:rsidRPr="004F6583" w14:paraId="5DE98441" w14:textId="77777777" w:rsidTr="004F6583">
        <w:trPr>
          <w:trHeight w:val="290"/>
          <w:ins w:id="3267" w:author="Stefanie Lane" w:date="2022-05-12T12:10:00Z"/>
        </w:trPr>
        <w:tc>
          <w:tcPr>
            <w:tcW w:w="1700" w:type="dxa"/>
            <w:vMerge/>
            <w:tcBorders>
              <w:top w:val="nil"/>
              <w:left w:val="nil"/>
              <w:bottom w:val="single" w:sz="4" w:space="0" w:color="000000"/>
              <w:right w:val="nil"/>
            </w:tcBorders>
            <w:vAlign w:val="center"/>
            <w:hideMark/>
          </w:tcPr>
          <w:p w14:paraId="73DD4ACE" w14:textId="77777777" w:rsidR="004F6583" w:rsidRPr="004F6583" w:rsidRDefault="004F6583" w:rsidP="004F6583">
            <w:pPr>
              <w:spacing w:after="0" w:line="240" w:lineRule="auto"/>
              <w:rPr>
                <w:ins w:id="3268" w:author="Stefanie Lane" w:date="2022-05-12T12:10:00Z"/>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0B8BA7B7" w14:textId="77777777" w:rsidR="004F6583" w:rsidRPr="004F6583" w:rsidRDefault="004F6583" w:rsidP="004F6583">
            <w:pPr>
              <w:spacing w:after="0" w:line="240" w:lineRule="auto"/>
              <w:rPr>
                <w:ins w:id="3269" w:author="Stefanie Lane" w:date="2022-05-12T12:10:00Z"/>
                <w:rFonts w:ascii="Arial" w:eastAsia="Times New Roman" w:hAnsi="Arial" w:cs="Arial"/>
                <w:i/>
                <w:iCs/>
                <w:sz w:val="20"/>
                <w:szCs w:val="20"/>
              </w:rPr>
            </w:pPr>
            <w:ins w:id="3270" w:author="Stefanie Lane" w:date="2022-05-12T12:10:00Z">
              <w:r w:rsidRPr="004F6583">
                <w:rPr>
                  <w:rFonts w:ascii="Arial" w:eastAsia="Times New Roman" w:hAnsi="Arial" w:cs="Arial"/>
                  <w:i/>
                  <w:iCs/>
                  <w:sz w:val="20"/>
                  <w:szCs w:val="20"/>
                </w:rPr>
                <w:t xml:space="preserve">Equisetum </w:t>
              </w:r>
              <w:proofErr w:type="spellStart"/>
              <w:r w:rsidRPr="004F6583">
                <w:rPr>
                  <w:rFonts w:ascii="Arial" w:eastAsia="Times New Roman" w:hAnsi="Arial" w:cs="Arial"/>
                  <w:i/>
                  <w:iCs/>
                  <w:sz w:val="20"/>
                  <w:szCs w:val="20"/>
                </w:rPr>
                <w:t>palustre</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07ADDA18" w14:textId="77777777" w:rsidR="004F6583" w:rsidRPr="004F6583" w:rsidRDefault="004F6583" w:rsidP="004F6583">
            <w:pPr>
              <w:spacing w:after="0" w:line="240" w:lineRule="auto"/>
              <w:jc w:val="center"/>
              <w:rPr>
                <w:ins w:id="3271" w:author="Stefanie Lane" w:date="2022-05-12T12:10:00Z"/>
                <w:rFonts w:ascii="Calibri" w:eastAsia="Times New Roman" w:hAnsi="Calibri" w:cs="Calibri"/>
                <w:color w:val="000000"/>
              </w:rPr>
            </w:pPr>
            <w:ins w:id="3272"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3394908E" w14:textId="77777777" w:rsidR="004F6583" w:rsidRPr="004F6583" w:rsidRDefault="004F6583" w:rsidP="004F6583">
            <w:pPr>
              <w:spacing w:after="0" w:line="240" w:lineRule="auto"/>
              <w:jc w:val="center"/>
              <w:rPr>
                <w:ins w:id="3273" w:author="Stefanie Lane" w:date="2022-05-12T12:10:00Z"/>
                <w:rFonts w:ascii="Calibri" w:eastAsia="Times New Roman" w:hAnsi="Calibri" w:cs="Calibri"/>
                <w:color w:val="000000"/>
              </w:rPr>
            </w:pPr>
            <w:ins w:id="3274" w:author="Stefanie Lane" w:date="2022-05-12T12:10:00Z">
              <w:r w:rsidRPr="004F6583">
                <w:rPr>
                  <w:rFonts w:ascii="Calibri" w:eastAsia="Times New Roman" w:hAnsi="Calibri" w:cs="Calibri"/>
                  <w:color w:val="000000"/>
                </w:rPr>
                <w:t>0.19</w:t>
              </w:r>
            </w:ins>
          </w:p>
        </w:tc>
        <w:tc>
          <w:tcPr>
            <w:tcW w:w="960" w:type="dxa"/>
            <w:tcBorders>
              <w:top w:val="single" w:sz="4" w:space="0" w:color="auto"/>
              <w:left w:val="nil"/>
              <w:bottom w:val="single" w:sz="4" w:space="0" w:color="auto"/>
              <w:right w:val="nil"/>
            </w:tcBorders>
            <w:shd w:val="clear" w:color="auto" w:fill="auto"/>
            <w:noWrap/>
            <w:vAlign w:val="bottom"/>
            <w:hideMark/>
          </w:tcPr>
          <w:p w14:paraId="657A5626" w14:textId="77777777" w:rsidR="004F6583" w:rsidRPr="004F6583" w:rsidRDefault="004F6583" w:rsidP="004F6583">
            <w:pPr>
              <w:spacing w:after="0" w:line="240" w:lineRule="auto"/>
              <w:jc w:val="center"/>
              <w:rPr>
                <w:ins w:id="3275" w:author="Stefanie Lane" w:date="2022-05-12T12:10:00Z"/>
                <w:rFonts w:ascii="Calibri" w:eastAsia="Times New Roman" w:hAnsi="Calibri" w:cs="Calibri"/>
                <w:color w:val="000000"/>
              </w:rPr>
            </w:pPr>
            <w:ins w:id="3276" w:author="Stefanie Lane" w:date="2022-05-12T12:10:00Z">
              <w:r w:rsidRPr="004F6583">
                <w:rPr>
                  <w:rFonts w:ascii="Calibri" w:eastAsia="Times New Roman" w:hAnsi="Calibri" w:cs="Calibri"/>
                  <w:color w:val="000000"/>
                </w:rPr>
                <w:t>0.00</w:t>
              </w:r>
            </w:ins>
          </w:p>
        </w:tc>
        <w:tc>
          <w:tcPr>
            <w:tcW w:w="1760" w:type="dxa"/>
            <w:tcBorders>
              <w:top w:val="nil"/>
              <w:left w:val="nil"/>
              <w:bottom w:val="single" w:sz="4" w:space="0" w:color="auto"/>
              <w:right w:val="nil"/>
            </w:tcBorders>
            <w:shd w:val="clear" w:color="auto" w:fill="auto"/>
            <w:noWrap/>
            <w:vAlign w:val="bottom"/>
            <w:hideMark/>
          </w:tcPr>
          <w:p w14:paraId="2147E359" w14:textId="77777777" w:rsidR="004F6583" w:rsidRPr="004F6583" w:rsidRDefault="004F6583" w:rsidP="004F6583">
            <w:pPr>
              <w:spacing w:after="0" w:line="240" w:lineRule="auto"/>
              <w:jc w:val="center"/>
              <w:rPr>
                <w:ins w:id="3277" w:author="Stefanie Lane" w:date="2022-05-12T12:10:00Z"/>
                <w:rFonts w:ascii="Calibri" w:eastAsia="Times New Roman" w:hAnsi="Calibri" w:cs="Calibri"/>
                <w:color w:val="000000"/>
              </w:rPr>
            </w:pPr>
            <w:ins w:id="3278" w:author="Stefanie Lane" w:date="2022-05-12T12:10:00Z">
              <w:r w:rsidRPr="004F6583">
                <w:rPr>
                  <w:rFonts w:ascii="Calibri" w:eastAsia="Times New Roman" w:hAnsi="Calibri" w:cs="Calibri"/>
                  <w:color w:val="000000"/>
                </w:rPr>
                <w:t> </w:t>
              </w:r>
            </w:ins>
          </w:p>
        </w:tc>
      </w:tr>
      <w:tr w:rsidR="004F6583" w:rsidRPr="004F6583" w14:paraId="2EC15242" w14:textId="77777777" w:rsidTr="004F6583">
        <w:trPr>
          <w:trHeight w:val="290"/>
          <w:ins w:id="3279" w:author="Stefanie Lane" w:date="2022-05-12T12:10:00Z"/>
        </w:trPr>
        <w:tc>
          <w:tcPr>
            <w:tcW w:w="1700" w:type="dxa"/>
            <w:vMerge/>
            <w:tcBorders>
              <w:top w:val="nil"/>
              <w:left w:val="nil"/>
              <w:bottom w:val="single" w:sz="4" w:space="0" w:color="000000"/>
              <w:right w:val="nil"/>
            </w:tcBorders>
            <w:vAlign w:val="center"/>
            <w:hideMark/>
          </w:tcPr>
          <w:p w14:paraId="628390EC" w14:textId="77777777" w:rsidR="004F6583" w:rsidRPr="004F6583" w:rsidRDefault="004F6583" w:rsidP="004F6583">
            <w:pPr>
              <w:spacing w:after="0" w:line="240" w:lineRule="auto"/>
              <w:rPr>
                <w:ins w:id="3280"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C5B895F" w14:textId="77777777" w:rsidR="004F6583" w:rsidRPr="004F6583" w:rsidRDefault="004F6583" w:rsidP="004F6583">
            <w:pPr>
              <w:spacing w:after="0" w:line="240" w:lineRule="auto"/>
              <w:rPr>
                <w:ins w:id="3281" w:author="Stefanie Lane" w:date="2022-05-12T12:10:00Z"/>
                <w:rFonts w:ascii="Calibri" w:eastAsia="Times New Roman" w:hAnsi="Calibri" w:cs="Calibri"/>
                <w:i/>
                <w:iCs/>
                <w:color w:val="000000"/>
              </w:rPr>
            </w:pPr>
            <w:proofErr w:type="spellStart"/>
            <w:ins w:id="3282" w:author="Stefanie Lane" w:date="2022-05-12T12:10:00Z">
              <w:r w:rsidRPr="004F6583">
                <w:rPr>
                  <w:rFonts w:ascii="Calibri" w:eastAsia="Times New Roman" w:hAnsi="Calibri" w:cs="Calibri"/>
                  <w:i/>
                  <w:iCs/>
                  <w:color w:val="000000"/>
                </w:rPr>
                <w:t>Galium</w:t>
              </w:r>
              <w:proofErr w:type="spellEnd"/>
              <w:r w:rsidRPr="004F6583">
                <w:rPr>
                  <w:rFonts w:ascii="Calibri" w:eastAsia="Times New Roman" w:hAnsi="Calibri" w:cs="Calibri"/>
                  <w:i/>
                  <w:iCs/>
                  <w:color w:val="000000"/>
                </w:rPr>
                <w:t xml:space="preserve"> </w:t>
              </w:r>
              <w:r w:rsidRPr="004F6583">
                <w:rPr>
                  <w:rFonts w:ascii="Calibri" w:eastAsia="Times New Roman" w:hAnsi="Calibri" w:cs="Calibri"/>
                  <w:color w:val="000000"/>
                </w:rPr>
                <w:t xml:space="preserve">sp. </w:t>
              </w:r>
            </w:ins>
          </w:p>
        </w:tc>
        <w:tc>
          <w:tcPr>
            <w:tcW w:w="960" w:type="dxa"/>
            <w:tcBorders>
              <w:top w:val="nil"/>
              <w:left w:val="nil"/>
              <w:bottom w:val="nil"/>
              <w:right w:val="nil"/>
            </w:tcBorders>
            <w:shd w:val="clear" w:color="auto" w:fill="auto"/>
            <w:noWrap/>
            <w:vAlign w:val="bottom"/>
            <w:hideMark/>
          </w:tcPr>
          <w:p w14:paraId="0EB1E0F9" w14:textId="77777777" w:rsidR="004F6583" w:rsidRPr="004F6583" w:rsidRDefault="004F6583" w:rsidP="004F6583">
            <w:pPr>
              <w:spacing w:after="0" w:line="240" w:lineRule="auto"/>
              <w:jc w:val="center"/>
              <w:rPr>
                <w:ins w:id="3283" w:author="Stefanie Lane" w:date="2022-05-12T12:10:00Z"/>
                <w:rFonts w:ascii="Calibri" w:eastAsia="Times New Roman" w:hAnsi="Calibri" w:cs="Calibri"/>
                <w:color w:val="000000"/>
              </w:rPr>
            </w:pPr>
            <w:ins w:id="3284"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591073D1" w14:textId="77777777" w:rsidR="004F6583" w:rsidRPr="004F6583" w:rsidRDefault="004F6583" w:rsidP="004F6583">
            <w:pPr>
              <w:spacing w:after="0" w:line="240" w:lineRule="auto"/>
              <w:jc w:val="center"/>
              <w:rPr>
                <w:ins w:id="3285" w:author="Stefanie Lane" w:date="2022-05-12T12:10:00Z"/>
                <w:rFonts w:ascii="Calibri" w:eastAsia="Times New Roman" w:hAnsi="Calibri" w:cs="Calibri"/>
                <w:color w:val="000000"/>
              </w:rPr>
            </w:pPr>
            <w:ins w:id="3286" w:author="Stefanie Lane" w:date="2022-05-12T12:10:00Z">
              <w:r w:rsidRPr="004F6583">
                <w:rPr>
                  <w:rFonts w:ascii="Calibri" w:eastAsia="Times New Roman" w:hAnsi="Calibri" w:cs="Calibri"/>
                  <w:color w:val="000000"/>
                </w:rPr>
                <w:t>0.03</w:t>
              </w:r>
            </w:ins>
          </w:p>
        </w:tc>
        <w:tc>
          <w:tcPr>
            <w:tcW w:w="960" w:type="dxa"/>
            <w:tcBorders>
              <w:top w:val="nil"/>
              <w:left w:val="nil"/>
              <w:bottom w:val="nil"/>
              <w:right w:val="nil"/>
            </w:tcBorders>
            <w:shd w:val="clear" w:color="auto" w:fill="auto"/>
            <w:noWrap/>
            <w:vAlign w:val="bottom"/>
            <w:hideMark/>
          </w:tcPr>
          <w:p w14:paraId="6737FE14" w14:textId="77777777" w:rsidR="004F6583" w:rsidRPr="004F6583" w:rsidRDefault="004F6583" w:rsidP="004F6583">
            <w:pPr>
              <w:spacing w:after="0" w:line="240" w:lineRule="auto"/>
              <w:jc w:val="center"/>
              <w:rPr>
                <w:ins w:id="3287" w:author="Stefanie Lane" w:date="2022-05-12T12:10:00Z"/>
                <w:rFonts w:ascii="Calibri" w:eastAsia="Times New Roman" w:hAnsi="Calibri" w:cs="Calibri"/>
                <w:color w:val="000000"/>
              </w:rPr>
            </w:pPr>
            <w:ins w:id="3288" w:author="Stefanie Lane" w:date="2022-05-12T12:10:00Z">
              <w:r w:rsidRPr="004F6583">
                <w:rPr>
                  <w:rFonts w:ascii="Calibri" w:eastAsia="Times New Roman" w:hAnsi="Calibri" w:cs="Calibri"/>
                  <w:color w:val="000000"/>
                </w:rPr>
                <w:t>0.00</w:t>
              </w:r>
            </w:ins>
          </w:p>
        </w:tc>
        <w:tc>
          <w:tcPr>
            <w:tcW w:w="1760" w:type="dxa"/>
            <w:tcBorders>
              <w:top w:val="nil"/>
              <w:left w:val="nil"/>
              <w:bottom w:val="single" w:sz="4" w:space="0" w:color="auto"/>
              <w:right w:val="nil"/>
            </w:tcBorders>
            <w:shd w:val="clear" w:color="auto" w:fill="auto"/>
            <w:noWrap/>
            <w:vAlign w:val="bottom"/>
            <w:hideMark/>
          </w:tcPr>
          <w:p w14:paraId="6A1B2758" w14:textId="77777777" w:rsidR="004F6583" w:rsidRPr="004F6583" w:rsidRDefault="004F6583" w:rsidP="004F6583">
            <w:pPr>
              <w:spacing w:after="0" w:line="240" w:lineRule="auto"/>
              <w:jc w:val="center"/>
              <w:rPr>
                <w:ins w:id="3289" w:author="Stefanie Lane" w:date="2022-05-12T12:10:00Z"/>
                <w:rFonts w:ascii="Calibri" w:eastAsia="Times New Roman" w:hAnsi="Calibri" w:cs="Calibri"/>
                <w:color w:val="000000"/>
              </w:rPr>
            </w:pPr>
            <w:ins w:id="3290" w:author="Stefanie Lane" w:date="2022-05-12T12:10:00Z">
              <w:r w:rsidRPr="004F6583">
                <w:rPr>
                  <w:rFonts w:ascii="Calibri" w:eastAsia="Times New Roman" w:hAnsi="Calibri" w:cs="Calibri"/>
                  <w:color w:val="000000"/>
                </w:rPr>
                <w:t> </w:t>
              </w:r>
            </w:ins>
          </w:p>
        </w:tc>
      </w:tr>
      <w:tr w:rsidR="004F6583" w:rsidRPr="004F6583" w14:paraId="0A389443" w14:textId="77777777" w:rsidTr="004F6583">
        <w:trPr>
          <w:trHeight w:val="290"/>
          <w:ins w:id="3291" w:author="Stefanie Lane" w:date="2022-05-12T12:10:00Z"/>
        </w:trPr>
        <w:tc>
          <w:tcPr>
            <w:tcW w:w="1700" w:type="dxa"/>
            <w:vMerge/>
            <w:tcBorders>
              <w:top w:val="nil"/>
              <w:left w:val="nil"/>
              <w:bottom w:val="single" w:sz="4" w:space="0" w:color="000000"/>
              <w:right w:val="nil"/>
            </w:tcBorders>
            <w:vAlign w:val="center"/>
            <w:hideMark/>
          </w:tcPr>
          <w:p w14:paraId="497D680C" w14:textId="77777777" w:rsidR="004F6583" w:rsidRPr="004F6583" w:rsidRDefault="004F6583" w:rsidP="004F6583">
            <w:pPr>
              <w:spacing w:after="0" w:line="240" w:lineRule="auto"/>
              <w:rPr>
                <w:ins w:id="3292"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B0D656E" w14:textId="77777777" w:rsidR="004F6583" w:rsidRPr="004F6583" w:rsidRDefault="004F6583" w:rsidP="004F6583">
            <w:pPr>
              <w:spacing w:after="0" w:line="240" w:lineRule="auto"/>
              <w:rPr>
                <w:ins w:id="3293" w:author="Stefanie Lane" w:date="2022-05-12T12:10:00Z"/>
                <w:rFonts w:ascii="Arial" w:eastAsia="Times New Roman" w:hAnsi="Arial" w:cs="Arial"/>
                <w:i/>
                <w:iCs/>
                <w:sz w:val="20"/>
                <w:szCs w:val="20"/>
              </w:rPr>
            </w:pPr>
            <w:proofErr w:type="spellStart"/>
            <w:ins w:id="3294" w:author="Stefanie Lane" w:date="2022-05-12T12:10:00Z">
              <w:r w:rsidRPr="004F6583">
                <w:rPr>
                  <w:rFonts w:ascii="Arial" w:eastAsia="Times New Roman" w:hAnsi="Arial" w:cs="Arial"/>
                  <w:i/>
                  <w:iCs/>
                  <w:sz w:val="20"/>
                  <w:szCs w:val="20"/>
                </w:rPr>
                <w:t>Lysichiton</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americanum</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7BF91B54" w14:textId="77777777" w:rsidR="004F6583" w:rsidRPr="004F6583" w:rsidRDefault="004F6583" w:rsidP="004F6583">
            <w:pPr>
              <w:spacing w:after="0" w:line="240" w:lineRule="auto"/>
              <w:jc w:val="center"/>
              <w:rPr>
                <w:ins w:id="3295" w:author="Stefanie Lane" w:date="2022-05-12T12:10:00Z"/>
                <w:rFonts w:ascii="Calibri" w:eastAsia="Times New Roman" w:hAnsi="Calibri" w:cs="Calibri"/>
                <w:color w:val="000000"/>
              </w:rPr>
            </w:pPr>
            <w:ins w:id="3296"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1E9A54C9" w14:textId="77777777" w:rsidR="004F6583" w:rsidRPr="004F6583" w:rsidRDefault="004F6583" w:rsidP="004F6583">
            <w:pPr>
              <w:spacing w:after="0" w:line="240" w:lineRule="auto"/>
              <w:jc w:val="center"/>
              <w:rPr>
                <w:ins w:id="3297" w:author="Stefanie Lane" w:date="2022-05-12T12:10:00Z"/>
                <w:rFonts w:ascii="Calibri" w:eastAsia="Times New Roman" w:hAnsi="Calibri" w:cs="Calibri"/>
                <w:color w:val="000000"/>
              </w:rPr>
            </w:pPr>
            <w:ins w:id="3298" w:author="Stefanie Lane" w:date="2022-05-12T12:10:00Z">
              <w:r w:rsidRPr="004F6583">
                <w:rPr>
                  <w:rFonts w:ascii="Calibri" w:eastAsia="Times New Roman" w:hAnsi="Calibri" w:cs="Calibri"/>
                  <w:color w:val="000000"/>
                </w:rPr>
                <w:t>0.03</w:t>
              </w:r>
            </w:ins>
          </w:p>
        </w:tc>
        <w:tc>
          <w:tcPr>
            <w:tcW w:w="960" w:type="dxa"/>
            <w:tcBorders>
              <w:top w:val="single" w:sz="4" w:space="0" w:color="auto"/>
              <w:left w:val="nil"/>
              <w:bottom w:val="single" w:sz="4" w:space="0" w:color="auto"/>
              <w:right w:val="nil"/>
            </w:tcBorders>
            <w:shd w:val="clear" w:color="auto" w:fill="auto"/>
            <w:noWrap/>
            <w:vAlign w:val="bottom"/>
            <w:hideMark/>
          </w:tcPr>
          <w:p w14:paraId="21B372D2" w14:textId="77777777" w:rsidR="004F6583" w:rsidRPr="004F6583" w:rsidRDefault="004F6583" w:rsidP="004F6583">
            <w:pPr>
              <w:spacing w:after="0" w:line="240" w:lineRule="auto"/>
              <w:jc w:val="center"/>
              <w:rPr>
                <w:ins w:id="3299" w:author="Stefanie Lane" w:date="2022-05-12T12:10:00Z"/>
                <w:rFonts w:ascii="Calibri" w:eastAsia="Times New Roman" w:hAnsi="Calibri" w:cs="Calibri"/>
                <w:color w:val="000000"/>
              </w:rPr>
            </w:pPr>
            <w:ins w:id="3300" w:author="Stefanie Lane" w:date="2022-05-12T12:10:00Z">
              <w:r w:rsidRPr="004F6583">
                <w:rPr>
                  <w:rFonts w:ascii="Calibri" w:eastAsia="Times New Roman" w:hAnsi="Calibri" w:cs="Calibri"/>
                  <w:color w:val="000000"/>
                </w:rPr>
                <w:t>0.00</w:t>
              </w:r>
            </w:ins>
          </w:p>
        </w:tc>
        <w:tc>
          <w:tcPr>
            <w:tcW w:w="1760" w:type="dxa"/>
            <w:tcBorders>
              <w:top w:val="nil"/>
              <w:left w:val="nil"/>
              <w:bottom w:val="single" w:sz="4" w:space="0" w:color="auto"/>
              <w:right w:val="nil"/>
            </w:tcBorders>
            <w:shd w:val="clear" w:color="auto" w:fill="auto"/>
            <w:noWrap/>
            <w:vAlign w:val="bottom"/>
            <w:hideMark/>
          </w:tcPr>
          <w:p w14:paraId="7C48A6EC" w14:textId="77777777" w:rsidR="004F6583" w:rsidRPr="004F6583" w:rsidRDefault="004F6583" w:rsidP="004F6583">
            <w:pPr>
              <w:spacing w:after="0" w:line="240" w:lineRule="auto"/>
              <w:jc w:val="center"/>
              <w:rPr>
                <w:ins w:id="3301" w:author="Stefanie Lane" w:date="2022-05-12T12:10:00Z"/>
                <w:rFonts w:ascii="Calibri" w:eastAsia="Times New Roman" w:hAnsi="Calibri" w:cs="Calibri"/>
                <w:color w:val="000000"/>
              </w:rPr>
            </w:pPr>
            <w:ins w:id="3302" w:author="Stefanie Lane" w:date="2022-05-12T12:10:00Z">
              <w:r w:rsidRPr="004F6583">
                <w:rPr>
                  <w:rFonts w:ascii="Calibri" w:eastAsia="Times New Roman" w:hAnsi="Calibri" w:cs="Calibri"/>
                  <w:color w:val="000000"/>
                </w:rPr>
                <w:t> </w:t>
              </w:r>
            </w:ins>
          </w:p>
        </w:tc>
      </w:tr>
      <w:tr w:rsidR="004F6583" w:rsidRPr="004F6583" w14:paraId="6960A48C" w14:textId="77777777" w:rsidTr="004F6583">
        <w:trPr>
          <w:trHeight w:val="290"/>
          <w:ins w:id="3303" w:author="Stefanie Lane" w:date="2022-05-12T12:10:00Z"/>
        </w:trPr>
        <w:tc>
          <w:tcPr>
            <w:tcW w:w="1700" w:type="dxa"/>
            <w:vMerge/>
            <w:tcBorders>
              <w:top w:val="nil"/>
              <w:left w:val="nil"/>
              <w:bottom w:val="single" w:sz="4" w:space="0" w:color="000000"/>
              <w:right w:val="nil"/>
            </w:tcBorders>
            <w:vAlign w:val="center"/>
            <w:hideMark/>
          </w:tcPr>
          <w:p w14:paraId="379C90CD" w14:textId="77777777" w:rsidR="004F6583" w:rsidRPr="004F6583" w:rsidRDefault="004F6583" w:rsidP="004F6583">
            <w:pPr>
              <w:spacing w:after="0" w:line="240" w:lineRule="auto"/>
              <w:rPr>
                <w:ins w:id="3304" w:author="Stefanie Lane" w:date="2022-05-12T12:10:00Z"/>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0C6BE6BC" w14:textId="77777777" w:rsidR="004F6583" w:rsidRPr="004F6583" w:rsidRDefault="004F6583" w:rsidP="004F6583">
            <w:pPr>
              <w:spacing w:after="0" w:line="240" w:lineRule="auto"/>
              <w:rPr>
                <w:ins w:id="3305" w:author="Stefanie Lane" w:date="2022-05-12T12:10:00Z"/>
                <w:rFonts w:ascii="Arial" w:eastAsia="Times New Roman" w:hAnsi="Arial" w:cs="Arial"/>
                <w:i/>
                <w:iCs/>
                <w:sz w:val="20"/>
                <w:szCs w:val="20"/>
              </w:rPr>
            </w:pPr>
            <w:ins w:id="3306" w:author="Stefanie Lane" w:date="2022-05-12T12:10:00Z">
              <w:r w:rsidRPr="004F6583">
                <w:rPr>
                  <w:rFonts w:ascii="Arial" w:eastAsia="Times New Roman" w:hAnsi="Arial" w:cs="Arial"/>
                  <w:i/>
                  <w:iCs/>
                  <w:sz w:val="20"/>
                  <w:szCs w:val="20"/>
                </w:rPr>
                <w:t xml:space="preserve">Salix </w:t>
              </w:r>
              <w:proofErr w:type="spellStart"/>
              <w:r w:rsidRPr="004F6583">
                <w:rPr>
                  <w:rFonts w:ascii="Arial" w:eastAsia="Times New Roman" w:hAnsi="Arial" w:cs="Arial"/>
                  <w:i/>
                  <w:iCs/>
                  <w:sz w:val="20"/>
                  <w:szCs w:val="20"/>
                </w:rPr>
                <w:t>sitchensis</w:t>
              </w:r>
              <w:proofErr w:type="spellEnd"/>
            </w:ins>
          </w:p>
        </w:tc>
        <w:tc>
          <w:tcPr>
            <w:tcW w:w="960" w:type="dxa"/>
            <w:tcBorders>
              <w:top w:val="nil"/>
              <w:left w:val="nil"/>
              <w:bottom w:val="single" w:sz="4" w:space="0" w:color="auto"/>
              <w:right w:val="nil"/>
            </w:tcBorders>
            <w:shd w:val="clear" w:color="auto" w:fill="auto"/>
            <w:noWrap/>
            <w:vAlign w:val="bottom"/>
            <w:hideMark/>
          </w:tcPr>
          <w:p w14:paraId="227F811B" w14:textId="77777777" w:rsidR="004F6583" w:rsidRPr="004F6583" w:rsidRDefault="004F6583" w:rsidP="004F6583">
            <w:pPr>
              <w:spacing w:after="0" w:line="240" w:lineRule="auto"/>
              <w:jc w:val="center"/>
              <w:rPr>
                <w:ins w:id="3307" w:author="Stefanie Lane" w:date="2022-05-12T12:10:00Z"/>
                <w:rFonts w:ascii="Calibri" w:eastAsia="Times New Roman" w:hAnsi="Calibri" w:cs="Calibri"/>
                <w:color w:val="000000"/>
              </w:rPr>
            </w:pPr>
            <w:ins w:id="3308" w:author="Stefanie Lane" w:date="2022-05-12T12:10:00Z">
              <w:r w:rsidRPr="004F6583">
                <w:rPr>
                  <w:rFonts w:ascii="Calibri" w:eastAsia="Times New Roman" w:hAnsi="Calibri" w:cs="Calibri"/>
                  <w:color w:val="000000"/>
                </w:rPr>
                <w:t>0.00</w:t>
              </w:r>
            </w:ins>
          </w:p>
        </w:tc>
        <w:tc>
          <w:tcPr>
            <w:tcW w:w="960" w:type="dxa"/>
            <w:tcBorders>
              <w:top w:val="nil"/>
              <w:left w:val="nil"/>
              <w:bottom w:val="single" w:sz="4" w:space="0" w:color="auto"/>
              <w:right w:val="nil"/>
            </w:tcBorders>
            <w:shd w:val="clear" w:color="auto" w:fill="auto"/>
            <w:noWrap/>
            <w:vAlign w:val="bottom"/>
            <w:hideMark/>
          </w:tcPr>
          <w:p w14:paraId="1088B53D" w14:textId="77777777" w:rsidR="004F6583" w:rsidRPr="004F6583" w:rsidRDefault="004F6583" w:rsidP="004F6583">
            <w:pPr>
              <w:spacing w:after="0" w:line="240" w:lineRule="auto"/>
              <w:jc w:val="center"/>
              <w:rPr>
                <w:ins w:id="3309" w:author="Stefanie Lane" w:date="2022-05-12T12:10:00Z"/>
                <w:rFonts w:ascii="Calibri" w:eastAsia="Times New Roman" w:hAnsi="Calibri" w:cs="Calibri"/>
                <w:color w:val="000000"/>
              </w:rPr>
            </w:pPr>
            <w:ins w:id="3310" w:author="Stefanie Lane" w:date="2022-05-12T12:10:00Z">
              <w:r w:rsidRPr="004F6583">
                <w:rPr>
                  <w:rFonts w:ascii="Calibri" w:eastAsia="Times New Roman" w:hAnsi="Calibri" w:cs="Calibri"/>
                  <w:color w:val="000000"/>
                </w:rPr>
                <w:t>0.06</w:t>
              </w:r>
            </w:ins>
          </w:p>
        </w:tc>
        <w:tc>
          <w:tcPr>
            <w:tcW w:w="960" w:type="dxa"/>
            <w:tcBorders>
              <w:top w:val="nil"/>
              <w:left w:val="nil"/>
              <w:bottom w:val="single" w:sz="4" w:space="0" w:color="auto"/>
              <w:right w:val="nil"/>
            </w:tcBorders>
            <w:shd w:val="clear" w:color="auto" w:fill="auto"/>
            <w:noWrap/>
            <w:vAlign w:val="bottom"/>
            <w:hideMark/>
          </w:tcPr>
          <w:p w14:paraId="679DA320" w14:textId="77777777" w:rsidR="004F6583" w:rsidRPr="004F6583" w:rsidRDefault="004F6583" w:rsidP="004F6583">
            <w:pPr>
              <w:spacing w:after="0" w:line="240" w:lineRule="auto"/>
              <w:jc w:val="center"/>
              <w:rPr>
                <w:ins w:id="3311" w:author="Stefanie Lane" w:date="2022-05-12T12:10:00Z"/>
                <w:rFonts w:ascii="Calibri" w:eastAsia="Times New Roman" w:hAnsi="Calibri" w:cs="Calibri"/>
                <w:color w:val="000000"/>
              </w:rPr>
            </w:pPr>
            <w:ins w:id="3312" w:author="Stefanie Lane" w:date="2022-05-12T12:10:00Z">
              <w:r w:rsidRPr="004F6583">
                <w:rPr>
                  <w:rFonts w:ascii="Calibri" w:eastAsia="Times New Roman" w:hAnsi="Calibri" w:cs="Calibri"/>
                  <w:color w:val="000000"/>
                </w:rPr>
                <w:t>0.00</w:t>
              </w:r>
            </w:ins>
          </w:p>
        </w:tc>
        <w:tc>
          <w:tcPr>
            <w:tcW w:w="1760" w:type="dxa"/>
            <w:tcBorders>
              <w:top w:val="nil"/>
              <w:left w:val="nil"/>
              <w:bottom w:val="single" w:sz="4" w:space="0" w:color="auto"/>
              <w:right w:val="nil"/>
            </w:tcBorders>
            <w:shd w:val="clear" w:color="auto" w:fill="auto"/>
            <w:noWrap/>
            <w:vAlign w:val="bottom"/>
            <w:hideMark/>
          </w:tcPr>
          <w:p w14:paraId="2587E4C8" w14:textId="77777777" w:rsidR="004F6583" w:rsidRPr="004F6583" w:rsidRDefault="004F6583" w:rsidP="004F6583">
            <w:pPr>
              <w:spacing w:after="0" w:line="240" w:lineRule="auto"/>
              <w:jc w:val="center"/>
              <w:rPr>
                <w:ins w:id="3313" w:author="Stefanie Lane" w:date="2022-05-12T12:10:00Z"/>
                <w:rFonts w:ascii="Calibri" w:eastAsia="Times New Roman" w:hAnsi="Calibri" w:cs="Calibri"/>
                <w:color w:val="000000"/>
              </w:rPr>
            </w:pPr>
            <w:ins w:id="3314" w:author="Stefanie Lane" w:date="2022-05-12T12:10:00Z">
              <w:r w:rsidRPr="004F6583">
                <w:rPr>
                  <w:rFonts w:ascii="Calibri" w:eastAsia="Times New Roman" w:hAnsi="Calibri" w:cs="Calibri"/>
                  <w:color w:val="000000"/>
                </w:rPr>
                <w:t> </w:t>
              </w:r>
            </w:ins>
          </w:p>
        </w:tc>
      </w:tr>
    </w:tbl>
    <w:p w14:paraId="734D3BD4" w14:textId="77777777" w:rsidR="004F6583" w:rsidRPr="004F6583" w:rsidRDefault="004F6583"/>
    <w:sectPr w:rsidR="004F6583" w:rsidRPr="004F6583" w:rsidSect="000D7921">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7" w:author="Stefanie Lane" w:date="2022-05-10T12:55:00Z" w:initials="SLL">
    <w:p w14:paraId="75BDFB40" w14:textId="7D3519A1" w:rsidR="007A5898" w:rsidRDefault="007A5898">
      <w:pPr>
        <w:pStyle w:val="CommentText"/>
      </w:pPr>
      <w:r>
        <w:rPr>
          <w:rStyle w:val="CommentReference"/>
        </w:rPr>
        <w:annotationRef/>
      </w:r>
      <w:hyperlink r:id="rId1" w:history="1">
        <w:r w:rsidRPr="00841E62">
          <w:rPr>
            <w:rStyle w:val="Hyperlink"/>
          </w:rPr>
          <w:t>Ecological Applications</w:t>
        </w:r>
      </w:hyperlink>
      <w:r>
        <w:t xml:space="preserve">; </w:t>
      </w:r>
      <w:hyperlink r:id="rId2" w:history="1">
        <w:r w:rsidRPr="00B80808">
          <w:rPr>
            <w:rStyle w:val="Hyperlink"/>
          </w:rPr>
          <w:t>Ecology</w:t>
        </w:r>
      </w:hyperlink>
      <w:r>
        <w:t xml:space="preserve">; </w:t>
      </w:r>
    </w:p>
  </w:comment>
  <w:comment w:id="34" w:author="Stefanie Lane" w:date="2022-05-10T12:46:00Z" w:initials="SLL">
    <w:p w14:paraId="5F2EDF17" w14:textId="47C1BE39" w:rsidR="007A5898" w:rsidRDefault="007A5898">
      <w:pPr>
        <w:pStyle w:val="CommentText"/>
      </w:pPr>
      <w:r>
        <w:rPr>
          <w:rStyle w:val="CommentReference"/>
        </w:rPr>
        <w:annotationRef/>
      </w:r>
      <w:r>
        <w:t>Is there homogenization within or between assemblages? Or both?</w:t>
      </w:r>
    </w:p>
  </w:comment>
  <w:comment w:id="52" w:author="Stefanie Lane" w:date="2022-05-17T16:44:00Z" w:initials="SLL">
    <w:p w14:paraId="3E414D68" w14:textId="79CDB490" w:rsidR="007A5898" w:rsidRDefault="007A5898">
      <w:pPr>
        <w:pStyle w:val="CommentText"/>
      </w:pPr>
      <w:r>
        <w:rPr>
          <w:rStyle w:val="CommentReference"/>
        </w:rPr>
        <w:annotationRef/>
      </w:r>
      <w:r>
        <w:rPr>
          <w:rFonts w:ascii="Arial" w:hAnsi="Arial" w:cs="Arial"/>
          <w:color w:val="1D1C1D"/>
          <w:sz w:val="23"/>
          <w:szCs w:val="23"/>
          <w:shd w:val="clear" w:color="auto" w:fill="F8F8F8"/>
        </w:rPr>
        <w:t>reflect exactly what kind of "stability" you would want to see and why; the importance of the multi-assemblage structure; the role of species diversity; and the importance of turnover trends.</w:t>
      </w:r>
    </w:p>
  </w:comment>
  <w:comment w:id="58" w:author="Stefanie Lane" w:date="2022-05-04T16:43:00Z" w:initials="SLL">
    <w:p w14:paraId="0D01CEC5" w14:textId="34F08B77" w:rsidR="007A5898" w:rsidRDefault="007A5898">
      <w:pPr>
        <w:pStyle w:val="CommentText"/>
      </w:pPr>
      <w:r>
        <w:rPr>
          <w:rStyle w:val="CommentReference"/>
        </w:rPr>
        <w:annotationRef/>
      </w:r>
      <w:r>
        <w:t xml:space="preserve"> Relate to stability: if stability = low variability, then low beta-div = greater stability). *need citation to support this</w:t>
      </w:r>
    </w:p>
  </w:comment>
  <w:comment w:id="59" w:author="Stefanie Lane" w:date="2022-05-12T13:32:00Z" w:initials="SLL">
    <w:p w14:paraId="295C1944" w14:textId="11D63075" w:rsidR="007A5898" w:rsidRDefault="007A5898">
      <w:pPr>
        <w:pStyle w:val="CommentText"/>
      </w:pPr>
      <w:r>
        <w:rPr>
          <w:rStyle w:val="CommentReference"/>
        </w:rPr>
        <w:annotationRef/>
      </w:r>
      <w:r>
        <w:t>Move suggestion of stability to Discussion</w:t>
      </w:r>
    </w:p>
  </w:comment>
  <w:comment w:id="61" w:author="Stefanie Lane" w:date="2022-02-17T19:07:00Z" w:initials="SLL">
    <w:p w14:paraId="697CCC2C" w14:textId="5443F13C" w:rsidR="007A5898" w:rsidRDefault="007A5898">
      <w:pPr>
        <w:pStyle w:val="CommentText"/>
      </w:pPr>
      <w:r>
        <w:rPr>
          <w:rStyle w:val="CommentReference"/>
        </w:rPr>
        <w:annotationRef/>
      </w:r>
      <w:r>
        <w:t xml:space="preserve">Need to indicate what changes: beta-diversity </w:t>
      </w:r>
      <w:proofErr w:type="gramStart"/>
      <w:r>
        <w:t>( =</w:t>
      </w:r>
      <w:proofErr w:type="gramEnd"/>
      <w:r>
        <w:t xml:space="preserve"> variability in species composition). Relate to stability: if stability = low variability, then low beta-div = greater stability)</w:t>
      </w:r>
    </w:p>
  </w:comment>
  <w:comment w:id="84" w:author="Stefanie Lane" w:date="2022-02-07T17:53:00Z" w:initials="SLL">
    <w:p w14:paraId="5116E480" w14:textId="01E95EFB" w:rsidR="007A5898" w:rsidRDefault="007A5898">
      <w:pPr>
        <w:pStyle w:val="CommentText"/>
      </w:pPr>
      <w:r>
        <w:rPr>
          <w:rStyle w:val="CommentReference"/>
        </w:rPr>
        <w:annotationRef/>
      </w:r>
      <w:r>
        <w:t xml:space="preserve"> I expect that displacement by increasing abundance of invasive species over time would result in greater number of species lost (and fewer species gained), and thus greater rates of turnover</w:t>
      </w:r>
    </w:p>
  </w:comment>
  <w:comment w:id="112" w:author="Stefanie Lane" w:date="2022-02-07T17:39:00Z" w:initials="SLL">
    <w:p w14:paraId="64ADE1BB" w14:textId="5DF822D7" w:rsidR="007A5898" w:rsidRDefault="007A5898">
      <w:pPr>
        <w:pStyle w:val="CommentText"/>
      </w:pPr>
      <w:r>
        <w:rPr>
          <w:rStyle w:val="CommentReference"/>
        </w:rPr>
        <w:annotationRef/>
      </w:r>
      <w:r>
        <w:t>Include which in supplemental table; include column explaining omission reason</w:t>
      </w:r>
    </w:p>
  </w:comment>
  <w:comment w:id="128" w:author="Stefanie Lane" w:date="2022-05-17T16:44:00Z" w:initials="SLL">
    <w:p w14:paraId="52FDFEB0" w14:textId="768FDAEA" w:rsidR="008B20C7" w:rsidRPr="008B20C7" w:rsidRDefault="008B20C7" w:rsidP="008B20C7">
      <w:pPr>
        <w:numPr>
          <w:ilvl w:val="0"/>
          <w:numId w:val="22"/>
        </w:numPr>
        <w:shd w:val="clear" w:color="auto" w:fill="F8F8F8"/>
        <w:spacing w:before="100" w:beforeAutospacing="1" w:after="0" w:line="240" w:lineRule="auto"/>
        <w:ind w:left="420"/>
        <w:rPr>
          <w:rFonts w:ascii="Arial" w:eastAsia="Times New Roman" w:hAnsi="Arial" w:cs="Arial"/>
          <w:color w:val="1D1C1D"/>
          <w:sz w:val="23"/>
          <w:szCs w:val="23"/>
        </w:rPr>
      </w:pPr>
      <w:r>
        <w:rPr>
          <w:rStyle w:val="CommentReference"/>
        </w:rPr>
        <w:annotationRef/>
      </w:r>
      <w:r w:rsidRPr="008B20C7">
        <w:rPr>
          <w:rFonts w:ascii="Arial" w:eastAsia="Times New Roman" w:hAnsi="Arial" w:cs="Arial"/>
          <w:color w:val="1D1C1D"/>
          <w:sz w:val="23"/>
          <w:szCs w:val="23"/>
        </w:rPr>
        <w:t>You probably need a short paragraph to explain why you do all descriptive analysis, no statistics</w:t>
      </w:r>
    </w:p>
  </w:comment>
  <w:comment w:id="133" w:author="Stefanie Lane" w:date="2022-05-05T10:20:00Z" w:initials="SLL">
    <w:p w14:paraId="3251D9DB" w14:textId="3C6CD8A3" w:rsidR="007A5898" w:rsidRDefault="007A5898">
      <w:pPr>
        <w:pStyle w:val="CommentText"/>
      </w:pPr>
      <w:r>
        <w:rPr>
          <w:rStyle w:val="CommentReference"/>
        </w:rPr>
        <w:annotationRef/>
      </w:r>
      <w:r>
        <w:t xml:space="preserve">Plain English difference between B-C &amp; Euclidean, 13.2.2: </w:t>
      </w:r>
      <w:hyperlink r:id="rId3" w:history="1">
        <w:r w:rsidRPr="00FD6A63">
          <w:rPr>
            <w:rStyle w:val="Hyperlink"/>
          </w:rPr>
          <w:t>https://hankstevens.github.io/Primer-of-Ecology/diversity.html</w:t>
        </w:r>
      </w:hyperlink>
      <w:r>
        <w:t xml:space="preserve"> </w:t>
      </w:r>
    </w:p>
  </w:comment>
  <w:comment w:id="138" w:author="Stefanie Lane" w:date="2022-02-07T18:16:00Z" w:initials="SLL">
    <w:p w14:paraId="178910FC" w14:textId="020D0E69" w:rsidR="007A5898" w:rsidRDefault="007A5898">
      <w:pPr>
        <w:pStyle w:val="CommentText"/>
      </w:pPr>
      <w:r>
        <w:rPr>
          <w:rStyle w:val="CommentReference"/>
        </w:rPr>
        <w:annotationRef/>
      </w:r>
      <w:r>
        <w:t>Overall, fescue group far more prevalent in previous years: how do I ensure fair comparison, or discuss frequency in 2019?</w:t>
      </w:r>
    </w:p>
  </w:comment>
  <w:comment w:id="139" w:author="Stefanie Lane" w:date="2022-02-07T18:18:00Z" w:initials="SLL">
    <w:p w14:paraId="1ED60392" w14:textId="5376DBC3" w:rsidR="007A5898" w:rsidRDefault="007A5898">
      <w:pPr>
        <w:pStyle w:val="CommentText"/>
      </w:pPr>
      <w:r>
        <w:rPr>
          <w:rStyle w:val="CommentReference"/>
        </w:rPr>
        <w:annotationRef/>
      </w:r>
      <w:r>
        <w:t>Nancy’s suggestion: test influence of losing plots by randomly selecting a subset of plots within an assemblage, and rerun subsets of analysis to see if there’s a difference in outcome. This can be included as a Supplement to substantiate the analyses presented</w:t>
      </w:r>
    </w:p>
  </w:comment>
  <w:comment w:id="140" w:author="Stefanie Lane" w:date="2022-05-05T10:33:00Z" w:initials="SLL">
    <w:p w14:paraId="74C335B2" w14:textId="2AC25657" w:rsidR="007A5898" w:rsidRDefault="007A5898">
      <w:pPr>
        <w:pStyle w:val="CommentText"/>
      </w:pPr>
      <w:r>
        <w:rPr>
          <w:rStyle w:val="CommentReference"/>
        </w:rPr>
        <w:annotationRef/>
      </w:r>
      <w:r>
        <w:t xml:space="preserve">Plain English explanation: </w:t>
      </w:r>
      <w:hyperlink r:id="rId4" w:history="1">
        <w:r w:rsidRPr="00FD6A63">
          <w:rPr>
            <w:rStyle w:val="Hyperlink"/>
          </w:rPr>
          <w:t>https://jkzorz.github.io/2019/07/02/Indicator-species-analysis.html</w:t>
        </w:r>
      </w:hyperlink>
      <w:r>
        <w:t xml:space="preserve"> </w:t>
      </w:r>
    </w:p>
  </w:comment>
  <w:comment w:id="141" w:author="Stefanie Lane" w:date="2022-02-07T19:56:00Z" w:initials="SLL">
    <w:p w14:paraId="3A407921" w14:textId="00088A7F" w:rsidR="007A5898" w:rsidRDefault="007A5898">
      <w:pPr>
        <w:pStyle w:val="CommentText"/>
      </w:pPr>
      <w:r>
        <w:rPr>
          <w:rStyle w:val="CommentReference"/>
        </w:rPr>
        <w:annotationRef/>
      </w:r>
      <w:r>
        <w:t xml:space="preserve">Confirm this is an accurate explanation of </w:t>
      </w:r>
      <w:proofErr w:type="spellStart"/>
      <w:r>
        <w:t>multipatt</w:t>
      </w:r>
      <w:proofErr w:type="spellEnd"/>
      <w:r>
        <w:t xml:space="preserve"> function: </w:t>
      </w:r>
      <w:r w:rsidRPr="00195C88">
        <w:t>https://cran.r-project.org/web/packages/indicspecies/indicspecies.pdf</w:t>
      </w:r>
    </w:p>
  </w:comment>
  <w:comment w:id="149" w:author="Stefanie Lane" w:date="2022-05-12T14:38:00Z" w:initials="SLL">
    <w:p w14:paraId="75519423" w14:textId="0D6170EA" w:rsidR="007A5898" w:rsidRDefault="007A5898">
      <w:pPr>
        <w:pStyle w:val="CommentText"/>
      </w:pPr>
      <w:r>
        <w:rPr>
          <w:rStyle w:val="CommentReference"/>
        </w:rPr>
        <w:annotationRef/>
      </w:r>
      <w:r>
        <w:t xml:space="preserve">See Price et al, 2020, Landscape Ecol. for discussion of relationship to biotic homogenization, and use of </w:t>
      </w:r>
      <w:proofErr w:type="spellStart"/>
      <w:r>
        <w:t>permdisp</w:t>
      </w:r>
      <w:proofErr w:type="spellEnd"/>
      <w:r>
        <w:t>/ANOVA/</w:t>
      </w:r>
      <w:proofErr w:type="spellStart"/>
      <w:r>
        <w:t>PCoA</w:t>
      </w:r>
      <w:proofErr w:type="spellEnd"/>
      <w:r>
        <w:t>.</w:t>
      </w:r>
    </w:p>
  </w:comment>
  <w:comment w:id="187" w:author="Stefanie Lane" w:date="2022-02-07T21:36:00Z" w:initials="SLL">
    <w:p w14:paraId="2E207000" w14:textId="1444242E" w:rsidR="007A5898" w:rsidRDefault="007A5898">
      <w:pPr>
        <w:pStyle w:val="CommentText"/>
      </w:pPr>
      <w:r>
        <w:rPr>
          <w:rStyle w:val="CommentReference"/>
        </w:rPr>
        <w:annotationRef/>
      </w:r>
      <w:r>
        <w:t xml:space="preserve">Placeholder. I want the regional context figure to be bigger, and probably a separate figure from the transect schematics. </w:t>
      </w:r>
    </w:p>
  </w:comment>
  <w:comment w:id="193" w:author="Stefanie Lane" w:date="2022-05-17T16:46:00Z" w:initials="SLL">
    <w:p w14:paraId="6AAC1FBB" w14:textId="77777777" w:rsidR="00B5630D" w:rsidRPr="008B20C7" w:rsidRDefault="00B5630D" w:rsidP="00B5630D">
      <w:pPr>
        <w:numPr>
          <w:ilvl w:val="0"/>
          <w:numId w:val="23"/>
        </w:numPr>
        <w:shd w:val="clear" w:color="auto" w:fill="F8F8F8"/>
        <w:spacing w:before="100" w:beforeAutospacing="1" w:after="0" w:line="240" w:lineRule="auto"/>
        <w:ind w:left="420"/>
        <w:rPr>
          <w:rFonts w:ascii="Arial" w:eastAsia="Times New Roman" w:hAnsi="Arial" w:cs="Arial"/>
          <w:color w:val="1D1C1D"/>
          <w:sz w:val="23"/>
          <w:szCs w:val="23"/>
        </w:rPr>
      </w:pPr>
      <w:r>
        <w:rPr>
          <w:rStyle w:val="CommentReference"/>
        </w:rPr>
        <w:annotationRef/>
      </w:r>
      <w:r w:rsidRPr="008B20C7">
        <w:rPr>
          <w:rFonts w:ascii="Arial" w:eastAsia="Times New Roman" w:hAnsi="Arial" w:cs="Arial"/>
          <w:color w:val="1D1C1D"/>
          <w:sz w:val="23"/>
          <w:szCs w:val="23"/>
        </w:rPr>
        <w:t>Mirror results order with the methods, so have the clustering first. This will change (and benefit) the flow of ideas in the results section</w:t>
      </w:r>
    </w:p>
    <w:p w14:paraId="6510A62D" w14:textId="4AC402A9" w:rsidR="00B5630D" w:rsidRDefault="00B5630D">
      <w:pPr>
        <w:pStyle w:val="CommentText"/>
      </w:pPr>
    </w:p>
  </w:comment>
  <w:comment w:id="197" w:author="Stefanie Lane" w:date="2022-05-17T16:46:00Z" w:initials="SLL">
    <w:p w14:paraId="2E73B4C0" w14:textId="77777777" w:rsidR="00B5630D" w:rsidRPr="00B5630D" w:rsidRDefault="00B5630D" w:rsidP="00B5630D">
      <w:pPr>
        <w:numPr>
          <w:ilvl w:val="0"/>
          <w:numId w:val="24"/>
        </w:numPr>
        <w:shd w:val="clear" w:color="auto" w:fill="F8F8F8"/>
        <w:spacing w:before="100" w:beforeAutospacing="1" w:after="0" w:line="240" w:lineRule="auto"/>
        <w:ind w:left="420"/>
        <w:rPr>
          <w:rFonts w:ascii="Arial" w:eastAsia="Times New Roman" w:hAnsi="Arial" w:cs="Arial"/>
          <w:color w:val="1D1C1D"/>
          <w:sz w:val="23"/>
          <w:szCs w:val="23"/>
        </w:rPr>
      </w:pPr>
      <w:r>
        <w:rPr>
          <w:rStyle w:val="CommentReference"/>
        </w:rPr>
        <w:annotationRef/>
      </w:r>
      <w:r w:rsidRPr="00B5630D">
        <w:rPr>
          <w:rFonts w:ascii="Arial" w:eastAsia="Times New Roman" w:hAnsi="Arial" w:cs="Arial"/>
          <w:color w:val="1D1C1D"/>
          <w:sz w:val="23"/>
          <w:szCs w:val="23"/>
        </w:rPr>
        <w:t>Your richness results have three scales - the whole marsh; each of the ecosystems overall; and the mean richness per plot. Make sure all three of those are clear.</w:t>
      </w:r>
    </w:p>
    <w:p w14:paraId="13B7C783" w14:textId="0C6D98CD" w:rsidR="00B5630D" w:rsidRDefault="00B5630D">
      <w:pPr>
        <w:pStyle w:val="CommentText"/>
      </w:pPr>
    </w:p>
  </w:comment>
  <w:comment w:id="270" w:author="Stefanie Lane" w:date="2022-05-10T14:03:00Z" w:initials="SLL">
    <w:p w14:paraId="3A56F14B" w14:textId="0DD8EBAB" w:rsidR="007A5898" w:rsidRDefault="007A5898">
      <w:pPr>
        <w:pStyle w:val="CommentText"/>
      </w:pPr>
      <w:r>
        <w:rPr>
          <w:rStyle w:val="CommentReference"/>
        </w:rPr>
        <w:annotationRef/>
      </w:r>
      <w:r>
        <w:t>Is it important to show species are moving from one assemblage to another? Does that matter, if the point is that composition within an assemblage type is changing?</w:t>
      </w:r>
    </w:p>
  </w:comment>
  <w:comment w:id="305" w:author="Stefanie Lane" w:date="2022-05-11T13:55:00Z" w:initials="SLL">
    <w:p w14:paraId="4134B2B3" w14:textId="27EC86A7" w:rsidR="007A5898" w:rsidRDefault="007A5898">
      <w:pPr>
        <w:pStyle w:val="CommentText"/>
      </w:pPr>
      <w:r>
        <w:rPr>
          <w:rStyle w:val="CommentReference"/>
        </w:rPr>
        <w:annotationRef/>
      </w:r>
      <w:r>
        <w:t>Want to figure out how to custom annotate years on the plots, set discrete limits on y-axis (0-4)</w:t>
      </w:r>
    </w:p>
  </w:comment>
  <w:comment w:id="1275" w:author="Stefanie Lane" w:date="2022-05-17T16:46:00Z" w:initials="SLL">
    <w:p w14:paraId="7B6B7E35" w14:textId="74B56AFC" w:rsidR="00B5630D" w:rsidRDefault="00B5630D">
      <w:pPr>
        <w:pStyle w:val="CommentText"/>
      </w:pPr>
      <w:r>
        <w:rPr>
          <w:rStyle w:val="CommentReference"/>
        </w:rPr>
        <w:annotationRef/>
      </w:r>
      <w:r>
        <w:rPr>
          <w:rFonts w:ascii="Arial" w:hAnsi="Arial" w:cs="Arial"/>
          <w:color w:val="1D1C1D"/>
          <w:sz w:val="23"/>
          <w:szCs w:val="23"/>
          <w:shd w:val="clear" w:color="auto" w:fill="F8F8F8"/>
        </w:rPr>
        <w:t>MAKE SURE that if you bring a theme up in the intro, you fully address it in the discussion</w:t>
      </w:r>
    </w:p>
  </w:comment>
  <w:comment w:id="1318" w:author="Stefanie Lane" w:date="2022-05-11T14:50:00Z" w:initials="SLL">
    <w:p w14:paraId="69BB0EFB" w14:textId="41258C1E" w:rsidR="007A5898" w:rsidRDefault="007A5898">
      <w:pPr>
        <w:pStyle w:val="CommentText"/>
      </w:pPr>
      <w:r>
        <w:rPr>
          <w:rStyle w:val="CommentReference"/>
        </w:rPr>
        <w:annotationRef/>
      </w:r>
      <w:r>
        <w:t xml:space="preserve">Assemblage is also occupied by more water-tolerant species; METR is an indicator of </w:t>
      </w:r>
    </w:p>
  </w:comment>
  <w:comment w:id="1323" w:author="Stefanie Lane" w:date="2022-03-10T16:38:00Z" w:initials="SLL">
    <w:p w14:paraId="1B505545" w14:textId="2FA49CCE" w:rsidR="007A5898" w:rsidRDefault="007A5898">
      <w:pPr>
        <w:pStyle w:val="CommentText"/>
      </w:pPr>
      <w:r>
        <w:rPr>
          <w:rStyle w:val="CommentReference"/>
        </w:rPr>
        <w:annotationRef/>
      </w:r>
      <w:r>
        <w:t>Per NAS, from v. 2.3: use turnover to strategically speak to whether redundancy might be shifting. -&gt; Can you link species lost/not replaced to structure/function?</w:t>
      </w:r>
    </w:p>
  </w:comment>
  <w:comment w:id="1324" w:author="Stefanie Lane" w:date="2022-05-04T18:34:00Z" w:initials="SLL">
    <w:p w14:paraId="19415BB7" w14:textId="572AA6FB" w:rsidR="007A5898" w:rsidRDefault="007A5898">
      <w:pPr>
        <w:pStyle w:val="CommentText"/>
      </w:pPr>
      <w:r>
        <w:rPr>
          <w:rStyle w:val="CommentReference"/>
        </w:rPr>
        <w:annotationRef/>
      </w:r>
      <w:r>
        <w:t xml:space="preserve"> Ives &amp; Carpenter (2007): greater invasion may indicate lower stability; could I say the Fescue group has been most susceptible to invasion, and thus represents a vulnerable assemblage type? Worth noting Fescue is already an invasive species, thus the channel edges existed in an ‘invaded’ state in 1979 when </w:t>
      </w:r>
      <w:proofErr w:type="spellStart"/>
      <w:r>
        <w:t>Bradfiled</w:t>
      </w:r>
      <w:proofErr w:type="spellEnd"/>
      <w:r>
        <w:t xml:space="preserve"> conducted his study. </w:t>
      </w:r>
    </w:p>
  </w:comment>
  <w:comment w:id="1331" w:author="Stefanie Lane" w:date="2022-01-27T16:13:00Z" w:initials="SLL">
    <w:p w14:paraId="394674D0" w14:textId="77777777" w:rsidR="007A5898" w:rsidRDefault="007A5898" w:rsidP="00827EE2">
      <w:pPr>
        <w:pStyle w:val="CommentText"/>
      </w:pPr>
      <w:r>
        <w:rPr>
          <w:rStyle w:val="CommentReference"/>
        </w:rPr>
        <w:annotationRef/>
      </w:r>
      <w:r>
        <w:t xml:space="preserve">See also: Yuan et al., 2016, </w:t>
      </w:r>
      <w:proofErr w:type="spellStart"/>
      <w:r>
        <w:t>wrt</w:t>
      </w:r>
      <w:proofErr w:type="spellEnd"/>
      <w:r>
        <w:t xml:space="preserve"> spatial vs. temporal turnover</w:t>
      </w:r>
    </w:p>
  </w:comment>
  <w:comment w:id="1353" w:author="Stefanie Lane" w:date="2022-02-07T18:56:00Z" w:initials="SLL">
    <w:p w14:paraId="491B3DC8" w14:textId="3BF94408" w:rsidR="007A5898" w:rsidRDefault="007A5898">
      <w:pPr>
        <w:pStyle w:val="CommentText"/>
      </w:pPr>
      <w:r>
        <w:rPr>
          <w:rStyle w:val="CommentReference"/>
        </w:rPr>
        <w:annotationRef/>
      </w:r>
      <w:r>
        <w:t>Remove if/when co-authors confirmed</w:t>
      </w:r>
    </w:p>
  </w:comment>
  <w:comment w:id="1372" w:author="Stefanie Lane" w:date="2022-05-12T13:00:00Z" w:initials="SLL">
    <w:p w14:paraId="07EF98A7" w14:textId="081F779C" w:rsidR="007A5898" w:rsidRDefault="007A5898">
      <w:pPr>
        <w:pStyle w:val="CommentText"/>
      </w:pPr>
      <w:r>
        <w:rPr>
          <w:rStyle w:val="CommentReference"/>
        </w:rPr>
        <w:annotationRef/>
      </w:r>
      <w:r>
        <w:t>Frustrated: why do some increases show as (-) 1979:201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BDFB40" w15:done="0"/>
  <w15:commentEx w15:paraId="5F2EDF17" w15:done="0"/>
  <w15:commentEx w15:paraId="3E414D68" w15:done="0"/>
  <w15:commentEx w15:paraId="0D01CEC5" w15:done="0"/>
  <w15:commentEx w15:paraId="295C1944" w15:paraIdParent="0D01CEC5" w15:done="0"/>
  <w15:commentEx w15:paraId="697CCC2C" w15:done="0"/>
  <w15:commentEx w15:paraId="5116E480" w15:done="0"/>
  <w15:commentEx w15:paraId="64ADE1BB" w15:done="0"/>
  <w15:commentEx w15:paraId="52FDFEB0" w15:done="0"/>
  <w15:commentEx w15:paraId="3251D9DB" w15:done="0"/>
  <w15:commentEx w15:paraId="178910FC" w15:done="0"/>
  <w15:commentEx w15:paraId="1ED60392" w15:paraIdParent="178910FC" w15:done="0"/>
  <w15:commentEx w15:paraId="74C335B2" w15:done="0"/>
  <w15:commentEx w15:paraId="3A407921" w15:done="0"/>
  <w15:commentEx w15:paraId="75519423" w15:done="0"/>
  <w15:commentEx w15:paraId="2E207000" w15:done="0"/>
  <w15:commentEx w15:paraId="6510A62D" w15:done="0"/>
  <w15:commentEx w15:paraId="13B7C783" w15:done="0"/>
  <w15:commentEx w15:paraId="3A56F14B" w15:done="0"/>
  <w15:commentEx w15:paraId="4134B2B3" w15:done="0"/>
  <w15:commentEx w15:paraId="7B6B7E35" w15:done="0"/>
  <w15:commentEx w15:paraId="69BB0EFB" w15:done="0"/>
  <w15:commentEx w15:paraId="1B505545" w15:done="0"/>
  <w15:commentEx w15:paraId="19415BB7" w15:paraIdParent="1B505545" w15:done="0"/>
  <w15:commentEx w15:paraId="394674D0" w15:done="0"/>
  <w15:commentEx w15:paraId="491B3DC8" w15:done="0"/>
  <w15:commentEx w15:paraId="07EF98A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BC4AA" w16cex:dateUtc="2022-02-08T00:17:00Z"/>
  <w16cex:commentExtensible w16cex:durableId="25B91B77" w16cex:dateUtc="2022-02-18T03:07:00Z"/>
  <w16cex:commentExtensible w16cex:durableId="25B9067C" w16cex:dateUtc="2022-02-18T01:38:00Z"/>
  <w16cex:commentExtensible w16cex:durableId="25C88864" w16cex:dateUtc="2022-03-01T19:56:00Z"/>
  <w16cex:commentExtensible w16cex:durableId="25C885CB" w16cex:dateUtc="2022-03-01T19:45:00Z"/>
  <w16cex:commentExtensible w16cex:durableId="25CC6C8C" w16cex:dateUtc="2022-03-04T18:46:00Z"/>
  <w16cex:commentExtensible w16cex:durableId="25C8861B" w16cex:dateUtc="2022-03-01T19:46:00Z"/>
  <w16cex:commentExtensible w16cex:durableId="25CC6BD0" w16cex:dateUtc="2022-03-04T18:43:00Z"/>
  <w16cex:commentExtensible w16cex:durableId="25ABD02F" w16cex:dateUtc="2022-02-08T01:06:00Z"/>
  <w16cex:commentExtensible w16cex:durableId="25C88AB2" w16cex:dateUtc="2022-03-01T20:06:00Z"/>
  <w16cex:commentExtensible w16cex:durableId="25C88B0C" w16cex:dateUtc="2022-03-01T20:07:00Z"/>
  <w16cex:commentExtensible w16cex:durableId="25ABDB2C" w16cex:dateUtc="2022-02-08T01:53:00Z"/>
  <w16cex:commentExtensible w16cex:durableId="25CC6CAF" w16cex:dateUtc="2022-03-04T18:47:00Z"/>
  <w16cex:commentExtensible w16cex:durableId="25ABE9FD" w16cex:dateUtc="2022-02-08T02:57:00Z"/>
  <w16cex:commentExtensible w16cex:durableId="25ABD7B9" w16cex:dateUtc="2022-02-08T01:39:00Z"/>
  <w16cex:commentExtensible w16cex:durableId="25ABE09B" w16cex:dateUtc="2022-02-08T02:16:00Z"/>
  <w16cex:commentExtensible w16cex:durableId="25ABE0DB" w16cex:dateUtc="2022-02-08T02:18:00Z"/>
  <w16cex:commentExtensible w16cex:durableId="25ABF7E7" w16cex:dateUtc="2022-02-08T03:56:00Z"/>
  <w16cex:commentExtensible w16cex:durableId="25ADA800" w16cex:dateUtc="2022-02-09T10:40:00Z"/>
  <w16cex:commentExtensible w16cex:durableId="259D54DB" w16cex:dateUtc="2022-01-28T01:28:00Z"/>
  <w16cex:commentExtensible w16cex:durableId="25AC0F5C" w16cex:dateUtc="2022-02-08T05:36:00Z"/>
  <w16cex:commentExtensible w16cex:durableId="25ABEBF4" w16cex:dateUtc="2022-02-08T03:05:00Z"/>
  <w16cex:commentExtensible w16cex:durableId="259A9F10" w16cex:dateUtc="2022-01-26T00:08:00Z"/>
  <w16cex:commentExtensible w16cex:durableId="259D422D" w16cex:dateUtc="2022-01-28T00:09:00Z"/>
  <w16cex:commentExtensible w16cex:durableId="25AC06BE" w16cex:dateUtc="2022-02-08T04:59:00Z"/>
  <w16cex:commentExtensible w16cex:durableId="25CC6AD2" w16cex:dateUtc="2022-02-02T17:26:00Z"/>
  <w16cex:commentExtensible w16cex:durableId="25ABF242" w16cex:dateUtc="2022-01-28T00:13:00Z"/>
  <w16cex:commentExtensible w16cex:durableId="25ABF3B0" w16cex:dateUtc="2022-02-08T03:38:00Z"/>
  <w16cex:commentExtensible w16cex:durableId="25ABE9CD" w16cex:dateUtc="2022-02-08T02: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BDFB40" w16cid:durableId="2624DF3B"/>
  <w16cid:commentId w16cid:paraId="5F2EDF17" w16cid:durableId="2624DD0E"/>
  <w16cid:commentId w16cid:paraId="3E414D68" w16cid:durableId="262E4F71"/>
  <w16cid:commentId w16cid:paraId="0D01CEC5" w16cid:durableId="261D2BC3"/>
  <w16cid:commentId w16cid:paraId="295C1944" w16cid:durableId="26278AD2"/>
  <w16cid:commentId w16cid:paraId="697CCC2C" w16cid:durableId="25B91B77"/>
  <w16cid:commentId w16cid:paraId="5116E480" w16cid:durableId="25ABDB2C"/>
  <w16cid:commentId w16cid:paraId="64ADE1BB" w16cid:durableId="25ABD7B9"/>
  <w16cid:commentId w16cid:paraId="52FDFEB0" w16cid:durableId="262E4F81"/>
  <w16cid:commentId w16cid:paraId="3251D9DB" w16cid:durableId="261E235C"/>
  <w16cid:commentId w16cid:paraId="178910FC" w16cid:durableId="25ABE09B"/>
  <w16cid:commentId w16cid:paraId="1ED60392" w16cid:durableId="25ABE0DB"/>
  <w16cid:commentId w16cid:paraId="74C335B2" w16cid:durableId="261E2679"/>
  <w16cid:commentId w16cid:paraId="3A407921" w16cid:durableId="25ABF7E7"/>
  <w16cid:commentId w16cid:paraId="75519423" w16cid:durableId="26279A64"/>
  <w16cid:commentId w16cid:paraId="2E207000" w16cid:durableId="25AC0F5C"/>
  <w16cid:commentId w16cid:paraId="6510A62D" w16cid:durableId="262E4FD3"/>
  <w16cid:commentId w16cid:paraId="13B7C783" w16cid:durableId="262E4FEE"/>
  <w16cid:commentId w16cid:paraId="3A56F14B" w16cid:durableId="2624EF20"/>
  <w16cid:commentId w16cid:paraId="4134B2B3" w16cid:durableId="26263EE0"/>
  <w16cid:commentId w16cid:paraId="7B6B7E35" w16cid:durableId="262E5000"/>
  <w16cid:commentId w16cid:paraId="69BB0EFB" w16cid:durableId="26264BBB"/>
  <w16cid:commentId w16cid:paraId="1B505545" w16cid:durableId="25D4A804"/>
  <w16cid:commentId w16cid:paraId="19415BB7" w16cid:durableId="261D45B5"/>
  <w16cid:commentId w16cid:paraId="394674D0" w16cid:durableId="25ABF242"/>
  <w16cid:commentId w16cid:paraId="491B3DC8" w16cid:durableId="25ABE9CD"/>
  <w16cid:commentId w16cid:paraId="07EF98A7" w16cid:durableId="262783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7D276A" w14:textId="77777777" w:rsidR="007A5898" w:rsidRDefault="007A5898" w:rsidP="00BF4E75">
      <w:pPr>
        <w:spacing w:after="0" w:line="240" w:lineRule="auto"/>
      </w:pPr>
      <w:r>
        <w:separator/>
      </w:r>
    </w:p>
  </w:endnote>
  <w:endnote w:type="continuationSeparator" w:id="0">
    <w:p w14:paraId="208CBE00" w14:textId="77777777" w:rsidR="007A5898" w:rsidRDefault="007A5898" w:rsidP="00BF4E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DEC61E" w14:textId="77777777" w:rsidR="007A5898" w:rsidRDefault="007A5898" w:rsidP="00BF4E75">
      <w:pPr>
        <w:spacing w:after="0" w:line="240" w:lineRule="auto"/>
      </w:pPr>
      <w:r>
        <w:separator/>
      </w:r>
    </w:p>
  </w:footnote>
  <w:footnote w:type="continuationSeparator" w:id="0">
    <w:p w14:paraId="7D110FB0" w14:textId="77777777" w:rsidR="007A5898" w:rsidRDefault="007A5898" w:rsidP="00BF4E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175818"/>
      <w:docPartObj>
        <w:docPartGallery w:val="Page Numbers (Top of Page)"/>
        <w:docPartUnique/>
      </w:docPartObj>
    </w:sdtPr>
    <w:sdtEndPr>
      <w:rPr>
        <w:noProof/>
      </w:rPr>
    </w:sdtEndPr>
    <w:sdtContent>
      <w:p w14:paraId="7C2A62D9" w14:textId="3CEC274B" w:rsidR="007A5898" w:rsidRDefault="007A5898">
        <w:pPr>
          <w:pStyle w:val="Header"/>
          <w:jc w:val="right"/>
        </w:pPr>
        <w:r>
          <w:t>Lane</w:t>
        </w:r>
        <w:ins w:id="184" w:author="Stefanie Lane" w:date="2022-05-05T10:27:00Z">
          <w:r>
            <w:t xml:space="preserve"> et al.</w:t>
          </w:r>
        </w:ins>
        <w:r>
          <w:t xml:space="preserve">, 2022. Plant community stability in Ladner Marsh, pg.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7A5898" w:rsidRDefault="007A58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9"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6"/>
  </w:num>
  <w:num w:numId="2">
    <w:abstractNumId w:val="4"/>
  </w:num>
  <w:num w:numId="3">
    <w:abstractNumId w:val="10"/>
  </w:num>
  <w:num w:numId="4">
    <w:abstractNumId w:val="13"/>
  </w:num>
  <w:num w:numId="5">
    <w:abstractNumId w:val="22"/>
  </w:num>
  <w:num w:numId="6">
    <w:abstractNumId w:val="19"/>
  </w:num>
  <w:num w:numId="7">
    <w:abstractNumId w:val="7"/>
  </w:num>
  <w:num w:numId="8">
    <w:abstractNumId w:val="6"/>
  </w:num>
  <w:num w:numId="9">
    <w:abstractNumId w:val="15"/>
  </w:num>
  <w:num w:numId="10">
    <w:abstractNumId w:val="1"/>
  </w:num>
  <w:num w:numId="11">
    <w:abstractNumId w:val="0"/>
  </w:num>
  <w:num w:numId="12">
    <w:abstractNumId w:val="2"/>
  </w:num>
  <w:num w:numId="13">
    <w:abstractNumId w:val="9"/>
  </w:num>
  <w:num w:numId="14">
    <w:abstractNumId w:val="17"/>
  </w:num>
  <w:num w:numId="15">
    <w:abstractNumId w:val="5"/>
  </w:num>
  <w:num w:numId="16">
    <w:abstractNumId w:val="12"/>
  </w:num>
  <w:num w:numId="17">
    <w:abstractNumId w:val="18"/>
  </w:num>
  <w:num w:numId="18">
    <w:abstractNumId w:val="14"/>
  </w:num>
  <w:num w:numId="19">
    <w:abstractNumId w:val="8"/>
  </w:num>
  <w:num w:numId="20">
    <w:abstractNumId w:val="11"/>
  </w:num>
  <w:num w:numId="21">
    <w:abstractNumId w:val="21"/>
  </w:num>
  <w:num w:numId="22">
    <w:abstractNumId w:val="23"/>
  </w:num>
  <w:num w:numId="23">
    <w:abstractNumId w:val="20"/>
  </w:num>
  <w:num w:numId="2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20A6"/>
    <w:rsid w:val="00007C90"/>
    <w:rsid w:val="000100C5"/>
    <w:rsid w:val="00010D37"/>
    <w:rsid w:val="0001195D"/>
    <w:rsid w:val="00011E3D"/>
    <w:rsid w:val="00012A89"/>
    <w:rsid w:val="00012C42"/>
    <w:rsid w:val="000146C2"/>
    <w:rsid w:val="00014A9A"/>
    <w:rsid w:val="000169C2"/>
    <w:rsid w:val="000178FD"/>
    <w:rsid w:val="00020056"/>
    <w:rsid w:val="00021ECF"/>
    <w:rsid w:val="00023269"/>
    <w:rsid w:val="0003077F"/>
    <w:rsid w:val="00030FB9"/>
    <w:rsid w:val="0003526B"/>
    <w:rsid w:val="0003545C"/>
    <w:rsid w:val="0003711B"/>
    <w:rsid w:val="000406CD"/>
    <w:rsid w:val="00041623"/>
    <w:rsid w:val="000425A4"/>
    <w:rsid w:val="00042C5A"/>
    <w:rsid w:val="000431F1"/>
    <w:rsid w:val="00045C36"/>
    <w:rsid w:val="00050718"/>
    <w:rsid w:val="00050B97"/>
    <w:rsid w:val="00056084"/>
    <w:rsid w:val="00057D4B"/>
    <w:rsid w:val="00060358"/>
    <w:rsid w:val="00060AB7"/>
    <w:rsid w:val="00061706"/>
    <w:rsid w:val="00063E63"/>
    <w:rsid w:val="0006408D"/>
    <w:rsid w:val="000648CF"/>
    <w:rsid w:val="00064ACC"/>
    <w:rsid w:val="0006502E"/>
    <w:rsid w:val="00066EFD"/>
    <w:rsid w:val="00067159"/>
    <w:rsid w:val="000678E1"/>
    <w:rsid w:val="000710F5"/>
    <w:rsid w:val="0007225D"/>
    <w:rsid w:val="00073000"/>
    <w:rsid w:val="00074139"/>
    <w:rsid w:val="000766B8"/>
    <w:rsid w:val="00076FA5"/>
    <w:rsid w:val="000832A2"/>
    <w:rsid w:val="000834F5"/>
    <w:rsid w:val="00085771"/>
    <w:rsid w:val="00085CD4"/>
    <w:rsid w:val="000900E9"/>
    <w:rsid w:val="000A2ECF"/>
    <w:rsid w:val="000A3AB7"/>
    <w:rsid w:val="000A3E15"/>
    <w:rsid w:val="000B2B17"/>
    <w:rsid w:val="000B37AD"/>
    <w:rsid w:val="000B556F"/>
    <w:rsid w:val="000B6922"/>
    <w:rsid w:val="000B79A0"/>
    <w:rsid w:val="000C13F0"/>
    <w:rsid w:val="000C2F44"/>
    <w:rsid w:val="000C3F87"/>
    <w:rsid w:val="000C4B24"/>
    <w:rsid w:val="000C5CE7"/>
    <w:rsid w:val="000C7EAE"/>
    <w:rsid w:val="000C7F52"/>
    <w:rsid w:val="000D0AF3"/>
    <w:rsid w:val="000D0EFF"/>
    <w:rsid w:val="000D1B5F"/>
    <w:rsid w:val="000D215B"/>
    <w:rsid w:val="000D3031"/>
    <w:rsid w:val="000D33FC"/>
    <w:rsid w:val="000D4503"/>
    <w:rsid w:val="000D7921"/>
    <w:rsid w:val="000E1309"/>
    <w:rsid w:val="000E4F3A"/>
    <w:rsid w:val="000E643E"/>
    <w:rsid w:val="000F08CD"/>
    <w:rsid w:val="000F0F9A"/>
    <w:rsid w:val="000F0FB8"/>
    <w:rsid w:val="000F3F96"/>
    <w:rsid w:val="000F4196"/>
    <w:rsid w:val="000F6CCA"/>
    <w:rsid w:val="00100565"/>
    <w:rsid w:val="00100D21"/>
    <w:rsid w:val="00102B71"/>
    <w:rsid w:val="0010340E"/>
    <w:rsid w:val="001042B3"/>
    <w:rsid w:val="00110DE4"/>
    <w:rsid w:val="00112B78"/>
    <w:rsid w:val="001148DE"/>
    <w:rsid w:val="00114EB3"/>
    <w:rsid w:val="00116D28"/>
    <w:rsid w:val="0012104D"/>
    <w:rsid w:val="00122537"/>
    <w:rsid w:val="00124273"/>
    <w:rsid w:val="00124BDB"/>
    <w:rsid w:val="001262D0"/>
    <w:rsid w:val="00130227"/>
    <w:rsid w:val="001307AD"/>
    <w:rsid w:val="00130DE3"/>
    <w:rsid w:val="00132E6A"/>
    <w:rsid w:val="001369F0"/>
    <w:rsid w:val="00137AA7"/>
    <w:rsid w:val="00137DE2"/>
    <w:rsid w:val="001401E6"/>
    <w:rsid w:val="00140BDF"/>
    <w:rsid w:val="00142404"/>
    <w:rsid w:val="00145842"/>
    <w:rsid w:val="00151992"/>
    <w:rsid w:val="0015412F"/>
    <w:rsid w:val="00154B30"/>
    <w:rsid w:val="0015552F"/>
    <w:rsid w:val="0015725C"/>
    <w:rsid w:val="001578C8"/>
    <w:rsid w:val="00160864"/>
    <w:rsid w:val="00160B87"/>
    <w:rsid w:val="00161052"/>
    <w:rsid w:val="0016265B"/>
    <w:rsid w:val="00162ED5"/>
    <w:rsid w:val="00163B51"/>
    <w:rsid w:val="001646E3"/>
    <w:rsid w:val="00165997"/>
    <w:rsid w:val="00165DCB"/>
    <w:rsid w:val="00170E03"/>
    <w:rsid w:val="00171408"/>
    <w:rsid w:val="00175845"/>
    <w:rsid w:val="00175D27"/>
    <w:rsid w:val="00177A8E"/>
    <w:rsid w:val="00177F29"/>
    <w:rsid w:val="00182C65"/>
    <w:rsid w:val="00182D7E"/>
    <w:rsid w:val="00183E18"/>
    <w:rsid w:val="00184440"/>
    <w:rsid w:val="0018553F"/>
    <w:rsid w:val="00185AB9"/>
    <w:rsid w:val="00191332"/>
    <w:rsid w:val="00191909"/>
    <w:rsid w:val="00191A59"/>
    <w:rsid w:val="00193021"/>
    <w:rsid w:val="00193320"/>
    <w:rsid w:val="001939FA"/>
    <w:rsid w:val="00195C88"/>
    <w:rsid w:val="00195D4F"/>
    <w:rsid w:val="001A0EA3"/>
    <w:rsid w:val="001A11D6"/>
    <w:rsid w:val="001A3616"/>
    <w:rsid w:val="001A3ED2"/>
    <w:rsid w:val="001A595A"/>
    <w:rsid w:val="001A74A2"/>
    <w:rsid w:val="001B0737"/>
    <w:rsid w:val="001B103D"/>
    <w:rsid w:val="001B1861"/>
    <w:rsid w:val="001B3F90"/>
    <w:rsid w:val="001B46DC"/>
    <w:rsid w:val="001C04D5"/>
    <w:rsid w:val="001C33F4"/>
    <w:rsid w:val="001C4110"/>
    <w:rsid w:val="001C64DC"/>
    <w:rsid w:val="001D098D"/>
    <w:rsid w:val="001D3977"/>
    <w:rsid w:val="001E072A"/>
    <w:rsid w:val="001E210B"/>
    <w:rsid w:val="001E3C6F"/>
    <w:rsid w:val="001E5D06"/>
    <w:rsid w:val="001E6553"/>
    <w:rsid w:val="001E759C"/>
    <w:rsid w:val="001F19B1"/>
    <w:rsid w:val="001F436B"/>
    <w:rsid w:val="001F5046"/>
    <w:rsid w:val="001F5545"/>
    <w:rsid w:val="001F699E"/>
    <w:rsid w:val="001F6AC9"/>
    <w:rsid w:val="0020057A"/>
    <w:rsid w:val="0020507B"/>
    <w:rsid w:val="00205444"/>
    <w:rsid w:val="00205D24"/>
    <w:rsid w:val="002066B9"/>
    <w:rsid w:val="002116AC"/>
    <w:rsid w:val="002117EF"/>
    <w:rsid w:val="00215C48"/>
    <w:rsid w:val="0022363E"/>
    <w:rsid w:val="00226A79"/>
    <w:rsid w:val="00231775"/>
    <w:rsid w:val="00231BAA"/>
    <w:rsid w:val="00232AF1"/>
    <w:rsid w:val="002355AC"/>
    <w:rsid w:val="00235C27"/>
    <w:rsid w:val="00236A5C"/>
    <w:rsid w:val="0023791D"/>
    <w:rsid w:val="0024166F"/>
    <w:rsid w:val="00241A51"/>
    <w:rsid w:val="0024305C"/>
    <w:rsid w:val="00245C13"/>
    <w:rsid w:val="002501CE"/>
    <w:rsid w:val="002505BD"/>
    <w:rsid w:val="00250AFD"/>
    <w:rsid w:val="00251F2D"/>
    <w:rsid w:val="002532A3"/>
    <w:rsid w:val="00255BCB"/>
    <w:rsid w:val="00260E9B"/>
    <w:rsid w:val="002613DE"/>
    <w:rsid w:val="00262B24"/>
    <w:rsid w:val="0026405A"/>
    <w:rsid w:val="00265374"/>
    <w:rsid w:val="0026711C"/>
    <w:rsid w:val="0027315E"/>
    <w:rsid w:val="00274100"/>
    <w:rsid w:val="00276B00"/>
    <w:rsid w:val="00277767"/>
    <w:rsid w:val="00281B1F"/>
    <w:rsid w:val="00282D23"/>
    <w:rsid w:val="002839E8"/>
    <w:rsid w:val="002853ED"/>
    <w:rsid w:val="0029101D"/>
    <w:rsid w:val="00291286"/>
    <w:rsid w:val="00291BAF"/>
    <w:rsid w:val="002930FD"/>
    <w:rsid w:val="00293DD0"/>
    <w:rsid w:val="00295CCC"/>
    <w:rsid w:val="0029656F"/>
    <w:rsid w:val="002979C4"/>
    <w:rsid w:val="00297FBE"/>
    <w:rsid w:val="002A21CB"/>
    <w:rsid w:val="002A34E3"/>
    <w:rsid w:val="002A3848"/>
    <w:rsid w:val="002A5220"/>
    <w:rsid w:val="002A5734"/>
    <w:rsid w:val="002A5853"/>
    <w:rsid w:val="002A77CD"/>
    <w:rsid w:val="002B0984"/>
    <w:rsid w:val="002B30B8"/>
    <w:rsid w:val="002B346B"/>
    <w:rsid w:val="002B6766"/>
    <w:rsid w:val="002B7F52"/>
    <w:rsid w:val="002C1B96"/>
    <w:rsid w:val="002C1D2C"/>
    <w:rsid w:val="002C2500"/>
    <w:rsid w:val="002C3C8D"/>
    <w:rsid w:val="002C4FFA"/>
    <w:rsid w:val="002C55D8"/>
    <w:rsid w:val="002D0061"/>
    <w:rsid w:val="002D0C63"/>
    <w:rsid w:val="002D4941"/>
    <w:rsid w:val="002D5D96"/>
    <w:rsid w:val="002D6004"/>
    <w:rsid w:val="002D603D"/>
    <w:rsid w:val="002D7F1C"/>
    <w:rsid w:val="002E1C7E"/>
    <w:rsid w:val="002E39F4"/>
    <w:rsid w:val="002E43B4"/>
    <w:rsid w:val="002E4D1C"/>
    <w:rsid w:val="002E4E7F"/>
    <w:rsid w:val="002E52B1"/>
    <w:rsid w:val="002E58E8"/>
    <w:rsid w:val="002F27E1"/>
    <w:rsid w:val="002F3C7E"/>
    <w:rsid w:val="002F47C7"/>
    <w:rsid w:val="002F7CB6"/>
    <w:rsid w:val="00302A99"/>
    <w:rsid w:val="003039A5"/>
    <w:rsid w:val="003069B8"/>
    <w:rsid w:val="00311779"/>
    <w:rsid w:val="00311A63"/>
    <w:rsid w:val="00311DF5"/>
    <w:rsid w:val="003124A1"/>
    <w:rsid w:val="0031439A"/>
    <w:rsid w:val="00314D54"/>
    <w:rsid w:val="00315C34"/>
    <w:rsid w:val="00316E6C"/>
    <w:rsid w:val="00321C4A"/>
    <w:rsid w:val="00321D8D"/>
    <w:rsid w:val="00322751"/>
    <w:rsid w:val="00323240"/>
    <w:rsid w:val="0032580F"/>
    <w:rsid w:val="0032655A"/>
    <w:rsid w:val="00327D46"/>
    <w:rsid w:val="00330735"/>
    <w:rsid w:val="0033085B"/>
    <w:rsid w:val="00331CF9"/>
    <w:rsid w:val="00332EF5"/>
    <w:rsid w:val="00336630"/>
    <w:rsid w:val="0033682E"/>
    <w:rsid w:val="00340BB0"/>
    <w:rsid w:val="00340BED"/>
    <w:rsid w:val="00341EBD"/>
    <w:rsid w:val="00342ABF"/>
    <w:rsid w:val="003436E0"/>
    <w:rsid w:val="00343A98"/>
    <w:rsid w:val="00345DE4"/>
    <w:rsid w:val="00350D7F"/>
    <w:rsid w:val="00352A16"/>
    <w:rsid w:val="00353F7C"/>
    <w:rsid w:val="003554A2"/>
    <w:rsid w:val="00355BBB"/>
    <w:rsid w:val="00356FC2"/>
    <w:rsid w:val="00357A5D"/>
    <w:rsid w:val="00357F51"/>
    <w:rsid w:val="00361ED3"/>
    <w:rsid w:val="00362708"/>
    <w:rsid w:val="00362DA9"/>
    <w:rsid w:val="00363A72"/>
    <w:rsid w:val="00365200"/>
    <w:rsid w:val="00365F91"/>
    <w:rsid w:val="00367E6C"/>
    <w:rsid w:val="00370D1D"/>
    <w:rsid w:val="00370EED"/>
    <w:rsid w:val="00373BDC"/>
    <w:rsid w:val="00375FF5"/>
    <w:rsid w:val="00380BA0"/>
    <w:rsid w:val="00380D8E"/>
    <w:rsid w:val="003821F1"/>
    <w:rsid w:val="003828C6"/>
    <w:rsid w:val="003841DB"/>
    <w:rsid w:val="003900B2"/>
    <w:rsid w:val="00390DB5"/>
    <w:rsid w:val="00391339"/>
    <w:rsid w:val="00392DC9"/>
    <w:rsid w:val="003A3518"/>
    <w:rsid w:val="003B0E2E"/>
    <w:rsid w:val="003B2DDD"/>
    <w:rsid w:val="003B6B3D"/>
    <w:rsid w:val="003C77E5"/>
    <w:rsid w:val="003C783A"/>
    <w:rsid w:val="003D0B07"/>
    <w:rsid w:val="003D15FC"/>
    <w:rsid w:val="003D30A6"/>
    <w:rsid w:val="003D3366"/>
    <w:rsid w:val="003D5257"/>
    <w:rsid w:val="003E0877"/>
    <w:rsid w:val="003E3BE9"/>
    <w:rsid w:val="003E5380"/>
    <w:rsid w:val="003E6D9C"/>
    <w:rsid w:val="003F0CC5"/>
    <w:rsid w:val="003F0DE8"/>
    <w:rsid w:val="003F3E2D"/>
    <w:rsid w:val="003F3F7D"/>
    <w:rsid w:val="003F479F"/>
    <w:rsid w:val="00403637"/>
    <w:rsid w:val="0040424A"/>
    <w:rsid w:val="00404CFC"/>
    <w:rsid w:val="00405FBE"/>
    <w:rsid w:val="00415113"/>
    <w:rsid w:val="00417186"/>
    <w:rsid w:val="004215E5"/>
    <w:rsid w:val="0042175C"/>
    <w:rsid w:val="00421CA1"/>
    <w:rsid w:val="004306D0"/>
    <w:rsid w:val="00431393"/>
    <w:rsid w:val="004313B8"/>
    <w:rsid w:val="0043333B"/>
    <w:rsid w:val="00434F98"/>
    <w:rsid w:val="00443FA2"/>
    <w:rsid w:val="00447198"/>
    <w:rsid w:val="00447764"/>
    <w:rsid w:val="00451D10"/>
    <w:rsid w:val="00453ACC"/>
    <w:rsid w:val="00456B4F"/>
    <w:rsid w:val="0045765D"/>
    <w:rsid w:val="00461840"/>
    <w:rsid w:val="00463533"/>
    <w:rsid w:val="004645C0"/>
    <w:rsid w:val="00464FB4"/>
    <w:rsid w:val="00466169"/>
    <w:rsid w:val="00466393"/>
    <w:rsid w:val="0046752E"/>
    <w:rsid w:val="00467A3C"/>
    <w:rsid w:val="004715D9"/>
    <w:rsid w:val="00474703"/>
    <w:rsid w:val="004832DC"/>
    <w:rsid w:val="004834EB"/>
    <w:rsid w:val="0048459B"/>
    <w:rsid w:val="00485A40"/>
    <w:rsid w:val="00493281"/>
    <w:rsid w:val="004951EF"/>
    <w:rsid w:val="00496966"/>
    <w:rsid w:val="00496BFB"/>
    <w:rsid w:val="00496DDE"/>
    <w:rsid w:val="00497451"/>
    <w:rsid w:val="004A05B5"/>
    <w:rsid w:val="004A412C"/>
    <w:rsid w:val="004B5482"/>
    <w:rsid w:val="004C0674"/>
    <w:rsid w:val="004C3383"/>
    <w:rsid w:val="004C3D45"/>
    <w:rsid w:val="004C58D7"/>
    <w:rsid w:val="004C6C15"/>
    <w:rsid w:val="004C7DF9"/>
    <w:rsid w:val="004D0D10"/>
    <w:rsid w:val="004D4202"/>
    <w:rsid w:val="004D7707"/>
    <w:rsid w:val="004E2523"/>
    <w:rsid w:val="004E41B7"/>
    <w:rsid w:val="004E4FD4"/>
    <w:rsid w:val="004E6247"/>
    <w:rsid w:val="004E715D"/>
    <w:rsid w:val="004E761A"/>
    <w:rsid w:val="004F3149"/>
    <w:rsid w:val="004F31B5"/>
    <w:rsid w:val="004F5D7D"/>
    <w:rsid w:val="004F6583"/>
    <w:rsid w:val="00502AA6"/>
    <w:rsid w:val="00504CB3"/>
    <w:rsid w:val="00504E47"/>
    <w:rsid w:val="00505257"/>
    <w:rsid w:val="00514DA9"/>
    <w:rsid w:val="00516504"/>
    <w:rsid w:val="00516E54"/>
    <w:rsid w:val="0051760C"/>
    <w:rsid w:val="00517DAD"/>
    <w:rsid w:val="005209C4"/>
    <w:rsid w:val="005211A7"/>
    <w:rsid w:val="005314CF"/>
    <w:rsid w:val="005317D4"/>
    <w:rsid w:val="00532682"/>
    <w:rsid w:val="00534F10"/>
    <w:rsid w:val="005372BF"/>
    <w:rsid w:val="00537848"/>
    <w:rsid w:val="0054108C"/>
    <w:rsid w:val="0054211F"/>
    <w:rsid w:val="00546478"/>
    <w:rsid w:val="00547C63"/>
    <w:rsid w:val="00551E87"/>
    <w:rsid w:val="00552E8C"/>
    <w:rsid w:val="00554B0B"/>
    <w:rsid w:val="00556C34"/>
    <w:rsid w:val="00557665"/>
    <w:rsid w:val="0055787A"/>
    <w:rsid w:val="00561EB0"/>
    <w:rsid w:val="00562266"/>
    <w:rsid w:val="005622C3"/>
    <w:rsid w:val="00563294"/>
    <w:rsid w:val="00563755"/>
    <w:rsid w:val="00564330"/>
    <w:rsid w:val="00566C69"/>
    <w:rsid w:val="005709DE"/>
    <w:rsid w:val="00572AAF"/>
    <w:rsid w:val="0058125F"/>
    <w:rsid w:val="0058243F"/>
    <w:rsid w:val="0058398E"/>
    <w:rsid w:val="00584559"/>
    <w:rsid w:val="00586761"/>
    <w:rsid w:val="005867A4"/>
    <w:rsid w:val="00586B0D"/>
    <w:rsid w:val="0059170F"/>
    <w:rsid w:val="00592A8A"/>
    <w:rsid w:val="00592B7A"/>
    <w:rsid w:val="00592C5E"/>
    <w:rsid w:val="00597434"/>
    <w:rsid w:val="00597B6A"/>
    <w:rsid w:val="005A13B4"/>
    <w:rsid w:val="005A152F"/>
    <w:rsid w:val="005A45E0"/>
    <w:rsid w:val="005A64B1"/>
    <w:rsid w:val="005B1812"/>
    <w:rsid w:val="005B182C"/>
    <w:rsid w:val="005B2A34"/>
    <w:rsid w:val="005B3DD8"/>
    <w:rsid w:val="005B3EAB"/>
    <w:rsid w:val="005B41A4"/>
    <w:rsid w:val="005B45C6"/>
    <w:rsid w:val="005B6F7B"/>
    <w:rsid w:val="005B73D6"/>
    <w:rsid w:val="005C0700"/>
    <w:rsid w:val="005C1666"/>
    <w:rsid w:val="005C36D9"/>
    <w:rsid w:val="005D0F1A"/>
    <w:rsid w:val="005D2289"/>
    <w:rsid w:val="005D3606"/>
    <w:rsid w:val="005D4914"/>
    <w:rsid w:val="005D4D22"/>
    <w:rsid w:val="005D63D3"/>
    <w:rsid w:val="005D71DC"/>
    <w:rsid w:val="005D7840"/>
    <w:rsid w:val="005E1406"/>
    <w:rsid w:val="005E1C14"/>
    <w:rsid w:val="005E3171"/>
    <w:rsid w:val="005E4258"/>
    <w:rsid w:val="005E629B"/>
    <w:rsid w:val="005E6D45"/>
    <w:rsid w:val="005E7ED4"/>
    <w:rsid w:val="005F13EF"/>
    <w:rsid w:val="005F1C36"/>
    <w:rsid w:val="005F25F4"/>
    <w:rsid w:val="005F30A9"/>
    <w:rsid w:val="005F3F8D"/>
    <w:rsid w:val="005F44EE"/>
    <w:rsid w:val="005F7C5D"/>
    <w:rsid w:val="00601C8E"/>
    <w:rsid w:val="0060276B"/>
    <w:rsid w:val="006056DB"/>
    <w:rsid w:val="006058F4"/>
    <w:rsid w:val="006072B1"/>
    <w:rsid w:val="00607741"/>
    <w:rsid w:val="00612035"/>
    <w:rsid w:val="006124A6"/>
    <w:rsid w:val="00612ED6"/>
    <w:rsid w:val="00613DBC"/>
    <w:rsid w:val="006144D9"/>
    <w:rsid w:val="006146EA"/>
    <w:rsid w:val="00614712"/>
    <w:rsid w:val="00615617"/>
    <w:rsid w:val="00616D04"/>
    <w:rsid w:val="006202C7"/>
    <w:rsid w:val="006229F7"/>
    <w:rsid w:val="00623488"/>
    <w:rsid w:val="006236E0"/>
    <w:rsid w:val="006261B2"/>
    <w:rsid w:val="00632BF9"/>
    <w:rsid w:val="00632C3F"/>
    <w:rsid w:val="00637D0D"/>
    <w:rsid w:val="00640EC2"/>
    <w:rsid w:val="00640F94"/>
    <w:rsid w:val="0064149B"/>
    <w:rsid w:val="00645972"/>
    <w:rsid w:val="006509EF"/>
    <w:rsid w:val="0065175A"/>
    <w:rsid w:val="00653374"/>
    <w:rsid w:val="006561F0"/>
    <w:rsid w:val="00656568"/>
    <w:rsid w:val="006571A8"/>
    <w:rsid w:val="006601E5"/>
    <w:rsid w:val="00660F1B"/>
    <w:rsid w:val="006634D1"/>
    <w:rsid w:val="0066549B"/>
    <w:rsid w:val="00666186"/>
    <w:rsid w:val="00666F91"/>
    <w:rsid w:val="0066777E"/>
    <w:rsid w:val="00670D47"/>
    <w:rsid w:val="00671503"/>
    <w:rsid w:val="00672132"/>
    <w:rsid w:val="00673842"/>
    <w:rsid w:val="00673CF3"/>
    <w:rsid w:val="00675DE4"/>
    <w:rsid w:val="00676817"/>
    <w:rsid w:val="006779DC"/>
    <w:rsid w:val="00677BE0"/>
    <w:rsid w:val="006822AD"/>
    <w:rsid w:val="00682510"/>
    <w:rsid w:val="00682F61"/>
    <w:rsid w:val="00682FC6"/>
    <w:rsid w:val="0068421F"/>
    <w:rsid w:val="00686E15"/>
    <w:rsid w:val="00687A8E"/>
    <w:rsid w:val="00691F2A"/>
    <w:rsid w:val="00693FAC"/>
    <w:rsid w:val="00695A7B"/>
    <w:rsid w:val="006A1D56"/>
    <w:rsid w:val="006A2027"/>
    <w:rsid w:val="006A6238"/>
    <w:rsid w:val="006A7EBD"/>
    <w:rsid w:val="006B280C"/>
    <w:rsid w:val="006B4D7D"/>
    <w:rsid w:val="006B67B7"/>
    <w:rsid w:val="006B7F7A"/>
    <w:rsid w:val="006C1E97"/>
    <w:rsid w:val="006C27E6"/>
    <w:rsid w:val="006C2A87"/>
    <w:rsid w:val="006C3B4D"/>
    <w:rsid w:val="006C5D18"/>
    <w:rsid w:val="006C7722"/>
    <w:rsid w:val="006C7F76"/>
    <w:rsid w:val="006D1F2B"/>
    <w:rsid w:val="006D403A"/>
    <w:rsid w:val="006D411C"/>
    <w:rsid w:val="006D50AD"/>
    <w:rsid w:val="006E12A0"/>
    <w:rsid w:val="006E1EEE"/>
    <w:rsid w:val="006E4746"/>
    <w:rsid w:val="006E56E2"/>
    <w:rsid w:val="006E652B"/>
    <w:rsid w:val="006E6E32"/>
    <w:rsid w:val="006E7FF9"/>
    <w:rsid w:val="006F0DE5"/>
    <w:rsid w:val="006F225A"/>
    <w:rsid w:val="006F3B74"/>
    <w:rsid w:val="006F3C9D"/>
    <w:rsid w:val="006F3FB8"/>
    <w:rsid w:val="006F44DC"/>
    <w:rsid w:val="006F4C99"/>
    <w:rsid w:val="006F7949"/>
    <w:rsid w:val="00704594"/>
    <w:rsid w:val="0070559A"/>
    <w:rsid w:val="00705CB9"/>
    <w:rsid w:val="007072B6"/>
    <w:rsid w:val="007108E4"/>
    <w:rsid w:val="00713666"/>
    <w:rsid w:val="00715E10"/>
    <w:rsid w:val="00717599"/>
    <w:rsid w:val="00717B42"/>
    <w:rsid w:val="00722C6E"/>
    <w:rsid w:val="00737366"/>
    <w:rsid w:val="0074150F"/>
    <w:rsid w:val="0074167B"/>
    <w:rsid w:val="00742ECA"/>
    <w:rsid w:val="00744FD6"/>
    <w:rsid w:val="007502B6"/>
    <w:rsid w:val="007503F0"/>
    <w:rsid w:val="0075178D"/>
    <w:rsid w:val="00751C22"/>
    <w:rsid w:val="0075327A"/>
    <w:rsid w:val="00755FA7"/>
    <w:rsid w:val="00756082"/>
    <w:rsid w:val="007604A5"/>
    <w:rsid w:val="00764D94"/>
    <w:rsid w:val="00765E49"/>
    <w:rsid w:val="00766A27"/>
    <w:rsid w:val="00766A9C"/>
    <w:rsid w:val="00771950"/>
    <w:rsid w:val="00774F7E"/>
    <w:rsid w:val="00775E14"/>
    <w:rsid w:val="00780EFE"/>
    <w:rsid w:val="007853EC"/>
    <w:rsid w:val="007860F0"/>
    <w:rsid w:val="00786304"/>
    <w:rsid w:val="007868FB"/>
    <w:rsid w:val="00786C01"/>
    <w:rsid w:val="007910C1"/>
    <w:rsid w:val="00791770"/>
    <w:rsid w:val="00791DB8"/>
    <w:rsid w:val="00793D97"/>
    <w:rsid w:val="007945ED"/>
    <w:rsid w:val="00794FEF"/>
    <w:rsid w:val="00796E00"/>
    <w:rsid w:val="007A161D"/>
    <w:rsid w:val="007A295B"/>
    <w:rsid w:val="007A5898"/>
    <w:rsid w:val="007A5AD4"/>
    <w:rsid w:val="007B228A"/>
    <w:rsid w:val="007B267B"/>
    <w:rsid w:val="007B5827"/>
    <w:rsid w:val="007B5B53"/>
    <w:rsid w:val="007B5EB8"/>
    <w:rsid w:val="007B643A"/>
    <w:rsid w:val="007C0BCF"/>
    <w:rsid w:val="007C216B"/>
    <w:rsid w:val="007C2518"/>
    <w:rsid w:val="007C4787"/>
    <w:rsid w:val="007C5111"/>
    <w:rsid w:val="007C65DB"/>
    <w:rsid w:val="007D14DA"/>
    <w:rsid w:val="007D1510"/>
    <w:rsid w:val="007D2223"/>
    <w:rsid w:val="007D3305"/>
    <w:rsid w:val="007D3502"/>
    <w:rsid w:val="007D3D3E"/>
    <w:rsid w:val="007D3FF6"/>
    <w:rsid w:val="007D481D"/>
    <w:rsid w:val="007D4F72"/>
    <w:rsid w:val="007D7FC0"/>
    <w:rsid w:val="007E1038"/>
    <w:rsid w:val="007E2743"/>
    <w:rsid w:val="007F10E6"/>
    <w:rsid w:val="007F224A"/>
    <w:rsid w:val="007F552F"/>
    <w:rsid w:val="007F58E7"/>
    <w:rsid w:val="007F6D5D"/>
    <w:rsid w:val="007F7457"/>
    <w:rsid w:val="007F75D5"/>
    <w:rsid w:val="00804535"/>
    <w:rsid w:val="00804ABF"/>
    <w:rsid w:val="00810720"/>
    <w:rsid w:val="008112B2"/>
    <w:rsid w:val="008215F2"/>
    <w:rsid w:val="00821B04"/>
    <w:rsid w:val="00822A1D"/>
    <w:rsid w:val="008246B7"/>
    <w:rsid w:val="00826980"/>
    <w:rsid w:val="00827EE2"/>
    <w:rsid w:val="00832709"/>
    <w:rsid w:val="008358B4"/>
    <w:rsid w:val="00835A79"/>
    <w:rsid w:val="0084145C"/>
    <w:rsid w:val="00841571"/>
    <w:rsid w:val="0084176A"/>
    <w:rsid w:val="00841E62"/>
    <w:rsid w:val="00843FAB"/>
    <w:rsid w:val="00847E0E"/>
    <w:rsid w:val="00852326"/>
    <w:rsid w:val="00853200"/>
    <w:rsid w:val="0086027D"/>
    <w:rsid w:val="00861509"/>
    <w:rsid w:val="0086653A"/>
    <w:rsid w:val="008667DB"/>
    <w:rsid w:val="008712F3"/>
    <w:rsid w:val="00872B88"/>
    <w:rsid w:val="00872EF0"/>
    <w:rsid w:val="00875EE5"/>
    <w:rsid w:val="008772A4"/>
    <w:rsid w:val="00880A48"/>
    <w:rsid w:val="00886BE2"/>
    <w:rsid w:val="008871D9"/>
    <w:rsid w:val="008879FB"/>
    <w:rsid w:val="00887D9F"/>
    <w:rsid w:val="008906A5"/>
    <w:rsid w:val="0089145E"/>
    <w:rsid w:val="008919D3"/>
    <w:rsid w:val="00892282"/>
    <w:rsid w:val="0089375E"/>
    <w:rsid w:val="00893C3F"/>
    <w:rsid w:val="008971A1"/>
    <w:rsid w:val="008A1FF7"/>
    <w:rsid w:val="008B0483"/>
    <w:rsid w:val="008B1E75"/>
    <w:rsid w:val="008B20C7"/>
    <w:rsid w:val="008B4342"/>
    <w:rsid w:val="008B54D6"/>
    <w:rsid w:val="008B7573"/>
    <w:rsid w:val="008C1ED6"/>
    <w:rsid w:val="008C1ED9"/>
    <w:rsid w:val="008C2B2E"/>
    <w:rsid w:val="008C76B7"/>
    <w:rsid w:val="008D1487"/>
    <w:rsid w:val="008D148B"/>
    <w:rsid w:val="008D3363"/>
    <w:rsid w:val="008D4031"/>
    <w:rsid w:val="008E0C4C"/>
    <w:rsid w:val="008E1F98"/>
    <w:rsid w:val="008E445C"/>
    <w:rsid w:val="008F096E"/>
    <w:rsid w:val="008F15A4"/>
    <w:rsid w:val="008F1D4F"/>
    <w:rsid w:val="008F28C2"/>
    <w:rsid w:val="008F774C"/>
    <w:rsid w:val="009024D3"/>
    <w:rsid w:val="00902E6D"/>
    <w:rsid w:val="00903A33"/>
    <w:rsid w:val="00907858"/>
    <w:rsid w:val="00910BAB"/>
    <w:rsid w:val="009113BE"/>
    <w:rsid w:val="009118D4"/>
    <w:rsid w:val="009129C1"/>
    <w:rsid w:val="00912C74"/>
    <w:rsid w:val="0091346E"/>
    <w:rsid w:val="0091469A"/>
    <w:rsid w:val="00915AD9"/>
    <w:rsid w:val="0091666F"/>
    <w:rsid w:val="00916FCC"/>
    <w:rsid w:val="00920A98"/>
    <w:rsid w:val="009216D0"/>
    <w:rsid w:val="009243D5"/>
    <w:rsid w:val="0092571E"/>
    <w:rsid w:val="009262D8"/>
    <w:rsid w:val="009266CB"/>
    <w:rsid w:val="00926CC1"/>
    <w:rsid w:val="0092786B"/>
    <w:rsid w:val="00927ACF"/>
    <w:rsid w:val="00931405"/>
    <w:rsid w:val="009335C2"/>
    <w:rsid w:val="0093412C"/>
    <w:rsid w:val="00934D31"/>
    <w:rsid w:val="00937CCB"/>
    <w:rsid w:val="00945595"/>
    <w:rsid w:val="0094616F"/>
    <w:rsid w:val="00947182"/>
    <w:rsid w:val="0095147C"/>
    <w:rsid w:val="009518AE"/>
    <w:rsid w:val="00954FB4"/>
    <w:rsid w:val="00955EA6"/>
    <w:rsid w:val="009565D0"/>
    <w:rsid w:val="009575C7"/>
    <w:rsid w:val="00960C24"/>
    <w:rsid w:val="00967664"/>
    <w:rsid w:val="00971A0A"/>
    <w:rsid w:val="009765DE"/>
    <w:rsid w:val="00980731"/>
    <w:rsid w:val="00982B42"/>
    <w:rsid w:val="009835B0"/>
    <w:rsid w:val="009836CC"/>
    <w:rsid w:val="00983F18"/>
    <w:rsid w:val="009853E8"/>
    <w:rsid w:val="00985B10"/>
    <w:rsid w:val="0098703B"/>
    <w:rsid w:val="00990A72"/>
    <w:rsid w:val="00991436"/>
    <w:rsid w:val="0099288F"/>
    <w:rsid w:val="00992F14"/>
    <w:rsid w:val="00992FD9"/>
    <w:rsid w:val="00993730"/>
    <w:rsid w:val="00995248"/>
    <w:rsid w:val="009A2A63"/>
    <w:rsid w:val="009A68C5"/>
    <w:rsid w:val="009A70CC"/>
    <w:rsid w:val="009A74F1"/>
    <w:rsid w:val="009B0066"/>
    <w:rsid w:val="009B141E"/>
    <w:rsid w:val="009B1BF0"/>
    <w:rsid w:val="009B4686"/>
    <w:rsid w:val="009B46F9"/>
    <w:rsid w:val="009B4A77"/>
    <w:rsid w:val="009B5FFC"/>
    <w:rsid w:val="009B7734"/>
    <w:rsid w:val="009C06CB"/>
    <w:rsid w:val="009C08E0"/>
    <w:rsid w:val="009C2620"/>
    <w:rsid w:val="009C26BA"/>
    <w:rsid w:val="009C4224"/>
    <w:rsid w:val="009C47B2"/>
    <w:rsid w:val="009C4C63"/>
    <w:rsid w:val="009C60E7"/>
    <w:rsid w:val="009D132B"/>
    <w:rsid w:val="009D1A0A"/>
    <w:rsid w:val="009D5862"/>
    <w:rsid w:val="009D5D68"/>
    <w:rsid w:val="009E2364"/>
    <w:rsid w:val="009E33B6"/>
    <w:rsid w:val="009E3CA2"/>
    <w:rsid w:val="009E6EF0"/>
    <w:rsid w:val="009F0260"/>
    <w:rsid w:val="009F1121"/>
    <w:rsid w:val="009F2497"/>
    <w:rsid w:val="009F2D99"/>
    <w:rsid w:val="009F4733"/>
    <w:rsid w:val="009F650B"/>
    <w:rsid w:val="009F7460"/>
    <w:rsid w:val="00A00E4C"/>
    <w:rsid w:val="00A04088"/>
    <w:rsid w:val="00A04573"/>
    <w:rsid w:val="00A0546E"/>
    <w:rsid w:val="00A057AC"/>
    <w:rsid w:val="00A067F6"/>
    <w:rsid w:val="00A11140"/>
    <w:rsid w:val="00A11AF9"/>
    <w:rsid w:val="00A1470E"/>
    <w:rsid w:val="00A15AD1"/>
    <w:rsid w:val="00A15FE2"/>
    <w:rsid w:val="00A171B6"/>
    <w:rsid w:val="00A20DBD"/>
    <w:rsid w:val="00A21CBF"/>
    <w:rsid w:val="00A22262"/>
    <w:rsid w:val="00A22923"/>
    <w:rsid w:val="00A238B2"/>
    <w:rsid w:val="00A25F28"/>
    <w:rsid w:val="00A300F5"/>
    <w:rsid w:val="00A34032"/>
    <w:rsid w:val="00A35DB7"/>
    <w:rsid w:val="00A36F97"/>
    <w:rsid w:val="00A4023D"/>
    <w:rsid w:val="00A40812"/>
    <w:rsid w:val="00A414E5"/>
    <w:rsid w:val="00A41C9C"/>
    <w:rsid w:val="00A4417A"/>
    <w:rsid w:val="00A4533D"/>
    <w:rsid w:val="00A4761F"/>
    <w:rsid w:val="00A50052"/>
    <w:rsid w:val="00A516D4"/>
    <w:rsid w:val="00A51A9A"/>
    <w:rsid w:val="00A5217F"/>
    <w:rsid w:val="00A524E4"/>
    <w:rsid w:val="00A5448B"/>
    <w:rsid w:val="00A5580A"/>
    <w:rsid w:val="00A55AFE"/>
    <w:rsid w:val="00A56B24"/>
    <w:rsid w:val="00A572EA"/>
    <w:rsid w:val="00A641B0"/>
    <w:rsid w:val="00A64503"/>
    <w:rsid w:val="00A65220"/>
    <w:rsid w:val="00A65C46"/>
    <w:rsid w:val="00A66521"/>
    <w:rsid w:val="00A6698C"/>
    <w:rsid w:val="00A71890"/>
    <w:rsid w:val="00A73066"/>
    <w:rsid w:val="00A761BA"/>
    <w:rsid w:val="00A7637D"/>
    <w:rsid w:val="00A8047C"/>
    <w:rsid w:val="00A812C3"/>
    <w:rsid w:val="00A81685"/>
    <w:rsid w:val="00A836C3"/>
    <w:rsid w:val="00A83CC3"/>
    <w:rsid w:val="00A84D3A"/>
    <w:rsid w:val="00A85981"/>
    <w:rsid w:val="00A863CC"/>
    <w:rsid w:val="00A92717"/>
    <w:rsid w:val="00A92BF8"/>
    <w:rsid w:val="00A92F9A"/>
    <w:rsid w:val="00A94B74"/>
    <w:rsid w:val="00A97D83"/>
    <w:rsid w:val="00AA00C7"/>
    <w:rsid w:val="00AA097D"/>
    <w:rsid w:val="00AA19AA"/>
    <w:rsid w:val="00AA1B69"/>
    <w:rsid w:val="00AA24C1"/>
    <w:rsid w:val="00AA2F11"/>
    <w:rsid w:val="00AA6E98"/>
    <w:rsid w:val="00AA74D5"/>
    <w:rsid w:val="00AA7D9E"/>
    <w:rsid w:val="00AB067D"/>
    <w:rsid w:val="00AB0911"/>
    <w:rsid w:val="00AB134B"/>
    <w:rsid w:val="00AB3F1F"/>
    <w:rsid w:val="00AB620B"/>
    <w:rsid w:val="00AC0554"/>
    <w:rsid w:val="00AC078D"/>
    <w:rsid w:val="00AC1054"/>
    <w:rsid w:val="00AC332B"/>
    <w:rsid w:val="00AC33B6"/>
    <w:rsid w:val="00AC6FC0"/>
    <w:rsid w:val="00AD1920"/>
    <w:rsid w:val="00AD2CF0"/>
    <w:rsid w:val="00AD317B"/>
    <w:rsid w:val="00AD611F"/>
    <w:rsid w:val="00AE0332"/>
    <w:rsid w:val="00AE0E35"/>
    <w:rsid w:val="00AE3431"/>
    <w:rsid w:val="00AE3EAA"/>
    <w:rsid w:val="00AE417E"/>
    <w:rsid w:val="00AE42C1"/>
    <w:rsid w:val="00AE4E82"/>
    <w:rsid w:val="00AE6672"/>
    <w:rsid w:val="00AF0EE7"/>
    <w:rsid w:val="00AF166C"/>
    <w:rsid w:val="00AF617B"/>
    <w:rsid w:val="00AF6F9D"/>
    <w:rsid w:val="00B051DD"/>
    <w:rsid w:val="00B0684C"/>
    <w:rsid w:val="00B112D7"/>
    <w:rsid w:val="00B125A0"/>
    <w:rsid w:val="00B125C0"/>
    <w:rsid w:val="00B1370A"/>
    <w:rsid w:val="00B14056"/>
    <w:rsid w:val="00B142F5"/>
    <w:rsid w:val="00B17914"/>
    <w:rsid w:val="00B17DDE"/>
    <w:rsid w:val="00B200A5"/>
    <w:rsid w:val="00B20487"/>
    <w:rsid w:val="00B20FEF"/>
    <w:rsid w:val="00B225CB"/>
    <w:rsid w:val="00B23B30"/>
    <w:rsid w:val="00B24004"/>
    <w:rsid w:val="00B26ADC"/>
    <w:rsid w:val="00B272BE"/>
    <w:rsid w:val="00B3220D"/>
    <w:rsid w:val="00B32C11"/>
    <w:rsid w:val="00B35CD6"/>
    <w:rsid w:val="00B40842"/>
    <w:rsid w:val="00B41474"/>
    <w:rsid w:val="00B4575F"/>
    <w:rsid w:val="00B47D6F"/>
    <w:rsid w:val="00B50CE7"/>
    <w:rsid w:val="00B51030"/>
    <w:rsid w:val="00B52797"/>
    <w:rsid w:val="00B5315A"/>
    <w:rsid w:val="00B5422A"/>
    <w:rsid w:val="00B5630D"/>
    <w:rsid w:val="00B56827"/>
    <w:rsid w:val="00B572BF"/>
    <w:rsid w:val="00B57438"/>
    <w:rsid w:val="00B57785"/>
    <w:rsid w:val="00B608FE"/>
    <w:rsid w:val="00B61B57"/>
    <w:rsid w:val="00B64E24"/>
    <w:rsid w:val="00B67ABA"/>
    <w:rsid w:val="00B67B9B"/>
    <w:rsid w:val="00B7397C"/>
    <w:rsid w:val="00B73BCB"/>
    <w:rsid w:val="00B73CC7"/>
    <w:rsid w:val="00B745A6"/>
    <w:rsid w:val="00B75868"/>
    <w:rsid w:val="00B80321"/>
    <w:rsid w:val="00B80808"/>
    <w:rsid w:val="00B80B02"/>
    <w:rsid w:val="00B80FFC"/>
    <w:rsid w:val="00B82229"/>
    <w:rsid w:val="00B829EB"/>
    <w:rsid w:val="00B832A6"/>
    <w:rsid w:val="00B86420"/>
    <w:rsid w:val="00B903C8"/>
    <w:rsid w:val="00B905EE"/>
    <w:rsid w:val="00B92DA1"/>
    <w:rsid w:val="00B94ABA"/>
    <w:rsid w:val="00B95114"/>
    <w:rsid w:val="00BA207B"/>
    <w:rsid w:val="00BA2269"/>
    <w:rsid w:val="00BA22E1"/>
    <w:rsid w:val="00BA28BB"/>
    <w:rsid w:val="00BA3B32"/>
    <w:rsid w:val="00BA77BB"/>
    <w:rsid w:val="00BA7988"/>
    <w:rsid w:val="00BB3A77"/>
    <w:rsid w:val="00BB43F1"/>
    <w:rsid w:val="00BB7C99"/>
    <w:rsid w:val="00BD2963"/>
    <w:rsid w:val="00BD2EEF"/>
    <w:rsid w:val="00BD4A5D"/>
    <w:rsid w:val="00BD7884"/>
    <w:rsid w:val="00BD7941"/>
    <w:rsid w:val="00BE22F1"/>
    <w:rsid w:val="00BE3435"/>
    <w:rsid w:val="00BE5B2D"/>
    <w:rsid w:val="00BF11E6"/>
    <w:rsid w:val="00BF33D6"/>
    <w:rsid w:val="00BF4E75"/>
    <w:rsid w:val="00BF6BC0"/>
    <w:rsid w:val="00C02E94"/>
    <w:rsid w:val="00C03394"/>
    <w:rsid w:val="00C11F92"/>
    <w:rsid w:val="00C1541D"/>
    <w:rsid w:val="00C16D36"/>
    <w:rsid w:val="00C204B2"/>
    <w:rsid w:val="00C22C3B"/>
    <w:rsid w:val="00C23268"/>
    <w:rsid w:val="00C24AE9"/>
    <w:rsid w:val="00C26A4D"/>
    <w:rsid w:val="00C278BD"/>
    <w:rsid w:val="00C305EB"/>
    <w:rsid w:val="00C325A9"/>
    <w:rsid w:val="00C32D1F"/>
    <w:rsid w:val="00C3536E"/>
    <w:rsid w:val="00C36798"/>
    <w:rsid w:val="00C36DEA"/>
    <w:rsid w:val="00C41C30"/>
    <w:rsid w:val="00C43526"/>
    <w:rsid w:val="00C43531"/>
    <w:rsid w:val="00C4444F"/>
    <w:rsid w:val="00C45A65"/>
    <w:rsid w:val="00C5002E"/>
    <w:rsid w:val="00C503CA"/>
    <w:rsid w:val="00C5549B"/>
    <w:rsid w:val="00C55998"/>
    <w:rsid w:val="00C55BA3"/>
    <w:rsid w:val="00C56065"/>
    <w:rsid w:val="00C5636B"/>
    <w:rsid w:val="00C56564"/>
    <w:rsid w:val="00C56866"/>
    <w:rsid w:val="00C661EE"/>
    <w:rsid w:val="00C66B8E"/>
    <w:rsid w:val="00C67DE7"/>
    <w:rsid w:val="00C71566"/>
    <w:rsid w:val="00C7269E"/>
    <w:rsid w:val="00C73D34"/>
    <w:rsid w:val="00C7450F"/>
    <w:rsid w:val="00C764F1"/>
    <w:rsid w:val="00C76D5E"/>
    <w:rsid w:val="00C80754"/>
    <w:rsid w:val="00C80B84"/>
    <w:rsid w:val="00C8195F"/>
    <w:rsid w:val="00C8310E"/>
    <w:rsid w:val="00C83D32"/>
    <w:rsid w:val="00C847A1"/>
    <w:rsid w:val="00C86781"/>
    <w:rsid w:val="00C87C21"/>
    <w:rsid w:val="00C87D42"/>
    <w:rsid w:val="00C925BB"/>
    <w:rsid w:val="00C925CA"/>
    <w:rsid w:val="00C928FF"/>
    <w:rsid w:val="00C938EC"/>
    <w:rsid w:val="00C94867"/>
    <w:rsid w:val="00CA0247"/>
    <w:rsid w:val="00CA1C8A"/>
    <w:rsid w:val="00CA1E2C"/>
    <w:rsid w:val="00CA299E"/>
    <w:rsid w:val="00CA351E"/>
    <w:rsid w:val="00CA3FA9"/>
    <w:rsid w:val="00CA4346"/>
    <w:rsid w:val="00CA530C"/>
    <w:rsid w:val="00CA5F98"/>
    <w:rsid w:val="00CA6B33"/>
    <w:rsid w:val="00CA7917"/>
    <w:rsid w:val="00CB1338"/>
    <w:rsid w:val="00CB14D3"/>
    <w:rsid w:val="00CB18BB"/>
    <w:rsid w:val="00CB27EA"/>
    <w:rsid w:val="00CB298C"/>
    <w:rsid w:val="00CC1422"/>
    <w:rsid w:val="00CC359C"/>
    <w:rsid w:val="00CC3A16"/>
    <w:rsid w:val="00CC5170"/>
    <w:rsid w:val="00CD36F2"/>
    <w:rsid w:val="00CD760E"/>
    <w:rsid w:val="00CE0CA3"/>
    <w:rsid w:val="00CE1F44"/>
    <w:rsid w:val="00CE25CD"/>
    <w:rsid w:val="00CE3E67"/>
    <w:rsid w:val="00CE3FEC"/>
    <w:rsid w:val="00CE40F0"/>
    <w:rsid w:val="00CE440B"/>
    <w:rsid w:val="00CE5059"/>
    <w:rsid w:val="00CE544C"/>
    <w:rsid w:val="00CE79B7"/>
    <w:rsid w:val="00CE7FE6"/>
    <w:rsid w:val="00CF3773"/>
    <w:rsid w:val="00CF60F3"/>
    <w:rsid w:val="00D006A8"/>
    <w:rsid w:val="00D00AEA"/>
    <w:rsid w:val="00D03FB7"/>
    <w:rsid w:val="00D04063"/>
    <w:rsid w:val="00D04E75"/>
    <w:rsid w:val="00D056C7"/>
    <w:rsid w:val="00D075CE"/>
    <w:rsid w:val="00D10058"/>
    <w:rsid w:val="00D100AD"/>
    <w:rsid w:val="00D1108B"/>
    <w:rsid w:val="00D12581"/>
    <w:rsid w:val="00D1328A"/>
    <w:rsid w:val="00D147AF"/>
    <w:rsid w:val="00D1578C"/>
    <w:rsid w:val="00D158CE"/>
    <w:rsid w:val="00D16117"/>
    <w:rsid w:val="00D211D7"/>
    <w:rsid w:val="00D22138"/>
    <w:rsid w:val="00D250AB"/>
    <w:rsid w:val="00D265CF"/>
    <w:rsid w:val="00D27999"/>
    <w:rsid w:val="00D35CF0"/>
    <w:rsid w:val="00D36EDD"/>
    <w:rsid w:val="00D43FBD"/>
    <w:rsid w:val="00D4425C"/>
    <w:rsid w:val="00D502A8"/>
    <w:rsid w:val="00D525E1"/>
    <w:rsid w:val="00D529B9"/>
    <w:rsid w:val="00D5322B"/>
    <w:rsid w:val="00D53476"/>
    <w:rsid w:val="00D541D1"/>
    <w:rsid w:val="00D570B4"/>
    <w:rsid w:val="00D57B41"/>
    <w:rsid w:val="00D623F0"/>
    <w:rsid w:val="00D74EE0"/>
    <w:rsid w:val="00D75DA9"/>
    <w:rsid w:val="00D76E01"/>
    <w:rsid w:val="00D76F6F"/>
    <w:rsid w:val="00D81CB7"/>
    <w:rsid w:val="00D859E5"/>
    <w:rsid w:val="00D8669D"/>
    <w:rsid w:val="00D86CB9"/>
    <w:rsid w:val="00D9113B"/>
    <w:rsid w:val="00D92E45"/>
    <w:rsid w:val="00D9468B"/>
    <w:rsid w:val="00D95107"/>
    <w:rsid w:val="00D95917"/>
    <w:rsid w:val="00D95CDE"/>
    <w:rsid w:val="00D97B61"/>
    <w:rsid w:val="00DA0E1A"/>
    <w:rsid w:val="00DA2CBC"/>
    <w:rsid w:val="00DA75AE"/>
    <w:rsid w:val="00DB1300"/>
    <w:rsid w:val="00DB21FF"/>
    <w:rsid w:val="00DB370D"/>
    <w:rsid w:val="00DB38C6"/>
    <w:rsid w:val="00DB669B"/>
    <w:rsid w:val="00DC07F3"/>
    <w:rsid w:val="00DC27A2"/>
    <w:rsid w:val="00DC5555"/>
    <w:rsid w:val="00DD287F"/>
    <w:rsid w:val="00DD2FCF"/>
    <w:rsid w:val="00DD4C27"/>
    <w:rsid w:val="00DD7D83"/>
    <w:rsid w:val="00DE0C36"/>
    <w:rsid w:val="00DE3142"/>
    <w:rsid w:val="00DE35CC"/>
    <w:rsid w:val="00DE3CCB"/>
    <w:rsid w:val="00DE607E"/>
    <w:rsid w:val="00DF05AC"/>
    <w:rsid w:val="00DF118F"/>
    <w:rsid w:val="00DF6183"/>
    <w:rsid w:val="00E00A7F"/>
    <w:rsid w:val="00E01C0E"/>
    <w:rsid w:val="00E06557"/>
    <w:rsid w:val="00E07755"/>
    <w:rsid w:val="00E07E08"/>
    <w:rsid w:val="00E10A2E"/>
    <w:rsid w:val="00E1495F"/>
    <w:rsid w:val="00E15471"/>
    <w:rsid w:val="00E15E1A"/>
    <w:rsid w:val="00E16842"/>
    <w:rsid w:val="00E20B52"/>
    <w:rsid w:val="00E24A76"/>
    <w:rsid w:val="00E30ACE"/>
    <w:rsid w:val="00E36358"/>
    <w:rsid w:val="00E42346"/>
    <w:rsid w:val="00E42512"/>
    <w:rsid w:val="00E42D7D"/>
    <w:rsid w:val="00E43ECE"/>
    <w:rsid w:val="00E47769"/>
    <w:rsid w:val="00E47DE5"/>
    <w:rsid w:val="00E530AC"/>
    <w:rsid w:val="00E563DA"/>
    <w:rsid w:val="00E56CB1"/>
    <w:rsid w:val="00E600E4"/>
    <w:rsid w:val="00E60FB9"/>
    <w:rsid w:val="00E61EF9"/>
    <w:rsid w:val="00E6327A"/>
    <w:rsid w:val="00E65D05"/>
    <w:rsid w:val="00E66484"/>
    <w:rsid w:val="00E67759"/>
    <w:rsid w:val="00E71AA9"/>
    <w:rsid w:val="00E72813"/>
    <w:rsid w:val="00E729CD"/>
    <w:rsid w:val="00E73137"/>
    <w:rsid w:val="00E74143"/>
    <w:rsid w:val="00E74CB5"/>
    <w:rsid w:val="00E752DF"/>
    <w:rsid w:val="00E75976"/>
    <w:rsid w:val="00E76A6B"/>
    <w:rsid w:val="00E76F17"/>
    <w:rsid w:val="00E77D51"/>
    <w:rsid w:val="00E81669"/>
    <w:rsid w:val="00E8167E"/>
    <w:rsid w:val="00E82DA2"/>
    <w:rsid w:val="00E83221"/>
    <w:rsid w:val="00E853B4"/>
    <w:rsid w:val="00E871F6"/>
    <w:rsid w:val="00E90CBE"/>
    <w:rsid w:val="00E93886"/>
    <w:rsid w:val="00E944E1"/>
    <w:rsid w:val="00E96DED"/>
    <w:rsid w:val="00EA1201"/>
    <w:rsid w:val="00EA13DD"/>
    <w:rsid w:val="00EA174F"/>
    <w:rsid w:val="00EA375B"/>
    <w:rsid w:val="00EA54B2"/>
    <w:rsid w:val="00EA6993"/>
    <w:rsid w:val="00EA78C7"/>
    <w:rsid w:val="00EB3E1E"/>
    <w:rsid w:val="00EB5014"/>
    <w:rsid w:val="00EB58B4"/>
    <w:rsid w:val="00EB5F8D"/>
    <w:rsid w:val="00EB6652"/>
    <w:rsid w:val="00EB7D94"/>
    <w:rsid w:val="00EC03FB"/>
    <w:rsid w:val="00EC14B7"/>
    <w:rsid w:val="00EC1912"/>
    <w:rsid w:val="00EC2480"/>
    <w:rsid w:val="00EC318A"/>
    <w:rsid w:val="00EC35C9"/>
    <w:rsid w:val="00EC4172"/>
    <w:rsid w:val="00EC4678"/>
    <w:rsid w:val="00EC5692"/>
    <w:rsid w:val="00EC79B9"/>
    <w:rsid w:val="00ED2AAF"/>
    <w:rsid w:val="00ED752B"/>
    <w:rsid w:val="00ED765A"/>
    <w:rsid w:val="00EE00B3"/>
    <w:rsid w:val="00EE010C"/>
    <w:rsid w:val="00EE1637"/>
    <w:rsid w:val="00EE5B7B"/>
    <w:rsid w:val="00EE6F44"/>
    <w:rsid w:val="00EE701C"/>
    <w:rsid w:val="00EF2E40"/>
    <w:rsid w:val="00EF4732"/>
    <w:rsid w:val="00F0046C"/>
    <w:rsid w:val="00F005E9"/>
    <w:rsid w:val="00F014FE"/>
    <w:rsid w:val="00F01910"/>
    <w:rsid w:val="00F031D4"/>
    <w:rsid w:val="00F03E48"/>
    <w:rsid w:val="00F0404E"/>
    <w:rsid w:val="00F04B33"/>
    <w:rsid w:val="00F113F5"/>
    <w:rsid w:val="00F11F03"/>
    <w:rsid w:val="00F15F7E"/>
    <w:rsid w:val="00F17047"/>
    <w:rsid w:val="00F2017D"/>
    <w:rsid w:val="00F222C0"/>
    <w:rsid w:val="00F22952"/>
    <w:rsid w:val="00F2385E"/>
    <w:rsid w:val="00F23965"/>
    <w:rsid w:val="00F25D14"/>
    <w:rsid w:val="00F268FA"/>
    <w:rsid w:val="00F309EA"/>
    <w:rsid w:val="00F315F4"/>
    <w:rsid w:val="00F35686"/>
    <w:rsid w:val="00F37A35"/>
    <w:rsid w:val="00F37EF3"/>
    <w:rsid w:val="00F42870"/>
    <w:rsid w:val="00F436E7"/>
    <w:rsid w:val="00F45D4C"/>
    <w:rsid w:val="00F45F29"/>
    <w:rsid w:val="00F46DE2"/>
    <w:rsid w:val="00F47998"/>
    <w:rsid w:val="00F47BBD"/>
    <w:rsid w:val="00F52BCC"/>
    <w:rsid w:val="00F5377C"/>
    <w:rsid w:val="00F540D9"/>
    <w:rsid w:val="00F573EF"/>
    <w:rsid w:val="00F60479"/>
    <w:rsid w:val="00F60D2F"/>
    <w:rsid w:val="00F614F1"/>
    <w:rsid w:val="00F622F3"/>
    <w:rsid w:val="00F62757"/>
    <w:rsid w:val="00F63A19"/>
    <w:rsid w:val="00F67AA2"/>
    <w:rsid w:val="00F73B25"/>
    <w:rsid w:val="00F7401C"/>
    <w:rsid w:val="00F754EB"/>
    <w:rsid w:val="00F75B96"/>
    <w:rsid w:val="00F77621"/>
    <w:rsid w:val="00F80438"/>
    <w:rsid w:val="00F812CC"/>
    <w:rsid w:val="00F9303D"/>
    <w:rsid w:val="00F94015"/>
    <w:rsid w:val="00F94B85"/>
    <w:rsid w:val="00F954D3"/>
    <w:rsid w:val="00F96909"/>
    <w:rsid w:val="00F9702A"/>
    <w:rsid w:val="00FA12BF"/>
    <w:rsid w:val="00FA189D"/>
    <w:rsid w:val="00FA7522"/>
    <w:rsid w:val="00FB02DD"/>
    <w:rsid w:val="00FB0309"/>
    <w:rsid w:val="00FB3565"/>
    <w:rsid w:val="00FB450F"/>
    <w:rsid w:val="00FB539A"/>
    <w:rsid w:val="00FB5F66"/>
    <w:rsid w:val="00FB6AA0"/>
    <w:rsid w:val="00FB7B95"/>
    <w:rsid w:val="00FC1CB8"/>
    <w:rsid w:val="00FC1E8E"/>
    <w:rsid w:val="00FC461A"/>
    <w:rsid w:val="00FC7C7B"/>
    <w:rsid w:val="00FC7E24"/>
    <w:rsid w:val="00FD3F0F"/>
    <w:rsid w:val="00FD40DC"/>
    <w:rsid w:val="00FD41DF"/>
    <w:rsid w:val="00FD6216"/>
    <w:rsid w:val="00FD7BB5"/>
    <w:rsid w:val="00FE1C76"/>
    <w:rsid w:val="00FE2BE8"/>
    <w:rsid w:val="00FE509A"/>
    <w:rsid w:val="00FE71DC"/>
    <w:rsid w:val="00FE73FB"/>
    <w:rsid w:val="00FE7CA4"/>
    <w:rsid w:val="00FF0B82"/>
    <w:rsid w:val="00FF352B"/>
    <w:rsid w:val="00FF4F6C"/>
    <w:rsid w:val="00FF5C1B"/>
    <w:rsid w:val="00FF5CB3"/>
    <w:rsid w:val="00FF67CC"/>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hankstevens.github.io/Primer-of-Ecology/diversity.html" TargetMode="External"/><Relationship Id="rId2" Type="http://schemas.openxmlformats.org/officeDocument/2006/relationships/hyperlink" Target="https://esajournals.onlinelibrary.wiley.com/hub/journal/19399170/aims-and-scope/read-full-aims-and-scope" TargetMode="External"/><Relationship Id="rId1" Type="http://schemas.openxmlformats.org/officeDocument/2006/relationships/hyperlink" Target="https://esajournals.onlinelibrary.wiley.com/hub/journal/19395582/aims-and-scope/read-full-aims-and-scope" TargetMode="External"/><Relationship Id="rId4" Type="http://schemas.openxmlformats.org/officeDocument/2006/relationships/hyperlink" Target="https://jkzorz.github.io/2019/07/02/Indicator-species-analysis.html"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1.emf"/><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28"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image" Target="media/image8.png"/><Relationship Id="rId27" Type="http://schemas.openxmlformats.org/officeDocument/2006/relationships/fontTable" Target="fontTable.xml"/><Relationship Id="rId30"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C37F3B-36B3-4EC0-ACB5-9DB2DDDD50D7}">
  <ds:schemaRefs>
    <ds:schemaRef ds:uri="http://purl.org/dc/elements/1.1/"/>
    <ds:schemaRef ds:uri="http://www.w3.org/XML/1998/namespace"/>
    <ds:schemaRef ds:uri="http://schemas.microsoft.com/office/2006/documentManagement/types"/>
    <ds:schemaRef ds:uri="http://purl.org/dc/dcmitype/"/>
    <ds:schemaRef ds:uri="http://schemas.microsoft.com/office/2006/metadata/properties"/>
    <ds:schemaRef ds:uri="http://purl.org/dc/terms/"/>
    <ds:schemaRef ds:uri="http://schemas.openxmlformats.org/package/2006/metadata/core-properties"/>
    <ds:schemaRef ds:uri="http://schemas.microsoft.com/office/infopath/2007/PartnerControls"/>
    <ds:schemaRef ds:uri="360018dd-41eb-4458-b1d4-4b46a95a2b02"/>
    <ds:schemaRef ds:uri="8c008993-a31f-4b40-b1f3-88dd9c6e1924"/>
  </ds:schemaRefs>
</ds:datastoreItem>
</file>

<file path=customXml/itemProps2.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4.xml><?xml version="1.0" encoding="utf-8"?>
<ds:datastoreItem xmlns:ds="http://schemas.openxmlformats.org/officeDocument/2006/customXml" ds:itemID="{A2BCA482-011B-4B8B-97C4-2208D41DA2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2</Pages>
  <Words>14586</Words>
  <Characters>83143</Characters>
  <Application>Microsoft Office Word</Application>
  <DocSecurity>0</DocSecurity>
  <Lines>692</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4</cp:revision>
  <dcterms:created xsi:type="dcterms:W3CDTF">2022-05-17T23:43:00Z</dcterms:created>
  <dcterms:modified xsi:type="dcterms:W3CDTF">2022-05-17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4"&gt;&lt;session id="8IRVUh1q"/&gt;&lt;style id="http://www.zotero.org/styles/apa-no-doi-no-issue" locale="en-US" hasBibliography="1" bibliographyStyleHasBeenSet="1"/&gt;&lt;prefs&gt;&lt;pref name="fieldType" value="Field"/&gt;&lt;/prefs&gt;&lt;/d</vt:lpwstr>
  </property>
  <property fmtid="{D5CDD505-2E9C-101B-9397-08002B2CF9AE}" pid="4" name="ZOTERO_PREF_2">
    <vt:lpwstr>ata&gt;</vt:lpwstr>
  </property>
</Properties>
</file>